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618066" w14:textId="6355D3F2" w:rsidR="00EB44CA" w:rsidRPr="004A606F" w:rsidRDefault="00C642EA" w:rsidP="00C642EA">
      <w:pPr>
        <w:spacing w:before="720" w:after="0"/>
        <w:jc w:val="center"/>
        <w:rPr>
          <w:rFonts w:cs="Calibri"/>
          <w:sz w:val="52"/>
          <w:szCs w:val="52"/>
        </w:rPr>
      </w:pPr>
      <w:r w:rsidRPr="004A606F">
        <w:rPr>
          <w:rFonts w:cs="Calibri"/>
          <w:sz w:val="52"/>
          <w:szCs w:val="52"/>
        </w:rPr>
        <w:t xml:space="preserve">Risk Assessment and Risk Management Plan </w:t>
      </w:r>
    </w:p>
    <w:p w14:paraId="66CB1BBD" w14:textId="39A09DE6" w:rsidR="00C642EA" w:rsidRPr="004A606F" w:rsidRDefault="00C642EA" w:rsidP="004A606F">
      <w:pPr>
        <w:spacing w:before="240" w:after="0"/>
        <w:jc w:val="center"/>
        <w:rPr>
          <w:rFonts w:cs="Calibri"/>
          <w:sz w:val="52"/>
          <w:szCs w:val="52"/>
        </w:rPr>
      </w:pPr>
      <w:r w:rsidRPr="004A606F">
        <w:rPr>
          <w:rFonts w:cs="Calibri"/>
          <w:sz w:val="52"/>
          <w:szCs w:val="52"/>
        </w:rPr>
        <w:t>for</w:t>
      </w:r>
    </w:p>
    <w:p w14:paraId="4A50C035" w14:textId="6EB31FBC" w:rsidR="00C642EA" w:rsidRPr="004A606F" w:rsidRDefault="00C642EA" w:rsidP="00C642EA">
      <w:pPr>
        <w:spacing w:before="720" w:after="0"/>
        <w:jc w:val="center"/>
        <w:rPr>
          <w:rFonts w:cs="Calibri"/>
          <w:b/>
          <w:bCs/>
          <w:sz w:val="52"/>
          <w:szCs w:val="52"/>
        </w:rPr>
      </w:pPr>
      <w:r w:rsidRPr="004A606F">
        <w:rPr>
          <w:rFonts w:cs="Calibri"/>
          <w:b/>
          <w:bCs/>
          <w:sz w:val="52"/>
          <w:szCs w:val="52"/>
        </w:rPr>
        <w:t xml:space="preserve">DIR </w:t>
      </w:r>
      <w:r w:rsidR="00E073EA" w:rsidRPr="004A606F">
        <w:rPr>
          <w:rFonts w:cs="Calibri"/>
          <w:b/>
          <w:bCs/>
          <w:sz w:val="52"/>
          <w:szCs w:val="52"/>
        </w:rPr>
        <w:t>217</w:t>
      </w:r>
    </w:p>
    <w:p w14:paraId="66ECB2CB" w14:textId="1F7AF493" w:rsidR="00C642EA" w:rsidRPr="00F06938" w:rsidRDefault="000E1335" w:rsidP="00C642EA">
      <w:pPr>
        <w:spacing w:before="720" w:after="0"/>
        <w:jc w:val="center"/>
        <w:rPr>
          <w:rFonts w:cs="Calibri"/>
          <w:sz w:val="48"/>
          <w:szCs w:val="48"/>
        </w:rPr>
      </w:pPr>
      <w:bookmarkStart w:id="0" w:name="_Hlk136609583"/>
      <w:r w:rsidRPr="00F06938">
        <w:rPr>
          <w:rFonts w:cs="Calibri"/>
          <w:sz w:val="48"/>
          <w:szCs w:val="48"/>
        </w:rPr>
        <w:t xml:space="preserve">Commercial supply of </w:t>
      </w:r>
      <w:bookmarkEnd w:id="0"/>
      <w:proofErr w:type="spellStart"/>
      <w:r w:rsidR="007A555D" w:rsidRPr="00F06938">
        <w:rPr>
          <w:rFonts w:cs="Calibri"/>
          <w:sz w:val="48"/>
          <w:szCs w:val="48"/>
        </w:rPr>
        <w:t>nadofaragene</w:t>
      </w:r>
      <w:proofErr w:type="spellEnd"/>
      <w:r w:rsidR="007A555D" w:rsidRPr="00F06938">
        <w:rPr>
          <w:rFonts w:cs="Calibri"/>
          <w:sz w:val="48"/>
          <w:szCs w:val="48"/>
        </w:rPr>
        <w:t xml:space="preserve"> </w:t>
      </w:r>
      <w:proofErr w:type="spellStart"/>
      <w:r w:rsidR="007A555D" w:rsidRPr="00F06938">
        <w:rPr>
          <w:rFonts w:cs="Calibri"/>
          <w:sz w:val="48"/>
          <w:szCs w:val="48"/>
        </w:rPr>
        <w:t>firadenovec</w:t>
      </w:r>
      <w:proofErr w:type="spellEnd"/>
      <w:r w:rsidR="007A555D" w:rsidRPr="00F06938">
        <w:rPr>
          <w:rFonts w:cs="Calibri"/>
          <w:sz w:val="48"/>
          <w:szCs w:val="48"/>
        </w:rPr>
        <w:t xml:space="preserve"> for</w:t>
      </w:r>
      <w:r w:rsidR="00E073EA" w:rsidRPr="00F06938">
        <w:rPr>
          <w:rFonts w:cs="Calibri"/>
          <w:sz w:val="48"/>
          <w:szCs w:val="48"/>
        </w:rPr>
        <w:t xml:space="preserve"> bladder cancer</w:t>
      </w:r>
      <w:r w:rsidR="00BD6CCE" w:rsidRPr="00F06938">
        <w:rPr>
          <w:rFonts w:cs="Calibri"/>
          <w:sz w:val="48"/>
          <w:szCs w:val="48"/>
        </w:rPr>
        <w:t xml:space="preserve"> treatment</w:t>
      </w:r>
    </w:p>
    <w:p w14:paraId="68BA4DB8" w14:textId="285DE2E7" w:rsidR="00C642EA" w:rsidRPr="004A606F" w:rsidRDefault="00C642EA" w:rsidP="007614AC">
      <w:pPr>
        <w:spacing w:before="720" w:after="0"/>
        <w:jc w:val="center"/>
        <w:rPr>
          <w:rFonts w:cs="Calibri"/>
          <w:sz w:val="40"/>
          <w:szCs w:val="40"/>
        </w:rPr>
      </w:pPr>
      <w:r w:rsidRPr="004A606F">
        <w:rPr>
          <w:rFonts w:cs="Calibri"/>
          <w:sz w:val="40"/>
          <w:szCs w:val="40"/>
        </w:rPr>
        <w:t xml:space="preserve">Applicant: </w:t>
      </w:r>
      <w:bookmarkStart w:id="1" w:name="_Hlk130994574"/>
      <w:r w:rsidR="00E073EA" w:rsidRPr="004A606F">
        <w:rPr>
          <w:rFonts w:cs="Calibri"/>
          <w:sz w:val="40"/>
          <w:szCs w:val="40"/>
        </w:rPr>
        <w:t>F</w:t>
      </w:r>
      <w:r w:rsidR="0071752A" w:rsidRPr="004A606F">
        <w:rPr>
          <w:rFonts w:cs="Calibri"/>
          <w:sz w:val="40"/>
          <w:szCs w:val="40"/>
        </w:rPr>
        <w:t>erring</w:t>
      </w:r>
      <w:r w:rsidR="00E073EA" w:rsidRPr="004A606F">
        <w:rPr>
          <w:rFonts w:cs="Calibri"/>
          <w:sz w:val="40"/>
          <w:szCs w:val="40"/>
        </w:rPr>
        <w:t xml:space="preserve"> Pharmaceuticals Pty Ltd</w:t>
      </w:r>
      <w:bookmarkEnd w:id="1"/>
    </w:p>
    <w:p w14:paraId="205BAB7A" w14:textId="747C89AB" w:rsidR="007614AC" w:rsidRPr="007614AC" w:rsidRDefault="007614AC" w:rsidP="00C642EA">
      <w:pPr>
        <w:spacing w:before="720" w:after="0"/>
        <w:jc w:val="center"/>
        <w:rPr>
          <w:rFonts w:cs="Calibri"/>
          <w:sz w:val="48"/>
          <w:szCs w:val="48"/>
        </w:rPr>
        <w:sectPr w:rsidR="007614AC" w:rsidRPr="007614AC" w:rsidSect="00274DF4">
          <w:headerReference w:type="even" r:id="rId8"/>
          <w:headerReference w:type="default" r:id="rId9"/>
          <w:footerReference w:type="even" r:id="rId10"/>
          <w:footerReference w:type="default" r:id="rId11"/>
          <w:headerReference w:type="first" r:id="rId12"/>
          <w:footerReference w:type="first" r:id="rId13"/>
          <w:pgSz w:w="11906" w:h="16838"/>
          <w:pgMar w:top="1247" w:right="1247" w:bottom="1247" w:left="1247" w:header="709" w:footer="709" w:gutter="0"/>
          <w:cols w:space="708"/>
          <w:docGrid w:linePitch="360"/>
        </w:sectPr>
      </w:pPr>
    </w:p>
    <w:p w14:paraId="05B64F80" w14:textId="77777777" w:rsidR="00C642EA" w:rsidRDefault="00C642EA" w:rsidP="00137BE6">
      <w:pPr>
        <w:pStyle w:val="Heading1"/>
        <w:spacing w:after="120"/>
        <w:jc w:val="center"/>
      </w:pPr>
      <w:bookmarkStart w:id="2" w:name="_Toc211613747"/>
      <w:r>
        <w:lastRenderedPageBreak/>
        <w:t>Summary of the Risk Assessment and Risk Management Plan</w:t>
      </w:r>
      <w:bookmarkEnd w:id="2"/>
    </w:p>
    <w:p w14:paraId="3E14852B" w14:textId="7D1AF02B" w:rsidR="00C642EA" w:rsidRPr="0073687D" w:rsidRDefault="00C642EA" w:rsidP="00C642EA">
      <w:pPr>
        <w:jc w:val="center"/>
        <w:rPr>
          <w:b/>
          <w:bCs/>
          <w:sz w:val="36"/>
          <w:szCs w:val="36"/>
        </w:rPr>
      </w:pPr>
      <w:r w:rsidRPr="0073687D">
        <w:rPr>
          <w:b/>
          <w:bCs/>
          <w:sz w:val="36"/>
          <w:szCs w:val="36"/>
        </w:rPr>
        <w:t>for</w:t>
      </w:r>
    </w:p>
    <w:p w14:paraId="441C9FF1" w14:textId="5EDE6F50" w:rsidR="00C642EA" w:rsidRPr="0094024A" w:rsidRDefault="00C642EA" w:rsidP="00C642EA">
      <w:pPr>
        <w:jc w:val="center"/>
        <w:rPr>
          <w:b/>
          <w:bCs/>
          <w:sz w:val="36"/>
          <w:szCs w:val="36"/>
        </w:rPr>
      </w:pPr>
      <w:r w:rsidRPr="0073687D">
        <w:rPr>
          <w:b/>
          <w:bCs/>
          <w:sz w:val="36"/>
          <w:szCs w:val="36"/>
        </w:rPr>
        <w:t xml:space="preserve">Licence Application No. DIR </w:t>
      </w:r>
      <w:r w:rsidR="002F2A48" w:rsidRPr="0094024A">
        <w:rPr>
          <w:b/>
          <w:bCs/>
          <w:sz w:val="36"/>
          <w:szCs w:val="36"/>
        </w:rPr>
        <w:t>217</w:t>
      </w:r>
    </w:p>
    <w:p w14:paraId="6F955C9B" w14:textId="36DA43B0" w:rsidR="007614AC" w:rsidRPr="004A606F" w:rsidRDefault="006404EB" w:rsidP="007614AC">
      <w:pPr>
        <w:rPr>
          <w:b/>
          <w:bCs/>
          <w:i/>
          <w:iCs/>
          <w:sz w:val="24"/>
          <w:szCs w:val="24"/>
          <w:lang w:eastAsia="en-AU"/>
        </w:rPr>
      </w:pPr>
      <w:r w:rsidRPr="004A606F">
        <w:rPr>
          <w:b/>
          <w:bCs/>
          <w:i/>
          <w:iCs/>
          <w:sz w:val="24"/>
          <w:szCs w:val="24"/>
          <w:lang w:eastAsia="en-AU"/>
        </w:rPr>
        <w:t>Decision</w:t>
      </w:r>
    </w:p>
    <w:p w14:paraId="3AEF2568" w14:textId="48666C54" w:rsidR="001500A7" w:rsidRPr="0094024A" w:rsidRDefault="007614AC" w:rsidP="007614AC">
      <w:pPr>
        <w:rPr>
          <w:lang w:eastAsia="en-AU"/>
        </w:rPr>
      </w:pPr>
      <w:r w:rsidRPr="0094024A">
        <w:rPr>
          <w:lang w:eastAsia="en-AU"/>
        </w:rPr>
        <w:t xml:space="preserve">The Gene Technology Regulator (the Regulator) has </w:t>
      </w:r>
      <w:r w:rsidR="00DF7179">
        <w:rPr>
          <w:lang w:eastAsia="en-AU"/>
        </w:rPr>
        <w:t>decided to issue</w:t>
      </w:r>
      <w:r w:rsidR="00DF7179" w:rsidRPr="0094024A">
        <w:rPr>
          <w:lang w:eastAsia="en-AU"/>
        </w:rPr>
        <w:t xml:space="preserve"> </w:t>
      </w:r>
      <w:r w:rsidRPr="0094024A">
        <w:rPr>
          <w:lang w:eastAsia="en-AU"/>
        </w:rPr>
        <w:t xml:space="preserve">a licence for </w:t>
      </w:r>
      <w:r w:rsidR="00760BD0" w:rsidRPr="0094024A">
        <w:rPr>
          <w:lang w:eastAsia="en-AU"/>
        </w:rPr>
        <w:t xml:space="preserve">import, transport, storage, and disposal of </w:t>
      </w:r>
      <w:r w:rsidR="00CE37EB" w:rsidRPr="0094024A">
        <w:rPr>
          <w:lang w:eastAsia="en-AU"/>
        </w:rPr>
        <w:t>a</w:t>
      </w:r>
      <w:r w:rsidR="005A45BF" w:rsidRPr="0094024A">
        <w:rPr>
          <w:lang w:eastAsia="en-AU"/>
        </w:rPr>
        <w:t xml:space="preserve"> non-replicating adenoviral vector-based thera</w:t>
      </w:r>
      <w:r w:rsidR="006A7081" w:rsidRPr="0094024A">
        <w:rPr>
          <w:lang w:eastAsia="en-AU"/>
        </w:rPr>
        <w:t>peutic product</w:t>
      </w:r>
      <w:r w:rsidR="00417446" w:rsidRPr="0094024A">
        <w:rPr>
          <w:lang w:eastAsia="en-AU"/>
        </w:rPr>
        <w:t xml:space="preserve">, </w:t>
      </w:r>
      <w:proofErr w:type="spellStart"/>
      <w:r w:rsidR="005A45BF" w:rsidRPr="0094024A">
        <w:rPr>
          <w:lang w:eastAsia="en-AU"/>
        </w:rPr>
        <w:t>nadofaragene</w:t>
      </w:r>
      <w:proofErr w:type="spellEnd"/>
      <w:r w:rsidR="005A45BF" w:rsidRPr="0094024A">
        <w:rPr>
          <w:lang w:eastAsia="en-AU"/>
        </w:rPr>
        <w:t xml:space="preserve"> </w:t>
      </w:r>
      <w:proofErr w:type="spellStart"/>
      <w:r w:rsidR="005A45BF" w:rsidRPr="0094024A">
        <w:rPr>
          <w:lang w:eastAsia="en-AU"/>
        </w:rPr>
        <w:t>firadenovec</w:t>
      </w:r>
      <w:proofErr w:type="spellEnd"/>
      <w:r w:rsidR="00760BD0" w:rsidRPr="0094024A">
        <w:rPr>
          <w:lang w:eastAsia="en-AU"/>
        </w:rPr>
        <w:t xml:space="preserve">, as part of its commercial supply in Australia as a </w:t>
      </w:r>
      <w:r w:rsidR="007067AF" w:rsidRPr="0094024A">
        <w:rPr>
          <w:lang w:eastAsia="en-AU"/>
        </w:rPr>
        <w:t>treatment</w:t>
      </w:r>
      <w:r w:rsidR="005A45BF" w:rsidRPr="0094024A">
        <w:rPr>
          <w:lang w:eastAsia="en-AU"/>
        </w:rPr>
        <w:t xml:space="preserve"> for </w:t>
      </w:r>
      <w:r w:rsidR="007067AF" w:rsidRPr="0094024A">
        <w:rPr>
          <w:lang w:eastAsia="en-AU"/>
        </w:rPr>
        <w:t>high-grade Bacillus Calmette-Guérin (BCG)-unresponsive non-muscle invasive bladder cancer (NMIBC)</w:t>
      </w:r>
      <w:r w:rsidRPr="0094024A">
        <w:rPr>
          <w:lang w:eastAsia="en-AU"/>
        </w:rPr>
        <w:t>.</w:t>
      </w:r>
      <w:r w:rsidR="00A41296" w:rsidRPr="0094024A">
        <w:rPr>
          <w:lang w:eastAsia="en-AU"/>
        </w:rPr>
        <w:t xml:space="preserve"> </w:t>
      </w:r>
    </w:p>
    <w:p w14:paraId="5170CF25" w14:textId="7B5A1BE7" w:rsidR="00760BD0" w:rsidRPr="0094024A" w:rsidRDefault="00760BD0" w:rsidP="007614AC">
      <w:pPr>
        <w:rPr>
          <w:lang w:eastAsia="en-AU"/>
        </w:rPr>
      </w:pPr>
      <w:r w:rsidRPr="0094024A">
        <w:rPr>
          <w:lang w:eastAsia="en-AU"/>
        </w:rPr>
        <w:t xml:space="preserve">Before </w:t>
      </w:r>
      <w:proofErr w:type="spellStart"/>
      <w:r w:rsidR="007067AF" w:rsidRPr="0094024A">
        <w:rPr>
          <w:lang w:eastAsia="en-AU"/>
        </w:rPr>
        <w:t>nadofaragene</w:t>
      </w:r>
      <w:proofErr w:type="spellEnd"/>
      <w:r w:rsidR="007067AF" w:rsidRPr="0094024A">
        <w:rPr>
          <w:lang w:eastAsia="en-AU"/>
        </w:rPr>
        <w:t xml:space="preserve"> </w:t>
      </w:r>
      <w:proofErr w:type="spellStart"/>
      <w:r w:rsidR="007067AF" w:rsidRPr="0094024A">
        <w:rPr>
          <w:lang w:eastAsia="en-AU"/>
        </w:rPr>
        <w:t>firadenovec</w:t>
      </w:r>
      <w:proofErr w:type="spellEnd"/>
      <w:r w:rsidRPr="0094024A">
        <w:rPr>
          <w:lang w:eastAsia="en-AU"/>
        </w:rPr>
        <w:t xml:space="preserve"> can be </w:t>
      </w:r>
      <w:r w:rsidR="00250BEF">
        <w:rPr>
          <w:lang w:eastAsia="en-AU"/>
        </w:rPr>
        <w:t>used</w:t>
      </w:r>
      <w:r w:rsidRPr="0094024A">
        <w:rPr>
          <w:lang w:eastAsia="en-AU"/>
        </w:rPr>
        <w:t xml:space="preserve">, </w:t>
      </w:r>
      <w:r w:rsidR="00250BEF" w:rsidRPr="00250BEF">
        <w:rPr>
          <w:lang w:eastAsia="en-AU"/>
        </w:rPr>
        <w:t>Ferring Pharmaceuticals Pty Ltd</w:t>
      </w:r>
      <w:r w:rsidR="00250BEF" w:rsidRPr="00250BEF" w:rsidDel="00250BEF">
        <w:rPr>
          <w:lang w:eastAsia="en-AU"/>
        </w:rPr>
        <w:t xml:space="preserve"> </w:t>
      </w:r>
      <w:r w:rsidRPr="0094024A">
        <w:rPr>
          <w:lang w:eastAsia="en-AU"/>
        </w:rPr>
        <w:t xml:space="preserve">must </w:t>
      </w:r>
      <w:r w:rsidR="00250BEF">
        <w:rPr>
          <w:lang w:eastAsia="en-AU"/>
        </w:rPr>
        <w:t xml:space="preserve">also </w:t>
      </w:r>
      <w:r w:rsidR="00250BEF" w:rsidRPr="00250BEF">
        <w:rPr>
          <w:lang w:eastAsia="en-AU"/>
        </w:rPr>
        <w:t>obtain regulatory approval from</w:t>
      </w:r>
      <w:r w:rsidRPr="0094024A">
        <w:rPr>
          <w:lang w:eastAsia="en-AU"/>
        </w:rPr>
        <w:t xml:space="preserve"> the Therapeutic Goods Administration (TGA). If registered as a human </w:t>
      </w:r>
      <w:r w:rsidR="006C7D40" w:rsidRPr="0094024A">
        <w:rPr>
          <w:lang w:eastAsia="en-AU"/>
        </w:rPr>
        <w:t>therapeutic</w:t>
      </w:r>
      <w:r w:rsidRPr="0094024A">
        <w:rPr>
          <w:lang w:eastAsia="en-AU"/>
        </w:rPr>
        <w:t xml:space="preserve">, the TGA may impose conditions relating to the use and labelling of the GM </w:t>
      </w:r>
      <w:r w:rsidR="006C7D40" w:rsidRPr="0094024A">
        <w:rPr>
          <w:lang w:eastAsia="en-AU"/>
        </w:rPr>
        <w:t>therapeutic</w:t>
      </w:r>
      <w:r w:rsidRPr="0094024A">
        <w:rPr>
          <w:lang w:eastAsia="en-AU"/>
        </w:rPr>
        <w:t xml:space="preserve">. As </w:t>
      </w:r>
      <w:proofErr w:type="spellStart"/>
      <w:r w:rsidR="007067AF" w:rsidRPr="0094024A">
        <w:rPr>
          <w:lang w:eastAsia="en-AU"/>
        </w:rPr>
        <w:t>nadofaragene</w:t>
      </w:r>
      <w:proofErr w:type="spellEnd"/>
      <w:r w:rsidR="007067AF" w:rsidRPr="0094024A">
        <w:rPr>
          <w:lang w:eastAsia="en-AU"/>
        </w:rPr>
        <w:t xml:space="preserve"> </w:t>
      </w:r>
      <w:proofErr w:type="spellStart"/>
      <w:r w:rsidR="007067AF" w:rsidRPr="0094024A">
        <w:rPr>
          <w:lang w:eastAsia="en-AU"/>
        </w:rPr>
        <w:t>firadenovec</w:t>
      </w:r>
      <w:proofErr w:type="spellEnd"/>
      <w:r w:rsidRPr="0094024A">
        <w:rPr>
          <w:lang w:eastAsia="en-AU"/>
        </w:rPr>
        <w:t xml:space="preserve"> is manufactured overseas, a permit from the Department of Agriculture, Fisheries and Forestry will be required for its import into Australia.</w:t>
      </w:r>
    </w:p>
    <w:p w14:paraId="03C601D3" w14:textId="5F35B99B" w:rsidR="007614AC" w:rsidRPr="0094024A" w:rsidRDefault="00E66326" w:rsidP="004A54B2">
      <w:pPr>
        <w:rPr>
          <w:lang w:eastAsia="en-AU"/>
        </w:rPr>
      </w:pPr>
      <w:r w:rsidRPr="00E66326">
        <w:rPr>
          <w:lang w:eastAsia="en-AU"/>
        </w:rPr>
        <w:t xml:space="preserve">A Risk Assessment and Risk Management Plan (RARMP) for this application has been prepared by the Regulator in accordance with the </w:t>
      </w:r>
      <w:r w:rsidRPr="00E66326">
        <w:rPr>
          <w:i/>
          <w:iCs/>
          <w:lang w:eastAsia="en-AU"/>
        </w:rPr>
        <w:t>Gene Technology Act 2000</w:t>
      </w:r>
      <w:r w:rsidRPr="00E66326">
        <w:rPr>
          <w:lang w:eastAsia="en-AU"/>
        </w:rPr>
        <w:t xml:space="preserve"> (the Act) and corresponding state and territory legislation, and finalised following consultation with a wide range of experts, agencies and authorities, and the public. The RARMP concluded that the proposed commercial supply of the GM </w:t>
      </w:r>
      <w:r>
        <w:rPr>
          <w:lang w:eastAsia="en-AU"/>
        </w:rPr>
        <w:t>therapeutic</w:t>
      </w:r>
      <w:r w:rsidRPr="00E66326">
        <w:rPr>
          <w:lang w:eastAsia="en-AU"/>
        </w:rPr>
        <w:t xml:space="preserve"> poses negligible risks to human health and safety and the environment, and no specific risk treatment measures are required.</w:t>
      </w:r>
      <w:r w:rsidR="007614AC" w:rsidRPr="0094024A">
        <w:rPr>
          <w:lang w:eastAsia="en-AU"/>
        </w:rPr>
        <w:t xml:space="preserve"> </w:t>
      </w:r>
      <w:r w:rsidR="00EC1243" w:rsidRPr="00EC1243">
        <w:rPr>
          <w:lang w:eastAsia="en-AU"/>
        </w:rPr>
        <w:t xml:space="preserve">However, general licence conditions have been imposed to ensure that there is ongoing oversight of the </w:t>
      </w:r>
      <w:r>
        <w:rPr>
          <w:lang w:eastAsia="en-AU"/>
        </w:rPr>
        <w:t>release</w:t>
      </w:r>
      <w:r w:rsidR="007614AC" w:rsidRPr="0094024A">
        <w:rPr>
          <w:lang w:eastAsia="en-AU"/>
        </w:rPr>
        <w:t>.</w:t>
      </w:r>
    </w:p>
    <w:p w14:paraId="07662E32" w14:textId="5669726E" w:rsidR="007614AC" w:rsidRPr="004A606F" w:rsidRDefault="007614AC" w:rsidP="007614AC">
      <w:pPr>
        <w:rPr>
          <w:b/>
          <w:bCs/>
          <w:i/>
          <w:iCs/>
          <w:sz w:val="24"/>
          <w:szCs w:val="24"/>
          <w:lang w:eastAsia="en-AU"/>
        </w:rPr>
      </w:pPr>
      <w:r w:rsidRPr="004A606F">
        <w:rPr>
          <w:b/>
          <w:bCs/>
          <w:i/>
          <w:iCs/>
          <w:sz w:val="24"/>
          <w:szCs w:val="24"/>
          <w:lang w:eastAsia="en-AU"/>
        </w:rPr>
        <w:t>The application</w:t>
      </w:r>
    </w:p>
    <w:tbl>
      <w:tblPr>
        <w:tblW w:w="9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7358"/>
      </w:tblGrid>
      <w:tr w:rsidR="0094024A" w:rsidRPr="0094024A" w14:paraId="3C0CA557" w14:textId="77777777" w:rsidTr="00AD5A55">
        <w:trPr>
          <w:jc w:val="center"/>
        </w:trPr>
        <w:tc>
          <w:tcPr>
            <w:tcW w:w="2263" w:type="dxa"/>
          </w:tcPr>
          <w:p w14:paraId="24984ECA" w14:textId="5650F63C" w:rsidR="00106010" w:rsidRPr="0094024A" w:rsidRDefault="00106010" w:rsidP="00C11C8B">
            <w:pPr>
              <w:pStyle w:val="LEFTLIST"/>
              <w:keepNext w:val="0"/>
              <w:widowControl w:val="0"/>
              <w:spacing w:before="60" w:after="60"/>
              <w:rPr>
                <w:rFonts w:ascii="Calibri" w:hAnsi="Calibri"/>
                <w:i/>
              </w:rPr>
            </w:pPr>
            <w:r w:rsidRPr="0094024A">
              <w:rPr>
                <w:rFonts w:ascii="Calibri" w:hAnsi="Calibri"/>
                <w:i/>
              </w:rPr>
              <w:t>Application number</w:t>
            </w:r>
          </w:p>
        </w:tc>
        <w:tc>
          <w:tcPr>
            <w:tcW w:w="7358" w:type="dxa"/>
          </w:tcPr>
          <w:p w14:paraId="02135E13" w14:textId="471E0722" w:rsidR="00106010" w:rsidRPr="0094024A" w:rsidRDefault="00106010" w:rsidP="00C11C8B">
            <w:pPr>
              <w:pStyle w:val="RIGHTLIST"/>
              <w:widowControl w:val="0"/>
              <w:spacing w:before="60" w:after="60"/>
              <w:rPr>
                <w:rFonts w:ascii="Calibri" w:hAnsi="Calibri"/>
              </w:rPr>
            </w:pPr>
            <w:r w:rsidRPr="0094024A">
              <w:rPr>
                <w:rFonts w:ascii="Calibri" w:hAnsi="Calibri"/>
              </w:rPr>
              <w:t>DIR 217</w:t>
            </w:r>
          </w:p>
        </w:tc>
      </w:tr>
      <w:tr w:rsidR="0094024A" w:rsidRPr="0094024A" w14:paraId="05C66DC9" w14:textId="77777777" w:rsidTr="00AD5A55">
        <w:trPr>
          <w:jc w:val="center"/>
        </w:trPr>
        <w:tc>
          <w:tcPr>
            <w:tcW w:w="2263" w:type="dxa"/>
          </w:tcPr>
          <w:p w14:paraId="687A7E8E" w14:textId="3C1A67EF" w:rsidR="00562ECA" w:rsidRPr="0094024A" w:rsidRDefault="00562ECA" w:rsidP="00C11C8B">
            <w:pPr>
              <w:pStyle w:val="LEFTLIST"/>
              <w:keepNext w:val="0"/>
              <w:widowControl w:val="0"/>
              <w:spacing w:before="60" w:after="60"/>
              <w:rPr>
                <w:rFonts w:ascii="Calibri" w:hAnsi="Calibri"/>
                <w:i/>
              </w:rPr>
            </w:pPr>
            <w:r w:rsidRPr="0094024A">
              <w:rPr>
                <w:rFonts w:ascii="Calibri" w:hAnsi="Calibri"/>
                <w:i/>
              </w:rPr>
              <w:t xml:space="preserve">Applicant </w:t>
            </w:r>
          </w:p>
        </w:tc>
        <w:tc>
          <w:tcPr>
            <w:tcW w:w="7358" w:type="dxa"/>
          </w:tcPr>
          <w:p w14:paraId="3E5609E5" w14:textId="0193315A" w:rsidR="00562ECA" w:rsidRPr="0094024A" w:rsidRDefault="00996D80" w:rsidP="00C11C8B">
            <w:pPr>
              <w:pStyle w:val="RIGHTLIST"/>
              <w:widowControl w:val="0"/>
              <w:spacing w:before="60" w:after="60"/>
              <w:rPr>
                <w:rFonts w:ascii="Calibri" w:hAnsi="Calibri"/>
              </w:rPr>
            </w:pPr>
            <w:bookmarkStart w:id="3" w:name="_Hlk195008551"/>
            <w:r w:rsidRPr="0094024A">
              <w:rPr>
                <w:rFonts w:ascii="Calibri" w:hAnsi="Calibri"/>
              </w:rPr>
              <w:t>Ferring</w:t>
            </w:r>
            <w:r w:rsidR="00562ECA" w:rsidRPr="0094024A">
              <w:rPr>
                <w:rFonts w:ascii="Calibri" w:hAnsi="Calibri"/>
              </w:rPr>
              <w:t xml:space="preserve"> Pharmaceuticals Pty Ltd</w:t>
            </w:r>
            <w:bookmarkEnd w:id="3"/>
          </w:p>
        </w:tc>
      </w:tr>
      <w:tr w:rsidR="0094024A" w:rsidRPr="0094024A" w14:paraId="56D558E2" w14:textId="77777777" w:rsidTr="00AD5A55">
        <w:trPr>
          <w:jc w:val="center"/>
        </w:trPr>
        <w:tc>
          <w:tcPr>
            <w:tcW w:w="2263" w:type="dxa"/>
          </w:tcPr>
          <w:p w14:paraId="273428AD" w14:textId="77777777" w:rsidR="00ED6BBD" w:rsidRPr="0094024A" w:rsidRDefault="00ED6BBD" w:rsidP="00C11C8B">
            <w:pPr>
              <w:pStyle w:val="LEFTLIST"/>
              <w:keepNext w:val="0"/>
              <w:widowControl w:val="0"/>
              <w:spacing w:before="60" w:after="60"/>
              <w:rPr>
                <w:rFonts w:ascii="Calibri" w:hAnsi="Calibri"/>
                <w:i/>
              </w:rPr>
            </w:pPr>
            <w:r w:rsidRPr="0094024A">
              <w:rPr>
                <w:rFonts w:ascii="Calibri" w:hAnsi="Calibri"/>
                <w:i/>
              </w:rPr>
              <w:t>Project Title</w:t>
            </w:r>
          </w:p>
        </w:tc>
        <w:tc>
          <w:tcPr>
            <w:tcW w:w="7358" w:type="dxa"/>
          </w:tcPr>
          <w:p w14:paraId="17093224" w14:textId="18D30B0D" w:rsidR="00ED6BBD" w:rsidRPr="0094024A" w:rsidRDefault="00527F74" w:rsidP="00C11C8B">
            <w:pPr>
              <w:pStyle w:val="RIGHTLIST"/>
              <w:widowControl w:val="0"/>
              <w:spacing w:before="60" w:after="60"/>
              <w:rPr>
                <w:rFonts w:ascii="Calibri" w:hAnsi="Calibri"/>
              </w:rPr>
            </w:pPr>
            <w:bookmarkStart w:id="4" w:name="_Hlk195008479"/>
            <w:r w:rsidRPr="0094024A">
              <w:rPr>
                <w:rFonts w:ascii="Calibri" w:hAnsi="Calibri"/>
              </w:rPr>
              <w:t xml:space="preserve">Commercial supply of </w:t>
            </w:r>
            <w:bookmarkStart w:id="5" w:name="_Ref63860401"/>
            <w:proofErr w:type="spellStart"/>
            <w:r w:rsidR="007A555D" w:rsidRPr="0094024A">
              <w:rPr>
                <w:rFonts w:ascii="Calibri" w:hAnsi="Calibri"/>
              </w:rPr>
              <w:t>nadofaragene</w:t>
            </w:r>
            <w:proofErr w:type="spellEnd"/>
            <w:r w:rsidR="007A555D" w:rsidRPr="0094024A">
              <w:rPr>
                <w:rFonts w:ascii="Calibri" w:hAnsi="Calibri"/>
              </w:rPr>
              <w:t xml:space="preserve"> </w:t>
            </w:r>
            <w:proofErr w:type="spellStart"/>
            <w:r w:rsidR="007A555D" w:rsidRPr="0094024A">
              <w:rPr>
                <w:rFonts w:ascii="Calibri" w:hAnsi="Calibri"/>
              </w:rPr>
              <w:t>firadenovec</w:t>
            </w:r>
            <w:proofErr w:type="spellEnd"/>
            <w:r w:rsidR="007A555D" w:rsidRPr="0094024A">
              <w:rPr>
                <w:rFonts w:ascii="Calibri" w:hAnsi="Calibri"/>
              </w:rPr>
              <w:t xml:space="preserve"> for bladder cancer treatment</w:t>
            </w:r>
            <w:bookmarkEnd w:id="4"/>
            <w:r w:rsidRPr="0094024A">
              <w:rPr>
                <w:rFonts w:ascii="Calibri" w:hAnsi="Calibri"/>
                <w:vertAlign w:val="superscript"/>
              </w:rPr>
              <w:footnoteReference w:id="1"/>
            </w:r>
            <w:bookmarkEnd w:id="5"/>
          </w:p>
        </w:tc>
      </w:tr>
      <w:tr w:rsidR="0094024A" w:rsidRPr="0094024A" w14:paraId="7E35D4CB" w14:textId="77777777" w:rsidTr="00AD5A55">
        <w:trPr>
          <w:trHeight w:val="346"/>
          <w:jc w:val="center"/>
        </w:trPr>
        <w:tc>
          <w:tcPr>
            <w:tcW w:w="2263" w:type="dxa"/>
          </w:tcPr>
          <w:p w14:paraId="51BFACB8" w14:textId="77777777" w:rsidR="00ED6BBD" w:rsidRPr="0094024A" w:rsidRDefault="00ED6BBD" w:rsidP="00C11C8B">
            <w:pPr>
              <w:pStyle w:val="LEFTLIST"/>
              <w:keepNext w:val="0"/>
              <w:widowControl w:val="0"/>
              <w:spacing w:before="40"/>
              <w:rPr>
                <w:rFonts w:ascii="Calibri" w:hAnsi="Calibri"/>
                <w:i/>
              </w:rPr>
            </w:pPr>
            <w:r w:rsidRPr="0094024A">
              <w:rPr>
                <w:rFonts w:ascii="Calibri" w:hAnsi="Calibri"/>
                <w:i/>
              </w:rPr>
              <w:t>Parent organism</w:t>
            </w:r>
          </w:p>
        </w:tc>
        <w:tc>
          <w:tcPr>
            <w:tcW w:w="7358" w:type="dxa"/>
          </w:tcPr>
          <w:p w14:paraId="4151E7C9" w14:textId="2E00E05A" w:rsidR="00ED6BBD" w:rsidRPr="0094024A" w:rsidRDefault="00527F74" w:rsidP="00C11C8B">
            <w:pPr>
              <w:pStyle w:val="RIGHTLIST"/>
              <w:keepNext w:val="0"/>
              <w:widowControl w:val="0"/>
              <w:spacing w:before="60" w:after="60"/>
              <w:rPr>
                <w:rFonts w:ascii="Calibri" w:hAnsi="Calibri"/>
              </w:rPr>
            </w:pPr>
            <w:r w:rsidRPr="0094024A">
              <w:rPr>
                <w:rFonts w:ascii="Calibri" w:hAnsi="Calibri"/>
              </w:rPr>
              <w:t xml:space="preserve">Human adenovirus </w:t>
            </w:r>
            <w:r w:rsidR="00A3623D" w:rsidRPr="0094024A">
              <w:rPr>
                <w:rFonts w:ascii="Calibri" w:hAnsi="Calibri"/>
              </w:rPr>
              <w:t>C sero</w:t>
            </w:r>
            <w:r w:rsidRPr="0094024A">
              <w:rPr>
                <w:rFonts w:ascii="Calibri" w:hAnsi="Calibri"/>
              </w:rPr>
              <w:t>type 5 (</w:t>
            </w:r>
            <w:r w:rsidR="00C34BC6" w:rsidRPr="0094024A">
              <w:rPr>
                <w:rFonts w:ascii="Calibri" w:hAnsi="Calibri"/>
              </w:rPr>
              <w:t>H</w:t>
            </w:r>
            <w:r w:rsidRPr="0094024A">
              <w:rPr>
                <w:rFonts w:ascii="Calibri" w:hAnsi="Calibri"/>
              </w:rPr>
              <w:t>Ad5)</w:t>
            </w:r>
          </w:p>
        </w:tc>
      </w:tr>
      <w:tr w:rsidR="0094024A" w:rsidRPr="0094024A" w14:paraId="6EAA7616" w14:textId="77777777" w:rsidTr="00AD5A55">
        <w:trPr>
          <w:trHeight w:val="346"/>
          <w:jc w:val="center"/>
        </w:trPr>
        <w:tc>
          <w:tcPr>
            <w:tcW w:w="2263" w:type="dxa"/>
          </w:tcPr>
          <w:p w14:paraId="72317A96" w14:textId="77777777" w:rsidR="00ED6BBD" w:rsidRPr="0094024A" w:rsidRDefault="00ED6BBD" w:rsidP="00C11C8B">
            <w:pPr>
              <w:pStyle w:val="LEFTLIST"/>
              <w:keepNext w:val="0"/>
              <w:widowControl w:val="0"/>
              <w:spacing w:before="40"/>
              <w:rPr>
                <w:rFonts w:ascii="Calibri" w:hAnsi="Calibri"/>
                <w:i/>
              </w:rPr>
            </w:pPr>
            <w:r w:rsidRPr="0094024A">
              <w:rPr>
                <w:rFonts w:ascii="Calibri" w:hAnsi="Calibri"/>
                <w:i/>
              </w:rPr>
              <w:t>Modified trait</w:t>
            </w:r>
          </w:p>
        </w:tc>
        <w:tc>
          <w:tcPr>
            <w:tcW w:w="7358" w:type="dxa"/>
          </w:tcPr>
          <w:p w14:paraId="6F38BCA8" w14:textId="5140841B" w:rsidR="00ED6BBD" w:rsidRPr="0094024A" w:rsidRDefault="00562ECA" w:rsidP="00C11C8B">
            <w:pPr>
              <w:pStyle w:val="RIGHTLIST"/>
              <w:keepNext w:val="0"/>
              <w:widowControl w:val="0"/>
              <w:spacing w:before="60" w:after="60"/>
              <w:rPr>
                <w:rFonts w:ascii="Calibri" w:hAnsi="Calibri"/>
              </w:rPr>
            </w:pPr>
            <w:r w:rsidRPr="0094024A">
              <w:rPr>
                <w:rFonts w:ascii="Calibri" w:hAnsi="Calibri"/>
              </w:rPr>
              <w:t xml:space="preserve">Replication incompetent </w:t>
            </w:r>
            <w:r w:rsidR="000B5474" w:rsidRPr="0094024A">
              <w:rPr>
                <w:rFonts w:ascii="Calibri" w:hAnsi="Calibri"/>
              </w:rPr>
              <w:t>H</w:t>
            </w:r>
            <w:r w:rsidR="00E14DBE" w:rsidRPr="0094024A">
              <w:rPr>
                <w:rFonts w:ascii="Calibri" w:hAnsi="Calibri"/>
              </w:rPr>
              <w:t>Ad5</w:t>
            </w:r>
            <w:r w:rsidRPr="0094024A">
              <w:rPr>
                <w:rFonts w:ascii="Calibri" w:hAnsi="Calibri"/>
              </w:rPr>
              <w:t xml:space="preserve"> </w:t>
            </w:r>
            <w:r w:rsidR="00E14DBE" w:rsidRPr="0094024A">
              <w:rPr>
                <w:rFonts w:ascii="Calibri" w:hAnsi="Calibri"/>
              </w:rPr>
              <w:t>express</w:t>
            </w:r>
            <w:r w:rsidRPr="0094024A">
              <w:rPr>
                <w:rFonts w:ascii="Calibri" w:hAnsi="Calibri"/>
              </w:rPr>
              <w:t xml:space="preserve">ing </w:t>
            </w:r>
            <w:r w:rsidR="00F42DAB" w:rsidRPr="0094024A">
              <w:rPr>
                <w:rFonts w:ascii="Calibri" w:hAnsi="Calibri"/>
              </w:rPr>
              <w:t xml:space="preserve">a </w:t>
            </w:r>
            <w:bookmarkStart w:id="6" w:name="_Hlk197532433"/>
            <w:r w:rsidR="000B5474" w:rsidRPr="0094024A">
              <w:rPr>
                <w:rFonts w:ascii="Calibri" w:hAnsi="Calibri"/>
              </w:rPr>
              <w:t>human interferon al</w:t>
            </w:r>
            <w:r w:rsidR="009613C5">
              <w:rPr>
                <w:rFonts w:ascii="Calibri" w:hAnsi="Calibri"/>
              </w:rPr>
              <w:t>ph</w:t>
            </w:r>
            <w:r w:rsidR="000B5474" w:rsidRPr="0094024A">
              <w:rPr>
                <w:rFonts w:ascii="Calibri" w:hAnsi="Calibri"/>
              </w:rPr>
              <w:t>a-2b (</w:t>
            </w:r>
            <w:proofErr w:type="spellStart"/>
            <w:r w:rsidR="000B5474" w:rsidRPr="0094024A">
              <w:rPr>
                <w:rFonts w:ascii="Calibri" w:hAnsi="Calibri"/>
                <w:i/>
                <w:iCs/>
              </w:rPr>
              <w:t>hIFN</w:t>
            </w:r>
            <w:proofErr w:type="spellEnd"/>
            <w:r w:rsidR="000B5474" w:rsidRPr="0094024A">
              <w:rPr>
                <w:rFonts w:ascii="Calibri" w:hAnsi="Calibri"/>
                <w:i/>
                <w:iCs/>
              </w:rPr>
              <w:t>-α2b</w:t>
            </w:r>
            <w:r w:rsidR="000B5474" w:rsidRPr="0094024A">
              <w:rPr>
                <w:rFonts w:ascii="Calibri" w:hAnsi="Calibri"/>
              </w:rPr>
              <w:t>) gene</w:t>
            </w:r>
            <w:bookmarkEnd w:id="6"/>
          </w:p>
        </w:tc>
      </w:tr>
      <w:tr w:rsidR="0094024A" w:rsidRPr="0094024A" w14:paraId="363E479F" w14:textId="77777777" w:rsidTr="00AD5A55">
        <w:trPr>
          <w:trHeight w:val="708"/>
          <w:jc w:val="center"/>
        </w:trPr>
        <w:tc>
          <w:tcPr>
            <w:tcW w:w="2263" w:type="dxa"/>
          </w:tcPr>
          <w:p w14:paraId="1C8109FA" w14:textId="77777777" w:rsidR="00ED6BBD" w:rsidRPr="0094024A" w:rsidRDefault="00ED6BBD" w:rsidP="00C11C8B">
            <w:pPr>
              <w:pStyle w:val="LEFTLIST"/>
              <w:keepNext w:val="0"/>
              <w:widowControl w:val="0"/>
              <w:spacing w:before="40"/>
              <w:rPr>
                <w:rFonts w:ascii="Calibri" w:hAnsi="Calibri"/>
                <w:bCs w:val="0"/>
                <w:i/>
                <w:iCs/>
              </w:rPr>
            </w:pPr>
            <w:r w:rsidRPr="0094024A">
              <w:rPr>
                <w:rFonts w:ascii="Calibri" w:hAnsi="Calibri"/>
                <w:bCs w:val="0"/>
                <w:i/>
                <w:iCs/>
              </w:rPr>
              <w:t>Genetic modification</w:t>
            </w:r>
          </w:p>
        </w:tc>
        <w:tc>
          <w:tcPr>
            <w:tcW w:w="7358" w:type="dxa"/>
          </w:tcPr>
          <w:p w14:paraId="51B613E0" w14:textId="5632C6D6" w:rsidR="00527F74" w:rsidRPr="0094024A" w:rsidRDefault="00527F74" w:rsidP="00637485">
            <w:pPr>
              <w:pStyle w:val="RIGHTLIST"/>
              <w:numPr>
                <w:ilvl w:val="0"/>
                <w:numId w:val="25"/>
              </w:numPr>
              <w:spacing w:before="60"/>
              <w:rPr>
                <w:rFonts w:asciiTheme="minorHAnsi" w:hAnsiTheme="minorHAnsi" w:cstheme="minorHAnsi"/>
              </w:rPr>
            </w:pPr>
            <w:r w:rsidRPr="0094024A">
              <w:rPr>
                <w:rFonts w:asciiTheme="minorHAnsi" w:hAnsiTheme="minorHAnsi" w:cstheme="minorHAnsi"/>
              </w:rPr>
              <w:t>deletion of gene sequences</w:t>
            </w:r>
            <w:r w:rsidRPr="0094024A">
              <w:rPr>
                <w:rFonts w:asciiTheme="minorHAnsi" w:hAnsiTheme="minorHAnsi" w:cstheme="minorHAnsi"/>
                <w:vertAlign w:val="superscript"/>
              </w:rPr>
              <w:footnoteReference w:id="2"/>
            </w:r>
            <w:r w:rsidRPr="0094024A">
              <w:rPr>
                <w:rFonts w:asciiTheme="minorHAnsi" w:hAnsiTheme="minorHAnsi" w:cstheme="minorHAnsi"/>
              </w:rPr>
              <w:t xml:space="preserve"> to </w:t>
            </w:r>
            <w:r w:rsidR="0079236F" w:rsidRPr="0094024A">
              <w:rPr>
                <w:rFonts w:asciiTheme="minorHAnsi" w:hAnsiTheme="minorHAnsi" w:cstheme="minorHAnsi"/>
              </w:rPr>
              <w:t>improve safety</w:t>
            </w:r>
          </w:p>
          <w:p w14:paraId="66C532E4" w14:textId="7502F24E" w:rsidR="00ED6BBD" w:rsidRPr="0094024A" w:rsidRDefault="00527F74" w:rsidP="00637485">
            <w:pPr>
              <w:pStyle w:val="RIGHTLIST"/>
              <w:numPr>
                <w:ilvl w:val="0"/>
                <w:numId w:val="25"/>
              </w:numPr>
              <w:spacing w:before="60"/>
            </w:pPr>
            <w:r w:rsidRPr="0094024A">
              <w:rPr>
                <w:rFonts w:asciiTheme="minorHAnsi" w:hAnsiTheme="minorHAnsi" w:cstheme="minorHAnsi"/>
              </w:rPr>
              <w:t>insertion of</w:t>
            </w:r>
            <w:r w:rsidRPr="0094024A">
              <w:rPr>
                <w:rFonts w:asciiTheme="minorHAnsi" w:hAnsiTheme="minorHAnsi" w:cstheme="minorHAnsi"/>
                <w:iCs/>
              </w:rPr>
              <w:t xml:space="preserve"> the</w:t>
            </w:r>
            <w:r w:rsidR="00E14DBE" w:rsidRPr="0094024A">
              <w:rPr>
                <w:rFonts w:ascii="Calibri" w:hAnsi="Calibri"/>
                <w:iCs/>
              </w:rPr>
              <w:t xml:space="preserve"> </w:t>
            </w:r>
            <w:proofErr w:type="spellStart"/>
            <w:r w:rsidR="000B5474" w:rsidRPr="0094024A">
              <w:rPr>
                <w:rFonts w:ascii="Calibri" w:hAnsi="Calibri"/>
                <w:i/>
              </w:rPr>
              <w:t>h</w:t>
            </w:r>
            <w:r w:rsidR="00E14DBE" w:rsidRPr="0094024A">
              <w:rPr>
                <w:rFonts w:ascii="Calibri" w:hAnsi="Calibri"/>
                <w:i/>
              </w:rPr>
              <w:t>IFN</w:t>
            </w:r>
            <w:proofErr w:type="spellEnd"/>
            <w:r w:rsidR="00E14DBE" w:rsidRPr="0094024A">
              <w:rPr>
                <w:rFonts w:ascii="Calibri" w:hAnsi="Calibri"/>
                <w:i/>
              </w:rPr>
              <w:t>-α2b</w:t>
            </w:r>
            <w:r w:rsidR="00E14DBE" w:rsidRPr="0094024A">
              <w:rPr>
                <w:rFonts w:ascii="Calibri" w:hAnsi="Calibri"/>
              </w:rPr>
              <w:t xml:space="preserve"> gene </w:t>
            </w:r>
            <w:r w:rsidR="007F6CC1" w:rsidRPr="0094024A">
              <w:rPr>
                <w:rFonts w:ascii="Calibri" w:hAnsi="Calibri"/>
              </w:rPr>
              <w:t xml:space="preserve">to </w:t>
            </w:r>
            <w:r w:rsidR="00334DF7" w:rsidRPr="0094024A">
              <w:rPr>
                <w:rFonts w:ascii="Calibri" w:hAnsi="Calibri"/>
              </w:rPr>
              <w:t>produce the protein with anti</w:t>
            </w:r>
            <w:r w:rsidR="007F6CC1" w:rsidRPr="0094024A">
              <w:rPr>
                <w:rFonts w:ascii="Calibri" w:hAnsi="Calibri"/>
              </w:rPr>
              <w:t>cancer</w:t>
            </w:r>
            <w:r w:rsidR="00334DF7" w:rsidRPr="0094024A">
              <w:rPr>
                <w:rFonts w:ascii="Calibri" w:hAnsi="Calibri"/>
              </w:rPr>
              <w:t xml:space="preserve"> activities</w:t>
            </w:r>
          </w:p>
        </w:tc>
      </w:tr>
      <w:tr w:rsidR="0094024A" w:rsidRPr="0094024A" w14:paraId="3F0F1076" w14:textId="77777777" w:rsidTr="00AD5A55">
        <w:trPr>
          <w:jc w:val="center"/>
        </w:trPr>
        <w:tc>
          <w:tcPr>
            <w:tcW w:w="2263" w:type="dxa"/>
          </w:tcPr>
          <w:p w14:paraId="0E4E5CBB" w14:textId="77777777" w:rsidR="00ED6BBD" w:rsidRPr="0094024A" w:rsidRDefault="00ED6BBD" w:rsidP="00C11C8B">
            <w:pPr>
              <w:pStyle w:val="LEFTLIST"/>
              <w:keepNext w:val="0"/>
              <w:widowControl w:val="0"/>
              <w:spacing w:before="40"/>
              <w:rPr>
                <w:rFonts w:ascii="Calibri" w:hAnsi="Calibri" w:cs="Calibri"/>
                <w:i/>
              </w:rPr>
            </w:pPr>
            <w:r w:rsidRPr="0094024A">
              <w:rPr>
                <w:rFonts w:ascii="Calibri" w:hAnsi="Calibri" w:cs="Calibri"/>
                <w:i/>
              </w:rPr>
              <w:t>Proposed locations</w:t>
            </w:r>
          </w:p>
        </w:tc>
        <w:tc>
          <w:tcPr>
            <w:tcW w:w="7358" w:type="dxa"/>
          </w:tcPr>
          <w:p w14:paraId="6F482DB9" w14:textId="31CF4058" w:rsidR="00ED6BBD" w:rsidRPr="0094024A" w:rsidRDefault="00ED6BBD" w:rsidP="00C11C8B">
            <w:pPr>
              <w:pStyle w:val="RIGHTLIST"/>
              <w:widowControl w:val="0"/>
              <w:spacing w:before="60" w:after="60"/>
              <w:rPr>
                <w:rFonts w:ascii="Calibri" w:hAnsi="Calibri" w:cs="Calibri"/>
              </w:rPr>
            </w:pPr>
            <w:r w:rsidRPr="0094024A">
              <w:rPr>
                <w:rFonts w:ascii="Calibri" w:hAnsi="Calibri" w:cs="Calibri"/>
              </w:rPr>
              <w:t>Australia-wide</w:t>
            </w:r>
          </w:p>
        </w:tc>
      </w:tr>
      <w:tr w:rsidR="0094024A" w:rsidRPr="0094024A" w14:paraId="08EBE446" w14:textId="77777777" w:rsidTr="00AD5A55">
        <w:trPr>
          <w:jc w:val="center"/>
        </w:trPr>
        <w:tc>
          <w:tcPr>
            <w:tcW w:w="2263" w:type="dxa"/>
          </w:tcPr>
          <w:p w14:paraId="3FF75B41" w14:textId="77777777" w:rsidR="00ED6BBD" w:rsidRPr="0094024A" w:rsidRDefault="00ED6BBD" w:rsidP="00C11C8B">
            <w:pPr>
              <w:pStyle w:val="LEFTLIST"/>
              <w:keepNext w:val="0"/>
              <w:widowControl w:val="0"/>
              <w:spacing w:before="40"/>
              <w:rPr>
                <w:rFonts w:ascii="Calibri" w:hAnsi="Calibri"/>
                <w:i/>
              </w:rPr>
            </w:pPr>
            <w:r w:rsidRPr="0094024A">
              <w:rPr>
                <w:rFonts w:ascii="Calibri" w:hAnsi="Calibri" w:cs="Calibri"/>
                <w:i/>
              </w:rPr>
              <w:t>Principal purpose</w:t>
            </w:r>
          </w:p>
        </w:tc>
        <w:tc>
          <w:tcPr>
            <w:tcW w:w="7358" w:type="dxa"/>
          </w:tcPr>
          <w:p w14:paraId="0F74A508" w14:textId="74F4E331" w:rsidR="00ED6BBD" w:rsidRPr="0094024A" w:rsidRDefault="00ED6BBD" w:rsidP="00C11C8B">
            <w:pPr>
              <w:pStyle w:val="RIGHTLIST"/>
              <w:widowControl w:val="0"/>
              <w:spacing w:before="60" w:after="60"/>
              <w:rPr>
                <w:rFonts w:ascii="Calibri" w:hAnsi="Calibri" w:cs="Calibri"/>
              </w:rPr>
            </w:pPr>
            <w:r w:rsidRPr="0094024A">
              <w:rPr>
                <w:rFonts w:ascii="Calibri" w:hAnsi="Calibri" w:cs="Calibri"/>
              </w:rPr>
              <w:t xml:space="preserve">Commercial supply of the </w:t>
            </w:r>
            <w:r w:rsidR="00324D1C" w:rsidRPr="0094024A">
              <w:rPr>
                <w:rFonts w:ascii="Calibri" w:hAnsi="Calibri" w:cs="Calibri"/>
              </w:rPr>
              <w:t xml:space="preserve">GM </w:t>
            </w:r>
            <w:r w:rsidR="00CC2F00" w:rsidRPr="0094024A">
              <w:rPr>
                <w:rFonts w:ascii="Calibri" w:hAnsi="Calibri" w:cs="Calibri"/>
              </w:rPr>
              <w:t>therapeutic</w:t>
            </w:r>
          </w:p>
        </w:tc>
      </w:tr>
      <w:tr w:rsidR="0094024A" w:rsidRPr="0094024A" w14:paraId="0DD8472D" w14:textId="77777777" w:rsidTr="00AD5A55">
        <w:trPr>
          <w:jc w:val="center"/>
        </w:trPr>
        <w:tc>
          <w:tcPr>
            <w:tcW w:w="2263" w:type="dxa"/>
          </w:tcPr>
          <w:p w14:paraId="5CA10607" w14:textId="77777777" w:rsidR="00ED6BBD" w:rsidRPr="0094024A" w:rsidRDefault="00ED6BBD" w:rsidP="0011509D">
            <w:pPr>
              <w:pStyle w:val="LEFTLIST"/>
              <w:widowControl w:val="0"/>
              <w:spacing w:before="40"/>
              <w:rPr>
                <w:rFonts w:ascii="Calibri" w:hAnsi="Calibri" w:cs="Calibri"/>
                <w:i/>
              </w:rPr>
            </w:pPr>
            <w:r w:rsidRPr="0094024A">
              <w:rPr>
                <w:rFonts w:ascii="Calibri" w:hAnsi="Calibri" w:cs="Calibri"/>
                <w:i/>
              </w:rPr>
              <w:t>Previous approvals</w:t>
            </w:r>
          </w:p>
        </w:tc>
        <w:tc>
          <w:tcPr>
            <w:tcW w:w="7358" w:type="dxa"/>
          </w:tcPr>
          <w:p w14:paraId="28712804" w14:textId="01E859FE" w:rsidR="00ED6BBD" w:rsidRPr="0094024A" w:rsidRDefault="00ED6BBD" w:rsidP="0011509D">
            <w:pPr>
              <w:pStyle w:val="RIGHTLIST"/>
              <w:widowControl w:val="0"/>
              <w:spacing w:before="60" w:after="60"/>
              <w:rPr>
                <w:rFonts w:ascii="Calibri" w:hAnsi="Calibri" w:cs="Calibri"/>
              </w:rPr>
            </w:pPr>
            <w:r w:rsidRPr="0094024A">
              <w:rPr>
                <w:rFonts w:ascii="Calibri" w:hAnsi="Calibri" w:cs="Calibri"/>
              </w:rPr>
              <w:t xml:space="preserve">The </w:t>
            </w:r>
            <w:r w:rsidR="00324D1C" w:rsidRPr="0094024A">
              <w:rPr>
                <w:rFonts w:ascii="Calibri" w:hAnsi="Calibri" w:cs="Calibri"/>
              </w:rPr>
              <w:t xml:space="preserve">GM </w:t>
            </w:r>
            <w:r w:rsidR="00CC2F00" w:rsidRPr="0094024A">
              <w:rPr>
                <w:rFonts w:ascii="Calibri" w:hAnsi="Calibri" w:cs="Calibri"/>
              </w:rPr>
              <w:t xml:space="preserve">therapeutic </w:t>
            </w:r>
            <w:r w:rsidRPr="0094024A">
              <w:rPr>
                <w:rFonts w:ascii="Calibri" w:hAnsi="Calibri" w:cs="Calibri"/>
              </w:rPr>
              <w:t>has not previously been approved in Australia.</w:t>
            </w:r>
          </w:p>
          <w:p w14:paraId="1818E365" w14:textId="003FD69E" w:rsidR="00ED6BBD" w:rsidRPr="0094024A" w:rsidRDefault="00ED6BBD" w:rsidP="0011509D">
            <w:pPr>
              <w:pStyle w:val="RIGHTLIST"/>
              <w:widowControl w:val="0"/>
              <w:spacing w:before="60" w:after="60"/>
              <w:rPr>
                <w:rFonts w:ascii="Calibri" w:hAnsi="Calibri" w:cs="Calibri"/>
              </w:rPr>
            </w:pPr>
            <w:r w:rsidRPr="0094024A">
              <w:rPr>
                <w:rFonts w:ascii="Calibri" w:hAnsi="Calibri" w:cs="Calibri"/>
              </w:rPr>
              <w:t xml:space="preserve">Internationally, the </w:t>
            </w:r>
            <w:r w:rsidR="00324D1C" w:rsidRPr="0094024A">
              <w:rPr>
                <w:rFonts w:ascii="Calibri" w:hAnsi="Calibri" w:cs="Calibri"/>
              </w:rPr>
              <w:t xml:space="preserve">GM </w:t>
            </w:r>
            <w:r w:rsidR="00CC2F00" w:rsidRPr="0094024A">
              <w:rPr>
                <w:rFonts w:ascii="Calibri" w:hAnsi="Calibri" w:cs="Calibri"/>
              </w:rPr>
              <w:t xml:space="preserve">therapeutic </w:t>
            </w:r>
            <w:r w:rsidRPr="0094024A">
              <w:rPr>
                <w:rFonts w:ascii="Calibri" w:hAnsi="Calibri" w:cs="Calibri"/>
              </w:rPr>
              <w:t xml:space="preserve">has been approved </w:t>
            </w:r>
            <w:r w:rsidR="00106010" w:rsidRPr="0094024A">
              <w:rPr>
                <w:rFonts w:ascii="Calibri" w:hAnsi="Calibri" w:cs="Calibri"/>
              </w:rPr>
              <w:t xml:space="preserve">by </w:t>
            </w:r>
            <w:r w:rsidR="004A3A65" w:rsidRPr="0094024A">
              <w:rPr>
                <w:rFonts w:ascii="Calibri" w:hAnsi="Calibri" w:cs="Calibri"/>
              </w:rPr>
              <w:t>the Food and Drug Administration (</w:t>
            </w:r>
            <w:r w:rsidR="00106010" w:rsidRPr="0094024A">
              <w:rPr>
                <w:rFonts w:ascii="Calibri" w:hAnsi="Calibri" w:cs="Calibri"/>
              </w:rPr>
              <w:t>FDA</w:t>
            </w:r>
            <w:r w:rsidR="004A3A65" w:rsidRPr="0094024A">
              <w:rPr>
                <w:rFonts w:ascii="Calibri" w:hAnsi="Calibri" w:cs="Calibri"/>
              </w:rPr>
              <w:t>)</w:t>
            </w:r>
            <w:r w:rsidR="00106010" w:rsidRPr="0094024A">
              <w:rPr>
                <w:rFonts w:ascii="Calibri" w:hAnsi="Calibri" w:cs="Calibri"/>
              </w:rPr>
              <w:t xml:space="preserve"> in the USA</w:t>
            </w:r>
            <w:r w:rsidRPr="0094024A">
              <w:rPr>
                <w:rFonts w:ascii="Calibri" w:hAnsi="Calibri" w:cs="Calibri"/>
              </w:rPr>
              <w:t>.</w:t>
            </w:r>
          </w:p>
        </w:tc>
      </w:tr>
      <w:tr w:rsidR="0094024A" w:rsidRPr="0094024A" w14:paraId="2E484538" w14:textId="77777777" w:rsidTr="00AD5A55">
        <w:trPr>
          <w:jc w:val="center"/>
        </w:trPr>
        <w:tc>
          <w:tcPr>
            <w:tcW w:w="2263" w:type="dxa"/>
          </w:tcPr>
          <w:p w14:paraId="3D2F46A4" w14:textId="77777777" w:rsidR="00ED6BBD" w:rsidRPr="0094024A" w:rsidRDefault="00ED6BBD" w:rsidP="00C11C8B">
            <w:pPr>
              <w:pStyle w:val="LEFTLIST"/>
              <w:keepNext w:val="0"/>
              <w:widowControl w:val="0"/>
              <w:spacing w:before="40"/>
              <w:rPr>
                <w:rFonts w:ascii="Calibri" w:hAnsi="Calibri"/>
                <w:bCs w:val="0"/>
                <w:i/>
                <w:iCs/>
              </w:rPr>
            </w:pPr>
            <w:r w:rsidRPr="0094024A">
              <w:rPr>
                <w:rFonts w:ascii="Calibri" w:hAnsi="Calibri" w:cs="Calibri"/>
                <w:bCs w:val="0"/>
                <w:i/>
                <w:iCs/>
              </w:rPr>
              <w:t>Proposed period of release</w:t>
            </w:r>
          </w:p>
        </w:tc>
        <w:tc>
          <w:tcPr>
            <w:tcW w:w="7358" w:type="dxa"/>
          </w:tcPr>
          <w:p w14:paraId="59B5CB62" w14:textId="0E33A15C" w:rsidR="00ED6BBD" w:rsidRPr="0094024A" w:rsidRDefault="005A45BF" w:rsidP="00C11C8B">
            <w:pPr>
              <w:pStyle w:val="RIGHTLIST"/>
              <w:keepNext w:val="0"/>
              <w:widowControl w:val="0"/>
              <w:spacing w:before="60" w:after="60"/>
              <w:rPr>
                <w:rFonts w:ascii="Calibri" w:hAnsi="Calibri"/>
              </w:rPr>
            </w:pPr>
            <w:r w:rsidRPr="0094024A">
              <w:rPr>
                <w:rFonts w:ascii="Calibri" w:hAnsi="Calibri" w:cs="Calibri"/>
              </w:rPr>
              <w:t>Ongoing f</w:t>
            </w:r>
            <w:r w:rsidR="00ED6BBD" w:rsidRPr="0094024A">
              <w:rPr>
                <w:rFonts w:ascii="Calibri" w:hAnsi="Calibri" w:cs="Calibri"/>
              </w:rPr>
              <w:t>rom issue of licence</w:t>
            </w:r>
          </w:p>
        </w:tc>
      </w:tr>
    </w:tbl>
    <w:p w14:paraId="0455E916" w14:textId="77777777" w:rsidR="00C42C10" w:rsidRPr="004A606F" w:rsidRDefault="00C42C10" w:rsidP="00816F12">
      <w:pPr>
        <w:keepNext/>
        <w:rPr>
          <w:b/>
          <w:bCs/>
          <w:i/>
          <w:iCs/>
          <w:sz w:val="24"/>
          <w:szCs w:val="24"/>
        </w:rPr>
      </w:pPr>
      <w:r w:rsidRPr="004A606F">
        <w:rPr>
          <w:b/>
          <w:bCs/>
          <w:i/>
          <w:iCs/>
          <w:sz w:val="24"/>
          <w:szCs w:val="24"/>
        </w:rPr>
        <w:lastRenderedPageBreak/>
        <w:t>Risk assessment</w:t>
      </w:r>
    </w:p>
    <w:p w14:paraId="7AD4262D" w14:textId="3E720D12" w:rsidR="00C42C10" w:rsidRPr="00B843C3" w:rsidRDefault="00C42C10" w:rsidP="00816F12">
      <w:pPr>
        <w:keepNext/>
      </w:pPr>
      <w:r>
        <w:t>The risk assessment process considers how the genetic modification and proposed activities conducted with the GM</w:t>
      </w:r>
      <w:r w:rsidR="001500A7">
        <w:t xml:space="preserve"> </w:t>
      </w:r>
      <w:r w:rsidR="00BD36F8" w:rsidRPr="00B843C3">
        <w:t>therapeutic</w:t>
      </w:r>
      <w:r w:rsidR="001500A7" w:rsidRPr="00B843C3">
        <w:t xml:space="preserve"> in the context of </w:t>
      </w:r>
      <w:r w:rsidR="00417446" w:rsidRPr="00B843C3">
        <w:t xml:space="preserve">import, </w:t>
      </w:r>
      <w:r w:rsidR="001500A7" w:rsidRPr="00B843C3">
        <w:t>transport, storage, and disposal</w:t>
      </w:r>
      <w:r w:rsidRPr="00B843C3">
        <w:t xml:space="preserve"> might lead to harm to people or the environment. </w:t>
      </w:r>
      <w:r w:rsidR="001500A7" w:rsidRPr="00B843C3">
        <w:t xml:space="preserve">Risks are characterised in relation to both the seriousness and likelihood of harm, </w:t>
      </w:r>
      <w:proofErr w:type="gramStart"/>
      <w:r w:rsidR="001500A7" w:rsidRPr="00B843C3">
        <w:t>taking into account</w:t>
      </w:r>
      <w:proofErr w:type="gramEnd"/>
      <w:r w:rsidR="001500A7" w:rsidRPr="00B843C3">
        <w:t xml:space="preserve"> information in the application, relevant previous approvals, current scientific knowledge and advice received from a wide range of experts, agencies and authorities consulted on the preparation of the RARMP. Both the </w:t>
      </w:r>
      <w:proofErr w:type="gramStart"/>
      <w:r w:rsidR="001500A7" w:rsidRPr="00B843C3">
        <w:t>short and long term</w:t>
      </w:r>
      <w:proofErr w:type="gramEnd"/>
      <w:r w:rsidR="001500A7" w:rsidRPr="00B843C3">
        <w:t xml:space="preserve"> risks were considered</w:t>
      </w:r>
      <w:r w:rsidRPr="00B843C3">
        <w:t>.</w:t>
      </w:r>
    </w:p>
    <w:p w14:paraId="37C98F40" w14:textId="04C5900C" w:rsidR="00C42C10" w:rsidRPr="00B843C3" w:rsidRDefault="001500A7" w:rsidP="00C42C10">
      <w:r w:rsidRPr="00B843C3">
        <w:t xml:space="preserve">Credible pathways to potential harm that were considered include the potential </w:t>
      </w:r>
      <w:r w:rsidR="009B3561" w:rsidRPr="00B843C3">
        <w:t xml:space="preserve">for </w:t>
      </w:r>
      <w:r w:rsidR="009440D3" w:rsidRPr="00B843C3">
        <w:t xml:space="preserve">accidental </w:t>
      </w:r>
      <w:r w:rsidRPr="00B843C3">
        <w:t>exposure of people to the GMO</w:t>
      </w:r>
      <w:r w:rsidR="00743375" w:rsidRPr="00B843C3">
        <w:t xml:space="preserve"> during transport and storage, preparation and administration of the </w:t>
      </w:r>
      <w:r w:rsidR="00BD36F8" w:rsidRPr="00B843C3">
        <w:t>GMO</w:t>
      </w:r>
      <w:r w:rsidR="00743375" w:rsidRPr="00B843C3">
        <w:t>, and during disposal of the GMO and any associated waste</w:t>
      </w:r>
      <w:r w:rsidR="009B3561" w:rsidRPr="00B843C3">
        <w:t>;</w:t>
      </w:r>
      <w:r w:rsidR="0001365C" w:rsidRPr="00B843C3">
        <w:t xml:space="preserve"> the potential for the GMO to recombine with other similar viruses</w:t>
      </w:r>
      <w:r w:rsidR="009B3561" w:rsidRPr="00B843C3">
        <w:t>;</w:t>
      </w:r>
      <w:r w:rsidR="0001365C" w:rsidRPr="00B843C3">
        <w:t xml:space="preserve"> the potential for the GMO to integrate into the host genome</w:t>
      </w:r>
      <w:r w:rsidR="009B3561" w:rsidRPr="00B843C3">
        <w:t xml:space="preserve"> and the</w:t>
      </w:r>
      <w:r w:rsidRPr="00B843C3">
        <w:t xml:space="preserve"> potential for the GMO to be released into the environment and its effects were also considered.</w:t>
      </w:r>
    </w:p>
    <w:p w14:paraId="4A1BA9D8" w14:textId="0D7846D4" w:rsidR="00DC143B" w:rsidRPr="00B843C3" w:rsidRDefault="00C3719E" w:rsidP="00C42C10">
      <w:r w:rsidRPr="00B843C3">
        <w:t xml:space="preserve">The risk assessment concludes that risks to the health and safety of people and to the environment from the proposed supply of the </w:t>
      </w:r>
      <w:r w:rsidR="00BD36F8" w:rsidRPr="00B843C3">
        <w:t>GM therapeutic</w:t>
      </w:r>
      <w:r w:rsidRPr="00B843C3">
        <w:t xml:space="preserve"> are negligible. No specific risk treatment measures are </w:t>
      </w:r>
      <w:r w:rsidR="00E66326">
        <w:t>requir</w:t>
      </w:r>
      <w:r w:rsidR="00E66326" w:rsidRPr="00B843C3">
        <w:t>ed</w:t>
      </w:r>
      <w:r w:rsidR="00EF6FCB">
        <w:t xml:space="preserve"> </w:t>
      </w:r>
      <w:r w:rsidRPr="00B843C3">
        <w:t>to manage these negligible risks.</w:t>
      </w:r>
    </w:p>
    <w:p w14:paraId="590CBD57" w14:textId="0150C75D" w:rsidR="00E21D07" w:rsidRPr="00B843C3" w:rsidRDefault="001500A7" w:rsidP="00C42C10">
      <w:r w:rsidRPr="00B843C3">
        <w:t xml:space="preserve">The principal reasons for the conclusion of </w:t>
      </w:r>
      <w:r w:rsidR="001E68CD" w:rsidRPr="00B843C3">
        <w:t xml:space="preserve">negligible </w:t>
      </w:r>
      <w:r w:rsidRPr="00B843C3">
        <w:t xml:space="preserve">risks associated with </w:t>
      </w:r>
      <w:r w:rsidR="00CC6812" w:rsidRPr="00B843C3">
        <w:t xml:space="preserve">the </w:t>
      </w:r>
      <w:r w:rsidR="004A3A65" w:rsidRPr="00B843C3">
        <w:t xml:space="preserve">import, </w:t>
      </w:r>
      <w:r w:rsidRPr="00B843C3">
        <w:t>transport, storage and disposal of the GMO are:</w:t>
      </w:r>
    </w:p>
    <w:p w14:paraId="4469F80A" w14:textId="6A244434" w:rsidR="00C34BC6" w:rsidRPr="00B843C3" w:rsidRDefault="00417446" w:rsidP="00C34BC6">
      <w:pPr>
        <w:pStyle w:val="ListBullet1"/>
      </w:pPr>
      <w:r w:rsidRPr="00B843C3">
        <w:t>t</w:t>
      </w:r>
      <w:r w:rsidR="000F6CA9" w:rsidRPr="00B843C3">
        <w:t xml:space="preserve">he GMO </w:t>
      </w:r>
      <w:r w:rsidR="00BD36F8" w:rsidRPr="00B843C3">
        <w:t>is replication incompetent</w:t>
      </w:r>
      <w:r w:rsidR="000F6CA9" w:rsidRPr="00B843C3">
        <w:t xml:space="preserve"> </w:t>
      </w:r>
      <w:r w:rsidR="00C34BC6" w:rsidRPr="00B843C3">
        <w:t xml:space="preserve">and </w:t>
      </w:r>
      <w:r w:rsidR="00BE5AAE" w:rsidRPr="00B843C3">
        <w:t xml:space="preserve">susceptible </w:t>
      </w:r>
      <w:r w:rsidR="004A3A65" w:rsidRPr="00B843C3">
        <w:t xml:space="preserve">to </w:t>
      </w:r>
      <w:r w:rsidR="00BE5AAE" w:rsidRPr="00B843C3">
        <w:t xml:space="preserve">clearance by the host immune system </w:t>
      </w:r>
      <w:r w:rsidR="004A3A65" w:rsidRPr="00B843C3">
        <w:t>and</w:t>
      </w:r>
      <w:r w:rsidR="00342671" w:rsidRPr="00B843C3">
        <w:t>,</w:t>
      </w:r>
      <w:r w:rsidR="004A3A65" w:rsidRPr="00B843C3">
        <w:t xml:space="preserve"> </w:t>
      </w:r>
      <w:r w:rsidR="000F6CA9" w:rsidRPr="00B843C3">
        <w:t xml:space="preserve">in comparison to </w:t>
      </w:r>
      <w:r w:rsidR="00492998" w:rsidRPr="00B843C3">
        <w:t>wildtype (</w:t>
      </w:r>
      <w:r w:rsidR="000F6CA9" w:rsidRPr="00B843C3">
        <w:t>WT</w:t>
      </w:r>
      <w:r w:rsidR="00492998" w:rsidRPr="00B843C3">
        <w:t>)</w:t>
      </w:r>
      <w:r w:rsidR="000F6CA9" w:rsidRPr="00B843C3">
        <w:t xml:space="preserve"> </w:t>
      </w:r>
      <w:r w:rsidR="00BD36F8" w:rsidRPr="00B843C3">
        <w:t>adenovirus</w:t>
      </w:r>
      <w:r w:rsidR="004C2777" w:rsidRPr="00B843C3">
        <w:t>,</w:t>
      </w:r>
      <w:r w:rsidR="004A3A65" w:rsidRPr="00B843C3">
        <w:t xml:space="preserve"> is</w:t>
      </w:r>
      <w:r w:rsidR="00C34BC6" w:rsidRPr="00B843C3">
        <w:t xml:space="preserve"> unlikely to </w:t>
      </w:r>
      <w:r w:rsidR="00BE5AAE" w:rsidRPr="00B843C3">
        <w:t>infect human</w:t>
      </w:r>
      <w:r w:rsidR="004C2777" w:rsidRPr="00B843C3">
        <w:t>s</w:t>
      </w:r>
      <w:r w:rsidR="00BE5AAE" w:rsidRPr="00B843C3">
        <w:t xml:space="preserve"> and cause disease</w:t>
      </w:r>
      <w:r w:rsidR="00C34BC6" w:rsidRPr="00B843C3">
        <w:t xml:space="preserve"> </w:t>
      </w:r>
    </w:p>
    <w:p w14:paraId="3A00F579" w14:textId="5A3CD921" w:rsidR="000F6CA9" w:rsidRPr="00B843C3" w:rsidRDefault="00417446" w:rsidP="000F6CA9">
      <w:pPr>
        <w:pStyle w:val="ListBullet1"/>
      </w:pPr>
      <w:r w:rsidRPr="00B843C3">
        <w:t>t</w:t>
      </w:r>
      <w:r w:rsidR="000F6CA9" w:rsidRPr="00B843C3">
        <w:t xml:space="preserve">he dose received through accidental exposure would be smaller than that administered </w:t>
      </w:r>
      <w:r w:rsidR="00C34BC6" w:rsidRPr="00B843C3">
        <w:t>to patients</w:t>
      </w:r>
    </w:p>
    <w:p w14:paraId="56FFD875" w14:textId="49C46EED" w:rsidR="001500A7" w:rsidRPr="00B843C3" w:rsidRDefault="00417446" w:rsidP="000F6CA9">
      <w:pPr>
        <w:pStyle w:val="ListBullet1"/>
      </w:pPr>
      <w:r w:rsidRPr="00B843C3">
        <w:t>i</w:t>
      </w:r>
      <w:r w:rsidR="000F6CA9" w:rsidRPr="00B843C3">
        <w:t>mport, transport, storage, and disposal will follow well established procedures.</w:t>
      </w:r>
    </w:p>
    <w:p w14:paraId="7FEB3B02" w14:textId="77777777" w:rsidR="00C42C10" w:rsidRPr="004A606F" w:rsidRDefault="00C42C10" w:rsidP="00C42C10">
      <w:pPr>
        <w:rPr>
          <w:b/>
          <w:bCs/>
          <w:i/>
          <w:iCs/>
          <w:sz w:val="24"/>
          <w:szCs w:val="24"/>
        </w:rPr>
      </w:pPr>
      <w:r w:rsidRPr="004A606F">
        <w:rPr>
          <w:b/>
          <w:bCs/>
          <w:i/>
          <w:iCs/>
          <w:sz w:val="24"/>
          <w:szCs w:val="24"/>
        </w:rPr>
        <w:t>Risk management</w:t>
      </w:r>
    </w:p>
    <w:p w14:paraId="7E43C777" w14:textId="6F2DF050" w:rsidR="00C42C10" w:rsidRDefault="00923C7D" w:rsidP="00923C7D">
      <w:r>
        <w:t>Risk management is used to protect the health and safety of people and to protect the environment by controlling or mitigating risk</w:t>
      </w:r>
      <w:r w:rsidR="006F00C5">
        <w:t xml:space="preserve">. </w:t>
      </w:r>
      <w:r w:rsidR="001500A7">
        <w:t xml:space="preserve">The risk management plan </w:t>
      </w:r>
      <w:proofErr w:type="gramStart"/>
      <w:r w:rsidR="001500A7">
        <w:t>evaluates</w:t>
      </w:r>
      <w:proofErr w:type="gramEnd"/>
      <w:r w:rsidR="001500A7">
        <w:t xml:space="preserve"> and treats identified risks and considers general risk management measures. </w:t>
      </w:r>
      <w:r w:rsidR="00C42C10">
        <w:t xml:space="preserve">The risk management plan is given effect through licence conditions. </w:t>
      </w:r>
    </w:p>
    <w:p w14:paraId="3A1B7A3E" w14:textId="72BB90EA" w:rsidR="00C3719E" w:rsidRPr="00B843C3" w:rsidRDefault="00C3719E" w:rsidP="00923C7D">
      <w:r>
        <w:t xml:space="preserve">The risk management plan concludes that risks from the proposed dealings can be managed so that people and the environment are protected by imposing general conditions to ensure that there is ongoing oversight of the </w:t>
      </w:r>
      <w:r w:rsidR="00C34BC6" w:rsidRPr="00B843C3">
        <w:t>therapeutic</w:t>
      </w:r>
      <w:r w:rsidRPr="00B843C3">
        <w:t xml:space="preserve"> containing the GMO.</w:t>
      </w:r>
    </w:p>
    <w:p w14:paraId="5C48154C" w14:textId="10778D3A" w:rsidR="001500A7" w:rsidRDefault="00FD65D0" w:rsidP="00FD65D0">
      <w:r w:rsidRPr="00B843C3">
        <w:t xml:space="preserve">As the level of risk was assessed as negligible, specific risk treatment is not required. However, the Regulator has </w:t>
      </w:r>
      <w:r w:rsidR="0017341C">
        <w:t>impos</w:t>
      </w:r>
      <w:r w:rsidRPr="00B843C3">
        <w:t>ed licence conditions regarding post</w:t>
      </w:r>
      <w:r w:rsidR="005C2290" w:rsidRPr="00B843C3">
        <w:t xml:space="preserve"> </w:t>
      </w:r>
      <w:r w:rsidRPr="00B843C3">
        <w:t xml:space="preserve">release review (post-market surveillance) to ensure that there is ongoing oversight of the supply of the GM </w:t>
      </w:r>
      <w:r w:rsidR="00C34BC6" w:rsidRPr="00B843C3">
        <w:t>therapeutic</w:t>
      </w:r>
      <w:r w:rsidRPr="00B843C3">
        <w:t xml:space="preserve"> and to allow the collection of ongoing information to verify the findings of the RARMP. The licence also </w:t>
      </w:r>
      <w:r>
        <w:t xml:space="preserve">contains </w:t>
      </w:r>
      <w:r w:rsidR="00892C4C">
        <w:t>several</w:t>
      </w:r>
      <w:r>
        <w:t xml:space="preserve"> general conditions relating to ongoing licence holder suitability, auditing and monitoring, and reporting requirements, which include an obligation to report any unintended effects.</w:t>
      </w:r>
    </w:p>
    <w:p w14:paraId="75F2A0DB" w14:textId="6F906441" w:rsidR="008B4CAD" w:rsidRDefault="008B4CAD" w:rsidP="00993322">
      <w:r>
        <w:br w:type="page"/>
      </w:r>
    </w:p>
    <w:p w14:paraId="7EF7B979" w14:textId="778C17F0" w:rsidR="00C642EA" w:rsidRDefault="00C642EA" w:rsidP="0073687D">
      <w:pPr>
        <w:pStyle w:val="Heading1"/>
        <w:jc w:val="center"/>
      </w:pPr>
      <w:bookmarkStart w:id="7" w:name="_Toc211613748"/>
      <w:r>
        <w:lastRenderedPageBreak/>
        <w:t>Table of Contents</w:t>
      </w:r>
      <w:bookmarkEnd w:id="7"/>
    </w:p>
    <w:sdt>
      <w:sdtPr>
        <w:rPr>
          <w:rFonts w:ascii="Calibri" w:eastAsiaTheme="minorHAnsi" w:hAnsi="Calibri" w:cstheme="minorBidi"/>
          <w:color w:val="auto"/>
          <w:sz w:val="22"/>
          <w:szCs w:val="22"/>
          <w:lang w:val="en-AU"/>
        </w:rPr>
        <w:id w:val="597381698"/>
        <w:docPartObj>
          <w:docPartGallery w:val="Table of Contents"/>
          <w:docPartUnique/>
        </w:docPartObj>
      </w:sdtPr>
      <w:sdtEndPr>
        <w:rPr>
          <w:b/>
          <w:bCs/>
          <w:noProof/>
        </w:rPr>
      </w:sdtEndPr>
      <w:sdtContent>
        <w:p w14:paraId="1A21FD8E" w14:textId="0CD4DB45" w:rsidR="002D575C" w:rsidRDefault="002D575C">
          <w:pPr>
            <w:pStyle w:val="TOCHeading"/>
          </w:pPr>
        </w:p>
        <w:p w14:paraId="0BB99127" w14:textId="5ED77F1C" w:rsidR="00995731" w:rsidRDefault="002D575C">
          <w:pPr>
            <w:pStyle w:val="TOC1"/>
            <w:rPr>
              <w:rFonts w:asciiTheme="minorHAnsi" w:eastAsiaTheme="minorEastAsia" w:hAnsiTheme="minorHAnsi"/>
              <w:b w:val="0"/>
              <w:noProof/>
              <w:kern w:val="2"/>
              <w:sz w:val="24"/>
              <w:szCs w:val="24"/>
              <w:lang w:eastAsia="en-AU"/>
              <w14:ligatures w14:val="standardContextual"/>
            </w:rPr>
          </w:pPr>
          <w:r>
            <w:fldChar w:fldCharType="begin"/>
          </w:r>
          <w:r>
            <w:instrText xml:space="preserve"> TOC \o "1-3" \h \z \u </w:instrText>
          </w:r>
          <w:r>
            <w:fldChar w:fldCharType="separate"/>
          </w:r>
          <w:hyperlink w:anchor="_Toc211613747" w:history="1">
            <w:r w:rsidR="00995731" w:rsidRPr="00550C8F">
              <w:rPr>
                <w:rStyle w:val="Hyperlink"/>
                <w:noProof/>
              </w:rPr>
              <w:t>Summary of the Risk Assessment and Risk Management Plan</w:t>
            </w:r>
            <w:r w:rsidR="00995731">
              <w:rPr>
                <w:noProof/>
                <w:webHidden/>
              </w:rPr>
              <w:tab/>
            </w:r>
            <w:r w:rsidR="00995731">
              <w:rPr>
                <w:noProof/>
                <w:webHidden/>
              </w:rPr>
              <w:fldChar w:fldCharType="begin"/>
            </w:r>
            <w:r w:rsidR="00995731">
              <w:rPr>
                <w:noProof/>
                <w:webHidden/>
              </w:rPr>
              <w:instrText xml:space="preserve"> PAGEREF _Toc211613747 \h </w:instrText>
            </w:r>
            <w:r w:rsidR="00995731">
              <w:rPr>
                <w:noProof/>
                <w:webHidden/>
              </w:rPr>
            </w:r>
            <w:r w:rsidR="00995731">
              <w:rPr>
                <w:noProof/>
                <w:webHidden/>
              </w:rPr>
              <w:fldChar w:fldCharType="separate"/>
            </w:r>
            <w:r w:rsidR="00995731">
              <w:rPr>
                <w:noProof/>
                <w:webHidden/>
              </w:rPr>
              <w:t>i</w:t>
            </w:r>
            <w:r w:rsidR="00995731">
              <w:rPr>
                <w:noProof/>
                <w:webHidden/>
              </w:rPr>
              <w:fldChar w:fldCharType="end"/>
            </w:r>
          </w:hyperlink>
        </w:p>
        <w:p w14:paraId="690231AC" w14:textId="4904F760" w:rsidR="00995731" w:rsidRDefault="00995731">
          <w:pPr>
            <w:pStyle w:val="TOC1"/>
            <w:rPr>
              <w:rFonts w:asciiTheme="minorHAnsi" w:eastAsiaTheme="minorEastAsia" w:hAnsiTheme="minorHAnsi"/>
              <w:b w:val="0"/>
              <w:noProof/>
              <w:kern w:val="2"/>
              <w:sz w:val="24"/>
              <w:szCs w:val="24"/>
              <w:lang w:eastAsia="en-AU"/>
              <w14:ligatures w14:val="standardContextual"/>
            </w:rPr>
          </w:pPr>
          <w:hyperlink w:anchor="_Toc211613748" w:history="1">
            <w:r w:rsidRPr="00550C8F">
              <w:rPr>
                <w:rStyle w:val="Hyperlink"/>
                <w:noProof/>
              </w:rPr>
              <w:t>Table of Contents</w:t>
            </w:r>
            <w:r>
              <w:rPr>
                <w:noProof/>
                <w:webHidden/>
              </w:rPr>
              <w:tab/>
            </w:r>
            <w:r>
              <w:rPr>
                <w:noProof/>
                <w:webHidden/>
              </w:rPr>
              <w:fldChar w:fldCharType="begin"/>
            </w:r>
            <w:r>
              <w:rPr>
                <w:noProof/>
                <w:webHidden/>
              </w:rPr>
              <w:instrText xml:space="preserve"> PAGEREF _Toc211613748 \h </w:instrText>
            </w:r>
            <w:r>
              <w:rPr>
                <w:noProof/>
                <w:webHidden/>
              </w:rPr>
            </w:r>
            <w:r>
              <w:rPr>
                <w:noProof/>
                <w:webHidden/>
              </w:rPr>
              <w:fldChar w:fldCharType="separate"/>
            </w:r>
            <w:r>
              <w:rPr>
                <w:noProof/>
                <w:webHidden/>
              </w:rPr>
              <w:t>iii</w:t>
            </w:r>
            <w:r>
              <w:rPr>
                <w:noProof/>
                <w:webHidden/>
              </w:rPr>
              <w:fldChar w:fldCharType="end"/>
            </w:r>
          </w:hyperlink>
        </w:p>
        <w:p w14:paraId="14388FA5" w14:textId="454A6F44" w:rsidR="00995731" w:rsidRDefault="00995731">
          <w:pPr>
            <w:pStyle w:val="TOC1"/>
            <w:rPr>
              <w:rFonts w:asciiTheme="minorHAnsi" w:eastAsiaTheme="minorEastAsia" w:hAnsiTheme="minorHAnsi"/>
              <w:b w:val="0"/>
              <w:noProof/>
              <w:kern w:val="2"/>
              <w:sz w:val="24"/>
              <w:szCs w:val="24"/>
              <w:lang w:eastAsia="en-AU"/>
              <w14:ligatures w14:val="standardContextual"/>
            </w:rPr>
          </w:pPr>
          <w:hyperlink w:anchor="_Toc211613749" w:history="1">
            <w:r w:rsidRPr="00550C8F">
              <w:rPr>
                <w:rStyle w:val="Hyperlink"/>
                <w:noProof/>
              </w:rPr>
              <w:t>Abbreviations</w:t>
            </w:r>
            <w:r>
              <w:rPr>
                <w:noProof/>
                <w:webHidden/>
              </w:rPr>
              <w:tab/>
            </w:r>
            <w:r>
              <w:rPr>
                <w:noProof/>
                <w:webHidden/>
              </w:rPr>
              <w:fldChar w:fldCharType="begin"/>
            </w:r>
            <w:r>
              <w:rPr>
                <w:noProof/>
                <w:webHidden/>
              </w:rPr>
              <w:instrText xml:space="preserve"> PAGEREF _Toc211613749 \h </w:instrText>
            </w:r>
            <w:r>
              <w:rPr>
                <w:noProof/>
                <w:webHidden/>
              </w:rPr>
            </w:r>
            <w:r>
              <w:rPr>
                <w:noProof/>
                <w:webHidden/>
              </w:rPr>
              <w:fldChar w:fldCharType="separate"/>
            </w:r>
            <w:r>
              <w:rPr>
                <w:noProof/>
                <w:webHidden/>
              </w:rPr>
              <w:t>v</w:t>
            </w:r>
            <w:r>
              <w:rPr>
                <w:noProof/>
                <w:webHidden/>
              </w:rPr>
              <w:fldChar w:fldCharType="end"/>
            </w:r>
          </w:hyperlink>
        </w:p>
        <w:p w14:paraId="58EB5F97" w14:textId="0C6E7781" w:rsidR="00995731" w:rsidRDefault="00995731">
          <w:pPr>
            <w:pStyle w:val="TOC1"/>
            <w:tabs>
              <w:tab w:val="left" w:pos="1200"/>
            </w:tabs>
            <w:rPr>
              <w:rFonts w:asciiTheme="minorHAnsi" w:eastAsiaTheme="minorEastAsia" w:hAnsiTheme="minorHAnsi"/>
              <w:b w:val="0"/>
              <w:noProof/>
              <w:kern w:val="2"/>
              <w:sz w:val="24"/>
              <w:szCs w:val="24"/>
              <w:lang w:eastAsia="en-AU"/>
              <w14:ligatures w14:val="standardContextual"/>
            </w:rPr>
          </w:pPr>
          <w:hyperlink w:anchor="_Toc211613750" w:history="1">
            <w:r w:rsidRPr="00550C8F">
              <w:rPr>
                <w:rStyle w:val="Hyperlink"/>
                <w:noProof/>
              </w:rPr>
              <w:t>Chapter 1</w:t>
            </w:r>
            <w:r>
              <w:rPr>
                <w:rFonts w:asciiTheme="minorHAnsi" w:eastAsiaTheme="minorEastAsia" w:hAnsiTheme="minorHAnsi"/>
                <w:b w:val="0"/>
                <w:noProof/>
                <w:kern w:val="2"/>
                <w:sz w:val="24"/>
                <w:szCs w:val="24"/>
                <w:lang w:eastAsia="en-AU"/>
                <w14:ligatures w14:val="standardContextual"/>
              </w:rPr>
              <w:tab/>
            </w:r>
            <w:r w:rsidRPr="00550C8F">
              <w:rPr>
                <w:rStyle w:val="Hyperlink"/>
                <w:noProof/>
              </w:rPr>
              <w:t>Risk assessment context</w:t>
            </w:r>
            <w:r>
              <w:rPr>
                <w:noProof/>
                <w:webHidden/>
              </w:rPr>
              <w:tab/>
            </w:r>
            <w:r>
              <w:rPr>
                <w:noProof/>
                <w:webHidden/>
              </w:rPr>
              <w:fldChar w:fldCharType="begin"/>
            </w:r>
            <w:r>
              <w:rPr>
                <w:noProof/>
                <w:webHidden/>
              </w:rPr>
              <w:instrText xml:space="preserve"> PAGEREF _Toc211613750 \h </w:instrText>
            </w:r>
            <w:r>
              <w:rPr>
                <w:noProof/>
                <w:webHidden/>
              </w:rPr>
            </w:r>
            <w:r>
              <w:rPr>
                <w:noProof/>
                <w:webHidden/>
              </w:rPr>
              <w:fldChar w:fldCharType="separate"/>
            </w:r>
            <w:r>
              <w:rPr>
                <w:noProof/>
                <w:webHidden/>
              </w:rPr>
              <w:t>1</w:t>
            </w:r>
            <w:r>
              <w:rPr>
                <w:noProof/>
                <w:webHidden/>
              </w:rPr>
              <w:fldChar w:fldCharType="end"/>
            </w:r>
          </w:hyperlink>
        </w:p>
        <w:p w14:paraId="58BF1BF7" w14:textId="5268FC6C"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51" w:history="1">
            <w:r w:rsidRPr="00550C8F">
              <w:rPr>
                <w:rStyle w:val="Hyperlink"/>
                <w:noProof/>
              </w:rPr>
              <w:t>Section 1</w:t>
            </w:r>
            <w:r>
              <w:rPr>
                <w:rFonts w:asciiTheme="minorHAnsi" w:eastAsiaTheme="minorEastAsia" w:hAnsiTheme="minorHAnsi"/>
                <w:noProof/>
                <w:kern w:val="2"/>
                <w:sz w:val="24"/>
                <w:szCs w:val="24"/>
                <w:lang w:eastAsia="en-AU"/>
                <w14:ligatures w14:val="standardContextual"/>
              </w:rPr>
              <w:tab/>
            </w:r>
            <w:r w:rsidRPr="00550C8F">
              <w:rPr>
                <w:rStyle w:val="Hyperlink"/>
                <w:noProof/>
              </w:rPr>
              <w:t>Background</w:t>
            </w:r>
            <w:r>
              <w:rPr>
                <w:noProof/>
                <w:webHidden/>
              </w:rPr>
              <w:tab/>
            </w:r>
            <w:r>
              <w:rPr>
                <w:noProof/>
                <w:webHidden/>
              </w:rPr>
              <w:fldChar w:fldCharType="begin"/>
            </w:r>
            <w:r>
              <w:rPr>
                <w:noProof/>
                <w:webHidden/>
              </w:rPr>
              <w:instrText xml:space="preserve"> PAGEREF _Toc211613751 \h </w:instrText>
            </w:r>
            <w:r>
              <w:rPr>
                <w:noProof/>
                <w:webHidden/>
              </w:rPr>
            </w:r>
            <w:r>
              <w:rPr>
                <w:noProof/>
                <w:webHidden/>
              </w:rPr>
              <w:fldChar w:fldCharType="separate"/>
            </w:r>
            <w:r>
              <w:rPr>
                <w:noProof/>
                <w:webHidden/>
              </w:rPr>
              <w:t>1</w:t>
            </w:r>
            <w:r>
              <w:rPr>
                <w:noProof/>
                <w:webHidden/>
              </w:rPr>
              <w:fldChar w:fldCharType="end"/>
            </w:r>
          </w:hyperlink>
        </w:p>
        <w:p w14:paraId="36A0B317" w14:textId="7D777690"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52" w:history="1">
            <w:r w:rsidRPr="00550C8F">
              <w:rPr>
                <w:rStyle w:val="Hyperlink"/>
                <w:noProof/>
              </w:rPr>
              <w:t>1.1</w:t>
            </w:r>
            <w:r>
              <w:rPr>
                <w:rFonts w:asciiTheme="minorHAnsi" w:eastAsiaTheme="minorEastAsia" w:hAnsiTheme="minorHAnsi"/>
                <w:noProof/>
                <w:kern w:val="2"/>
                <w:sz w:val="24"/>
                <w:szCs w:val="24"/>
                <w:lang w:eastAsia="en-AU"/>
                <w14:ligatures w14:val="standardContextual"/>
              </w:rPr>
              <w:tab/>
            </w:r>
            <w:r w:rsidRPr="00550C8F">
              <w:rPr>
                <w:rStyle w:val="Hyperlink"/>
                <w:noProof/>
              </w:rPr>
              <w:t>Interface with other regulatory schemes</w:t>
            </w:r>
            <w:r>
              <w:rPr>
                <w:noProof/>
                <w:webHidden/>
              </w:rPr>
              <w:tab/>
            </w:r>
            <w:r>
              <w:rPr>
                <w:noProof/>
                <w:webHidden/>
              </w:rPr>
              <w:fldChar w:fldCharType="begin"/>
            </w:r>
            <w:r>
              <w:rPr>
                <w:noProof/>
                <w:webHidden/>
              </w:rPr>
              <w:instrText xml:space="preserve"> PAGEREF _Toc211613752 \h </w:instrText>
            </w:r>
            <w:r>
              <w:rPr>
                <w:noProof/>
                <w:webHidden/>
              </w:rPr>
            </w:r>
            <w:r>
              <w:rPr>
                <w:noProof/>
                <w:webHidden/>
              </w:rPr>
              <w:fldChar w:fldCharType="separate"/>
            </w:r>
            <w:r>
              <w:rPr>
                <w:noProof/>
                <w:webHidden/>
              </w:rPr>
              <w:t>2</w:t>
            </w:r>
            <w:r>
              <w:rPr>
                <w:noProof/>
                <w:webHidden/>
              </w:rPr>
              <w:fldChar w:fldCharType="end"/>
            </w:r>
          </w:hyperlink>
        </w:p>
        <w:p w14:paraId="4E034376" w14:textId="58415BBC"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53" w:history="1">
            <w:r w:rsidRPr="00550C8F">
              <w:rPr>
                <w:rStyle w:val="Hyperlink"/>
                <w:noProof/>
              </w:rPr>
              <w:t>Section 2</w:t>
            </w:r>
            <w:r>
              <w:rPr>
                <w:rFonts w:asciiTheme="minorHAnsi" w:eastAsiaTheme="minorEastAsia" w:hAnsiTheme="minorHAnsi"/>
                <w:noProof/>
                <w:kern w:val="2"/>
                <w:sz w:val="24"/>
                <w:szCs w:val="24"/>
                <w:lang w:eastAsia="en-AU"/>
                <w14:ligatures w14:val="standardContextual"/>
              </w:rPr>
              <w:tab/>
            </w:r>
            <w:r w:rsidRPr="00550C8F">
              <w:rPr>
                <w:rStyle w:val="Hyperlink"/>
                <w:noProof/>
              </w:rPr>
              <w:t>The proposed dealings</w:t>
            </w:r>
            <w:r>
              <w:rPr>
                <w:noProof/>
                <w:webHidden/>
              </w:rPr>
              <w:tab/>
            </w:r>
            <w:r>
              <w:rPr>
                <w:noProof/>
                <w:webHidden/>
              </w:rPr>
              <w:fldChar w:fldCharType="begin"/>
            </w:r>
            <w:r>
              <w:rPr>
                <w:noProof/>
                <w:webHidden/>
              </w:rPr>
              <w:instrText xml:space="preserve"> PAGEREF _Toc211613753 \h </w:instrText>
            </w:r>
            <w:r>
              <w:rPr>
                <w:noProof/>
                <w:webHidden/>
              </w:rPr>
            </w:r>
            <w:r>
              <w:rPr>
                <w:noProof/>
                <w:webHidden/>
              </w:rPr>
              <w:fldChar w:fldCharType="separate"/>
            </w:r>
            <w:r>
              <w:rPr>
                <w:noProof/>
                <w:webHidden/>
              </w:rPr>
              <w:t>3</w:t>
            </w:r>
            <w:r>
              <w:rPr>
                <w:noProof/>
                <w:webHidden/>
              </w:rPr>
              <w:fldChar w:fldCharType="end"/>
            </w:r>
          </w:hyperlink>
        </w:p>
        <w:p w14:paraId="6E3FD1FE" w14:textId="02E0946C"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54" w:history="1">
            <w:r w:rsidRPr="00550C8F">
              <w:rPr>
                <w:rStyle w:val="Hyperlink"/>
                <w:noProof/>
              </w:rPr>
              <w:t>2.1</w:t>
            </w:r>
            <w:r>
              <w:rPr>
                <w:rFonts w:asciiTheme="minorHAnsi" w:eastAsiaTheme="minorEastAsia" w:hAnsiTheme="minorHAnsi"/>
                <w:noProof/>
                <w:kern w:val="2"/>
                <w:sz w:val="24"/>
                <w:szCs w:val="24"/>
                <w:lang w:eastAsia="en-AU"/>
                <w14:ligatures w14:val="standardContextual"/>
              </w:rPr>
              <w:tab/>
            </w:r>
            <w:r w:rsidRPr="00550C8F">
              <w:rPr>
                <w:rStyle w:val="Hyperlink"/>
                <w:noProof/>
              </w:rPr>
              <w:t>Details of the proposed dealings</w:t>
            </w:r>
            <w:r>
              <w:rPr>
                <w:noProof/>
                <w:webHidden/>
              </w:rPr>
              <w:tab/>
            </w:r>
            <w:r>
              <w:rPr>
                <w:noProof/>
                <w:webHidden/>
              </w:rPr>
              <w:fldChar w:fldCharType="begin"/>
            </w:r>
            <w:r>
              <w:rPr>
                <w:noProof/>
                <w:webHidden/>
              </w:rPr>
              <w:instrText xml:space="preserve"> PAGEREF _Toc211613754 \h </w:instrText>
            </w:r>
            <w:r>
              <w:rPr>
                <w:noProof/>
                <w:webHidden/>
              </w:rPr>
            </w:r>
            <w:r>
              <w:rPr>
                <w:noProof/>
                <w:webHidden/>
              </w:rPr>
              <w:fldChar w:fldCharType="separate"/>
            </w:r>
            <w:r>
              <w:rPr>
                <w:noProof/>
                <w:webHidden/>
              </w:rPr>
              <w:t>3</w:t>
            </w:r>
            <w:r>
              <w:rPr>
                <w:noProof/>
                <w:webHidden/>
              </w:rPr>
              <w:fldChar w:fldCharType="end"/>
            </w:r>
          </w:hyperlink>
        </w:p>
        <w:p w14:paraId="2167EC18" w14:textId="395D2AB5"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55" w:history="1">
            <w:r w:rsidRPr="00550C8F">
              <w:rPr>
                <w:rStyle w:val="Hyperlink"/>
                <w:noProof/>
              </w:rPr>
              <w:t>Section 3</w:t>
            </w:r>
            <w:r>
              <w:rPr>
                <w:rFonts w:asciiTheme="minorHAnsi" w:eastAsiaTheme="minorEastAsia" w:hAnsiTheme="minorHAnsi"/>
                <w:noProof/>
                <w:kern w:val="2"/>
                <w:sz w:val="24"/>
                <w:szCs w:val="24"/>
                <w:lang w:eastAsia="en-AU"/>
                <w14:ligatures w14:val="standardContextual"/>
              </w:rPr>
              <w:tab/>
            </w:r>
            <w:r w:rsidRPr="00550C8F">
              <w:rPr>
                <w:rStyle w:val="Hyperlink"/>
                <w:noProof/>
              </w:rPr>
              <w:t>The parent organism</w:t>
            </w:r>
            <w:r>
              <w:rPr>
                <w:noProof/>
                <w:webHidden/>
              </w:rPr>
              <w:tab/>
            </w:r>
            <w:r>
              <w:rPr>
                <w:noProof/>
                <w:webHidden/>
              </w:rPr>
              <w:fldChar w:fldCharType="begin"/>
            </w:r>
            <w:r>
              <w:rPr>
                <w:noProof/>
                <w:webHidden/>
              </w:rPr>
              <w:instrText xml:space="preserve"> PAGEREF _Toc211613755 \h </w:instrText>
            </w:r>
            <w:r>
              <w:rPr>
                <w:noProof/>
                <w:webHidden/>
              </w:rPr>
            </w:r>
            <w:r>
              <w:rPr>
                <w:noProof/>
                <w:webHidden/>
              </w:rPr>
              <w:fldChar w:fldCharType="separate"/>
            </w:r>
            <w:r>
              <w:rPr>
                <w:noProof/>
                <w:webHidden/>
              </w:rPr>
              <w:t>4</w:t>
            </w:r>
            <w:r>
              <w:rPr>
                <w:noProof/>
                <w:webHidden/>
              </w:rPr>
              <w:fldChar w:fldCharType="end"/>
            </w:r>
          </w:hyperlink>
        </w:p>
        <w:p w14:paraId="2AD92113" w14:textId="0DE41D9F"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56" w:history="1">
            <w:r w:rsidRPr="00550C8F">
              <w:rPr>
                <w:rStyle w:val="Hyperlink"/>
                <w:noProof/>
              </w:rPr>
              <w:t>3.1</w:t>
            </w:r>
            <w:r>
              <w:rPr>
                <w:rFonts w:asciiTheme="minorHAnsi" w:eastAsiaTheme="minorEastAsia" w:hAnsiTheme="minorHAnsi"/>
                <w:noProof/>
                <w:kern w:val="2"/>
                <w:sz w:val="24"/>
                <w:szCs w:val="24"/>
                <w:lang w:eastAsia="en-AU"/>
                <w14:ligatures w14:val="standardContextual"/>
              </w:rPr>
              <w:tab/>
            </w:r>
            <w:r w:rsidRPr="00550C8F">
              <w:rPr>
                <w:rStyle w:val="Hyperlink"/>
                <w:noProof/>
              </w:rPr>
              <w:t>Pathology</w:t>
            </w:r>
            <w:r>
              <w:rPr>
                <w:noProof/>
                <w:webHidden/>
              </w:rPr>
              <w:tab/>
            </w:r>
            <w:r>
              <w:rPr>
                <w:noProof/>
                <w:webHidden/>
              </w:rPr>
              <w:fldChar w:fldCharType="begin"/>
            </w:r>
            <w:r>
              <w:rPr>
                <w:noProof/>
                <w:webHidden/>
              </w:rPr>
              <w:instrText xml:space="preserve"> PAGEREF _Toc211613756 \h </w:instrText>
            </w:r>
            <w:r>
              <w:rPr>
                <w:noProof/>
                <w:webHidden/>
              </w:rPr>
            </w:r>
            <w:r>
              <w:rPr>
                <w:noProof/>
                <w:webHidden/>
              </w:rPr>
              <w:fldChar w:fldCharType="separate"/>
            </w:r>
            <w:r>
              <w:rPr>
                <w:noProof/>
                <w:webHidden/>
              </w:rPr>
              <w:t>4</w:t>
            </w:r>
            <w:r>
              <w:rPr>
                <w:noProof/>
                <w:webHidden/>
              </w:rPr>
              <w:fldChar w:fldCharType="end"/>
            </w:r>
          </w:hyperlink>
        </w:p>
        <w:p w14:paraId="66D68CE6" w14:textId="581C8381"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57" w:history="1">
            <w:r w:rsidRPr="00550C8F">
              <w:rPr>
                <w:rStyle w:val="Hyperlink"/>
                <w:noProof/>
              </w:rPr>
              <w:t>3.2</w:t>
            </w:r>
            <w:r>
              <w:rPr>
                <w:rFonts w:asciiTheme="minorHAnsi" w:eastAsiaTheme="minorEastAsia" w:hAnsiTheme="minorHAnsi"/>
                <w:noProof/>
                <w:kern w:val="2"/>
                <w:sz w:val="24"/>
                <w:szCs w:val="24"/>
                <w:lang w:eastAsia="en-AU"/>
                <w14:ligatures w14:val="standardContextual"/>
              </w:rPr>
              <w:tab/>
            </w:r>
            <w:r w:rsidRPr="00550C8F">
              <w:rPr>
                <w:rStyle w:val="Hyperlink"/>
                <w:noProof/>
              </w:rPr>
              <w:t>Structure and genome organisation</w:t>
            </w:r>
            <w:r>
              <w:rPr>
                <w:noProof/>
                <w:webHidden/>
              </w:rPr>
              <w:tab/>
            </w:r>
            <w:r>
              <w:rPr>
                <w:noProof/>
                <w:webHidden/>
              </w:rPr>
              <w:fldChar w:fldCharType="begin"/>
            </w:r>
            <w:r>
              <w:rPr>
                <w:noProof/>
                <w:webHidden/>
              </w:rPr>
              <w:instrText xml:space="preserve"> PAGEREF _Toc211613757 \h </w:instrText>
            </w:r>
            <w:r>
              <w:rPr>
                <w:noProof/>
                <w:webHidden/>
              </w:rPr>
            </w:r>
            <w:r>
              <w:rPr>
                <w:noProof/>
                <w:webHidden/>
              </w:rPr>
              <w:fldChar w:fldCharType="separate"/>
            </w:r>
            <w:r>
              <w:rPr>
                <w:noProof/>
                <w:webHidden/>
              </w:rPr>
              <w:t>5</w:t>
            </w:r>
            <w:r>
              <w:rPr>
                <w:noProof/>
                <w:webHidden/>
              </w:rPr>
              <w:fldChar w:fldCharType="end"/>
            </w:r>
          </w:hyperlink>
        </w:p>
        <w:p w14:paraId="4FE839D5" w14:textId="3516EF72"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58" w:history="1">
            <w:r w:rsidRPr="00550C8F">
              <w:rPr>
                <w:rStyle w:val="Hyperlink"/>
                <w:noProof/>
              </w:rPr>
              <w:t>3.3</w:t>
            </w:r>
            <w:r>
              <w:rPr>
                <w:rFonts w:asciiTheme="minorHAnsi" w:eastAsiaTheme="minorEastAsia" w:hAnsiTheme="minorHAnsi"/>
                <w:noProof/>
                <w:kern w:val="2"/>
                <w:sz w:val="24"/>
                <w:szCs w:val="24"/>
                <w:lang w:eastAsia="en-AU"/>
                <w14:ligatures w14:val="standardContextual"/>
              </w:rPr>
              <w:tab/>
            </w:r>
            <w:r w:rsidRPr="00550C8F">
              <w:rPr>
                <w:rStyle w:val="Hyperlink"/>
                <w:noProof/>
              </w:rPr>
              <w:t>Viral infection and replication</w:t>
            </w:r>
            <w:r>
              <w:rPr>
                <w:noProof/>
                <w:webHidden/>
              </w:rPr>
              <w:tab/>
            </w:r>
            <w:r>
              <w:rPr>
                <w:noProof/>
                <w:webHidden/>
              </w:rPr>
              <w:fldChar w:fldCharType="begin"/>
            </w:r>
            <w:r>
              <w:rPr>
                <w:noProof/>
                <w:webHidden/>
              </w:rPr>
              <w:instrText xml:space="preserve"> PAGEREF _Toc211613758 \h </w:instrText>
            </w:r>
            <w:r>
              <w:rPr>
                <w:noProof/>
                <w:webHidden/>
              </w:rPr>
            </w:r>
            <w:r>
              <w:rPr>
                <w:noProof/>
                <w:webHidden/>
              </w:rPr>
              <w:fldChar w:fldCharType="separate"/>
            </w:r>
            <w:r>
              <w:rPr>
                <w:noProof/>
                <w:webHidden/>
              </w:rPr>
              <w:t>6</w:t>
            </w:r>
            <w:r>
              <w:rPr>
                <w:noProof/>
                <w:webHidden/>
              </w:rPr>
              <w:fldChar w:fldCharType="end"/>
            </w:r>
          </w:hyperlink>
        </w:p>
        <w:p w14:paraId="1AFF77E6" w14:textId="536C7A3A"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59" w:history="1">
            <w:r w:rsidRPr="00550C8F">
              <w:rPr>
                <w:rStyle w:val="Hyperlink"/>
                <w:noProof/>
              </w:rPr>
              <w:t>3.4</w:t>
            </w:r>
            <w:r>
              <w:rPr>
                <w:rFonts w:asciiTheme="minorHAnsi" w:eastAsiaTheme="minorEastAsia" w:hAnsiTheme="minorHAnsi"/>
                <w:noProof/>
                <w:kern w:val="2"/>
                <w:sz w:val="24"/>
                <w:szCs w:val="24"/>
                <w:lang w:eastAsia="en-AU"/>
                <w14:ligatures w14:val="standardContextual"/>
              </w:rPr>
              <w:tab/>
            </w:r>
            <w:r w:rsidRPr="00550C8F">
              <w:rPr>
                <w:rStyle w:val="Hyperlink"/>
                <w:noProof/>
              </w:rPr>
              <w:t>Mutation and recombination</w:t>
            </w:r>
            <w:r>
              <w:rPr>
                <w:noProof/>
                <w:webHidden/>
              </w:rPr>
              <w:tab/>
            </w:r>
            <w:r>
              <w:rPr>
                <w:noProof/>
                <w:webHidden/>
              </w:rPr>
              <w:fldChar w:fldCharType="begin"/>
            </w:r>
            <w:r>
              <w:rPr>
                <w:noProof/>
                <w:webHidden/>
              </w:rPr>
              <w:instrText xml:space="preserve"> PAGEREF _Toc211613759 \h </w:instrText>
            </w:r>
            <w:r>
              <w:rPr>
                <w:noProof/>
                <w:webHidden/>
              </w:rPr>
            </w:r>
            <w:r>
              <w:rPr>
                <w:noProof/>
                <w:webHidden/>
              </w:rPr>
              <w:fldChar w:fldCharType="separate"/>
            </w:r>
            <w:r>
              <w:rPr>
                <w:noProof/>
                <w:webHidden/>
              </w:rPr>
              <w:t>7</w:t>
            </w:r>
            <w:r>
              <w:rPr>
                <w:noProof/>
                <w:webHidden/>
              </w:rPr>
              <w:fldChar w:fldCharType="end"/>
            </w:r>
          </w:hyperlink>
        </w:p>
        <w:p w14:paraId="55A76C06" w14:textId="4115C44F"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0" w:history="1">
            <w:r w:rsidRPr="00550C8F">
              <w:rPr>
                <w:rStyle w:val="Hyperlink"/>
                <w:noProof/>
              </w:rPr>
              <w:t>3.5</w:t>
            </w:r>
            <w:r>
              <w:rPr>
                <w:rFonts w:asciiTheme="minorHAnsi" w:eastAsiaTheme="minorEastAsia" w:hAnsiTheme="minorHAnsi"/>
                <w:noProof/>
                <w:kern w:val="2"/>
                <w:sz w:val="24"/>
                <w:szCs w:val="24"/>
                <w:lang w:eastAsia="en-AU"/>
                <w14:ligatures w14:val="standardContextual"/>
              </w:rPr>
              <w:tab/>
            </w:r>
            <w:r w:rsidRPr="00550C8F">
              <w:rPr>
                <w:rStyle w:val="Hyperlink"/>
                <w:noProof/>
              </w:rPr>
              <w:t>Epidemiology</w:t>
            </w:r>
            <w:r>
              <w:rPr>
                <w:noProof/>
                <w:webHidden/>
              </w:rPr>
              <w:tab/>
            </w:r>
            <w:r>
              <w:rPr>
                <w:noProof/>
                <w:webHidden/>
              </w:rPr>
              <w:fldChar w:fldCharType="begin"/>
            </w:r>
            <w:r>
              <w:rPr>
                <w:noProof/>
                <w:webHidden/>
              </w:rPr>
              <w:instrText xml:space="preserve"> PAGEREF _Toc211613760 \h </w:instrText>
            </w:r>
            <w:r>
              <w:rPr>
                <w:noProof/>
                <w:webHidden/>
              </w:rPr>
            </w:r>
            <w:r>
              <w:rPr>
                <w:noProof/>
                <w:webHidden/>
              </w:rPr>
              <w:fldChar w:fldCharType="separate"/>
            </w:r>
            <w:r>
              <w:rPr>
                <w:noProof/>
                <w:webHidden/>
              </w:rPr>
              <w:t>8</w:t>
            </w:r>
            <w:r>
              <w:rPr>
                <w:noProof/>
                <w:webHidden/>
              </w:rPr>
              <w:fldChar w:fldCharType="end"/>
            </w:r>
          </w:hyperlink>
        </w:p>
        <w:p w14:paraId="12E8083C" w14:textId="030D4A71"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61" w:history="1">
            <w:r w:rsidRPr="00550C8F">
              <w:rPr>
                <w:rStyle w:val="Hyperlink"/>
                <w:noProof/>
              </w:rPr>
              <w:t>Section 4</w:t>
            </w:r>
            <w:r>
              <w:rPr>
                <w:rFonts w:asciiTheme="minorHAnsi" w:eastAsiaTheme="minorEastAsia" w:hAnsiTheme="minorHAnsi"/>
                <w:noProof/>
                <w:kern w:val="2"/>
                <w:sz w:val="24"/>
                <w:szCs w:val="24"/>
                <w:lang w:eastAsia="en-AU"/>
                <w14:ligatures w14:val="standardContextual"/>
              </w:rPr>
              <w:tab/>
            </w:r>
            <w:r w:rsidRPr="00550C8F">
              <w:rPr>
                <w:rStyle w:val="Hyperlink"/>
                <w:noProof/>
              </w:rPr>
              <w:t>The GMO - nature and effect of the genetic modification</w:t>
            </w:r>
            <w:r>
              <w:rPr>
                <w:noProof/>
                <w:webHidden/>
              </w:rPr>
              <w:tab/>
            </w:r>
            <w:r>
              <w:rPr>
                <w:noProof/>
                <w:webHidden/>
              </w:rPr>
              <w:fldChar w:fldCharType="begin"/>
            </w:r>
            <w:r>
              <w:rPr>
                <w:noProof/>
                <w:webHidden/>
              </w:rPr>
              <w:instrText xml:space="preserve"> PAGEREF _Toc211613761 \h </w:instrText>
            </w:r>
            <w:r>
              <w:rPr>
                <w:noProof/>
                <w:webHidden/>
              </w:rPr>
            </w:r>
            <w:r>
              <w:rPr>
                <w:noProof/>
                <w:webHidden/>
              </w:rPr>
              <w:fldChar w:fldCharType="separate"/>
            </w:r>
            <w:r>
              <w:rPr>
                <w:noProof/>
                <w:webHidden/>
              </w:rPr>
              <w:t>10</w:t>
            </w:r>
            <w:r>
              <w:rPr>
                <w:noProof/>
                <w:webHidden/>
              </w:rPr>
              <w:fldChar w:fldCharType="end"/>
            </w:r>
          </w:hyperlink>
        </w:p>
        <w:p w14:paraId="6A90A868" w14:textId="44CB8EAF"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2" w:history="1">
            <w:r w:rsidRPr="00550C8F">
              <w:rPr>
                <w:rStyle w:val="Hyperlink"/>
                <w:noProof/>
              </w:rPr>
              <w:t>4.1</w:t>
            </w:r>
            <w:r>
              <w:rPr>
                <w:rFonts w:asciiTheme="minorHAnsi" w:eastAsiaTheme="minorEastAsia" w:hAnsiTheme="minorHAnsi"/>
                <w:noProof/>
                <w:kern w:val="2"/>
                <w:sz w:val="24"/>
                <w:szCs w:val="24"/>
                <w:lang w:eastAsia="en-AU"/>
                <w14:ligatures w14:val="standardContextual"/>
              </w:rPr>
              <w:tab/>
            </w:r>
            <w:r w:rsidRPr="00550C8F">
              <w:rPr>
                <w:rStyle w:val="Hyperlink"/>
                <w:noProof/>
              </w:rPr>
              <w:t>The genetic modifications</w:t>
            </w:r>
            <w:r>
              <w:rPr>
                <w:noProof/>
                <w:webHidden/>
              </w:rPr>
              <w:tab/>
            </w:r>
            <w:r>
              <w:rPr>
                <w:noProof/>
                <w:webHidden/>
              </w:rPr>
              <w:fldChar w:fldCharType="begin"/>
            </w:r>
            <w:r>
              <w:rPr>
                <w:noProof/>
                <w:webHidden/>
              </w:rPr>
              <w:instrText xml:space="preserve"> PAGEREF _Toc211613762 \h </w:instrText>
            </w:r>
            <w:r>
              <w:rPr>
                <w:noProof/>
                <w:webHidden/>
              </w:rPr>
            </w:r>
            <w:r>
              <w:rPr>
                <w:noProof/>
                <w:webHidden/>
              </w:rPr>
              <w:fldChar w:fldCharType="separate"/>
            </w:r>
            <w:r>
              <w:rPr>
                <w:noProof/>
                <w:webHidden/>
              </w:rPr>
              <w:t>10</w:t>
            </w:r>
            <w:r>
              <w:rPr>
                <w:noProof/>
                <w:webHidden/>
              </w:rPr>
              <w:fldChar w:fldCharType="end"/>
            </w:r>
          </w:hyperlink>
        </w:p>
        <w:p w14:paraId="4A9989FA" w14:textId="03DFECA4"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3" w:history="1">
            <w:r w:rsidRPr="00550C8F">
              <w:rPr>
                <w:rStyle w:val="Hyperlink"/>
                <w:noProof/>
              </w:rPr>
              <w:t>4.2</w:t>
            </w:r>
            <w:r>
              <w:rPr>
                <w:rFonts w:asciiTheme="minorHAnsi" w:eastAsiaTheme="minorEastAsia" w:hAnsiTheme="minorHAnsi"/>
                <w:noProof/>
                <w:kern w:val="2"/>
                <w:sz w:val="24"/>
                <w:szCs w:val="24"/>
                <w:lang w:eastAsia="en-AU"/>
                <w14:ligatures w14:val="standardContextual"/>
              </w:rPr>
              <w:tab/>
            </w:r>
            <w:r w:rsidRPr="00550C8F">
              <w:rPr>
                <w:rStyle w:val="Hyperlink"/>
                <w:noProof/>
              </w:rPr>
              <w:t>Effects of the genetic modifications</w:t>
            </w:r>
            <w:r>
              <w:rPr>
                <w:noProof/>
                <w:webHidden/>
              </w:rPr>
              <w:tab/>
            </w:r>
            <w:r>
              <w:rPr>
                <w:noProof/>
                <w:webHidden/>
              </w:rPr>
              <w:fldChar w:fldCharType="begin"/>
            </w:r>
            <w:r>
              <w:rPr>
                <w:noProof/>
                <w:webHidden/>
              </w:rPr>
              <w:instrText xml:space="preserve"> PAGEREF _Toc211613763 \h </w:instrText>
            </w:r>
            <w:r>
              <w:rPr>
                <w:noProof/>
                <w:webHidden/>
              </w:rPr>
            </w:r>
            <w:r>
              <w:rPr>
                <w:noProof/>
                <w:webHidden/>
              </w:rPr>
              <w:fldChar w:fldCharType="separate"/>
            </w:r>
            <w:r>
              <w:rPr>
                <w:noProof/>
                <w:webHidden/>
              </w:rPr>
              <w:t>10</w:t>
            </w:r>
            <w:r>
              <w:rPr>
                <w:noProof/>
                <w:webHidden/>
              </w:rPr>
              <w:fldChar w:fldCharType="end"/>
            </w:r>
          </w:hyperlink>
        </w:p>
        <w:p w14:paraId="7F4F20BF" w14:textId="6DB4BE56"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4" w:history="1">
            <w:r w:rsidRPr="00550C8F">
              <w:rPr>
                <w:rStyle w:val="Hyperlink"/>
                <w:noProof/>
              </w:rPr>
              <w:t>4.3</w:t>
            </w:r>
            <w:r>
              <w:rPr>
                <w:rFonts w:asciiTheme="minorHAnsi" w:eastAsiaTheme="minorEastAsia" w:hAnsiTheme="minorHAnsi"/>
                <w:noProof/>
                <w:kern w:val="2"/>
                <w:sz w:val="24"/>
                <w:szCs w:val="24"/>
                <w:lang w:eastAsia="en-AU"/>
                <w14:ligatures w14:val="standardContextual"/>
              </w:rPr>
              <w:tab/>
            </w:r>
            <w:r w:rsidRPr="00550C8F">
              <w:rPr>
                <w:rStyle w:val="Hyperlink"/>
                <w:noProof/>
              </w:rPr>
              <w:t>Characterisation of the GMO</w:t>
            </w:r>
            <w:r>
              <w:rPr>
                <w:noProof/>
                <w:webHidden/>
              </w:rPr>
              <w:tab/>
            </w:r>
            <w:r>
              <w:rPr>
                <w:noProof/>
                <w:webHidden/>
              </w:rPr>
              <w:fldChar w:fldCharType="begin"/>
            </w:r>
            <w:r>
              <w:rPr>
                <w:noProof/>
                <w:webHidden/>
              </w:rPr>
              <w:instrText xml:space="preserve"> PAGEREF _Toc211613764 \h </w:instrText>
            </w:r>
            <w:r>
              <w:rPr>
                <w:noProof/>
                <w:webHidden/>
              </w:rPr>
            </w:r>
            <w:r>
              <w:rPr>
                <w:noProof/>
                <w:webHidden/>
              </w:rPr>
              <w:fldChar w:fldCharType="separate"/>
            </w:r>
            <w:r>
              <w:rPr>
                <w:noProof/>
                <w:webHidden/>
              </w:rPr>
              <w:t>12</w:t>
            </w:r>
            <w:r>
              <w:rPr>
                <w:noProof/>
                <w:webHidden/>
              </w:rPr>
              <w:fldChar w:fldCharType="end"/>
            </w:r>
          </w:hyperlink>
        </w:p>
        <w:p w14:paraId="19A832EE" w14:textId="1ED6FE11"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65" w:history="1">
            <w:r w:rsidRPr="00550C8F">
              <w:rPr>
                <w:rStyle w:val="Hyperlink"/>
                <w:noProof/>
              </w:rPr>
              <w:t>Section 5</w:t>
            </w:r>
            <w:r>
              <w:rPr>
                <w:rFonts w:asciiTheme="minorHAnsi" w:eastAsiaTheme="minorEastAsia" w:hAnsiTheme="minorHAnsi"/>
                <w:noProof/>
                <w:kern w:val="2"/>
                <w:sz w:val="24"/>
                <w:szCs w:val="24"/>
                <w:lang w:eastAsia="en-AU"/>
                <w14:ligatures w14:val="standardContextual"/>
              </w:rPr>
              <w:tab/>
            </w:r>
            <w:r w:rsidRPr="00550C8F">
              <w:rPr>
                <w:rStyle w:val="Hyperlink"/>
                <w:noProof/>
              </w:rPr>
              <w:t>The receiving environment</w:t>
            </w:r>
            <w:r>
              <w:rPr>
                <w:noProof/>
                <w:webHidden/>
              </w:rPr>
              <w:tab/>
            </w:r>
            <w:r>
              <w:rPr>
                <w:noProof/>
                <w:webHidden/>
              </w:rPr>
              <w:fldChar w:fldCharType="begin"/>
            </w:r>
            <w:r>
              <w:rPr>
                <w:noProof/>
                <w:webHidden/>
              </w:rPr>
              <w:instrText xml:space="preserve"> PAGEREF _Toc211613765 \h </w:instrText>
            </w:r>
            <w:r>
              <w:rPr>
                <w:noProof/>
                <w:webHidden/>
              </w:rPr>
            </w:r>
            <w:r>
              <w:rPr>
                <w:noProof/>
                <w:webHidden/>
              </w:rPr>
              <w:fldChar w:fldCharType="separate"/>
            </w:r>
            <w:r>
              <w:rPr>
                <w:noProof/>
                <w:webHidden/>
              </w:rPr>
              <w:t>15</w:t>
            </w:r>
            <w:r>
              <w:rPr>
                <w:noProof/>
                <w:webHidden/>
              </w:rPr>
              <w:fldChar w:fldCharType="end"/>
            </w:r>
          </w:hyperlink>
        </w:p>
        <w:p w14:paraId="64B68B88" w14:textId="24E74EA5"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6" w:history="1">
            <w:r w:rsidRPr="00550C8F">
              <w:rPr>
                <w:rStyle w:val="Hyperlink"/>
                <w:noProof/>
              </w:rPr>
              <w:t>5.1</w:t>
            </w:r>
            <w:r>
              <w:rPr>
                <w:rFonts w:asciiTheme="minorHAnsi" w:eastAsiaTheme="minorEastAsia" w:hAnsiTheme="minorHAnsi"/>
                <w:noProof/>
                <w:kern w:val="2"/>
                <w:sz w:val="24"/>
                <w:szCs w:val="24"/>
                <w:lang w:eastAsia="en-AU"/>
                <w14:ligatures w14:val="standardContextual"/>
              </w:rPr>
              <w:tab/>
            </w:r>
            <w:r w:rsidRPr="00550C8F">
              <w:rPr>
                <w:rStyle w:val="Hyperlink"/>
                <w:noProof/>
              </w:rPr>
              <w:t>Site of release</w:t>
            </w:r>
            <w:r>
              <w:rPr>
                <w:noProof/>
                <w:webHidden/>
              </w:rPr>
              <w:tab/>
            </w:r>
            <w:r>
              <w:rPr>
                <w:noProof/>
                <w:webHidden/>
              </w:rPr>
              <w:fldChar w:fldCharType="begin"/>
            </w:r>
            <w:r>
              <w:rPr>
                <w:noProof/>
                <w:webHidden/>
              </w:rPr>
              <w:instrText xml:space="preserve"> PAGEREF _Toc211613766 \h </w:instrText>
            </w:r>
            <w:r>
              <w:rPr>
                <w:noProof/>
                <w:webHidden/>
              </w:rPr>
            </w:r>
            <w:r>
              <w:rPr>
                <w:noProof/>
                <w:webHidden/>
              </w:rPr>
              <w:fldChar w:fldCharType="separate"/>
            </w:r>
            <w:r>
              <w:rPr>
                <w:noProof/>
                <w:webHidden/>
              </w:rPr>
              <w:t>15</w:t>
            </w:r>
            <w:r>
              <w:rPr>
                <w:noProof/>
                <w:webHidden/>
              </w:rPr>
              <w:fldChar w:fldCharType="end"/>
            </w:r>
          </w:hyperlink>
        </w:p>
        <w:p w14:paraId="4A13CDA7" w14:textId="7857778C"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7" w:history="1">
            <w:r w:rsidRPr="00550C8F">
              <w:rPr>
                <w:rStyle w:val="Hyperlink"/>
                <w:noProof/>
              </w:rPr>
              <w:t>5.2</w:t>
            </w:r>
            <w:r>
              <w:rPr>
                <w:rFonts w:asciiTheme="minorHAnsi" w:eastAsiaTheme="minorEastAsia" w:hAnsiTheme="minorHAnsi"/>
                <w:noProof/>
                <w:kern w:val="2"/>
                <w:sz w:val="24"/>
                <w:szCs w:val="24"/>
                <w:lang w:eastAsia="en-AU"/>
                <w14:ligatures w14:val="standardContextual"/>
              </w:rPr>
              <w:tab/>
            </w:r>
            <w:r w:rsidRPr="00550C8F">
              <w:rPr>
                <w:rStyle w:val="Hyperlink"/>
                <w:noProof/>
              </w:rPr>
              <w:t>Related viral species in the receiving environment</w:t>
            </w:r>
            <w:r>
              <w:rPr>
                <w:noProof/>
                <w:webHidden/>
              </w:rPr>
              <w:tab/>
            </w:r>
            <w:r>
              <w:rPr>
                <w:noProof/>
                <w:webHidden/>
              </w:rPr>
              <w:fldChar w:fldCharType="begin"/>
            </w:r>
            <w:r>
              <w:rPr>
                <w:noProof/>
                <w:webHidden/>
              </w:rPr>
              <w:instrText xml:space="preserve"> PAGEREF _Toc211613767 \h </w:instrText>
            </w:r>
            <w:r>
              <w:rPr>
                <w:noProof/>
                <w:webHidden/>
              </w:rPr>
            </w:r>
            <w:r>
              <w:rPr>
                <w:noProof/>
                <w:webHidden/>
              </w:rPr>
              <w:fldChar w:fldCharType="separate"/>
            </w:r>
            <w:r>
              <w:rPr>
                <w:noProof/>
                <w:webHidden/>
              </w:rPr>
              <w:t>15</w:t>
            </w:r>
            <w:r>
              <w:rPr>
                <w:noProof/>
                <w:webHidden/>
              </w:rPr>
              <w:fldChar w:fldCharType="end"/>
            </w:r>
          </w:hyperlink>
        </w:p>
        <w:p w14:paraId="74C5530F" w14:textId="56B89D98"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68" w:history="1">
            <w:r w:rsidRPr="00550C8F">
              <w:rPr>
                <w:rStyle w:val="Hyperlink"/>
                <w:noProof/>
              </w:rPr>
              <w:t>5.3</w:t>
            </w:r>
            <w:r>
              <w:rPr>
                <w:rFonts w:asciiTheme="minorHAnsi" w:eastAsiaTheme="minorEastAsia" w:hAnsiTheme="minorHAnsi"/>
                <w:noProof/>
                <w:kern w:val="2"/>
                <w:sz w:val="24"/>
                <w:szCs w:val="24"/>
                <w:lang w:eastAsia="en-AU"/>
                <w14:ligatures w14:val="standardContextual"/>
              </w:rPr>
              <w:tab/>
            </w:r>
            <w:r w:rsidRPr="00550C8F">
              <w:rPr>
                <w:rStyle w:val="Hyperlink"/>
                <w:noProof/>
              </w:rPr>
              <w:t>Similar genetic material in the environment</w:t>
            </w:r>
            <w:r>
              <w:rPr>
                <w:noProof/>
                <w:webHidden/>
              </w:rPr>
              <w:tab/>
            </w:r>
            <w:r>
              <w:rPr>
                <w:noProof/>
                <w:webHidden/>
              </w:rPr>
              <w:fldChar w:fldCharType="begin"/>
            </w:r>
            <w:r>
              <w:rPr>
                <w:noProof/>
                <w:webHidden/>
              </w:rPr>
              <w:instrText xml:space="preserve"> PAGEREF _Toc211613768 \h </w:instrText>
            </w:r>
            <w:r>
              <w:rPr>
                <w:noProof/>
                <w:webHidden/>
              </w:rPr>
            </w:r>
            <w:r>
              <w:rPr>
                <w:noProof/>
                <w:webHidden/>
              </w:rPr>
              <w:fldChar w:fldCharType="separate"/>
            </w:r>
            <w:r>
              <w:rPr>
                <w:noProof/>
                <w:webHidden/>
              </w:rPr>
              <w:t>16</w:t>
            </w:r>
            <w:r>
              <w:rPr>
                <w:noProof/>
                <w:webHidden/>
              </w:rPr>
              <w:fldChar w:fldCharType="end"/>
            </w:r>
          </w:hyperlink>
        </w:p>
        <w:p w14:paraId="51106D05" w14:textId="49E4CF0A"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69" w:history="1">
            <w:r w:rsidRPr="00550C8F">
              <w:rPr>
                <w:rStyle w:val="Hyperlink"/>
                <w:noProof/>
              </w:rPr>
              <w:t>Section 6</w:t>
            </w:r>
            <w:r>
              <w:rPr>
                <w:rFonts w:asciiTheme="minorHAnsi" w:eastAsiaTheme="minorEastAsia" w:hAnsiTheme="minorHAnsi"/>
                <w:noProof/>
                <w:kern w:val="2"/>
                <w:sz w:val="24"/>
                <w:szCs w:val="24"/>
                <w:lang w:eastAsia="en-AU"/>
                <w14:ligatures w14:val="standardContextual"/>
              </w:rPr>
              <w:tab/>
            </w:r>
            <w:r w:rsidRPr="00550C8F">
              <w:rPr>
                <w:rStyle w:val="Hyperlink"/>
                <w:noProof/>
              </w:rPr>
              <w:t>Relevant Australian and international approvals</w:t>
            </w:r>
            <w:r>
              <w:rPr>
                <w:noProof/>
                <w:webHidden/>
              </w:rPr>
              <w:tab/>
            </w:r>
            <w:r>
              <w:rPr>
                <w:noProof/>
                <w:webHidden/>
              </w:rPr>
              <w:fldChar w:fldCharType="begin"/>
            </w:r>
            <w:r>
              <w:rPr>
                <w:noProof/>
                <w:webHidden/>
              </w:rPr>
              <w:instrText xml:space="preserve"> PAGEREF _Toc211613769 \h </w:instrText>
            </w:r>
            <w:r>
              <w:rPr>
                <w:noProof/>
                <w:webHidden/>
              </w:rPr>
            </w:r>
            <w:r>
              <w:rPr>
                <w:noProof/>
                <w:webHidden/>
              </w:rPr>
              <w:fldChar w:fldCharType="separate"/>
            </w:r>
            <w:r>
              <w:rPr>
                <w:noProof/>
                <w:webHidden/>
              </w:rPr>
              <w:t>16</w:t>
            </w:r>
            <w:r>
              <w:rPr>
                <w:noProof/>
                <w:webHidden/>
              </w:rPr>
              <w:fldChar w:fldCharType="end"/>
            </w:r>
          </w:hyperlink>
        </w:p>
        <w:p w14:paraId="7E333B58" w14:textId="731EAE76"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70" w:history="1">
            <w:r w:rsidRPr="00550C8F">
              <w:rPr>
                <w:rStyle w:val="Hyperlink"/>
                <w:noProof/>
              </w:rPr>
              <w:t>6.1</w:t>
            </w:r>
            <w:r>
              <w:rPr>
                <w:rFonts w:asciiTheme="minorHAnsi" w:eastAsiaTheme="minorEastAsia" w:hAnsiTheme="minorHAnsi"/>
                <w:noProof/>
                <w:kern w:val="2"/>
                <w:sz w:val="24"/>
                <w:szCs w:val="24"/>
                <w:lang w:eastAsia="en-AU"/>
                <w14:ligatures w14:val="standardContextual"/>
              </w:rPr>
              <w:tab/>
            </w:r>
            <w:r w:rsidRPr="00550C8F">
              <w:rPr>
                <w:rStyle w:val="Hyperlink"/>
                <w:noProof/>
              </w:rPr>
              <w:t>Australian approvals</w:t>
            </w:r>
            <w:r>
              <w:rPr>
                <w:noProof/>
                <w:webHidden/>
              </w:rPr>
              <w:tab/>
            </w:r>
            <w:r>
              <w:rPr>
                <w:noProof/>
                <w:webHidden/>
              </w:rPr>
              <w:fldChar w:fldCharType="begin"/>
            </w:r>
            <w:r>
              <w:rPr>
                <w:noProof/>
                <w:webHidden/>
              </w:rPr>
              <w:instrText xml:space="preserve"> PAGEREF _Toc211613770 \h </w:instrText>
            </w:r>
            <w:r>
              <w:rPr>
                <w:noProof/>
                <w:webHidden/>
              </w:rPr>
            </w:r>
            <w:r>
              <w:rPr>
                <w:noProof/>
                <w:webHidden/>
              </w:rPr>
              <w:fldChar w:fldCharType="separate"/>
            </w:r>
            <w:r>
              <w:rPr>
                <w:noProof/>
                <w:webHidden/>
              </w:rPr>
              <w:t>16</w:t>
            </w:r>
            <w:r>
              <w:rPr>
                <w:noProof/>
                <w:webHidden/>
              </w:rPr>
              <w:fldChar w:fldCharType="end"/>
            </w:r>
          </w:hyperlink>
        </w:p>
        <w:p w14:paraId="0E7899B4" w14:textId="5EDB53F0"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71" w:history="1">
            <w:r w:rsidRPr="00550C8F">
              <w:rPr>
                <w:rStyle w:val="Hyperlink"/>
                <w:noProof/>
              </w:rPr>
              <w:t>6.2</w:t>
            </w:r>
            <w:r>
              <w:rPr>
                <w:rFonts w:asciiTheme="minorHAnsi" w:eastAsiaTheme="minorEastAsia" w:hAnsiTheme="minorHAnsi"/>
                <w:noProof/>
                <w:kern w:val="2"/>
                <w:sz w:val="24"/>
                <w:szCs w:val="24"/>
                <w:lang w:eastAsia="en-AU"/>
                <w14:ligatures w14:val="standardContextual"/>
              </w:rPr>
              <w:tab/>
            </w:r>
            <w:r w:rsidRPr="00550C8F">
              <w:rPr>
                <w:rStyle w:val="Hyperlink"/>
                <w:noProof/>
              </w:rPr>
              <w:t>International approvals</w:t>
            </w:r>
            <w:r>
              <w:rPr>
                <w:noProof/>
                <w:webHidden/>
              </w:rPr>
              <w:tab/>
            </w:r>
            <w:r>
              <w:rPr>
                <w:noProof/>
                <w:webHidden/>
              </w:rPr>
              <w:fldChar w:fldCharType="begin"/>
            </w:r>
            <w:r>
              <w:rPr>
                <w:noProof/>
                <w:webHidden/>
              </w:rPr>
              <w:instrText xml:space="preserve"> PAGEREF _Toc211613771 \h </w:instrText>
            </w:r>
            <w:r>
              <w:rPr>
                <w:noProof/>
                <w:webHidden/>
              </w:rPr>
            </w:r>
            <w:r>
              <w:rPr>
                <w:noProof/>
                <w:webHidden/>
              </w:rPr>
              <w:fldChar w:fldCharType="separate"/>
            </w:r>
            <w:r>
              <w:rPr>
                <w:noProof/>
                <w:webHidden/>
              </w:rPr>
              <w:t>17</w:t>
            </w:r>
            <w:r>
              <w:rPr>
                <w:noProof/>
                <w:webHidden/>
              </w:rPr>
              <w:fldChar w:fldCharType="end"/>
            </w:r>
          </w:hyperlink>
        </w:p>
        <w:p w14:paraId="43AD563F" w14:textId="0F47EAD6" w:rsidR="00995731" w:rsidRDefault="00995731">
          <w:pPr>
            <w:pStyle w:val="TOC1"/>
            <w:tabs>
              <w:tab w:val="left" w:pos="1200"/>
            </w:tabs>
            <w:rPr>
              <w:rFonts w:asciiTheme="minorHAnsi" w:eastAsiaTheme="minorEastAsia" w:hAnsiTheme="minorHAnsi"/>
              <w:b w:val="0"/>
              <w:noProof/>
              <w:kern w:val="2"/>
              <w:sz w:val="24"/>
              <w:szCs w:val="24"/>
              <w:lang w:eastAsia="en-AU"/>
              <w14:ligatures w14:val="standardContextual"/>
            </w:rPr>
          </w:pPr>
          <w:hyperlink w:anchor="_Toc211613772" w:history="1">
            <w:r w:rsidRPr="00550C8F">
              <w:rPr>
                <w:rStyle w:val="Hyperlink"/>
                <w:noProof/>
              </w:rPr>
              <w:t>Chapter 2</w:t>
            </w:r>
            <w:r>
              <w:rPr>
                <w:rFonts w:asciiTheme="minorHAnsi" w:eastAsiaTheme="minorEastAsia" w:hAnsiTheme="minorHAnsi"/>
                <w:b w:val="0"/>
                <w:noProof/>
                <w:kern w:val="2"/>
                <w:sz w:val="24"/>
                <w:szCs w:val="24"/>
                <w:lang w:eastAsia="en-AU"/>
                <w14:ligatures w14:val="standardContextual"/>
              </w:rPr>
              <w:tab/>
            </w:r>
            <w:r w:rsidRPr="00550C8F">
              <w:rPr>
                <w:rStyle w:val="Hyperlink"/>
                <w:noProof/>
              </w:rPr>
              <w:t>Risk assessment</w:t>
            </w:r>
            <w:r>
              <w:rPr>
                <w:noProof/>
                <w:webHidden/>
              </w:rPr>
              <w:tab/>
            </w:r>
            <w:r>
              <w:rPr>
                <w:noProof/>
                <w:webHidden/>
              </w:rPr>
              <w:fldChar w:fldCharType="begin"/>
            </w:r>
            <w:r>
              <w:rPr>
                <w:noProof/>
                <w:webHidden/>
              </w:rPr>
              <w:instrText xml:space="preserve"> PAGEREF _Toc211613772 \h </w:instrText>
            </w:r>
            <w:r>
              <w:rPr>
                <w:noProof/>
                <w:webHidden/>
              </w:rPr>
            </w:r>
            <w:r>
              <w:rPr>
                <w:noProof/>
                <w:webHidden/>
              </w:rPr>
              <w:fldChar w:fldCharType="separate"/>
            </w:r>
            <w:r>
              <w:rPr>
                <w:noProof/>
                <w:webHidden/>
              </w:rPr>
              <w:t>18</w:t>
            </w:r>
            <w:r>
              <w:rPr>
                <w:noProof/>
                <w:webHidden/>
              </w:rPr>
              <w:fldChar w:fldCharType="end"/>
            </w:r>
          </w:hyperlink>
        </w:p>
        <w:p w14:paraId="6BD29024" w14:textId="4FE31D94"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73" w:history="1">
            <w:r w:rsidRPr="00550C8F">
              <w:rPr>
                <w:rStyle w:val="Hyperlink"/>
                <w:noProof/>
              </w:rPr>
              <w:t>Section 1</w:t>
            </w:r>
            <w:r>
              <w:rPr>
                <w:rFonts w:asciiTheme="minorHAnsi" w:eastAsiaTheme="minorEastAsia" w:hAnsiTheme="minorHAnsi"/>
                <w:noProof/>
                <w:kern w:val="2"/>
                <w:sz w:val="24"/>
                <w:szCs w:val="24"/>
                <w:lang w:eastAsia="en-AU"/>
                <w14:ligatures w14:val="standardContextual"/>
              </w:rPr>
              <w:tab/>
            </w:r>
            <w:r w:rsidRPr="00550C8F">
              <w:rPr>
                <w:rStyle w:val="Hyperlink"/>
                <w:noProof/>
              </w:rPr>
              <w:t>Introduction</w:t>
            </w:r>
            <w:r>
              <w:rPr>
                <w:noProof/>
                <w:webHidden/>
              </w:rPr>
              <w:tab/>
            </w:r>
            <w:r>
              <w:rPr>
                <w:noProof/>
                <w:webHidden/>
              </w:rPr>
              <w:fldChar w:fldCharType="begin"/>
            </w:r>
            <w:r>
              <w:rPr>
                <w:noProof/>
                <w:webHidden/>
              </w:rPr>
              <w:instrText xml:space="preserve"> PAGEREF _Toc211613773 \h </w:instrText>
            </w:r>
            <w:r>
              <w:rPr>
                <w:noProof/>
                <w:webHidden/>
              </w:rPr>
            </w:r>
            <w:r>
              <w:rPr>
                <w:noProof/>
                <w:webHidden/>
              </w:rPr>
              <w:fldChar w:fldCharType="separate"/>
            </w:r>
            <w:r>
              <w:rPr>
                <w:noProof/>
                <w:webHidden/>
              </w:rPr>
              <w:t>18</w:t>
            </w:r>
            <w:r>
              <w:rPr>
                <w:noProof/>
                <w:webHidden/>
              </w:rPr>
              <w:fldChar w:fldCharType="end"/>
            </w:r>
          </w:hyperlink>
        </w:p>
        <w:p w14:paraId="07F0AC71" w14:textId="35D2B741"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74" w:history="1">
            <w:r w:rsidRPr="00550C8F">
              <w:rPr>
                <w:rStyle w:val="Hyperlink"/>
                <w:noProof/>
              </w:rPr>
              <w:t>Section 2</w:t>
            </w:r>
            <w:r>
              <w:rPr>
                <w:rFonts w:asciiTheme="minorHAnsi" w:eastAsiaTheme="minorEastAsia" w:hAnsiTheme="minorHAnsi"/>
                <w:noProof/>
                <w:kern w:val="2"/>
                <w:sz w:val="24"/>
                <w:szCs w:val="24"/>
                <w:lang w:eastAsia="en-AU"/>
                <w14:ligatures w14:val="standardContextual"/>
              </w:rPr>
              <w:tab/>
            </w:r>
            <w:r w:rsidRPr="00550C8F">
              <w:rPr>
                <w:rStyle w:val="Hyperlink"/>
                <w:noProof/>
              </w:rPr>
              <w:t>Risk identification</w:t>
            </w:r>
            <w:r>
              <w:rPr>
                <w:noProof/>
                <w:webHidden/>
              </w:rPr>
              <w:tab/>
            </w:r>
            <w:r>
              <w:rPr>
                <w:noProof/>
                <w:webHidden/>
              </w:rPr>
              <w:fldChar w:fldCharType="begin"/>
            </w:r>
            <w:r>
              <w:rPr>
                <w:noProof/>
                <w:webHidden/>
              </w:rPr>
              <w:instrText xml:space="preserve"> PAGEREF _Toc211613774 \h </w:instrText>
            </w:r>
            <w:r>
              <w:rPr>
                <w:noProof/>
                <w:webHidden/>
              </w:rPr>
            </w:r>
            <w:r>
              <w:rPr>
                <w:noProof/>
                <w:webHidden/>
              </w:rPr>
              <w:fldChar w:fldCharType="separate"/>
            </w:r>
            <w:r>
              <w:rPr>
                <w:noProof/>
                <w:webHidden/>
              </w:rPr>
              <w:t>19</w:t>
            </w:r>
            <w:r>
              <w:rPr>
                <w:noProof/>
                <w:webHidden/>
              </w:rPr>
              <w:fldChar w:fldCharType="end"/>
            </w:r>
          </w:hyperlink>
        </w:p>
        <w:p w14:paraId="37142C2A" w14:textId="264D2037"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75" w:history="1">
            <w:r w:rsidRPr="00550C8F">
              <w:rPr>
                <w:rStyle w:val="Hyperlink"/>
                <w:noProof/>
              </w:rPr>
              <w:t>2.1</w:t>
            </w:r>
            <w:r>
              <w:rPr>
                <w:rFonts w:asciiTheme="minorHAnsi" w:eastAsiaTheme="minorEastAsia" w:hAnsiTheme="minorHAnsi"/>
                <w:noProof/>
                <w:kern w:val="2"/>
                <w:sz w:val="24"/>
                <w:szCs w:val="24"/>
                <w:lang w:eastAsia="en-AU"/>
                <w14:ligatures w14:val="standardContextual"/>
              </w:rPr>
              <w:tab/>
            </w:r>
            <w:r w:rsidRPr="00550C8F">
              <w:rPr>
                <w:rStyle w:val="Hyperlink"/>
                <w:noProof/>
              </w:rPr>
              <w:t>Risk source</w:t>
            </w:r>
            <w:r>
              <w:rPr>
                <w:noProof/>
                <w:webHidden/>
              </w:rPr>
              <w:tab/>
            </w:r>
            <w:r>
              <w:rPr>
                <w:noProof/>
                <w:webHidden/>
              </w:rPr>
              <w:fldChar w:fldCharType="begin"/>
            </w:r>
            <w:r>
              <w:rPr>
                <w:noProof/>
                <w:webHidden/>
              </w:rPr>
              <w:instrText xml:space="preserve"> PAGEREF _Toc211613775 \h </w:instrText>
            </w:r>
            <w:r>
              <w:rPr>
                <w:noProof/>
                <w:webHidden/>
              </w:rPr>
            </w:r>
            <w:r>
              <w:rPr>
                <w:noProof/>
                <w:webHidden/>
              </w:rPr>
              <w:fldChar w:fldCharType="separate"/>
            </w:r>
            <w:r>
              <w:rPr>
                <w:noProof/>
                <w:webHidden/>
              </w:rPr>
              <w:t>19</w:t>
            </w:r>
            <w:r>
              <w:rPr>
                <w:noProof/>
                <w:webHidden/>
              </w:rPr>
              <w:fldChar w:fldCharType="end"/>
            </w:r>
          </w:hyperlink>
        </w:p>
        <w:p w14:paraId="1BEF1B2E" w14:textId="73E9E1ED"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76" w:history="1">
            <w:r w:rsidRPr="00550C8F">
              <w:rPr>
                <w:rStyle w:val="Hyperlink"/>
                <w:noProof/>
              </w:rPr>
              <w:t>2.2</w:t>
            </w:r>
            <w:r>
              <w:rPr>
                <w:rFonts w:asciiTheme="minorHAnsi" w:eastAsiaTheme="minorEastAsia" w:hAnsiTheme="minorHAnsi"/>
                <w:noProof/>
                <w:kern w:val="2"/>
                <w:sz w:val="24"/>
                <w:szCs w:val="24"/>
                <w:lang w:eastAsia="en-AU"/>
                <w14:ligatures w14:val="standardContextual"/>
              </w:rPr>
              <w:tab/>
            </w:r>
            <w:r w:rsidRPr="00550C8F">
              <w:rPr>
                <w:rStyle w:val="Hyperlink"/>
                <w:noProof/>
              </w:rPr>
              <w:t>Causal pathway</w:t>
            </w:r>
            <w:r>
              <w:rPr>
                <w:noProof/>
                <w:webHidden/>
              </w:rPr>
              <w:tab/>
            </w:r>
            <w:r>
              <w:rPr>
                <w:noProof/>
                <w:webHidden/>
              </w:rPr>
              <w:fldChar w:fldCharType="begin"/>
            </w:r>
            <w:r>
              <w:rPr>
                <w:noProof/>
                <w:webHidden/>
              </w:rPr>
              <w:instrText xml:space="preserve"> PAGEREF _Toc211613776 \h </w:instrText>
            </w:r>
            <w:r>
              <w:rPr>
                <w:noProof/>
                <w:webHidden/>
              </w:rPr>
            </w:r>
            <w:r>
              <w:rPr>
                <w:noProof/>
                <w:webHidden/>
              </w:rPr>
              <w:fldChar w:fldCharType="separate"/>
            </w:r>
            <w:r>
              <w:rPr>
                <w:noProof/>
                <w:webHidden/>
              </w:rPr>
              <w:t>19</w:t>
            </w:r>
            <w:r>
              <w:rPr>
                <w:noProof/>
                <w:webHidden/>
              </w:rPr>
              <w:fldChar w:fldCharType="end"/>
            </w:r>
          </w:hyperlink>
        </w:p>
        <w:p w14:paraId="3EF277F9" w14:textId="3C5F7519"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77" w:history="1">
            <w:r w:rsidRPr="00550C8F">
              <w:rPr>
                <w:rStyle w:val="Hyperlink"/>
                <w:noProof/>
              </w:rPr>
              <w:t>2.3</w:t>
            </w:r>
            <w:r>
              <w:rPr>
                <w:rFonts w:asciiTheme="minorHAnsi" w:eastAsiaTheme="minorEastAsia" w:hAnsiTheme="minorHAnsi"/>
                <w:noProof/>
                <w:kern w:val="2"/>
                <w:sz w:val="24"/>
                <w:szCs w:val="24"/>
                <w:lang w:eastAsia="en-AU"/>
                <w14:ligatures w14:val="standardContextual"/>
              </w:rPr>
              <w:tab/>
            </w:r>
            <w:r w:rsidRPr="00550C8F">
              <w:rPr>
                <w:rStyle w:val="Hyperlink"/>
                <w:noProof/>
              </w:rPr>
              <w:t>Potential harms</w:t>
            </w:r>
            <w:r>
              <w:rPr>
                <w:noProof/>
                <w:webHidden/>
              </w:rPr>
              <w:tab/>
            </w:r>
            <w:r>
              <w:rPr>
                <w:noProof/>
                <w:webHidden/>
              </w:rPr>
              <w:fldChar w:fldCharType="begin"/>
            </w:r>
            <w:r>
              <w:rPr>
                <w:noProof/>
                <w:webHidden/>
              </w:rPr>
              <w:instrText xml:space="preserve"> PAGEREF _Toc211613777 \h </w:instrText>
            </w:r>
            <w:r>
              <w:rPr>
                <w:noProof/>
                <w:webHidden/>
              </w:rPr>
            </w:r>
            <w:r>
              <w:rPr>
                <w:noProof/>
                <w:webHidden/>
              </w:rPr>
              <w:fldChar w:fldCharType="separate"/>
            </w:r>
            <w:r>
              <w:rPr>
                <w:noProof/>
                <w:webHidden/>
              </w:rPr>
              <w:t>20</w:t>
            </w:r>
            <w:r>
              <w:rPr>
                <w:noProof/>
                <w:webHidden/>
              </w:rPr>
              <w:fldChar w:fldCharType="end"/>
            </w:r>
          </w:hyperlink>
        </w:p>
        <w:p w14:paraId="76F15123" w14:textId="130CB98C"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78" w:history="1">
            <w:r w:rsidRPr="00550C8F">
              <w:rPr>
                <w:rStyle w:val="Hyperlink"/>
                <w:noProof/>
              </w:rPr>
              <w:t>2.4</w:t>
            </w:r>
            <w:r>
              <w:rPr>
                <w:rFonts w:asciiTheme="minorHAnsi" w:eastAsiaTheme="minorEastAsia" w:hAnsiTheme="minorHAnsi"/>
                <w:noProof/>
                <w:kern w:val="2"/>
                <w:sz w:val="24"/>
                <w:szCs w:val="24"/>
                <w:lang w:eastAsia="en-AU"/>
                <w14:ligatures w14:val="standardContextual"/>
              </w:rPr>
              <w:tab/>
            </w:r>
            <w:r w:rsidRPr="00550C8F">
              <w:rPr>
                <w:rStyle w:val="Hyperlink"/>
                <w:noProof/>
              </w:rPr>
              <w:t>Postulated risk scenarios</w:t>
            </w:r>
            <w:r>
              <w:rPr>
                <w:noProof/>
                <w:webHidden/>
              </w:rPr>
              <w:tab/>
            </w:r>
            <w:r>
              <w:rPr>
                <w:noProof/>
                <w:webHidden/>
              </w:rPr>
              <w:fldChar w:fldCharType="begin"/>
            </w:r>
            <w:r>
              <w:rPr>
                <w:noProof/>
                <w:webHidden/>
              </w:rPr>
              <w:instrText xml:space="preserve"> PAGEREF _Toc211613778 \h </w:instrText>
            </w:r>
            <w:r>
              <w:rPr>
                <w:noProof/>
                <w:webHidden/>
              </w:rPr>
            </w:r>
            <w:r>
              <w:rPr>
                <w:noProof/>
                <w:webHidden/>
              </w:rPr>
              <w:fldChar w:fldCharType="separate"/>
            </w:r>
            <w:r>
              <w:rPr>
                <w:noProof/>
                <w:webHidden/>
              </w:rPr>
              <w:t>20</w:t>
            </w:r>
            <w:r>
              <w:rPr>
                <w:noProof/>
                <w:webHidden/>
              </w:rPr>
              <w:fldChar w:fldCharType="end"/>
            </w:r>
          </w:hyperlink>
        </w:p>
        <w:p w14:paraId="22C2A912" w14:textId="56886E3E"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79" w:history="1">
            <w:r w:rsidRPr="00550C8F">
              <w:rPr>
                <w:rStyle w:val="Hyperlink"/>
                <w:noProof/>
              </w:rPr>
              <w:t>Section 3</w:t>
            </w:r>
            <w:r>
              <w:rPr>
                <w:rFonts w:asciiTheme="minorHAnsi" w:eastAsiaTheme="minorEastAsia" w:hAnsiTheme="minorHAnsi"/>
                <w:noProof/>
                <w:kern w:val="2"/>
                <w:sz w:val="24"/>
                <w:szCs w:val="24"/>
                <w:lang w:eastAsia="en-AU"/>
                <w14:ligatures w14:val="standardContextual"/>
              </w:rPr>
              <w:tab/>
            </w:r>
            <w:r w:rsidRPr="00550C8F">
              <w:rPr>
                <w:rStyle w:val="Hyperlink"/>
                <w:noProof/>
              </w:rPr>
              <w:t>Uncertainty</w:t>
            </w:r>
            <w:r>
              <w:rPr>
                <w:noProof/>
                <w:webHidden/>
              </w:rPr>
              <w:tab/>
            </w:r>
            <w:r>
              <w:rPr>
                <w:noProof/>
                <w:webHidden/>
              </w:rPr>
              <w:fldChar w:fldCharType="begin"/>
            </w:r>
            <w:r>
              <w:rPr>
                <w:noProof/>
                <w:webHidden/>
              </w:rPr>
              <w:instrText xml:space="preserve"> PAGEREF _Toc211613779 \h </w:instrText>
            </w:r>
            <w:r>
              <w:rPr>
                <w:noProof/>
                <w:webHidden/>
              </w:rPr>
            </w:r>
            <w:r>
              <w:rPr>
                <w:noProof/>
                <w:webHidden/>
              </w:rPr>
              <w:fldChar w:fldCharType="separate"/>
            </w:r>
            <w:r>
              <w:rPr>
                <w:noProof/>
                <w:webHidden/>
              </w:rPr>
              <w:t>30</w:t>
            </w:r>
            <w:r>
              <w:rPr>
                <w:noProof/>
                <w:webHidden/>
              </w:rPr>
              <w:fldChar w:fldCharType="end"/>
            </w:r>
          </w:hyperlink>
        </w:p>
        <w:p w14:paraId="20DCED09" w14:textId="775F38A1"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80" w:history="1">
            <w:r w:rsidRPr="00550C8F">
              <w:rPr>
                <w:rStyle w:val="Hyperlink"/>
                <w:noProof/>
              </w:rPr>
              <w:t>Section 4</w:t>
            </w:r>
            <w:r>
              <w:rPr>
                <w:rFonts w:asciiTheme="minorHAnsi" w:eastAsiaTheme="minorEastAsia" w:hAnsiTheme="minorHAnsi"/>
                <w:noProof/>
                <w:kern w:val="2"/>
                <w:sz w:val="24"/>
                <w:szCs w:val="24"/>
                <w:lang w:eastAsia="en-AU"/>
                <w14:ligatures w14:val="standardContextual"/>
              </w:rPr>
              <w:tab/>
            </w:r>
            <w:r w:rsidRPr="00550C8F">
              <w:rPr>
                <w:rStyle w:val="Hyperlink"/>
                <w:noProof/>
              </w:rPr>
              <w:t>Risk evaluation</w:t>
            </w:r>
            <w:r>
              <w:rPr>
                <w:noProof/>
                <w:webHidden/>
              </w:rPr>
              <w:tab/>
            </w:r>
            <w:r>
              <w:rPr>
                <w:noProof/>
                <w:webHidden/>
              </w:rPr>
              <w:fldChar w:fldCharType="begin"/>
            </w:r>
            <w:r>
              <w:rPr>
                <w:noProof/>
                <w:webHidden/>
              </w:rPr>
              <w:instrText xml:space="preserve"> PAGEREF _Toc211613780 \h </w:instrText>
            </w:r>
            <w:r>
              <w:rPr>
                <w:noProof/>
                <w:webHidden/>
              </w:rPr>
            </w:r>
            <w:r>
              <w:rPr>
                <w:noProof/>
                <w:webHidden/>
              </w:rPr>
              <w:fldChar w:fldCharType="separate"/>
            </w:r>
            <w:r>
              <w:rPr>
                <w:noProof/>
                <w:webHidden/>
              </w:rPr>
              <w:t>31</w:t>
            </w:r>
            <w:r>
              <w:rPr>
                <w:noProof/>
                <w:webHidden/>
              </w:rPr>
              <w:fldChar w:fldCharType="end"/>
            </w:r>
          </w:hyperlink>
        </w:p>
        <w:p w14:paraId="567E2F69" w14:textId="4462DF62" w:rsidR="00995731" w:rsidRDefault="00995731">
          <w:pPr>
            <w:pStyle w:val="TOC1"/>
            <w:tabs>
              <w:tab w:val="left" w:pos="1200"/>
            </w:tabs>
            <w:rPr>
              <w:rFonts w:asciiTheme="minorHAnsi" w:eastAsiaTheme="minorEastAsia" w:hAnsiTheme="minorHAnsi"/>
              <w:b w:val="0"/>
              <w:noProof/>
              <w:kern w:val="2"/>
              <w:sz w:val="24"/>
              <w:szCs w:val="24"/>
              <w:lang w:eastAsia="en-AU"/>
              <w14:ligatures w14:val="standardContextual"/>
            </w:rPr>
          </w:pPr>
          <w:hyperlink w:anchor="_Toc211613781" w:history="1">
            <w:r w:rsidRPr="00550C8F">
              <w:rPr>
                <w:rStyle w:val="Hyperlink"/>
                <w:noProof/>
              </w:rPr>
              <w:t>Chapter 3</w:t>
            </w:r>
            <w:r>
              <w:rPr>
                <w:rFonts w:asciiTheme="minorHAnsi" w:eastAsiaTheme="minorEastAsia" w:hAnsiTheme="minorHAnsi"/>
                <w:b w:val="0"/>
                <w:noProof/>
                <w:kern w:val="2"/>
                <w:sz w:val="24"/>
                <w:szCs w:val="24"/>
                <w:lang w:eastAsia="en-AU"/>
                <w14:ligatures w14:val="standardContextual"/>
              </w:rPr>
              <w:tab/>
            </w:r>
            <w:r w:rsidRPr="00550C8F">
              <w:rPr>
                <w:rStyle w:val="Hyperlink"/>
                <w:noProof/>
              </w:rPr>
              <w:t>Risk management plan</w:t>
            </w:r>
            <w:r>
              <w:rPr>
                <w:noProof/>
                <w:webHidden/>
              </w:rPr>
              <w:tab/>
            </w:r>
            <w:r>
              <w:rPr>
                <w:noProof/>
                <w:webHidden/>
              </w:rPr>
              <w:fldChar w:fldCharType="begin"/>
            </w:r>
            <w:r>
              <w:rPr>
                <w:noProof/>
                <w:webHidden/>
              </w:rPr>
              <w:instrText xml:space="preserve"> PAGEREF _Toc211613781 \h </w:instrText>
            </w:r>
            <w:r>
              <w:rPr>
                <w:noProof/>
                <w:webHidden/>
              </w:rPr>
            </w:r>
            <w:r>
              <w:rPr>
                <w:noProof/>
                <w:webHidden/>
              </w:rPr>
              <w:fldChar w:fldCharType="separate"/>
            </w:r>
            <w:r>
              <w:rPr>
                <w:noProof/>
                <w:webHidden/>
              </w:rPr>
              <w:t>32</w:t>
            </w:r>
            <w:r>
              <w:rPr>
                <w:noProof/>
                <w:webHidden/>
              </w:rPr>
              <w:fldChar w:fldCharType="end"/>
            </w:r>
          </w:hyperlink>
        </w:p>
        <w:p w14:paraId="41EDB160" w14:textId="18C49EBD"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82" w:history="1">
            <w:r w:rsidRPr="00550C8F">
              <w:rPr>
                <w:rStyle w:val="Hyperlink"/>
                <w:noProof/>
              </w:rPr>
              <w:t>Section 1</w:t>
            </w:r>
            <w:r>
              <w:rPr>
                <w:rFonts w:asciiTheme="minorHAnsi" w:eastAsiaTheme="minorEastAsia" w:hAnsiTheme="minorHAnsi"/>
                <w:noProof/>
                <w:kern w:val="2"/>
                <w:sz w:val="24"/>
                <w:szCs w:val="24"/>
                <w:lang w:eastAsia="en-AU"/>
                <w14:ligatures w14:val="standardContextual"/>
              </w:rPr>
              <w:tab/>
            </w:r>
            <w:r w:rsidRPr="00550C8F">
              <w:rPr>
                <w:rStyle w:val="Hyperlink"/>
                <w:noProof/>
              </w:rPr>
              <w:t>Background</w:t>
            </w:r>
            <w:r>
              <w:rPr>
                <w:noProof/>
                <w:webHidden/>
              </w:rPr>
              <w:tab/>
            </w:r>
            <w:r>
              <w:rPr>
                <w:noProof/>
                <w:webHidden/>
              </w:rPr>
              <w:fldChar w:fldCharType="begin"/>
            </w:r>
            <w:r>
              <w:rPr>
                <w:noProof/>
                <w:webHidden/>
              </w:rPr>
              <w:instrText xml:space="preserve"> PAGEREF _Toc211613782 \h </w:instrText>
            </w:r>
            <w:r>
              <w:rPr>
                <w:noProof/>
                <w:webHidden/>
              </w:rPr>
            </w:r>
            <w:r>
              <w:rPr>
                <w:noProof/>
                <w:webHidden/>
              </w:rPr>
              <w:fldChar w:fldCharType="separate"/>
            </w:r>
            <w:r>
              <w:rPr>
                <w:noProof/>
                <w:webHidden/>
              </w:rPr>
              <w:t>32</w:t>
            </w:r>
            <w:r>
              <w:rPr>
                <w:noProof/>
                <w:webHidden/>
              </w:rPr>
              <w:fldChar w:fldCharType="end"/>
            </w:r>
          </w:hyperlink>
        </w:p>
        <w:p w14:paraId="56BA8EBC" w14:textId="0E44DC7C"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83" w:history="1">
            <w:r w:rsidRPr="00550C8F">
              <w:rPr>
                <w:rStyle w:val="Hyperlink"/>
                <w:noProof/>
              </w:rPr>
              <w:t>Section 2</w:t>
            </w:r>
            <w:r>
              <w:rPr>
                <w:rFonts w:asciiTheme="minorHAnsi" w:eastAsiaTheme="minorEastAsia" w:hAnsiTheme="minorHAnsi"/>
                <w:noProof/>
                <w:kern w:val="2"/>
                <w:sz w:val="24"/>
                <w:szCs w:val="24"/>
                <w:lang w:eastAsia="en-AU"/>
                <w14:ligatures w14:val="standardContextual"/>
              </w:rPr>
              <w:tab/>
            </w:r>
            <w:r w:rsidRPr="00550C8F">
              <w:rPr>
                <w:rStyle w:val="Hyperlink"/>
                <w:noProof/>
              </w:rPr>
              <w:t>Risk treatment measures for substantive risks</w:t>
            </w:r>
            <w:r>
              <w:rPr>
                <w:noProof/>
                <w:webHidden/>
              </w:rPr>
              <w:tab/>
            </w:r>
            <w:r>
              <w:rPr>
                <w:noProof/>
                <w:webHidden/>
              </w:rPr>
              <w:fldChar w:fldCharType="begin"/>
            </w:r>
            <w:r>
              <w:rPr>
                <w:noProof/>
                <w:webHidden/>
              </w:rPr>
              <w:instrText xml:space="preserve"> PAGEREF _Toc211613783 \h </w:instrText>
            </w:r>
            <w:r>
              <w:rPr>
                <w:noProof/>
                <w:webHidden/>
              </w:rPr>
            </w:r>
            <w:r>
              <w:rPr>
                <w:noProof/>
                <w:webHidden/>
              </w:rPr>
              <w:fldChar w:fldCharType="separate"/>
            </w:r>
            <w:r>
              <w:rPr>
                <w:noProof/>
                <w:webHidden/>
              </w:rPr>
              <w:t>32</w:t>
            </w:r>
            <w:r>
              <w:rPr>
                <w:noProof/>
                <w:webHidden/>
              </w:rPr>
              <w:fldChar w:fldCharType="end"/>
            </w:r>
          </w:hyperlink>
        </w:p>
        <w:p w14:paraId="4E029A7D" w14:textId="47603939"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84" w:history="1">
            <w:r w:rsidRPr="00550C8F">
              <w:rPr>
                <w:rStyle w:val="Hyperlink"/>
                <w:noProof/>
              </w:rPr>
              <w:t>Section 3</w:t>
            </w:r>
            <w:r>
              <w:rPr>
                <w:rFonts w:asciiTheme="minorHAnsi" w:eastAsiaTheme="minorEastAsia" w:hAnsiTheme="minorHAnsi"/>
                <w:noProof/>
                <w:kern w:val="2"/>
                <w:sz w:val="24"/>
                <w:szCs w:val="24"/>
                <w:lang w:eastAsia="en-AU"/>
                <w14:ligatures w14:val="standardContextual"/>
              </w:rPr>
              <w:tab/>
            </w:r>
            <w:r w:rsidRPr="00550C8F">
              <w:rPr>
                <w:rStyle w:val="Hyperlink"/>
                <w:noProof/>
              </w:rPr>
              <w:t>General risk management</w:t>
            </w:r>
            <w:r>
              <w:rPr>
                <w:noProof/>
                <w:webHidden/>
              </w:rPr>
              <w:tab/>
            </w:r>
            <w:r>
              <w:rPr>
                <w:noProof/>
                <w:webHidden/>
              </w:rPr>
              <w:fldChar w:fldCharType="begin"/>
            </w:r>
            <w:r>
              <w:rPr>
                <w:noProof/>
                <w:webHidden/>
              </w:rPr>
              <w:instrText xml:space="preserve"> PAGEREF _Toc211613784 \h </w:instrText>
            </w:r>
            <w:r>
              <w:rPr>
                <w:noProof/>
                <w:webHidden/>
              </w:rPr>
            </w:r>
            <w:r>
              <w:rPr>
                <w:noProof/>
                <w:webHidden/>
              </w:rPr>
              <w:fldChar w:fldCharType="separate"/>
            </w:r>
            <w:r>
              <w:rPr>
                <w:noProof/>
                <w:webHidden/>
              </w:rPr>
              <w:t>32</w:t>
            </w:r>
            <w:r>
              <w:rPr>
                <w:noProof/>
                <w:webHidden/>
              </w:rPr>
              <w:fldChar w:fldCharType="end"/>
            </w:r>
          </w:hyperlink>
        </w:p>
        <w:p w14:paraId="54ED7F3B" w14:textId="3C5801E7"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85" w:history="1">
            <w:r w:rsidRPr="00550C8F">
              <w:rPr>
                <w:rStyle w:val="Hyperlink"/>
                <w:noProof/>
              </w:rPr>
              <w:t>3.1</w:t>
            </w:r>
            <w:r>
              <w:rPr>
                <w:rFonts w:asciiTheme="minorHAnsi" w:eastAsiaTheme="minorEastAsia" w:hAnsiTheme="minorHAnsi"/>
                <w:noProof/>
                <w:kern w:val="2"/>
                <w:sz w:val="24"/>
                <w:szCs w:val="24"/>
                <w:lang w:eastAsia="en-AU"/>
                <w14:ligatures w14:val="standardContextual"/>
              </w:rPr>
              <w:tab/>
            </w:r>
            <w:r w:rsidRPr="00550C8F">
              <w:rPr>
                <w:rStyle w:val="Hyperlink"/>
                <w:noProof/>
              </w:rPr>
              <w:t>Applicant suitability</w:t>
            </w:r>
            <w:r>
              <w:rPr>
                <w:noProof/>
                <w:webHidden/>
              </w:rPr>
              <w:tab/>
            </w:r>
            <w:r>
              <w:rPr>
                <w:noProof/>
                <w:webHidden/>
              </w:rPr>
              <w:fldChar w:fldCharType="begin"/>
            </w:r>
            <w:r>
              <w:rPr>
                <w:noProof/>
                <w:webHidden/>
              </w:rPr>
              <w:instrText xml:space="preserve"> PAGEREF _Toc211613785 \h </w:instrText>
            </w:r>
            <w:r>
              <w:rPr>
                <w:noProof/>
                <w:webHidden/>
              </w:rPr>
            </w:r>
            <w:r>
              <w:rPr>
                <w:noProof/>
                <w:webHidden/>
              </w:rPr>
              <w:fldChar w:fldCharType="separate"/>
            </w:r>
            <w:r>
              <w:rPr>
                <w:noProof/>
                <w:webHidden/>
              </w:rPr>
              <w:t>33</w:t>
            </w:r>
            <w:r>
              <w:rPr>
                <w:noProof/>
                <w:webHidden/>
              </w:rPr>
              <w:fldChar w:fldCharType="end"/>
            </w:r>
          </w:hyperlink>
        </w:p>
        <w:p w14:paraId="3636E1C3" w14:textId="1FA2EB41"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86" w:history="1">
            <w:r w:rsidRPr="00550C8F">
              <w:rPr>
                <w:rStyle w:val="Hyperlink"/>
                <w:noProof/>
              </w:rPr>
              <w:t>3.2</w:t>
            </w:r>
            <w:r>
              <w:rPr>
                <w:rFonts w:asciiTheme="minorHAnsi" w:eastAsiaTheme="minorEastAsia" w:hAnsiTheme="minorHAnsi"/>
                <w:noProof/>
                <w:kern w:val="2"/>
                <w:sz w:val="24"/>
                <w:szCs w:val="24"/>
                <w:lang w:eastAsia="en-AU"/>
                <w14:ligatures w14:val="standardContextual"/>
              </w:rPr>
              <w:tab/>
            </w:r>
            <w:r w:rsidRPr="00550C8F">
              <w:rPr>
                <w:rStyle w:val="Hyperlink"/>
                <w:noProof/>
              </w:rPr>
              <w:t>Testing methodology</w:t>
            </w:r>
            <w:r>
              <w:rPr>
                <w:noProof/>
                <w:webHidden/>
              </w:rPr>
              <w:tab/>
            </w:r>
            <w:r>
              <w:rPr>
                <w:noProof/>
                <w:webHidden/>
              </w:rPr>
              <w:fldChar w:fldCharType="begin"/>
            </w:r>
            <w:r>
              <w:rPr>
                <w:noProof/>
                <w:webHidden/>
              </w:rPr>
              <w:instrText xml:space="preserve"> PAGEREF _Toc211613786 \h </w:instrText>
            </w:r>
            <w:r>
              <w:rPr>
                <w:noProof/>
                <w:webHidden/>
              </w:rPr>
            </w:r>
            <w:r>
              <w:rPr>
                <w:noProof/>
                <w:webHidden/>
              </w:rPr>
              <w:fldChar w:fldCharType="separate"/>
            </w:r>
            <w:r>
              <w:rPr>
                <w:noProof/>
                <w:webHidden/>
              </w:rPr>
              <w:t>33</w:t>
            </w:r>
            <w:r>
              <w:rPr>
                <w:noProof/>
                <w:webHidden/>
              </w:rPr>
              <w:fldChar w:fldCharType="end"/>
            </w:r>
          </w:hyperlink>
        </w:p>
        <w:p w14:paraId="727FBBD2" w14:textId="3DA86E86"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87" w:history="1">
            <w:r w:rsidRPr="00550C8F">
              <w:rPr>
                <w:rStyle w:val="Hyperlink"/>
                <w:noProof/>
              </w:rPr>
              <w:t>3.3</w:t>
            </w:r>
            <w:r>
              <w:rPr>
                <w:rFonts w:asciiTheme="minorHAnsi" w:eastAsiaTheme="minorEastAsia" w:hAnsiTheme="minorHAnsi"/>
                <w:noProof/>
                <w:kern w:val="2"/>
                <w:sz w:val="24"/>
                <w:szCs w:val="24"/>
                <w:lang w:eastAsia="en-AU"/>
                <w14:ligatures w14:val="standardContextual"/>
              </w:rPr>
              <w:tab/>
            </w:r>
            <w:r w:rsidRPr="00550C8F">
              <w:rPr>
                <w:rStyle w:val="Hyperlink"/>
                <w:noProof/>
              </w:rPr>
              <w:t>Identification of the persons or classes of persons covered by the licence</w:t>
            </w:r>
            <w:r>
              <w:rPr>
                <w:noProof/>
                <w:webHidden/>
              </w:rPr>
              <w:tab/>
            </w:r>
            <w:r>
              <w:rPr>
                <w:noProof/>
                <w:webHidden/>
              </w:rPr>
              <w:fldChar w:fldCharType="begin"/>
            </w:r>
            <w:r>
              <w:rPr>
                <w:noProof/>
                <w:webHidden/>
              </w:rPr>
              <w:instrText xml:space="preserve"> PAGEREF _Toc211613787 \h </w:instrText>
            </w:r>
            <w:r>
              <w:rPr>
                <w:noProof/>
                <w:webHidden/>
              </w:rPr>
            </w:r>
            <w:r>
              <w:rPr>
                <w:noProof/>
                <w:webHidden/>
              </w:rPr>
              <w:fldChar w:fldCharType="separate"/>
            </w:r>
            <w:r>
              <w:rPr>
                <w:noProof/>
                <w:webHidden/>
              </w:rPr>
              <w:t>33</w:t>
            </w:r>
            <w:r>
              <w:rPr>
                <w:noProof/>
                <w:webHidden/>
              </w:rPr>
              <w:fldChar w:fldCharType="end"/>
            </w:r>
          </w:hyperlink>
        </w:p>
        <w:p w14:paraId="29555A28" w14:textId="2CEE1EDA"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88" w:history="1">
            <w:r w:rsidRPr="00550C8F">
              <w:rPr>
                <w:rStyle w:val="Hyperlink"/>
                <w:noProof/>
              </w:rPr>
              <w:t>3.4</w:t>
            </w:r>
            <w:r>
              <w:rPr>
                <w:rFonts w:asciiTheme="minorHAnsi" w:eastAsiaTheme="minorEastAsia" w:hAnsiTheme="minorHAnsi"/>
                <w:noProof/>
                <w:kern w:val="2"/>
                <w:sz w:val="24"/>
                <w:szCs w:val="24"/>
                <w:lang w:eastAsia="en-AU"/>
                <w14:ligatures w14:val="standardContextual"/>
              </w:rPr>
              <w:tab/>
            </w:r>
            <w:r w:rsidRPr="00550C8F">
              <w:rPr>
                <w:rStyle w:val="Hyperlink"/>
                <w:noProof/>
              </w:rPr>
              <w:t>Reporting requirements</w:t>
            </w:r>
            <w:r>
              <w:rPr>
                <w:noProof/>
                <w:webHidden/>
              </w:rPr>
              <w:tab/>
            </w:r>
            <w:r>
              <w:rPr>
                <w:noProof/>
                <w:webHidden/>
              </w:rPr>
              <w:fldChar w:fldCharType="begin"/>
            </w:r>
            <w:r>
              <w:rPr>
                <w:noProof/>
                <w:webHidden/>
              </w:rPr>
              <w:instrText xml:space="preserve"> PAGEREF _Toc211613788 \h </w:instrText>
            </w:r>
            <w:r>
              <w:rPr>
                <w:noProof/>
                <w:webHidden/>
              </w:rPr>
            </w:r>
            <w:r>
              <w:rPr>
                <w:noProof/>
                <w:webHidden/>
              </w:rPr>
              <w:fldChar w:fldCharType="separate"/>
            </w:r>
            <w:r>
              <w:rPr>
                <w:noProof/>
                <w:webHidden/>
              </w:rPr>
              <w:t>33</w:t>
            </w:r>
            <w:r>
              <w:rPr>
                <w:noProof/>
                <w:webHidden/>
              </w:rPr>
              <w:fldChar w:fldCharType="end"/>
            </w:r>
          </w:hyperlink>
        </w:p>
        <w:p w14:paraId="4A70758A" w14:textId="318254AB"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89" w:history="1">
            <w:r w:rsidRPr="00550C8F">
              <w:rPr>
                <w:rStyle w:val="Hyperlink"/>
                <w:noProof/>
              </w:rPr>
              <w:t>3.5</w:t>
            </w:r>
            <w:r>
              <w:rPr>
                <w:rFonts w:asciiTheme="minorHAnsi" w:eastAsiaTheme="minorEastAsia" w:hAnsiTheme="minorHAnsi"/>
                <w:noProof/>
                <w:kern w:val="2"/>
                <w:sz w:val="24"/>
                <w:szCs w:val="24"/>
                <w:lang w:eastAsia="en-AU"/>
                <w14:ligatures w14:val="standardContextual"/>
              </w:rPr>
              <w:tab/>
            </w:r>
            <w:r w:rsidRPr="00550C8F">
              <w:rPr>
                <w:rStyle w:val="Hyperlink"/>
                <w:noProof/>
              </w:rPr>
              <w:t>Monitoring for compliance</w:t>
            </w:r>
            <w:r>
              <w:rPr>
                <w:noProof/>
                <w:webHidden/>
              </w:rPr>
              <w:tab/>
            </w:r>
            <w:r>
              <w:rPr>
                <w:noProof/>
                <w:webHidden/>
              </w:rPr>
              <w:fldChar w:fldCharType="begin"/>
            </w:r>
            <w:r>
              <w:rPr>
                <w:noProof/>
                <w:webHidden/>
              </w:rPr>
              <w:instrText xml:space="preserve"> PAGEREF _Toc211613789 \h </w:instrText>
            </w:r>
            <w:r>
              <w:rPr>
                <w:noProof/>
                <w:webHidden/>
              </w:rPr>
            </w:r>
            <w:r>
              <w:rPr>
                <w:noProof/>
                <w:webHidden/>
              </w:rPr>
              <w:fldChar w:fldCharType="separate"/>
            </w:r>
            <w:r>
              <w:rPr>
                <w:noProof/>
                <w:webHidden/>
              </w:rPr>
              <w:t>33</w:t>
            </w:r>
            <w:r>
              <w:rPr>
                <w:noProof/>
                <w:webHidden/>
              </w:rPr>
              <w:fldChar w:fldCharType="end"/>
            </w:r>
          </w:hyperlink>
        </w:p>
        <w:p w14:paraId="575A1423" w14:textId="6FE44A45"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90" w:history="1">
            <w:r w:rsidRPr="00550C8F">
              <w:rPr>
                <w:rStyle w:val="Hyperlink"/>
                <w:noProof/>
              </w:rPr>
              <w:t>Section 4</w:t>
            </w:r>
            <w:r>
              <w:rPr>
                <w:rFonts w:asciiTheme="minorHAnsi" w:eastAsiaTheme="minorEastAsia" w:hAnsiTheme="minorHAnsi"/>
                <w:noProof/>
                <w:kern w:val="2"/>
                <w:sz w:val="24"/>
                <w:szCs w:val="24"/>
                <w:lang w:eastAsia="en-AU"/>
                <w14:ligatures w14:val="standardContextual"/>
              </w:rPr>
              <w:tab/>
            </w:r>
            <w:r w:rsidRPr="00550C8F">
              <w:rPr>
                <w:rStyle w:val="Hyperlink"/>
                <w:noProof/>
              </w:rPr>
              <w:t>Post release review</w:t>
            </w:r>
            <w:r>
              <w:rPr>
                <w:noProof/>
                <w:webHidden/>
              </w:rPr>
              <w:tab/>
            </w:r>
            <w:r>
              <w:rPr>
                <w:noProof/>
                <w:webHidden/>
              </w:rPr>
              <w:fldChar w:fldCharType="begin"/>
            </w:r>
            <w:r>
              <w:rPr>
                <w:noProof/>
                <w:webHidden/>
              </w:rPr>
              <w:instrText xml:space="preserve"> PAGEREF _Toc211613790 \h </w:instrText>
            </w:r>
            <w:r>
              <w:rPr>
                <w:noProof/>
                <w:webHidden/>
              </w:rPr>
            </w:r>
            <w:r>
              <w:rPr>
                <w:noProof/>
                <w:webHidden/>
              </w:rPr>
              <w:fldChar w:fldCharType="separate"/>
            </w:r>
            <w:r>
              <w:rPr>
                <w:noProof/>
                <w:webHidden/>
              </w:rPr>
              <w:t>33</w:t>
            </w:r>
            <w:r>
              <w:rPr>
                <w:noProof/>
                <w:webHidden/>
              </w:rPr>
              <w:fldChar w:fldCharType="end"/>
            </w:r>
          </w:hyperlink>
        </w:p>
        <w:p w14:paraId="35C356DC" w14:textId="052514C4"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91" w:history="1">
            <w:r w:rsidRPr="00550C8F">
              <w:rPr>
                <w:rStyle w:val="Hyperlink"/>
                <w:noProof/>
              </w:rPr>
              <w:t>4.1</w:t>
            </w:r>
            <w:r>
              <w:rPr>
                <w:rFonts w:asciiTheme="minorHAnsi" w:eastAsiaTheme="minorEastAsia" w:hAnsiTheme="minorHAnsi"/>
                <w:noProof/>
                <w:kern w:val="2"/>
                <w:sz w:val="24"/>
                <w:szCs w:val="24"/>
                <w:lang w:eastAsia="en-AU"/>
                <w14:ligatures w14:val="standardContextual"/>
              </w:rPr>
              <w:tab/>
            </w:r>
            <w:r w:rsidRPr="00550C8F">
              <w:rPr>
                <w:rStyle w:val="Hyperlink"/>
                <w:noProof/>
              </w:rPr>
              <w:t>Adverse effects reporting systems</w:t>
            </w:r>
            <w:r>
              <w:rPr>
                <w:noProof/>
                <w:webHidden/>
              </w:rPr>
              <w:tab/>
            </w:r>
            <w:r>
              <w:rPr>
                <w:noProof/>
                <w:webHidden/>
              </w:rPr>
              <w:fldChar w:fldCharType="begin"/>
            </w:r>
            <w:r>
              <w:rPr>
                <w:noProof/>
                <w:webHidden/>
              </w:rPr>
              <w:instrText xml:space="preserve"> PAGEREF _Toc211613791 \h </w:instrText>
            </w:r>
            <w:r>
              <w:rPr>
                <w:noProof/>
                <w:webHidden/>
              </w:rPr>
            </w:r>
            <w:r>
              <w:rPr>
                <w:noProof/>
                <w:webHidden/>
              </w:rPr>
              <w:fldChar w:fldCharType="separate"/>
            </w:r>
            <w:r>
              <w:rPr>
                <w:noProof/>
                <w:webHidden/>
              </w:rPr>
              <w:t>34</w:t>
            </w:r>
            <w:r>
              <w:rPr>
                <w:noProof/>
                <w:webHidden/>
              </w:rPr>
              <w:fldChar w:fldCharType="end"/>
            </w:r>
          </w:hyperlink>
        </w:p>
        <w:p w14:paraId="21E80F17" w14:textId="0BF99A09"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92" w:history="1">
            <w:r w:rsidRPr="00550C8F">
              <w:rPr>
                <w:rStyle w:val="Hyperlink"/>
                <w:noProof/>
              </w:rPr>
              <w:t>4.2</w:t>
            </w:r>
            <w:r>
              <w:rPr>
                <w:rFonts w:asciiTheme="minorHAnsi" w:eastAsiaTheme="minorEastAsia" w:hAnsiTheme="minorHAnsi"/>
                <w:noProof/>
                <w:kern w:val="2"/>
                <w:sz w:val="24"/>
                <w:szCs w:val="24"/>
                <w:lang w:eastAsia="en-AU"/>
                <w14:ligatures w14:val="standardContextual"/>
              </w:rPr>
              <w:tab/>
            </w:r>
            <w:r w:rsidRPr="00550C8F">
              <w:rPr>
                <w:rStyle w:val="Hyperlink"/>
                <w:noProof/>
              </w:rPr>
              <w:t>Requirement to monitor specific indicators of harm</w:t>
            </w:r>
            <w:r>
              <w:rPr>
                <w:noProof/>
                <w:webHidden/>
              </w:rPr>
              <w:tab/>
            </w:r>
            <w:r>
              <w:rPr>
                <w:noProof/>
                <w:webHidden/>
              </w:rPr>
              <w:fldChar w:fldCharType="begin"/>
            </w:r>
            <w:r>
              <w:rPr>
                <w:noProof/>
                <w:webHidden/>
              </w:rPr>
              <w:instrText xml:space="preserve"> PAGEREF _Toc211613792 \h </w:instrText>
            </w:r>
            <w:r>
              <w:rPr>
                <w:noProof/>
                <w:webHidden/>
              </w:rPr>
            </w:r>
            <w:r>
              <w:rPr>
                <w:noProof/>
                <w:webHidden/>
              </w:rPr>
              <w:fldChar w:fldCharType="separate"/>
            </w:r>
            <w:r>
              <w:rPr>
                <w:noProof/>
                <w:webHidden/>
              </w:rPr>
              <w:t>34</w:t>
            </w:r>
            <w:r>
              <w:rPr>
                <w:noProof/>
                <w:webHidden/>
              </w:rPr>
              <w:fldChar w:fldCharType="end"/>
            </w:r>
          </w:hyperlink>
        </w:p>
        <w:p w14:paraId="5E979EAD" w14:textId="19F9A894" w:rsidR="00995731" w:rsidRDefault="0099573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1613793" w:history="1">
            <w:r w:rsidRPr="00550C8F">
              <w:rPr>
                <w:rStyle w:val="Hyperlink"/>
                <w:noProof/>
              </w:rPr>
              <w:t>4.3</w:t>
            </w:r>
            <w:r>
              <w:rPr>
                <w:rFonts w:asciiTheme="minorHAnsi" w:eastAsiaTheme="minorEastAsia" w:hAnsiTheme="minorHAnsi"/>
                <w:noProof/>
                <w:kern w:val="2"/>
                <w:sz w:val="24"/>
                <w:szCs w:val="24"/>
                <w:lang w:eastAsia="en-AU"/>
                <w14:ligatures w14:val="standardContextual"/>
              </w:rPr>
              <w:tab/>
            </w:r>
            <w:r w:rsidRPr="00550C8F">
              <w:rPr>
                <w:rStyle w:val="Hyperlink"/>
                <w:noProof/>
              </w:rPr>
              <w:t>Review of the RARMP</w:t>
            </w:r>
            <w:r>
              <w:rPr>
                <w:noProof/>
                <w:webHidden/>
              </w:rPr>
              <w:tab/>
            </w:r>
            <w:r>
              <w:rPr>
                <w:noProof/>
                <w:webHidden/>
              </w:rPr>
              <w:fldChar w:fldCharType="begin"/>
            </w:r>
            <w:r>
              <w:rPr>
                <w:noProof/>
                <w:webHidden/>
              </w:rPr>
              <w:instrText xml:space="preserve"> PAGEREF _Toc211613793 \h </w:instrText>
            </w:r>
            <w:r>
              <w:rPr>
                <w:noProof/>
                <w:webHidden/>
              </w:rPr>
            </w:r>
            <w:r>
              <w:rPr>
                <w:noProof/>
                <w:webHidden/>
              </w:rPr>
              <w:fldChar w:fldCharType="separate"/>
            </w:r>
            <w:r>
              <w:rPr>
                <w:noProof/>
                <w:webHidden/>
              </w:rPr>
              <w:t>34</w:t>
            </w:r>
            <w:r>
              <w:rPr>
                <w:noProof/>
                <w:webHidden/>
              </w:rPr>
              <w:fldChar w:fldCharType="end"/>
            </w:r>
          </w:hyperlink>
        </w:p>
        <w:p w14:paraId="79AF2AF6" w14:textId="31F58F8B" w:rsidR="00995731" w:rsidRDefault="0099573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1613794" w:history="1">
            <w:r w:rsidRPr="00550C8F">
              <w:rPr>
                <w:rStyle w:val="Hyperlink"/>
                <w:noProof/>
              </w:rPr>
              <w:t>Section 5</w:t>
            </w:r>
            <w:r>
              <w:rPr>
                <w:rFonts w:asciiTheme="minorHAnsi" w:eastAsiaTheme="minorEastAsia" w:hAnsiTheme="minorHAnsi"/>
                <w:noProof/>
                <w:kern w:val="2"/>
                <w:sz w:val="24"/>
                <w:szCs w:val="24"/>
                <w:lang w:eastAsia="en-AU"/>
                <w14:ligatures w14:val="standardContextual"/>
              </w:rPr>
              <w:tab/>
            </w:r>
            <w:r w:rsidRPr="00550C8F">
              <w:rPr>
                <w:rStyle w:val="Hyperlink"/>
                <w:noProof/>
              </w:rPr>
              <w:t>Conclusions of the RARMP</w:t>
            </w:r>
            <w:r>
              <w:rPr>
                <w:noProof/>
                <w:webHidden/>
              </w:rPr>
              <w:tab/>
            </w:r>
            <w:r>
              <w:rPr>
                <w:noProof/>
                <w:webHidden/>
              </w:rPr>
              <w:fldChar w:fldCharType="begin"/>
            </w:r>
            <w:r>
              <w:rPr>
                <w:noProof/>
                <w:webHidden/>
              </w:rPr>
              <w:instrText xml:space="preserve"> PAGEREF _Toc211613794 \h </w:instrText>
            </w:r>
            <w:r>
              <w:rPr>
                <w:noProof/>
                <w:webHidden/>
              </w:rPr>
            </w:r>
            <w:r>
              <w:rPr>
                <w:noProof/>
                <w:webHidden/>
              </w:rPr>
              <w:fldChar w:fldCharType="separate"/>
            </w:r>
            <w:r>
              <w:rPr>
                <w:noProof/>
                <w:webHidden/>
              </w:rPr>
              <w:t>35</w:t>
            </w:r>
            <w:r>
              <w:rPr>
                <w:noProof/>
                <w:webHidden/>
              </w:rPr>
              <w:fldChar w:fldCharType="end"/>
            </w:r>
          </w:hyperlink>
        </w:p>
        <w:p w14:paraId="50101095" w14:textId="2A01D392" w:rsidR="00995731" w:rsidRDefault="00995731">
          <w:pPr>
            <w:pStyle w:val="TOC1"/>
            <w:rPr>
              <w:rFonts w:asciiTheme="minorHAnsi" w:eastAsiaTheme="minorEastAsia" w:hAnsiTheme="minorHAnsi"/>
              <w:b w:val="0"/>
              <w:noProof/>
              <w:kern w:val="2"/>
              <w:sz w:val="24"/>
              <w:szCs w:val="24"/>
              <w:lang w:eastAsia="en-AU"/>
              <w14:ligatures w14:val="standardContextual"/>
            </w:rPr>
          </w:pPr>
          <w:hyperlink w:anchor="_Toc211613795" w:history="1">
            <w:r w:rsidRPr="00550C8F">
              <w:rPr>
                <w:rStyle w:val="Hyperlink"/>
                <w:noProof/>
              </w:rPr>
              <w:t>References</w:t>
            </w:r>
            <w:r>
              <w:rPr>
                <w:noProof/>
                <w:webHidden/>
              </w:rPr>
              <w:tab/>
            </w:r>
            <w:r>
              <w:rPr>
                <w:noProof/>
                <w:webHidden/>
              </w:rPr>
              <w:fldChar w:fldCharType="begin"/>
            </w:r>
            <w:r>
              <w:rPr>
                <w:noProof/>
                <w:webHidden/>
              </w:rPr>
              <w:instrText xml:space="preserve"> PAGEREF _Toc211613795 \h </w:instrText>
            </w:r>
            <w:r>
              <w:rPr>
                <w:noProof/>
                <w:webHidden/>
              </w:rPr>
            </w:r>
            <w:r>
              <w:rPr>
                <w:noProof/>
                <w:webHidden/>
              </w:rPr>
              <w:fldChar w:fldCharType="separate"/>
            </w:r>
            <w:r>
              <w:rPr>
                <w:noProof/>
                <w:webHidden/>
              </w:rPr>
              <w:t>36</w:t>
            </w:r>
            <w:r>
              <w:rPr>
                <w:noProof/>
                <w:webHidden/>
              </w:rPr>
              <w:fldChar w:fldCharType="end"/>
            </w:r>
          </w:hyperlink>
        </w:p>
        <w:p w14:paraId="13590FA7" w14:textId="5ABCCE9A" w:rsidR="00995731" w:rsidRDefault="00995731">
          <w:pPr>
            <w:pStyle w:val="TOC1"/>
            <w:rPr>
              <w:rFonts w:asciiTheme="minorHAnsi" w:eastAsiaTheme="minorEastAsia" w:hAnsiTheme="minorHAnsi"/>
              <w:b w:val="0"/>
              <w:noProof/>
              <w:kern w:val="2"/>
              <w:sz w:val="24"/>
              <w:szCs w:val="24"/>
              <w:lang w:eastAsia="en-AU"/>
              <w14:ligatures w14:val="standardContextual"/>
            </w:rPr>
          </w:pPr>
          <w:hyperlink w:anchor="_Toc211613796" w:history="1">
            <w:r w:rsidRPr="00550C8F">
              <w:rPr>
                <w:rStyle w:val="Hyperlink"/>
                <w:noProof/>
              </w:rPr>
              <w:t>Appendix A: Summary of submissions on RARMP preparation from experts, agencies and authorities</w:t>
            </w:r>
            <w:r>
              <w:rPr>
                <w:noProof/>
                <w:webHidden/>
              </w:rPr>
              <w:tab/>
            </w:r>
            <w:r>
              <w:rPr>
                <w:noProof/>
                <w:webHidden/>
              </w:rPr>
              <w:fldChar w:fldCharType="begin"/>
            </w:r>
            <w:r>
              <w:rPr>
                <w:noProof/>
                <w:webHidden/>
              </w:rPr>
              <w:instrText xml:space="preserve"> PAGEREF _Toc211613796 \h </w:instrText>
            </w:r>
            <w:r>
              <w:rPr>
                <w:noProof/>
                <w:webHidden/>
              </w:rPr>
            </w:r>
            <w:r>
              <w:rPr>
                <w:noProof/>
                <w:webHidden/>
              </w:rPr>
              <w:fldChar w:fldCharType="separate"/>
            </w:r>
            <w:r>
              <w:rPr>
                <w:noProof/>
                <w:webHidden/>
              </w:rPr>
              <w:t>42</w:t>
            </w:r>
            <w:r>
              <w:rPr>
                <w:noProof/>
                <w:webHidden/>
              </w:rPr>
              <w:fldChar w:fldCharType="end"/>
            </w:r>
          </w:hyperlink>
        </w:p>
        <w:p w14:paraId="5ABA463E" w14:textId="21A9CCEF" w:rsidR="00995731" w:rsidRDefault="00995731">
          <w:pPr>
            <w:pStyle w:val="TOC1"/>
            <w:rPr>
              <w:rFonts w:asciiTheme="minorHAnsi" w:eastAsiaTheme="minorEastAsia" w:hAnsiTheme="minorHAnsi"/>
              <w:b w:val="0"/>
              <w:noProof/>
              <w:kern w:val="2"/>
              <w:sz w:val="24"/>
              <w:szCs w:val="24"/>
              <w:lang w:eastAsia="en-AU"/>
              <w14:ligatures w14:val="standardContextual"/>
            </w:rPr>
          </w:pPr>
          <w:hyperlink w:anchor="_Toc211613797" w:history="1">
            <w:r w:rsidRPr="00550C8F">
              <w:rPr>
                <w:rStyle w:val="Hyperlink"/>
                <w:noProof/>
              </w:rPr>
              <w:t>Appendix B: Summary of submissions from prescribed experts, agencies and authorities on the consultation RARMP</w:t>
            </w:r>
            <w:r>
              <w:rPr>
                <w:noProof/>
                <w:webHidden/>
              </w:rPr>
              <w:tab/>
            </w:r>
            <w:r>
              <w:rPr>
                <w:noProof/>
                <w:webHidden/>
              </w:rPr>
              <w:fldChar w:fldCharType="begin"/>
            </w:r>
            <w:r>
              <w:rPr>
                <w:noProof/>
                <w:webHidden/>
              </w:rPr>
              <w:instrText xml:space="preserve"> PAGEREF _Toc211613797 \h </w:instrText>
            </w:r>
            <w:r>
              <w:rPr>
                <w:noProof/>
                <w:webHidden/>
              </w:rPr>
            </w:r>
            <w:r>
              <w:rPr>
                <w:noProof/>
                <w:webHidden/>
              </w:rPr>
              <w:fldChar w:fldCharType="separate"/>
            </w:r>
            <w:r>
              <w:rPr>
                <w:noProof/>
                <w:webHidden/>
              </w:rPr>
              <w:t>43</w:t>
            </w:r>
            <w:r>
              <w:rPr>
                <w:noProof/>
                <w:webHidden/>
              </w:rPr>
              <w:fldChar w:fldCharType="end"/>
            </w:r>
          </w:hyperlink>
        </w:p>
        <w:p w14:paraId="3725AACA" w14:textId="2DDE7467" w:rsidR="00995731" w:rsidRDefault="00995731">
          <w:pPr>
            <w:pStyle w:val="TOC1"/>
            <w:rPr>
              <w:rFonts w:asciiTheme="minorHAnsi" w:eastAsiaTheme="minorEastAsia" w:hAnsiTheme="minorHAnsi"/>
              <w:b w:val="0"/>
              <w:noProof/>
              <w:kern w:val="2"/>
              <w:sz w:val="24"/>
              <w:szCs w:val="24"/>
              <w:lang w:eastAsia="en-AU"/>
              <w14:ligatures w14:val="standardContextual"/>
            </w:rPr>
          </w:pPr>
          <w:hyperlink w:anchor="_Toc211613798" w:history="1">
            <w:r w:rsidRPr="00550C8F">
              <w:rPr>
                <w:rStyle w:val="Hyperlink"/>
                <w:noProof/>
              </w:rPr>
              <w:t>Appendix C: Summary of submissions from the public on the consultation RARMP</w:t>
            </w:r>
            <w:r>
              <w:rPr>
                <w:noProof/>
                <w:webHidden/>
              </w:rPr>
              <w:tab/>
            </w:r>
            <w:r>
              <w:rPr>
                <w:noProof/>
                <w:webHidden/>
              </w:rPr>
              <w:fldChar w:fldCharType="begin"/>
            </w:r>
            <w:r>
              <w:rPr>
                <w:noProof/>
                <w:webHidden/>
              </w:rPr>
              <w:instrText xml:space="preserve"> PAGEREF _Toc211613798 \h </w:instrText>
            </w:r>
            <w:r>
              <w:rPr>
                <w:noProof/>
                <w:webHidden/>
              </w:rPr>
            </w:r>
            <w:r>
              <w:rPr>
                <w:noProof/>
                <w:webHidden/>
              </w:rPr>
              <w:fldChar w:fldCharType="separate"/>
            </w:r>
            <w:r>
              <w:rPr>
                <w:noProof/>
                <w:webHidden/>
              </w:rPr>
              <w:t>45</w:t>
            </w:r>
            <w:r>
              <w:rPr>
                <w:noProof/>
                <w:webHidden/>
              </w:rPr>
              <w:fldChar w:fldCharType="end"/>
            </w:r>
          </w:hyperlink>
        </w:p>
        <w:p w14:paraId="2508FF90" w14:textId="3B15E14C" w:rsidR="002D575C" w:rsidRDefault="002D575C">
          <w:r>
            <w:rPr>
              <w:b/>
              <w:bCs/>
              <w:noProof/>
            </w:rPr>
            <w:fldChar w:fldCharType="end"/>
          </w:r>
        </w:p>
      </w:sdtContent>
    </w:sdt>
    <w:p w14:paraId="26014788" w14:textId="77777777" w:rsidR="002D575C" w:rsidRDefault="002D575C"/>
    <w:p w14:paraId="65973B49" w14:textId="540A30DC" w:rsidR="0073687D" w:rsidRDefault="0073687D">
      <w:r>
        <w:br w:type="page"/>
      </w:r>
    </w:p>
    <w:p w14:paraId="5A528CBE" w14:textId="03AFB7C4" w:rsidR="00C642EA" w:rsidRDefault="0073687D" w:rsidP="0073687D">
      <w:pPr>
        <w:pStyle w:val="Heading1"/>
        <w:jc w:val="center"/>
      </w:pPr>
      <w:bookmarkStart w:id="8" w:name="_Toc211613749"/>
      <w:r>
        <w:lastRenderedPageBreak/>
        <w:t>Abbreviations</w:t>
      </w:r>
      <w:bookmarkEnd w:id="8"/>
    </w:p>
    <w:tbl>
      <w:tblPr>
        <w:tblStyle w:val="TableGrid"/>
        <w:tblW w:w="0" w:type="auto"/>
        <w:tblLook w:val="04A0" w:firstRow="1" w:lastRow="0" w:firstColumn="1" w:lastColumn="0" w:noHBand="0" w:noVBand="1"/>
      </w:tblPr>
      <w:tblGrid>
        <w:gridCol w:w="1696"/>
        <w:gridCol w:w="7371"/>
      </w:tblGrid>
      <w:tr w:rsidR="006A1B7A" w:rsidRPr="006A1B7A" w14:paraId="49FFD509" w14:textId="77777777" w:rsidTr="00F5489E">
        <w:tc>
          <w:tcPr>
            <w:tcW w:w="1696" w:type="dxa"/>
          </w:tcPr>
          <w:p w14:paraId="525D6CA6" w14:textId="77777777" w:rsidR="004C2777" w:rsidRPr="006A1B7A" w:rsidRDefault="004C2777" w:rsidP="00423164">
            <w:pPr>
              <w:spacing w:before="40" w:after="40"/>
            </w:pPr>
            <w:proofErr w:type="spellStart"/>
            <w:r w:rsidRPr="006A1B7A">
              <w:t>AdV</w:t>
            </w:r>
            <w:proofErr w:type="spellEnd"/>
          </w:p>
        </w:tc>
        <w:tc>
          <w:tcPr>
            <w:tcW w:w="7371" w:type="dxa"/>
          </w:tcPr>
          <w:p w14:paraId="651DF9AA" w14:textId="77777777" w:rsidR="004C2777" w:rsidRPr="006A1B7A" w:rsidRDefault="004C2777" w:rsidP="00423164">
            <w:pPr>
              <w:spacing w:before="40" w:after="40"/>
            </w:pPr>
            <w:r w:rsidRPr="006A1B7A">
              <w:t>Adenovirus</w:t>
            </w:r>
          </w:p>
        </w:tc>
      </w:tr>
      <w:tr w:rsidR="006A1B7A" w:rsidRPr="006A1B7A" w14:paraId="427AB053" w14:textId="77777777" w:rsidTr="00F5489E">
        <w:tc>
          <w:tcPr>
            <w:tcW w:w="1696" w:type="dxa"/>
          </w:tcPr>
          <w:p w14:paraId="769C91C8" w14:textId="77777777" w:rsidR="004C2777" w:rsidRPr="006A1B7A" w:rsidRDefault="004C2777" w:rsidP="00423164">
            <w:pPr>
              <w:spacing w:before="40" w:after="40"/>
            </w:pPr>
            <w:r w:rsidRPr="006A1B7A">
              <w:t>AICIS</w:t>
            </w:r>
          </w:p>
        </w:tc>
        <w:tc>
          <w:tcPr>
            <w:tcW w:w="7371" w:type="dxa"/>
          </w:tcPr>
          <w:p w14:paraId="6F91ABDA" w14:textId="77777777" w:rsidR="004C2777" w:rsidRPr="006A1B7A" w:rsidRDefault="004C2777" w:rsidP="00423164">
            <w:pPr>
              <w:spacing w:before="40" w:after="40"/>
            </w:pPr>
            <w:r w:rsidRPr="006A1B7A">
              <w:t>Australian Industrial Chemicals Introduction Scheme</w:t>
            </w:r>
          </w:p>
        </w:tc>
      </w:tr>
      <w:tr w:rsidR="006A1B7A" w:rsidRPr="006A1B7A" w14:paraId="1D4E4313" w14:textId="77777777" w:rsidTr="00F5489E">
        <w:tc>
          <w:tcPr>
            <w:tcW w:w="1696" w:type="dxa"/>
          </w:tcPr>
          <w:p w14:paraId="77CB29CE" w14:textId="77777777" w:rsidR="004C2777" w:rsidRPr="006A1B7A" w:rsidRDefault="004C2777" w:rsidP="00423164">
            <w:pPr>
              <w:spacing w:before="40" w:after="40"/>
            </w:pPr>
            <w:r w:rsidRPr="006A1B7A">
              <w:t>AIDS</w:t>
            </w:r>
          </w:p>
        </w:tc>
        <w:tc>
          <w:tcPr>
            <w:tcW w:w="7371" w:type="dxa"/>
          </w:tcPr>
          <w:p w14:paraId="480FB2E1" w14:textId="77777777" w:rsidR="004C2777" w:rsidRPr="006A1B7A" w:rsidRDefault="004C2777" w:rsidP="00423164">
            <w:pPr>
              <w:spacing w:before="40" w:after="40"/>
            </w:pPr>
            <w:r w:rsidRPr="006A1B7A">
              <w:t>A</w:t>
            </w:r>
            <w:bookmarkStart w:id="9" w:name="_Hlk193106802"/>
            <w:r w:rsidRPr="006A1B7A">
              <w:t>cquired immunodeficiency syndrome</w:t>
            </w:r>
            <w:bookmarkEnd w:id="9"/>
          </w:p>
        </w:tc>
      </w:tr>
      <w:tr w:rsidR="006A1B7A" w:rsidRPr="006A1B7A" w14:paraId="5C0B59C4" w14:textId="77777777" w:rsidTr="00F5489E">
        <w:tc>
          <w:tcPr>
            <w:tcW w:w="1696" w:type="dxa"/>
          </w:tcPr>
          <w:p w14:paraId="5E6FE181" w14:textId="77777777" w:rsidR="004C2777" w:rsidRPr="006A1B7A" w:rsidRDefault="004C2777" w:rsidP="00423164">
            <w:pPr>
              <w:spacing w:before="40" w:after="40"/>
            </w:pPr>
            <w:r w:rsidRPr="006A1B7A">
              <w:t>APVMA</w:t>
            </w:r>
          </w:p>
        </w:tc>
        <w:tc>
          <w:tcPr>
            <w:tcW w:w="7371" w:type="dxa"/>
          </w:tcPr>
          <w:p w14:paraId="052AF526" w14:textId="77777777" w:rsidR="004C2777" w:rsidRPr="006A1B7A" w:rsidRDefault="004C2777" w:rsidP="00423164">
            <w:pPr>
              <w:spacing w:before="40" w:after="40"/>
            </w:pPr>
            <w:r w:rsidRPr="006A1B7A">
              <w:t>Australian Pesticides and Veterinary Medicines Authority</w:t>
            </w:r>
          </w:p>
        </w:tc>
      </w:tr>
      <w:tr w:rsidR="006A1B7A" w:rsidRPr="006A1B7A" w14:paraId="10DE2926" w14:textId="77777777" w:rsidTr="00F5489E">
        <w:tc>
          <w:tcPr>
            <w:tcW w:w="1696" w:type="dxa"/>
          </w:tcPr>
          <w:p w14:paraId="3A7F9F6D" w14:textId="77777777" w:rsidR="004C2777" w:rsidRPr="006A1B7A" w:rsidRDefault="004C2777" w:rsidP="00423164">
            <w:pPr>
              <w:spacing w:before="40" w:after="40"/>
            </w:pPr>
            <w:r w:rsidRPr="006A1B7A">
              <w:t>ARTG</w:t>
            </w:r>
          </w:p>
        </w:tc>
        <w:tc>
          <w:tcPr>
            <w:tcW w:w="7371" w:type="dxa"/>
          </w:tcPr>
          <w:p w14:paraId="4D13EFAA" w14:textId="77777777" w:rsidR="004C2777" w:rsidRPr="006A1B7A" w:rsidRDefault="004C2777" w:rsidP="00423164">
            <w:pPr>
              <w:spacing w:before="40" w:after="40"/>
            </w:pPr>
            <w:r w:rsidRPr="006A1B7A">
              <w:t>Australian Register of Therapeutic Goods</w:t>
            </w:r>
          </w:p>
        </w:tc>
      </w:tr>
      <w:tr w:rsidR="006A1B7A" w:rsidRPr="006A1B7A" w14:paraId="24E92B7C" w14:textId="77777777" w:rsidTr="00F5489E">
        <w:tc>
          <w:tcPr>
            <w:tcW w:w="1696" w:type="dxa"/>
          </w:tcPr>
          <w:p w14:paraId="35DD48DC" w14:textId="77777777" w:rsidR="004C2777" w:rsidRPr="006A1B7A" w:rsidRDefault="004C2777" w:rsidP="00423164">
            <w:pPr>
              <w:spacing w:before="40" w:after="40"/>
            </w:pPr>
            <w:r w:rsidRPr="006A1B7A">
              <w:t>BCG</w:t>
            </w:r>
          </w:p>
        </w:tc>
        <w:tc>
          <w:tcPr>
            <w:tcW w:w="7371" w:type="dxa"/>
          </w:tcPr>
          <w:p w14:paraId="0540E04A" w14:textId="77777777" w:rsidR="004C2777" w:rsidRPr="006A1B7A" w:rsidRDefault="004C2777" w:rsidP="00423164">
            <w:pPr>
              <w:spacing w:before="40" w:after="40"/>
            </w:pPr>
            <w:r w:rsidRPr="006A1B7A">
              <w:t>Bacillus Calmette-Guérin</w:t>
            </w:r>
          </w:p>
        </w:tc>
      </w:tr>
      <w:tr w:rsidR="006A1B7A" w:rsidRPr="006A1B7A" w14:paraId="231FA271" w14:textId="77777777" w:rsidTr="00F5489E">
        <w:tc>
          <w:tcPr>
            <w:tcW w:w="1696" w:type="dxa"/>
          </w:tcPr>
          <w:p w14:paraId="2035FB28" w14:textId="77777777" w:rsidR="004C2777" w:rsidRPr="006A1B7A" w:rsidRDefault="004C2777" w:rsidP="00423164">
            <w:pPr>
              <w:spacing w:before="40" w:after="40"/>
            </w:pPr>
            <w:r w:rsidRPr="006A1B7A">
              <w:t>CAR</w:t>
            </w:r>
          </w:p>
        </w:tc>
        <w:tc>
          <w:tcPr>
            <w:tcW w:w="7371" w:type="dxa"/>
          </w:tcPr>
          <w:p w14:paraId="51F0EF78" w14:textId="77777777" w:rsidR="004C2777" w:rsidRPr="006A1B7A" w:rsidRDefault="004C2777" w:rsidP="00423164">
            <w:pPr>
              <w:spacing w:before="40" w:after="40"/>
            </w:pPr>
            <w:r w:rsidRPr="006A1B7A">
              <w:t>Coxsackie-adenovirus receptor</w:t>
            </w:r>
          </w:p>
        </w:tc>
      </w:tr>
      <w:tr w:rsidR="006A1B7A" w:rsidRPr="006A1B7A" w14:paraId="41062D8C" w14:textId="77777777" w:rsidTr="00F5489E">
        <w:tc>
          <w:tcPr>
            <w:tcW w:w="1696" w:type="dxa"/>
          </w:tcPr>
          <w:p w14:paraId="0FA78658" w14:textId="77777777" w:rsidR="004C2777" w:rsidRPr="006A1B7A" w:rsidRDefault="004C2777" w:rsidP="00423164">
            <w:pPr>
              <w:spacing w:before="40" w:after="40"/>
            </w:pPr>
            <w:r w:rsidRPr="006A1B7A">
              <w:t>DAFF</w:t>
            </w:r>
          </w:p>
        </w:tc>
        <w:tc>
          <w:tcPr>
            <w:tcW w:w="7371" w:type="dxa"/>
          </w:tcPr>
          <w:p w14:paraId="28D9A7C6" w14:textId="77777777" w:rsidR="004C2777" w:rsidRPr="006A1B7A" w:rsidRDefault="004C2777" w:rsidP="00423164">
            <w:pPr>
              <w:spacing w:before="40" w:after="40"/>
            </w:pPr>
            <w:r w:rsidRPr="006A1B7A">
              <w:t>Department of Agriculture, Fisheries and Forestry</w:t>
            </w:r>
          </w:p>
        </w:tc>
      </w:tr>
      <w:tr w:rsidR="006A1B7A" w:rsidRPr="006A1B7A" w14:paraId="51F39EBA" w14:textId="77777777" w:rsidTr="00F5489E">
        <w:tc>
          <w:tcPr>
            <w:tcW w:w="1696" w:type="dxa"/>
          </w:tcPr>
          <w:p w14:paraId="250E2CCD" w14:textId="77777777" w:rsidR="004C2777" w:rsidRPr="006A1B7A" w:rsidRDefault="004C2777" w:rsidP="00423164">
            <w:pPr>
              <w:spacing w:before="40" w:after="40"/>
            </w:pPr>
            <w:r w:rsidRPr="006A1B7A">
              <w:t>DIR</w:t>
            </w:r>
          </w:p>
        </w:tc>
        <w:tc>
          <w:tcPr>
            <w:tcW w:w="7371" w:type="dxa"/>
          </w:tcPr>
          <w:p w14:paraId="2BD97F41" w14:textId="77777777" w:rsidR="004C2777" w:rsidRPr="006A1B7A" w:rsidRDefault="004C2777" w:rsidP="00423164">
            <w:pPr>
              <w:spacing w:before="40" w:after="40"/>
            </w:pPr>
            <w:r w:rsidRPr="006A1B7A">
              <w:t>Dealings involving intentional release</w:t>
            </w:r>
          </w:p>
        </w:tc>
      </w:tr>
      <w:tr w:rsidR="006A1B7A" w:rsidRPr="006A1B7A" w14:paraId="32EA94D8" w14:textId="77777777" w:rsidTr="00F5489E">
        <w:tc>
          <w:tcPr>
            <w:tcW w:w="1696" w:type="dxa"/>
          </w:tcPr>
          <w:p w14:paraId="0A1D35AB" w14:textId="77777777" w:rsidR="004C2777" w:rsidRPr="006A1B7A" w:rsidRDefault="004C2777" w:rsidP="00423164">
            <w:pPr>
              <w:spacing w:before="40" w:after="40"/>
            </w:pPr>
            <w:r w:rsidRPr="006A1B7A">
              <w:t>DNIR</w:t>
            </w:r>
          </w:p>
        </w:tc>
        <w:tc>
          <w:tcPr>
            <w:tcW w:w="7371" w:type="dxa"/>
          </w:tcPr>
          <w:p w14:paraId="1DA08A69" w14:textId="77777777" w:rsidR="004C2777" w:rsidRPr="006A1B7A" w:rsidRDefault="004C2777" w:rsidP="00423164">
            <w:pPr>
              <w:spacing w:before="40" w:after="40"/>
            </w:pPr>
            <w:r w:rsidRPr="006A1B7A">
              <w:t>Dealings not involving intentional release</w:t>
            </w:r>
          </w:p>
        </w:tc>
      </w:tr>
      <w:tr w:rsidR="006A1B7A" w:rsidRPr="006A1B7A" w14:paraId="1E64C46D" w14:textId="77777777" w:rsidTr="00F5489E">
        <w:tc>
          <w:tcPr>
            <w:tcW w:w="1696" w:type="dxa"/>
          </w:tcPr>
          <w:p w14:paraId="6C5CECDF" w14:textId="77777777" w:rsidR="004C2777" w:rsidRPr="006A1B7A" w:rsidRDefault="004C2777" w:rsidP="00423164">
            <w:pPr>
              <w:spacing w:before="40" w:after="40"/>
            </w:pPr>
            <w:r w:rsidRPr="006A1B7A">
              <w:t>FSANZ</w:t>
            </w:r>
          </w:p>
        </w:tc>
        <w:tc>
          <w:tcPr>
            <w:tcW w:w="7371" w:type="dxa"/>
          </w:tcPr>
          <w:p w14:paraId="43F80F03" w14:textId="77777777" w:rsidR="004C2777" w:rsidRPr="006A1B7A" w:rsidRDefault="004C2777" w:rsidP="00423164">
            <w:pPr>
              <w:spacing w:before="40" w:after="40"/>
            </w:pPr>
            <w:r w:rsidRPr="006A1B7A">
              <w:t>Food Standards Australia New Zealand</w:t>
            </w:r>
          </w:p>
        </w:tc>
      </w:tr>
      <w:tr w:rsidR="006A1B7A" w:rsidRPr="006A1B7A" w14:paraId="4323B76A" w14:textId="77777777" w:rsidTr="00F5489E">
        <w:tc>
          <w:tcPr>
            <w:tcW w:w="1696" w:type="dxa"/>
          </w:tcPr>
          <w:p w14:paraId="1AD05760" w14:textId="77777777" w:rsidR="004C2777" w:rsidRPr="006A1B7A" w:rsidRDefault="004C2777" w:rsidP="00423164">
            <w:pPr>
              <w:spacing w:before="40" w:after="40"/>
            </w:pPr>
            <w:r w:rsidRPr="006A1B7A">
              <w:t>GM(O)</w:t>
            </w:r>
          </w:p>
        </w:tc>
        <w:tc>
          <w:tcPr>
            <w:tcW w:w="7371" w:type="dxa"/>
          </w:tcPr>
          <w:p w14:paraId="45B4C62E" w14:textId="77777777" w:rsidR="004C2777" w:rsidRPr="006A1B7A" w:rsidRDefault="004C2777" w:rsidP="00423164">
            <w:pPr>
              <w:spacing w:before="40" w:after="40"/>
            </w:pPr>
            <w:r w:rsidRPr="006A1B7A">
              <w:t>Genetically modified (organism)</w:t>
            </w:r>
          </w:p>
        </w:tc>
      </w:tr>
      <w:tr w:rsidR="006A1B7A" w:rsidRPr="006A1B7A" w14:paraId="371E2FC2" w14:textId="77777777" w:rsidTr="00F5489E">
        <w:tc>
          <w:tcPr>
            <w:tcW w:w="1696" w:type="dxa"/>
          </w:tcPr>
          <w:p w14:paraId="4C403C24" w14:textId="77777777" w:rsidR="004C2777" w:rsidRPr="006A1B7A" w:rsidRDefault="004C2777" w:rsidP="00423164">
            <w:pPr>
              <w:spacing w:before="40" w:after="40"/>
            </w:pPr>
            <w:r w:rsidRPr="006A1B7A">
              <w:t>GM-CSF</w:t>
            </w:r>
          </w:p>
        </w:tc>
        <w:tc>
          <w:tcPr>
            <w:tcW w:w="7371" w:type="dxa"/>
          </w:tcPr>
          <w:p w14:paraId="57501ABA" w14:textId="77777777" w:rsidR="004C2777" w:rsidRPr="006A1B7A" w:rsidRDefault="004C2777" w:rsidP="007B3689">
            <w:pPr>
              <w:spacing w:before="40" w:after="40"/>
            </w:pPr>
            <w:r w:rsidRPr="006A1B7A">
              <w:t>Granulocyte macrophage colony-stimulating factor</w:t>
            </w:r>
          </w:p>
        </w:tc>
      </w:tr>
      <w:tr w:rsidR="006A1B7A" w:rsidRPr="006A1B7A" w14:paraId="6E834869" w14:textId="77777777" w:rsidTr="00F5489E">
        <w:tc>
          <w:tcPr>
            <w:tcW w:w="1696" w:type="dxa"/>
          </w:tcPr>
          <w:p w14:paraId="1C1AE551" w14:textId="77777777" w:rsidR="004C2777" w:rsidRPr="006A1B7A" w:rsidRDefault="004C2777" w:rsidP="00423164">
            <w:pPr>
              <w:spacing w:before="40" w:after="40"/>
            </w:pPr>
            <w:r w:rsidRPr="006A1B7A">
              <w:t>GTTAC</w:t>
            </w:r>
          </w:p>
        </w:tc>
        <w:tc>
          <w:tcPr>
            <w:tcW w:w="7371" w:type="dxa"/>
          </w:tcPr>
          <w:p w14:paraId="4EDC24F9" w14:textId="77777777" w:rsidR="004C2777" w:rsidRPr="006A1B7A" w:rsidRDefault="004C2777" w:rsidP="00423164">
            <w:pPr>
              <w:spacing w:before="40" w:after="40"/>
            </w:pPr>
            <w:r w:rsidRPr="006A1B7A">
              <w:t>Gene Technology Technical Advisory Committee</w:t>
            </w:r>
          </w:p>
        </w:tc>
      </w:tr>
      <w:tr w:rsidR="006A1B7A" w:rsidRPr="006A1B7A" w14:paraId="2D4DFE55" w14:textId="77777777" w:rsidTr="00F5489E">
        <w:tc>
          <w:tcPr>
            <w:tcW w:w="1696" w:type="dxa"/>
          </w:tcPr>
          <w:p w14:paraId="3D7DC9D3" w14:textId="77777777" w:rsidR="004C2777" w:rsidRPr="006A1B7A" w:rsidRDefault="004C2777" w:rsidP="00423164">
            <w:pPr>
              <w:spacing w:before="40" w:after="40"/>
            </w:pPr>
            <w:proofErr w:type="spellStart"/>
            <w:r w:rsidRPr="006A1B7A">
              <w:t>HAdV</w:t>
            </w:r>
            <w:proofErr w:type="spellEnd"/>
          </w:p>
        </w:tc>
        <w:tc>
          <w:tcPr>
            <w:tcW w:w="7371" w:type="dxa"/>
          </w:tcPr>
          <w:p w14:paraId="1DB469DD" w14:textId="77777777" w:rsidR="004C2777" w:rsidRPr="006A1B7A" w:rsidRDefault="004C2777" w:rsidP="00423164">
            <w:pPr>
              <w:spacing w:before="40" w:after="40"/>
            </w:pPr>
            <w:r w:rsidRPr="006A1B7A">
              <w:t xml:space="preserve">Human adenovirus </w:t>
            </w:r>
          </w:p>
        </w:tc>
      </w:tr>
      <w:tr w:rsidR="006A1B7A" w:rsidRPr="006A1B7A" w14:paraId="550C45E8" w14:textId="77777777" w:rsidTr="00F5489E">
        <w:tc>
          <w:tcPr>
            <w:tcW w:w="1696" w:type="dxa"/>
          </w:tcPr>
          <w:p w14:paraId="5A2AD1A2" w14:textId="77777777" w:rsidR="004C2777" w:rsidRPr="006A1B7A" w:rsidRDefault="004C2777" w:rsidP="00423164">
            <w:pPr>
              <w:spacing w:before="40" w:after="40"/>
            </w:pPr>
            <w:r w:rsidRPr="006A1B7A">
              <w:t>IFN-α</w:t>
            </w:r>
          </w:p>
        </w:tc>
        <w:tc>
          <w:tcPr>
            <w:tcW w:w="7371" w:type="dxa"/>
          </w:tcPr>
          <w:p w14:paraId="37B926A4" w14:textId="77777777" w:rsidR="004C2777" w:rsidRPr="006A1B7A" w:rsidRDefault="004C2777" w:rsidP="00423164">
            <w:pPr>
              <w:spacing w:before="40" w:after="40"/>
            </w:pPr>
            <w:r w:rsidRPr="006A1B7A">
              <w:t>Interferon alpha protein</w:t>
            </w:r>
          </w:p>
        </w:tc>
      </w:tr>
      <w:tr w:rsidR="006A1B7A" w:rsidRPr="006A1B7A" w14:paraId="58C2D913" w14:textId="77777777" w:rsidTr="00F5489E">
        <w:tc>
          <w:tcPr>
            <w:tcW w:w="1696" w:type="dxa"/>
          </w:tcPr>
          <w:p w14:paraId="52E2B770" w14:textId="77777777" w:rsidR="004C2777" w:rsidRPr="006A1B7A" w:rsidRDefault="004C2777" w:rsidP="00423164">
            <w:pPr>
              <w:spacing w:before="40" w:after="40"/>
            </w:pPr>
            <w:r w:rsidRPr="006A1B7A">
              <w:t>IFN-α2b</w:t>
            </w:r>
          </w:p>
        </w:tc>
        <w:tc>
          <w:tcPr>
            <w:tcW w:w="7371" w:type="dxa"/>
          </w:tcPr>
          <w:p w14:paraId="5EA41B94" w14:textId="77777777" w:rsidR="004C2777" w:rsidRPr="006A1B7A" w:rsidRDefault="004C2777" w:rsidP="00423164">
            <w:pPr>
              <w:spacing w:before="40" w:after="40"/>
            </w:pPr>
            <w:r w:rsidRPr="006A1B7A">
              <w:t>Interferon alpha-2b protein</w:t>
            </w:r>
          </w:p>
        </w:tc>
      </w:tr>
      <w:tr w:rsidR="006A1B7A" w:rsidRPr="006A1B7A" w14:paraId="5C3BDB51" w14:textId="77777777" w:rsidTr="00F5489E">
        <w:tc>
          <w:tcPr>
            <w:tcW w:w="1696" w:type="dxa"/>
          </w:tcPr>
          <w:p w14:paraId="460EA5B6" w14:textId="77777777" w:rsidR="004C2777" w:rsidRPr="006A1B7A" w:rsidRDefault="004C2777" w:rsidP="00423164">
            <w:pPr>
              <w:spacing w:before="40" w:after="40"/>
            </w:pPr>
            <w:r w:rsidRPr="006A1B7A">
              <w:t>IU</w:t>
            </w:r>
          </w:p>
        </w:tc>
        <w:tc>
          <w:tcPr>
            <w:tcW w:w="7371" w:type="dxa"/>
          </w:tcPr>
          <w:p w14:paraId="3AF821F7" w14:textId="77777777" w:rsidR="004C2777" w:rsidRPr="006A1B7A" w:rsidRDefault="004C2777" w:rsidP="00423164">
            <w:pPr>
              <w:spacing w:before="40" w:after="40"/>
            </w:pPr>
            <w:r w:rsidRPr="006A1B7A">
              <w:t>International unit</w:t>
            </w:r>
          </w:p>
        </w:tc>
      </w:tr>
      <w:tr w:rsidR="006A1B7A" w:rsidRPr="006A1B7A" w14:paraId="056BB28F" w14:textId="77777777" w:rsidTr="00F5489E">
        <w:tc>
          <w:tcPr>
            <w:tcW w:w="1696" w:type="dxa"/>
          </w:tcPr>
          <w:p w14:paraId="7F59A36A" w14:textId="77777777" w:rsidR="004C2777" w:rsidRPr="006A1B7A" w:rsidRDefault="004C2777" w:rsidP="00423164">
            <w:pPr>
              <w:spacing w:before="40" w:after="40"/>
            </w:pPr>
            <w:r w:rsidRPr="006A1B7A">
              <w:t>kb</w:t>
            </w:r>
          </w:p>
        </w:tc>
        <w:tc>
          <w:tcPr>
            <w:tcW w:w="7371" w:type="dxa"/>
          </w:tcPr>
          <w:p w14:paraId="2CDF166A" w14:textId="77777777" w:rsidR="004C2777" w:rsidRPr="006A1B7A" w:rsidRDefault="004C2777" w:rsidP="00423164">
            <w:pPr>
              <w:spacing w:before="40" w:after="40"/>
            </w:pPr>
            <w:r w:rsidRPr="006A1B7A">
              <w:t>Kilobase</w:t>
            </w:r>
          </w:p>
        </w:tc>
      </w:tr>
      <w:tr w:rsidR="006A1B7A" w:rsidRPr="006A1B7A" w14:paraId="0737D241" w14:textId="77777777" w:rsidTr="00F5489E">
        <w:tc>
          <w:tcPr>
            <w:tcW w:w="1696" w:type="dxa"/>
          </w:tcPr>
          <w:p w14:paraId="0FADC775" w14:textId="77777777" w:rsidR="004C2777" w:rsidRPr="006A1B7A" w:rsidRDefault="004C2777" w:rsidP="00423164">
            <w:pPr>
              <w:spacing w:before="40" w:after="40"/>
            </w:pPr>
            <w:r w:rsidRPr="006A1B7A">
              <w:t>mL</w:t>
            </w:r>
          </w:p>
        </w:tc>
        <w:tc>
          <w:tcPr>
            <w:tcW w:w="7371" w:type="dxa"/>
          </w:tcPr>
          <w:p w14:paraId="18C98D20" w14:textId="77777777" w:rsidR="004C2777" w:rsidRPr="006A1B7A" w:rsidRDefault="004C2777" w:rsidP="00423164">
            <w:pPr>
              <w:spacing w:before="40" w:after="40"/>
            </w:pPr>
            <w:r w:rsidRPr="006A1B7A">
              <w:t>Millilitre</w:t>
            </w:r>
          </w:p>
        </w:tc>
      </w:tr>
      <w:tr w:rsidR="006A1B7A" w:rsidRPr="006A1B7A" w14:paraId="768F7ADF" w14:textId="77777777" w:rsidTr="00F5489E">
        <w:tc>
          <w:tcPr>
            <w:tcW w:w="1696" w:type="dxa"/>
          </w:tcPr>
          <w:p w14:paraId="0389C1FD" w14:textId="77777777" w:rsidR="004C2777" w:rsidRPr="006A1B7A" w:rsidRDefault="004C2777" w:rsidP="00423164">
            <w:pPr>
              <w:spacing w:before="40" w:after="40"/>
            </w:pPr>
            <w:r w:rsidRPr="006A1B7A">
              <w:t>MTD</w:t>
            </w:r>
          </w:p>
        </w:tc>
        <w:tc>
          <w:tcPr>
            <w:tcW w:w="7371" w:type="dxa"/>
          </w:tcPr>
          <w:p w14:paraId="56E3A721" w14:textId="77777777" w:rsidR="004C2777" w:rsidRPr="006A1B7A" w:rsidRDefault="004C2777" w:rsidP="00423164">
            <w:pPr>
              <w:spacing w:before="40" w:after="40"/>
            </w:pPr>
            <w:r w:rsidRPr="006A1B7A">
              <w:t xml:space="preserve">Maximum tolerated dose </w:t>
            </w:r>
          </w:p>
        </w:tc>
      </w:tr>
      <w:tr w:rsidR="006A1B7A" w:rsidRPr="006A1B7A" w14:paraId="4EA518C4" w14:textId="77777777" w:rsidTr="00F5489E">
        <w:tc>
          <w:tcPr>
            <w:tcW w:w="1696" w:type="dxa"/>
          </w:tcPr>
          <w:p w14:paraId="7969ADB3" w14:textId="77777777" w:rsidR="004C2777" w:rsidRPr="006A1B7A" w:rsidRDefault="004C2777" w:rsidP="00423164">
            <w:pPr>
              <w:spacing w:before="40" w:after="40"/>
            </w:pPr>
            <w:r w:rsidRPr="006A1B7A">
              <w:t>NMIBC</w:t>
            </w:r>
          </w:p>
        </w:tc>
        <w:tc>
          <w:tcPr>
            <w:tcW w:w="7371" w:type="dxa"/>
          </w:tcPr>
          <w:p w14:paraId="6639B36C" w14:textId="77777777" w:rsidR="004C2777" w:rsidRPr="006A1B7A" w:rsidRDefault="004C2777" w:rsidP="00423164">
            <w:pPr>
              <w:spacing w:before="40" w:after="40"/>
            </w:pPr>
            <w:r w:rsidRPr="006A1B7A">
              <w:t>Non-muscle invasive bladder cancer</w:t>
            </w:r>
          </w:p>
        </w:tc>
      </w:tr>
      <w:tr w:rsidR="006A1B7A" w:rsidRPr="006A1B7A" w14:paraId="7632BB7D" w14:textId="77777777" w:rsidTr="00F5489E">
        <w:tc>
          <w:tcPr>
            <w:tcW w:w="1696" w:type="dxa"/>
          </w:tcPr>
          <w:p w14:paraId="2EB3EB93" w14:textId="77777777" w:rsidR="004C2777" w:rsidRPr="006A1B7A" w:rsidRDefault="004C2777" w:rsidP="00423164">
            <w:pPr>
              <w:spacing w:before="40" w:after="40"/>
            </w:pPr>
            <w:r w:rsidRPr="006A1B7A">
              <w:t>OGTR</w:t>
            </w:r>
          </w:p>
        </w:tc>
        <w:tc>
          <w:tcPr>
            <w:tcW w:w="7371" w:type="dxa"/>
          </w:tcPr>
          <w:p w14:paraId="47612E1C" w14:textId="77777777" w:rsidR="004C2777" w:rsidRPr="006A1B7A" w:rsidRDefault="004C2777" w:rsidP="00423164">
            <w:pPr>
              <w:spacing w:before="40" w:after="40"/>
            </w:pPr>
            <w:r w:rsidRPr="006A1B7A">
              <w:t>Office of the Gene Technology Regulator</w:t>
            </w:r>
          </w:p>
        </w:tc>
      </w:tr>
      <w:tr w:rsidR="006A1B7A" w:rsidRPr="006A1B7A" w14:paraId="3A49FBE4" w14:textId="77777777" w:rsidTr="00F5489E">
        <w:tc>
          <w:tcPr>
            <w:tcW w:w="1696" w:type="dxa"/>
          </w:tcPr>
          <w:p w14:paraId="134FAA04" w14:textId="77777777" w:rsidR="004C2777" w:rsidRPr="006A1B7A" w:rsidRDefault="004C2777" w:rsidP="00423164">
            <w:pPr>
              <w:spacing w:before="40" w:after="40"/>
            </w:pPr>
            <w:r w:rsidRPr="006A1B7A">
              <w:t>PCR</w:t>
            </w:r>
          </w:p>
        </w:tc>
        <w:tc>
          <w:tcPr>
            <w:tcW w:w="7371" w:type="dxa"/>
          </w:tcPr>
          <w:p w14:paraId="723A1BD0" w14:textId="77777777" w:rsidR="004C2777" w:rsidRPr="006A1B7A" w:rsidRDefault="004C2777" w:rsidP="00423164">
            <w:pPr>
              <w:spacing w:before="40" w:after="40"/>
            </w:pPr>
            <w:r w:rsidRPr="006A1B7A">
              <w:t>Polymerase chain reaction</w:t>
            </w:r>
          </w:p>
        </w:tc>
      </w:tr>
      <w:tr w:rsidR="006A1B7A" w:rsidRPr="006A1B7A" w14:paraId="3319C841" w14:textId="77777777" w:rsidTr="00F5489E">
        <w:tc>
          <w:tcPr>
            <w:tcW w:w="1696" w:type="dxa"/>
          </w:tcPr>
          <w:p w14:paraId="43512116" w14:textId="77777777" w:rsidR="004C2777" w:rsidRPr="006A1B7A" w:rsidRDefault="004C2777" w:rsidP="00423164">
            <w:pPr>
              <w:spacing w:before="40" w:after="40"/>
            </w:pPr>
            <w:r w:rsidRPr="006A1B7A">
              <w:t>PFU</w:t>
            </w:r>
          </w:p>
        </w:tc>
        <w:tc>
          <w:tcPr>
            <w:tcW w:w="7371" w:type="dxa"/>
          </w:tcPr>
          <w:p w14:paraId="1A6F18DE" w14:textId="77777777" w:rsidR="004C2777" w:rsidRPr="006A1B7A" w:rsidRDefault="004C2777" w:rsidP="00423164">
            <w:pPr>
              <w:spacing w:before="40" w:after="40"/>
            </w:pPr>
            <w:r w:rsidRPr="006A1B7A">
              <w:t>Plaque forming units</w:t>
            </w:r>
          </w:p>
        </w:tc>
      </w:tr>
      <w:tr w:rsidR="006A1B7A" w:rsidRPr="006A1B7A" w14:paraId="37A38D97" w14:textId="77777777" w:rsidTr="00F5489E">
        <w:tc>
          <w:tcPr>
            <w:tcW w:w="1696" w:type="dxa"/>
          </w:tcPr>
          <w:p w14:paraId="7F2423A6" w14:textId="77777777" w:rsidR="004C2777" w:rsidRPr="006A1B7A" w:rsidRDefault="004C2777" w:rsidP="00423164">
            <w:pPr>
              <w:spacing w:before="40" w:after="40"/>
            </w:pPr>
            <w:proofErr w:type="spellStart"/>
            <w:r w:rsidRPr="006A1B7A">
              <w:t>pg</w:t>
            </w:r>
            <w:proofErr w:type="spellEnd"/>
          </w:p>
        </w:tc>
        <w:tc>
          <w:tcPr>
            <w:tcW w:w="7371" w:type="dxa"/>
          </w:tcPr>
          <w:p w14:paraId="2878A6CB" w14:textId="77777777" w:rsidR="004C2777" w:rsidRPr="006A1B7A" w:rsidRDefault="004C2777" w:rsidP="00423164">
            <w:pPr>
              <w:spacing w:before="40" w:after="40"/>
            </w:pPr>
            <w:r w:rsidRPr="006A1B7A">
              <w:t>Picogram</w:t>
            </w:r>
          </w:p>
        </w:tc>
      </w:tr>
      <w:tr w:rsidR="006A1B7A" w:rsidRPr="006A1B7A" w14:paraId="5C753D4F" w14:textId="77777777" w:rsidTr="00F5489E">
        <w:tc>
          <w:tcPr>
            <w:tcW w:w="1696" w:type="dxa"/>
          </w:tcPr>
          <w:p w14:paraId="187BBD83" w14:textId="77777777" w:rsidR="004C2777" w:rsidRPr="006A1B7A" w:rsidRDefault="004C2777" w:rsidP="00423164">
            <w:pPr>
              <w:spacing w:before="40" w:after="40"/>
            </w:pPr>
            <w:r w:rsidRPr="006A1B7A">
              <w:t>PRR</w:t>
            </w:r>
          </w:p>
        </w:tc>
        <w:tc>
          <w:tcPr>
            <w:tcW w:w="7371" w:type="dxa"/>
          </w:tcPr>
          <w:p w14:paraId="5E221465" w14:textId="77777777" w:rsidR="004C2777" w:rsidRPr="006A1B7A" w:rsidRDefault="004C2777" w:rsidP="00423164">
            <w:pPr>
              <w:spacing w:before="40" w:after="40"/>
            </w:pPr>
            <w:r w:rsidRPr="006A1B7A">
              <w:t>Post release review</w:t>
            </w:r>
          </w:p>
        </w:tc>
      </w:tr>
      <w:tr w:rsidR="006A1B7A" w:rsidRPr="006A1B7A" w14:paraId="4128458A" w14:textId="77777777" w:rsidTr="00F5489E">
        <w:tc>
          <w:tcPr>
            <w:tcW w:w="1696" w:type="dxa"/>
          </w:tcPr>
          <w:p w14:paraId="18BDD8A4" w14:textId="77777777" w:rsidR="004C2777" w:rsidRPr="006A1B7A" w:rsidRDefault="004C2777" w:rsidP="00423164">
            <w:pPr>
              <w:spacing w:before="40" w:after="40"/>
            </w:pPr>
            <w:r w:rsidRPr="006A1B7A">
              <w:t>qPCR</w:t>
            </w:r>
          </w:p>
        </w:tc>
        <w:tc>
          <w:tcPr>
            <w:tcW w:w="7371" w:type="dxa"/>
          </w:tcPr>
          <w:p w14:paraId="462CD65B" w14:textId="77777777" w:rsidR="004C2777" w:rsidRPr="006A1B7A" w:rsidRDefault="004C2777" w:rsidP="00423164">
            <w:pPr>
              <w:spacing w:before="40" w:after="40"/>
            </w:pPr>
            <w:r w:rsidRPr="006A1B7A">
              <w:t>Real-time quantitative polymerase chain reaction</w:t>
            </w:r>
          </w:p>
        </w:tc>
      </w:tr>
      <w:tr w:rsidR="006A1B7A" w:rsidRPr="006A1B7A" w14:paraId="31E08EE3" w14:textId="77777777" w:rsidTr="00F5489E">
        <w:tc>
          <w:tcPr>
            <w:tcW w:w="1696" w:type="dxa"/>
          </w:tcPr>
          <w:p w14:paraId="410088DD" w14:textId="77777777" w:rsidR="004C2777" w:rsidRPr="006A1B7A" w:rsidRDefault="004C2777" w:rsidP="00423164">
            <w:pPr>
              <w:spacing w:before="40" w:after="40"/>
            </w:pPr>
            <w:r w:rsidRPr="006A1B7A">
              <w:t>RARMP</w:t>
            </w:r>
          </w:p>
        </w:tc>
        <w:tc>
          <w:tcPr>
            <w:tcW w:w="7371" w:type="dxa"/>
          </w:tcPr>
          <w:p w14:paraId="4C8F55EF" w14:textId="77777777" w:rsidR="004C2777" w:rsidRPr="006A1B7A" w:rsidRDefault="004C2777" w:rsidP="00423164">
            <w:pPr>
              <w:spacing w:before="40" w:after="40"/>
            </w:pPr>
            <w:r w:rsidRPr="006A1B7A">
              <w:t>Risk Assessment and Risk Management Plan</w:t>
            </w:r>
          </w:p>
        </w:tc>
      </w:tr>
      <w:tr w:rsidR="006A1B7A" w:rsidRPr="006A1B7A" w14:paraId="5F9C3EA3" w14:textId="77777777" w:rsidTr="00F5489E">
        <w:tc>
          <w:tcPr>
            <w:tcW w:w="1696" w:type="dxa"/>
          </w:tcPr>
          <w:p w14:paraId="0ED664DF" w14:textId="77777777" w:rsidR="004C2777" w:rsidRPr="006A1B7A" w:rsidRDefault="004C2777" w:rsidP="00423164">
            <w:pPr>
              <w:spacing w:before="40" w:after="40"/>
            </w:pPr>
            <w:r w:rsidRPr="006A1B7A">
              <w:t>TGA</w:t>
            </w:r>
          </w:p>
        </w:tc>
        <w:tc>
          <w:tcPr>
            <w:tcW w:w="7371" w:type="dxa"/>
          </w:tcPr>
          <w:p w14:paraId="51E880A6" w14:textId="77777777" w:rsidR="004C2777" w:rsidRPr="006A1B7A" w:rsidRDefault="004C2777" w:rsidP="00423164">
            <w:pPr>
              <w:spacing w:before="40" w:after="40"/>
            </w:pPr>
            <w:r w:rsidRPr="006A1B7A">
              <w:t>Therapeutic Goods Administration</w:t>
            </w:r>
          </w:p>
        </w:tc>
      </w:tr>
      <w:tr w:rsidR="006A1B7A" w:rsidRPr="006A1B7A" w14:paraId="3009127D" w14:textId="77777777" w:rsidTr="00F5489E">
        <w:tc>
          <w:tcPr>
            <w:tcW w:w="1696" w:type="dxa"/>
          </w:tcPr>
          <w:p w14:paraId="081BE75C" w14:textId="77777777" w:rsidR="004C2777" w:rsidRPr="006A1B7A" w:rsidRDefault="004C2777" w:rsidP="00423164">
            <w:pPr>
              <w:spacing w:before="40" w:after="40"/>
            </w:pPr>
            <w:r w:rsidRPr="006A1B7A">
              <w:t>the Act</w:t>
            </w:r>
          </w:p>
        </w:tc>
        <w:tc>
          <w:tcPr>
            <w:tcW w:w="7371" w:type="dxa"/>
          </w:tcPr>
          <w:p w14:paraId="3187565E" w14:textId="77777777" w:rsidR="004C2777" w:rsidRPr="006A1B7A" w:rsidRDefault="004C2777" w:rsidP="00423164">
            <w:pPr>
              <w:spacing w:before="40" w:after="40"/>
            </w:pPr>
            <w:r w:rsidRPr="006A1B7A">
              <w:t>The</w:t>
            </w:r>
            <w:r w:rsidRPr="006A1B7A">
              <w:rPr>
                <w:i/>
                <w:iCs/>
              </w:rPr>
              <w:t xml:space="preserve"> Gene Technology Act 2000</w:t>
            </w:r>
          </w:p>
        </w:tc>
      </w:tr>
      <w:tr w:rsidR="006A1B7A" w:rsidRPr="006A1B7A" w14:paraId="7B68CF1F" w14:textId="77777777" w:rsidTr="00F5489E">
        <w:tc>
          <w:tcPr>
            <w:tcW w:w="1696" w:type="dxa"/>
          </w:tcPr>
          <w:p w14:paraId="6717240B" w14:textId="77777777" w:rsidR="004C2777" w:rsidRPr="006A1B7A" w:rsidRDefault="004C2777" w:rsidP="00423164">
            <w:pPr>
              <w:spacing w:before="40" w:after="40"/>
            </w:pPr>
            <w:r w:rsidRPr="006A1B7A">
              <w:t>the Regulations</w:t>
            </w:r>
          </w:p>
        </w:tc>
        <w:tc>
          <w:tcPr>
            <w:tcW w:w="7371" w:type="dxa"/>
          </w:tcPr>
          <w:p w14:paraId="7DCEA3A4" w14:textId="77777777" w:rsidR="004C2777" w:rsidRPr="006A1B7A" w:rsidRDefault="004C2777" w:rsidP="00423164">
            <w:pPr>
              <w:spacing w:before="40" w:after="40"/>
            </w:pPr>
            <w:r w:rsidRPr="006A1B7A">
              <w:t>The Gene Technology Regulations 2001</w:t>
            </w:r>
          </w:p>
        </w:tc>
      </w:tr>
      <w:tr w:rsidR="006A1B7A" w:rsidRPr="006A1B7A" w14:paraId="4E10E71A" w14:textId="77777777" w:rsidTr="00F5489E">
        <w:tc>
          <w:tcPr>
            <w:tcW w:w="1696" w:type="dxa"/>
          </w:tcPr>
          <w:p w14:paraId="7EDEE4E6" w14:textId="77777777" w:rsidR="004C2777" w:rsidRPr="006A1B7A" w:rsidRDefault="004C2777" w:rsidP="00423164">
            <w:pPr>
              <w:spacing w:before="40" w:after="40"/>
            </w:pPr>
            <w:r w:rsidRPr="006A1B7A">
              <w:t>the Regulator</w:t>
            </w:r>
          </w:p>
        </w:tc>
        <w:tc>
          <w:tcPr>
            <w:tcW w:w="7371" w:type="dxa"/>
          </w:tcPr>
          <w:p w14:paraId="48004982" w14:textId="77777777" w:rsidR="004C2777" w:rsidRPr="006A1B7A" w:rsidRDefault="004C2777" w:rsidP="00423164">
            <w:pPr>
              <w:spacing w:before="40" w:after="40"/>
            </w:pPr>
            <w:r w:rsidRPr="006A1B7A">
              <w:t>The Gene Technology Regulator</w:t>
            </w:r>
          </w:p>
        </w:tc>
      </w:tr>
      <w:tr w:rsidR="006A1B7A" w:rsidRPr="006A1B7A" w14:paraId="4CC0494A" w14:textId="77777777" w:rsidTr="00F5489E">
        <w:tc>
          <w:tcPr>
            <w:tcW w:w="1696" w:type="dxa"/>
          </w:tcPr>
          <w:p w14:paraId="797EB957" w14:textId="77777777" w:rsidR="004C2777" w:rsidRPr="006A1B7A" w:rsidRDefault="004C2777" w:rsidP="00423164">
            <w:pPr>
              <w:spacing w:before="40" w:after="40"/>
            </w:pPr>
            <w:proofErr w:type="spellStart"/>
            <w:r w:rsidRPr="006A1B7A">
              <w:t>vp</w:t>
            </w:r>
            <w:proofErr w:type="spellEnd"/>
          </w:p>
        </w:tc>
        <w:tc>
          <w:tcPr>
            <w:tcW w:w="7371" w:type="dxa"/>
          </w:tcPr>
          <w:p w14:paraId="0D994A33" w14:textId="77777777" w:rsidR="004C2777" w:rsidRPr="006A1B7A" w:rsidRDefault="004C2777" w:rsidP="00423164">
            <w:pPr>
              <w:spacing w:before="40" w:after="40"/>
            </w:pPr>
            <w:r w:rsidRPr="006A1B7A">
              <w:t>Viral particle</w:t>
            </w:r>
          </w:p>
        </w:tc>
      </w:tr>
      <w:tr w:rsidR="006A1B7A" w:rsidRPr="006A1B7A" w14:paraId="7EE20EFB" w14:textId="77777777" w:rsidTr="00F5489E">
        <w:tc>
          <w:tcPr>
            <w:tcW w:w="1696" w:type="dxa"/>
          </w:tcPr>
          <w:p w14:paraId="07C86FA8" w14:textId="77777777" w:rsidR="004C2777" w:rsidRPr="006A1B7A" w:rsidRDefault="004C2777" w:rsidP="00423164">
            <w:pPr>
              <w:spacing w:before="40" w:after="40"/>
            </w:pPr>
            <w:r w:rsidRPr="006A1B7A">
              <w:t>WT</w:t>
            </w:r>
          </w:p>
        </w:tc>
        <w:tc>
          <w:tcPr>
            <w:tcW w:w="7371" w:type="dxa"/>
          </w:tcPr>
          <w:p w14:paraId="2F70365B" w14:textId="77777777" w:rsidR="004C2777" w:rsidRPr="006A1B7A" w:rsidRDefault="004C2777" w:rsidP="00423164">
            <w:pPr>
              <w:spacing w:before="40" w:after="40"/>
            </w:pPr>
            <w:r w:rsidRPr="006A1B7A">
              <w:t>Wildtype</w:t>
            </w:r>
          </w:p>
        </w:tc>
      </w:tr>
    </w:tbl>
    <w:p w14:paraId="0729927A" w14:textId="2A6D7DBD" w:rsidR="0073687D" w:rsidRDefault="0073687D" w:rsidP="0073687D"/>
    <w:p w14:paraId="281B3EC0" w14:textId="77777777" w:rsidR="0073687D" w:rsidRDefault="0073687D" w:rsidP="0073687D"/>
    <w:p w14:paraId="11070064" w14:textId="77777777" w:rsidR="0073687D" w:rsidRDefault="0073687D" w:rsidP="0073687D">
      <w:pPr>
        <w:sectPr w:rsidR="0073687D" w:rsidSect="001C1B59">
          <w:headerReference w:type="default" r:id="rId14"/>
          <w:footerReference w:type="default" r:id="rId15"/>
          <w:footerReference w:type="first" r:id="rId16"/>
          <w:pgSz w:w="11906" w:h="16838"/>
          <w:pgMar w:top="1134" w:right="1134" w:bottom="1134" w:left="1134" w:header="708" w:footer="708" w:gutter="0"/>
          <w:pgNumType w:fmt="lowerRoman" w:start="1"/>
          <w:cols w:space="708"/>
          <w:docGrid w:linePitch="360"/>
        </w:sectPr>
      </w:pPr>
    </w:p>
    <w:p w14:paraId="4F7AB97E" w14:textId="54F6FCC2" w:rsidR="0073687D" w:rsidRPr="00B60A75" w:rsidRDefault="0075525C" w:rsidP="00B60A75">
      <w:pPr>
        <w:pStyle w:val="Chapterheading"/>
      </w:pPr>
      <w:bookmarkStart w:id="10" w:name="_Toc211613750"/>
      <w:r w:rsidRPr="00B60A75">
        <w:lastRenderedPageBreak/>
        <w:t>Risk assessment context</w:t>
      </w:r>
      <w:bookmarkEnd w:id="10"/>
    </w:p>
    <w:p w14:paraId="246F67F8" w14:textId="45A577E7" w:rsidR="00B60A75" w:rsidRPr="002E7EC1" w:rsidRDefault="007376F6" w:rsidP="00FA02E6">
      <w:pPr>
        <w:pStyle w:val="Sectionheading1"/>
      </w:pPr>
      <w:bookmarkStart w:id="11" w:name="_Toc211613751"/>
      <w:r w:rsidRPr="002E7EC1">
        <w:t>Background</w:t>
      </w:r>
      <w:bookmarkEnd w:id="11"/>
    </w:p>
    <w:p w14:paraId="584D665C" w14:textId="4A617AFD" w:rsidR="00B60A75" w:rsidRDefault="00B60A75" w:rsidP="003B3134">
      <w:pPr>
        <w:pStyle w:val="RARMPparagraph"/>
      </w:pPr>
      <w:r>
        <w:t xml:space="preserve">An application has been made under the </w:t>
      </w:r>
      <w:r w:rsidRPr="00F5489E">
        <w:rPr>
          <w:i/>
          <w:iCs/>
        </w:rPr>
        <w:t>Gene Technology Act 2000</w:t>
      </w:r>
      <w:r>
        <w:t xml:space="preserve"> (the Act) for Dealings involving the Intentional Release (DIR) of genetically modified organisms (GMOs) into the Australian environment.</w:t>
      </w:r>
    </w:p>
    <w:p w14:paraId="2C5CC126" w14:textId="5B4F94EE" w:rsidR="00B60A75" w:rsidRDefault="00B60A75" w:rsidP="003B3134">
      <w:pPr>
        <w:pStyle w:val="RARMPparagraph"/>
      </w:pPr>
      <w:r>
        <w:t xml:space="preserve">The Act and the Gene Technology Regulations 2001 (the Regulations), together with corresponding State and Territory legislation, comprise Australia’s national regulatory system for gene technology. Its objective is to protect the health and safety of people, and to protect the environment, by identifying risks posed by or </w:t>
      </w:r>
      <w:proofErr w:type="gramStart"/>
      <w:r>
        <w:t>as a result of</w:t>
      </w:r>
      <w:proofErr w:type="gramEnd"/>
      <w:r>
        <w:t xml:space="preserve"> gene technology, and by managing those risks through regulating certain dealings with GMOs.</w:t>
      </w:r>
    </w:p>
    <w:p w14:paraId="67021261" w14:textId="454FD939" w:rsidR="00B60A75" w:rsidRDefault="00B60A75" w:rsidP="003B3134">
      <w:pPr>
        <w:pStyle w:val="RARMPparagraph"/>
      </w:pPr>
      <w:r>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t>take into account</w:t>
      </w:r>
      <w:proofErr w:type="gramEnd"/>
      <w:r>
        <w:t xml:space="preserve"> and who must be consulted when preparing the RARMP.</w:t>
      </w:r>
    </w:p>
    <w:p w14:paraId="2246A3B5" w14:textId="50F40A5F" w:rsidR="00B60A75" w:rsidRDefault="00B60A75" w:rsidP="003B3134">
      <w:pPr>
        <w:pStyle w:val="RARMPparagraph"/>
      </w:pPr>
      <w:r>
        <w:t xml:space="preserve">The Risk Analysis Framework </w:t>
      </w:r>
      <w:r w:rsidR="00801580">
        <w:fldChar w:fldCharType="begin"/>
      </w:r>
      <w:r w:rsidR="00801580">
        <w:instrText xml:space="preserve"> ADDIN EN.CITE &lt;EndNote&gt;&lt;Cite&gt;&lt;Author&gt;OGTR&lt;/Author&gt;&lt;Year&gt;2013&lt;/Year&gt;&lt;RecNum&gt;1&lt;/RecNum&gt;&lt;DisplayText&gt;(OGTR, 2013)&lt;/DisplayText&gt;&lt;record&gt;&lt;rec-number&gt;1&lt;/rec-number&gt;&lt;foreign-keys&gt;&lt;key app="EN" db-id="xdvttrsx1z22a6etzw5pttv1fpe52099wrxs" timestamp="1685508445"&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801580">
        <w:fldChar w:fldCharType="separate"/>
      </w:r>
      <w:r w:rsidR="00801580">
        <w:rPr>
          <w:noProof/>
        </w:rPr>
        <w:t>(</w:t>
      </w:r>
      <w:hyperlink w:anchor="_ENREF_60" w:tooltip="OGTR, 2013 #1" w:history="1">
        <w:r w:rsidR="00FE6BFA">
          <w:rPr>
            <w:noProof/>
          </w:rPr>
          <w:t>OGTR, 2013</w:t>
        </w:r>
      </w:hyperlink>
      <w:r w:rsidR="00801580">
        <w:rPr>
          <w:noProof/>
        </w:rPr>
        <w:t>)</w:t>
      </w:r>
      <w:r w:rsidR="00801580">
        <w:fldChar w:fldCharType="end"/>
      </w:r>
      <w:r w:rsidR="0084704C">
        <w:t xml:space="preserve"> </w:t>
      </w:r>
      <w:r>
        <w:t xml:space="preserve">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w:t>
      </w:r>
      <w:r w:rsidRPr="00C60C97">
        <w:t xml:space="preserve">(OGTR) </w:t>
      </w:r>
      <w:hyperlink r:id="rId17" w:history="1">
        <w:r w:rsidRPr="00C60C97">
          <w:rPr>
            <w:rStyle w:val="Hyperlink"/>
            <w:color w:val="auto"/>
          </w:rPr>
          <w:t>website</w:t>
        </w:r>
      </w:hyperlink>
      <w:r>
        <w:t>.</w:t>
      </w:r>
    </w:p>
    <w:p w14:paraId="234D4756" w14:textId="656EA2D1" w:rsidR="00B60A75" w:rsidRDefault="00204BC8" w:rsidP="003B3134">
      <w:pPr>
        <w:pStyle w:val="RARMPparagraph"/>
      </w:pPr>
      <w:r>
        <w:t>Figure 1</w:t>
      </w:r>
      <w:r w:rsidR="00180086">
        <w:t xml:space="preserve"> </w:t>
      </w:r>
      <w:r w:rsidR="00B60A75">
        <w:t>shows the information that is considered, within the regulatory framework, in establishing the risk assessment context. This information is specific for each application. Potential risks to the health and safety of people or the environment posed by the proposed release are assessed within this context. Chapter 1 provides the specific information for establishing the risk assessment context for this application.</w:t>
      </w:r>
    </w:p>
    <w:p w14:paraId="3AF637A7" w14:textId="4CA0BD4A" w:rsidR="003B3134" w:rsidRDefault="003B3134" w:rsidP="000B60AF">
      <w:pPr>
        <w:keepNext/>
        <w:jc w:val="center"/>
      </w:pPr>
      <w:r w:rsidRPr="0090148B">
        <w:rPr>
          <w:noProof/>
          <w:lang w:eastAsia="en-AU"/>
        </w:rPr>
        <w:drawing>
          <wp:inline distT="0" distB="0" distL="0" distR="0" wp14:anchorId="329E956F" wp14:editId="2FAC523D">
            <wp:extent cx="4238625" cy="2857013"/>
            <wp:effectExtent l="0" t="0" r="0" b="635"/>
            <wp:docPr id="6" name="Picture 6" descr="Diagram of risk assessment context, listing the parameters that ar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f risk assessment context, listing the parameters that are consider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4966" cy="2868028"/>
                    </a:xfrm>
                    <a:prstGeom prst="rect">
                      <a:avLst/>
                    </a:prstGeom>
                    <a:noFill/>
                  </pic:spPr>
                </pic:pic>
              </a:graphicData>
            </a:graphic>
          </wp:inline>
        </w:drawing>
      </w:r>
    </w:p>
    <w:p w14:paraId="4815617A" w14:textId="448E55C4" w:rsidR="003B3134" w:rsidRPr="003B3134" w:rsidRDefault="000B60AF" w:rsidP="000B60AF">
      <w:pPr>
        <w:pStyle w:val="Figuretitle"/>
      </w:pPr>
      <w:bookmarkStart w:id="12" w:name="_Ref119353028"/>
      <w:bookmarkStart w:id="13" w:name="_Ref256168805"/>
      <w:r>
        <w:t xml:space="preserve">Figure </w:t>
      </w:r>
      <w:r w:rsidR="00417446">
        <w:fldChar w:fldCharType="begin"/>
      </w:r>
      <w:r w:rsidR="00417446">
        <w:instrText xml:space="preserve"> SEQ Figure \* ARABIC </w:instrText>
      </w:r>
      <w:r w:rsidR="00417446">
        <w:fldChar w:fldCharType="separate"/>
      </w:r>
      <w:r w:rsidR="00F3638E">
        <w:rPr>
          <w:noProof/>
        </w:rPr>
        <w:t>1</w:t>
      </w:r>
      <w:r w:rsidR="00417446">
        <w:rPr>
          <w:noProof/>
        </w:rPr>
        <w:fldChar w:fldCharType="end"/>
      </w:r>
      <w:bookmarkEnd w:id="12"/>
      <w:r>
        <w:t xml:space="preserve">. </w:t>
      </w:r>
      <w:r w:rsidR="003B3134" w:rsidRPr="000B60AF">
        <w:t>Summary of parameters used to establish the risk assessment context</w:t>
      </w:r>
      <w:bookmarkEnd w:id="13"/>
      <w:r w:rsidR="003B3134" w:rsidRPr="000B60AF">
        <w:t>, within the legislative requirements, operational policies and guidelines of the OGTR</w:t>
      </w:r>
      <w:r w:rsidR="00CE37EB">
        <w:t>,</w:t>
      </w:r>
      <w:r w:rsidR="003B3134" w:rsidRPr="000B60AF">
        <w:t xml:space="preserve"> and the </w:t>
      </w:r>
      <w:r w:rsidR="00E4799B">
        <w:t>Risk Analysis Framework</w:t>
      </w:r>
    </w:p>
    <w:p w14:paraId="4D8A990C" w14:textId="0A0DAA4C" w:rsidR="003B3134" w:rsidRDefault="00C24B39" w:rsidP="003B3134">
      <w:pPr>
        <w:pStyle w:val="RARMPparagraph"/>
      </w:pPr>
      <w:r>
        <w:t xml:space="preserve">Since this application is for commercial purposes, it does not meet the criteria for a limited and controlled release application under section 50A of the Act. Therefore, under section 50(3) of the Act, the Regulator was required to seek advice from prescribed experts, agencies and authorities on </w:t>
      </w:r>
      <w:r>
        <w:lastRenderedPageBreak/>
        <w:t>matters relevant to the preparation of the RARMP. This first round of consultation included the Gene Technology Technical Advisory Committee (GTTAC), State and Territory Governments, Australian Government authorities and agencies prescribed in the Regulations and the Minister for the Environment. A summary of issues contained in submissions received is provided in Appendix A</w:t>
      </w:r>
      <w:r w:rsidR="003B3134" w:rsidRPr="003B3134">
        <w:t>.</w:t>
      </w:r>
    </w:p>
    <w:p w14:paraId="494AD7D0" w14:textId="0EB27DAE" w:rsidR="00C24B39" w:rsidRDefault="00C24B39" w:rsidP="003B3134">
      <w:pPr>
        <w:pStyle w:val="RARMPparagraph"/>
      </w:pPr>
      <w:r>
        <w:t>Section 52 of the Act requires the Regulator</w:t>
      </w:r>
      <w:r w:rsidR="0051702F" w:rsidRPr="0051702F">
        <w:t xml:space="preserve">, in a second round of consultation, to seek comment on the RARMP from the experts, agencies and authorities outlined above, as well as the public. Advice from the prescribed experts, agencies and authorities in the second round of consultation, and how it was </w:t>
      </w:r>
      <w:proofErr w:type="gramStart"/>
      <w:r w:rsidR="0051702F" w:rsidRPr="0051702F">
        <w:t>taken into account</w:t>
      </w:r>
      <w:proofErr w:type="gramEnd"/>
      <w:r w:rsidR="0051702F" w:rsidRPr="0051702F">
        <w:t xml:space="preserve">, is summarised in Appendix B. </w:t>
      </w:r>
      <w:r w:rsidR="0047267A">
        <w:t>Two</w:t>
      </w:r>
      <w:r w:rsidR="0051702F" w:rsidRPr="0051702F">
        <w:t xml:space="preserve"> public submissions were received</w:t>
      </w:r>
      <w:r w:rsidR="00F27FC1">
        <w:t>,</w:t>
      </w:r>
      <w:r w:rsidR="0051702F" w:rsidRPr="0051702F">
        <w:t xml:space="preserve"> and their consideration is summarised in Appendix C.</w:t>
      </w:r>
    </w:p>
    <w:p w14:paraId="7D9B7A07" w14:textId="1F51F1F1" w:rsidR="001500A7" w:rsidRDefault="001500A7" w:rsidP="001500A7">
      <w:pPr>
        <w:pStyle w:val="Sectionheading2"/>
      </w:pPr>
      <w:bookmarkStart w:id="14" w:name="_Ref142304042"/>
      <w:bookmarkStart w:id="15" w:name="_Toc211613752"/>
      <w:r>
        <w:t>Interface with other regulatory schemes</w:t>
      </w:r>
      <w:bookmarkEnd w:id="14"/>
      <w:bookmarkEnd w:id="15"/>
    </w:p>
    <w:p w14:paraId="3688D681" w14:textId="1EAA1AB1" w:rsidR="00C24B39" w:rsidRDefault="00C24B39" w:rsidP="00C24B39">
      <w:pPr>
        <w:pStyle w:val="RARMPparagraph"/>
      </w:pPr>
      <w:r>
        <w:t>Gene technology legislation operates in conjunction with other regulatory schemes in Australia. The GMOs and any proposed dealings conducted under a licence issued by the Regulator may also be subject to regulation by other Australian government agencies that regulate GMOs or GM products, including Food Standards Australia New Zealand (FSANZ), the Australian Pesticides and Veterinary Medicines Authority (APVMA)</w:t>
      </w:r>
      <w:r w:rsidR="00290E71">
        <w:t>,</w:t>
      </w:r>
      <w:r>
        <w:t xml:space="preserve"> </w:t>
      </w:r>
      <w:r w:rsidR="00290E71">
        <w:t>the Therapeutic Goods Administration (TGA), t</w:t>
      </w:r>
      <w:r w:rsidR="00290E71" w:rsidRPr="00290E71">
        <w:t>he Australian Industrial Chemicals Introduction Scheme (AICIS)</w:t>
      </w:r>
      <w:r w:rsidR="00290E71">
        <w:t>,</w:t>
      </w:r>
      <w:r w:rsidR="00290E71" w:rsidRPr="00290E71">
        <w:t xml:space="preserve"> </w:t>
      </w:r>
      <w:r>
        <w:t>and the Department of Agriculture, Fisheries and Forestry (DAFF). Proposed dealings may also be subject to the operation of State legislation declaring areas to be GM, GM free, or both, for marketing purposes.</w:t>
      </w:r>
    </w:p>
    <w:p w14:paraId="31F68ED7" w14:textId="76ED0140" w:rsidR="001500A7" w:rsidRDefault="00C24B39" w:rsidP="001500A7">
      <w:pPr>
        <w:pStyle w:val="RARMPparagraph"/>
      </w:pPr>
      <w:r>
        <w:t xml:space="preserve">To avoid duplication of regulatory oversight, risks that </w:t>
      </w:r>
      <w:r w:rsidR="00A41296">
        <w:t>will be</w:t>
      </w:r>
      <w:r>
        <w:t xml:space="preserve"> considered by other regulatory agencies would not be assessed</w:t>
      </w:r>
      <w:r w:rsidR="00D02308">
        <w:t xml:space="preserve"> </w:t>
      </w:r>
      <w:r w:rsidR="00F82CF2">
        <w:t>or</w:t>
      </w:r>
      <w:r w:rsidR="00D02308">
        <w:t xml:space="preserve"> managed</w:t>
      </w:r>
      <w:r>
        <w:t xml:space="preserve"> by the Regulator.</w:t>
      </w:r>
    </w:p>
    <w:p w14:paraId="2AE0D75A" w14:textId="36D50FFE" w:rsidR="00C24B39" w:rsidRDefault="00C24B39" w:rsidP="001500A7">
      <w:pPr>
        <w:pStyle w:val="RARMPparagraph"/>
      </w:pPr>
      <w:r>
        <w:t xml:space="preserve">For the commercial supply of a live GM </w:t>
      </w:r>
      <w:r w:rsidR="00253C24" w:rsidRPr="006A1B7A">
        <w:t>therapeutic</w:t>
      </w:r>
      <w:r w:rsidRPr="006A1B7A">
        <w:t xml:space="preserve">, </w:t>
      </w:r>
      <w:r>
        <w:t>dealings regulated under the Act include the import, transport</w:t>
      </w:r>
      <w:r w:rsidR="00822B46">
        <w:t>, storage,</w:t>
      </w:r>
      <w:r>
        <w:t xml:space="preserve"> and disposal of GMOs. The Regulator has assessed risks to people </w:t>
      </w:r>
      <w:proofErr w:type="gramStart"/>
      <w:r>
        <w:t>as a consequence of</w:t>
      </w:r>
      <w:proofErr w:type="gramEnd"/>
      <w:r>
        <w:t xml:space="preserve"> these activities and risks from persistence of the GMOs in the environment</w:t>
      </w:r>
      <w:r w:rsidR="00D02308">
        <w:t xml:space="preserve"> and has considered the necessity of risk management</w:t>
      </w:r>
      <w:r w:rsidR="00486525">
        <w:t xml:space="preserve"> for these risks</w:t>
      </w:r>
      <w:r>
        <w:t>.</w:t>
      </w:r>
    </w:p>
    <w:p w14:paraId="04E92D95" w14:textId="4363211C" w:rsidR="00C24B39" w:rsidRPr="006A1B7A" w:rsidRDefault="00C24B39" w:rsidP="001500A7">
      <w:pPr>
        <w:pStyle w:val="RARMPparagraph"/>
      </w:pPr>
      <w:r>
        <w:t xml:space="preserve">The DAFF regulates products imported into Australia to protect Australia from biosecurity risks. Under the </w:t>
      </w:r>
      <w:r w:rsidRPr="00C24B39">
        <w:rPr>
          <w:i/>
          <w:iCs/>
        </w:rPr>
        <w:t>Biosecurity Act 2015</w:t>
      </w:r>
      <w:r>
        <w:t xml:space="preserve">, the importation of biological material such as live GM </w:t>
      </w:r>
      <w:r w:rsidR="00253C24" w:rsidRPr="006A1B7A">
        <w:t>therapeutics</w:t>
      </w:r>
      <w:r w:rsidRPr="006A1B7A">
        <w:t xml:space="preserve"> requires a permit from </w:t>
      </w:r>
      <w:r w:rsidR="00822B46" w:rsidRPr="006A1B7A">
        <w:t xml:space="preserve">the </w:t>
      </w:r>
      <w:r w:rsidRPr="006A1B7A">
        <w:t>DAFF.</w:t>
      </w:r>
    </w:p>
    <w:p w14:paraId="3E572C55" w14:textId="12A02336" w:rsidR="00C24B39" w:rsidRDefault="00C24B39" w:rsidP="001500A7">
      <w:pPr>
        <w:pStyle w:val="RARMPparagraph"/>
      </w:pPr>
      <w:r w:rsidRPr="006A1B7A">
        <w:t xml:space="preserve">The TGA provides a national system of controls for therapeutic goods. It administers the provisions of the </w:t>
      </w:r>
      <w:r w:rsidRPr="006A1B7A">
        <w:rPr>
          <w:i/>
          <w:iCs/>
        </w:rPr>
        <w:t>Therapeutic Goods Act 1989</w:t>
      </w:r>
      <w:r w:rsidRPr="006A1B7A">
        <w:t xml:space="preserve"> which specifies the standard that must be met before a </w:t>
      </w:r>
      <w:r w:rsidR="00EE353A" w:rsidRPr="006A1B7A">
        <w:t>therapeutic product</w:t>
      </w:r>
      <w:r w:rsidRPr="006A1B7A">
        <w:t xml:space="preserve"> can be</w:t>
      </w:r>
      <w:r w:rsidR="00CE37EB" w:rsidRPr="006A1B7A">
        <w:t xml:space="preserve"> included </w:t>
      </w:r>
      <w:r w:rsidRPr="006A1B7A">
        <w:t xml:space="preserve">on the Australian Register of Therapeutic Goods (ARTG). Inclusion in </w:t>
      </w:r>
      <w:r w:rsidR="00D2069C" w:rsidRPr="006A1B7A">
        <w:t xml:space="preserve">the </w:t>
      </w:r>
      <w:r w:rsidRPr="006A1B7A">
        <w:t xml:space="preserve">ARTG is required before a </w:t>
      </w:r>
      <w:r w:rsidR="00172683" w:rsidRPr="006A1B7A">
        <w:t xml:space="preserve">live biological </w:t>
      </w:r>
      <w:bookmarkStart w:id="16" w:name="_Hlk189144735"/>
      <w:r w:rsidR="00172683" w:rsidRPr="006A1B7A">
        <w:t>therapeutic product</w:t>
      </w:r>
      <w:r w:rsidRPr="006A1B7A">
        <w:t xml:space="preserve"> </w:t>
      </w:r>
      <w:bookmarkEnd w:id="16"/>
      <w:r w:rsidRPr="006A1B7A">
        <w:t>can be lawfully supplied in Australia. As part of this process, the TGA would assess the quality, safety</w:t>
      </w:r>
      <w:r w:rsidR="00822B46" w:rsidRPr="006A1B7A">
        <w:t>,</w:t>
      </w:r>
      <w:r w:rsidRPr="006A1B7A">
        <w:t xml:space="preserve"> and efficacy of the </w:t>
      </w:r>
      <w:r w:rsidR="00F36CEC" w:rsidRPr="006A1B7A">
        <w:t>therapeutic product</w:t>
      </w:r>
      <w:r w:rsidRPr="006A1B7A">
        <w:t xml:space="preserve">. Quality aspects could include batch-to-batch consistency in </w:t>
      </w:r>
      <w:r w:rsidR="00F36CEC" w:rsidRPr="006A1B7A">
        <w:t>product</w:t>
      </w:r>
      <w:r w:rsidRPr="006A1B7A">
        <w:t xml:space="preserve"> composition, purity, and potency. Safety aspects could include </w:t>
      </w:r>
      <w:r w:rsidR="005B00DB" w:rsidRPr="006A1B7A">
        <w:t xml:space="preserve">the </w:t>
      </w:r>
      <w:r w:rsidRPr="006A1B7A">
        <w:t>toxicological and allergenicity profile</w:t>
      </w:r>
      <w:r w:rsidR="00F36CEC" w:rsidRPr="006A1B7A">
        <w:t>s</w:t>
      </w:r>
      <w:r>
        <w:t>, including any excipients, by-products, and impurities from manufacture.</w:t>
      </w:r>
    </w:p>
    <w:p w14:paraId="265AC9DF" w14:textId="65001E5A" w:rsidR="00C24B39" w:rsidRDefault="00C24B39" w:rsidP="001500A7">
      <w:pPr>
        <w:pStyle w:val="RARMPparagraph"/>
      </w:pPr>
      <w:r>
        <w:t xml:space="preserve">The administration/use of GMOs as therapeutics is not regulated under gene technology legislation. The Regulator does not assess </w:t>
      </w:r>
      <w:r w:rsidRPr="006A1B7A">
        <w:t>excipients</w:t>
      </w:r>
      <w:r w:rsidRPr="00172683">
        <w:rPr>
          <w:color w:val="0000FF"/>
        </w:rPr>
        <w:t xml:space="preserve"> </w:t>
      </w:r>
      <w:r>
        <w:t>and would not assess manufacturing by</w:t>
      </w:r>
      <w:r w:rsidR="00D97FA1">
        <w:noBreakHyphen/>
      </w:r>
      <w:r>
        <w:t>products and impurities unless they are GM products.</w:t>
      </w:r>
    </w:p>
    <w:p w14:paraId="13359BFE" w14:textId="7AA95EF2" w:rsidR="00C24B39" w:rsidRPr="006A1B7A" w:rsidRDefault="00C24B39" w:rsidP="001500A7">
      <w:pPr>
        <w:pStyle w:val="RARMPparagraph"/>
      </w:pPr>
      <w:r>
        <w:t xml:space="preserve">The labelling, handling, sale and supply of scheduled medicines is regulated through the Scheduling Policy Framework for Medicines and Chemicals </w:t>
      </w:r>
      <w:r w:rsidR="00F52C1E">
        <w:fldChar w:fldCharType="begin"/>
      </w:r>
      <w:r w:rsidR="00CD22DB">
        <w:instrText xml:space="preserve"> ADDIN EN.CITE &lt;EndNote&gt;&lt;Cite&gt;&lt;Author&gt;AHMAC&lt;/Author&gt;&lt;Year&gt;2018&lt;/Year&gt;&lt;RecNum&gt;2&lt;/RecNum&gt;&lt;DisplayText&gt;(AHMAC, 2018)&lt;/DisplayText&gt;&lt;record&gt;&lt;rec-number&gt;2&lt;/rec-number&gt;&lt;foreign-keys&gt;&lt;key app="EN" db-id="xdvttrsx1z22a6etzw5pttv1fpe52099wrxs" timestamp="1685509879"&gt;2&lt;/key&gt;&lt;/foreign-keys&gt;&lt;ref-type name="Web Page"&gt;12&lt;/ref-type&gt;&lt;contributors&gt;&lt;authors&gt;&lt;author&gt;AHMAC&lt;/author&gt;&lt;/authors&gt;&lt;/contributors&gt;&lt;titles&gt;&lt;title&gt;Scheduling policy framework for medicines and chemicals&lt;/title&gt;&lt;/titles&gt;&lt;number&gt;June 2023&lt;/number&gt;&lt;dates&gt;&lt;year&gt;2018&lt;/year&gt;&lt;/dates&gt;&lt;publisher&gt;Therapeutics Goods Adminstration&lt;/publisher&gt;&lt;urls&gt;&lt;related-urls&gt;&lt;url&gt;https://www.tga.gov.au/publication/ahmac-scheduling-policy-framework-medicines-and-chemicals&lt;/url&gt;&lt;/related-urls&gt;&lt;/urls&gt;&lt;/record&gt;&lt;/Cite&gt;&lt;/EndNote&gt;</w:instrText>
      </w:r>
      <w:r w:rsidR="00F52C1E">
        <w:fldChar w:fldCharType="separate"/>
      </w:r>
      <w:r w:rsidR="00F52C1E">
        <w:rPr>
          <w:noProof/>
        </w:rPr>
        <w:t>(</w:t>
      </w:r>
      <w:hyperlink w:anchor="_ENREF_5" w:tooltip="AHMAC, 2018 #2" w:history="1">
        <w:r w:rsidR="00FE6BFA">
          <w:rPr>
            <w:noProof/>
          </w:rPr>
          <w:t>AHMAC, 2018</w:t>
        </w:r>
      </w:hyperlink>
      <w:r w:rsidR="00F52C1E">
        <w:rPr>
          <w:noProof/>
        </w:rPr>
        <w:t>)</w:t>
      </w:r>
      <w:r w:rsidR="00F52C1E">
        <w:fldChar w:fldCharType="end"/>
      </w:r>
      <w:r>
        <w:t xml:space="preserve">. Guidelines for the safe handling, storage and distribution of Schedule 4 medicines such as </w:t>
      </w:r>
      <w:r w:rsidR="002C65FA" w:rsidRPr="006A1B7A">
        <w:t>biological medicines like the GMO</w:t>
      </w:r>
      <w:r w:rsidRPr="006A1B7A">
        <w:t xml:space="preserve"> are specified through the Australian Code of good wholesaling practice for medicines in schedules 2, 3, 4 </w:t>
      </w:r>
      <w:r w:rsidR="00C54803" w:rsidRPr="006A1B7A">
        <w:t>and</w:t>
      </w:r>
      <w:r w:rsidRPr="006A1B7A">
        <w:t xml:space="preserve"> 8 </w:t>
      </w:r>
      <w:r w:rsidR="00F52C1E" w:rsidRPr="006A1B7A">
        <w:fldChar w:fldCharType="begin"/>
      </w:r>
      <w:r w:rsidR="00CD22DB" w:rsidRPr="006A1B7A">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F52C1E" w:rsidRPr="006A1B7A">
        <w:fldChar w:fldCharType="separate"/>
      </w:r>
      <w:r w:rsidR="00F52C1E" w:rsidRPr="006A1B7A">
        <w:rPr>
          <w:noProof/>
        </w:rPr>
        <w:t>(</w:t>
      </w:r>
      <w:hyperlink w:anchor="_ENREF_58" w:tooltip="NCCTG, 2011 #3" w:history="1">
        <w:r w:rsidR="00FE6BFA" w:rsidRPr="006A1B7A">
          <w:rPr>
            <w:noProof/>
          </w:rPr>
          <w:t>NCCTG, 2011</w:t>
        </w:r>
      </w:hyperlink>
      <w:r w:rsidR="00F52C1E" w:rsidRPr="006A1B7A">
        <w:rPr>
          <w:noProof/>
        </w:rPr>
        <w:t>)</w:t>
      </w:r>
      <w:r w:rsidR="00F52C1E" w:rsidRPr="006A1B7A">
        <w:fldChar w:fldCharType="end"/>
      </w:r>
      <w:r w:rsidRPr="006A1B7A">
        <w:t>. The provisions of this Code, which ensure that quality is maintained during wholesaling, are applied through applicable State and Territory therapeutic goods/drugs and poisons legislation, and/or State or Territory wholesaler licensing arrangements.</w:t>
      </w:r>
    </w:p>
    <w:p w14:paraId="7EEB5CB2" w14:textId="5FE6FA38" w:rsidR="00891032" w:rsidRPr="006A1B7A" w:rsidRDefault="00891032" w:rsidP="002E7EC1">
      <w:pPr>
        <w:pStyle w:val="Sectionheading1"/>
      </w:pPr>
      <w:bookmarkStart w:id="17" w:name="_Toc211613753"/>
      <w:r w:rsidRPr="006A1B7A">
        <w:lastRenderedPageBreak/>
        <w:t>The proposed dealings</w:t>
      </w:r>
      <w:bookmarkEnd w:id="17"/>
    </w:p>
    <w:p w14:paraId="23A72872" w14:textId="30211B55" w:rsidR="00C54803" w:rsidRPr="006A1B7A" w:rsidRDefault="00996D80" w:rsidP="00C5277E">
      <w:pPr>
        <w:pStyle w:val="RARMPparagraph"/>
      </w:pPr>
      <w:r w:rsidRPr="006A1B7A">
        <w:t>Ferring</w:t>
      </w:r>
      <w:r w:rsidR="00D73A85" w:rsidRPr="006A1B7A">
        <w:t xml:space="preserve"> Pharmaceuticals Pty Ltd</w:t>
      </w:r>
      <w:r w:rsidR="00C54803" w:rsidRPr="006A1B7A">
        <w:t xml:space="preserve"> (</w:t>
      </w:r>
      <w:r w:rsidRPr="006A1B7A">
        <w:t>Ferring</w:t>
      </w:r>
      <w:r w:rsidR="00C54803" w:rsidRPr="006A1B7A">
        <w:t>) is seeking authorisation for the commercial supply of a</w:t>
      </w:r>
      <w:r w:rsidR="00D73A85" w:rsidRPr="006A1B7A">
        <w:t xml:space="preserve">n adenoviral vector-based </w:t>
      </w:r>
      <w:r w:rsidR="00324D1C" w:rsidRPr="006A1B7A">
        <w:t>therapeutic</w:t>
      </w:r>
      <w:r w:rsidR="00635CDC" w:rsidRPr="006A1B7A">
        <w:t xml:space="preserve"> product</w:t>
      </w:r>
      <w:r w:rsidR="00D73A85" w:rsidRPr="006A1B7A">
        <w:t xml:space="preserve">, </w:t>
      </w:r>
      <w:proofErr w:type="spellStart"/>
      <w:r w:rsidR="00D73A85" w:rsidRPr="006A1B7A">
        <w:t>nadofaragene</w:t>
      </w:r>
      <w:proofErr w:type="spellEnd"/>
      <w:r w:rsidR="00D73A85" w:rsidRPr="006A1B7A">
        <w:t xml:space="preserve"> </w:t>
      </w:r>
      <w:proofErr w:type="spellStart"/>
      <w:r w:rsidR="00D73A85" w:rsidRPr="006A1B7A">
        <w:t>firadenovec</w:t>
      </w:r>
      <w:proofErr w:type="spellEnd"/>
      <w:r w:rsidR="000B535E" w:rsidRPr="006A1B7A">
        <w:t xml:space="preserve"> (also known as </w:t>
      </w:r>
      <w:proofErr w:type="spellStart"/>
      <w:r w:rsidR="000B535E" w:rsidRPr="006A1B7A">
        <w:t>nadofaragene</w:t>
      </w:r>
      <w:proofErr w:type="spellEnd"/>
      <w:r w:rsidR="000B535E" w:rsidRPr="006A1B7A">
        <w:t xml:space="preserve"> </w:t>
      </w:r>
      <w:proofErr w:type="spellStart"/>
      <w:r w:rsidR="000B535E" w:rsidRPr="006A1B7A">
        <w:t>firadenovec-vncg</w:t>
      </w:r>
      <w:proofErr w:type="spellEnd"/>
      <w:r w:rsidR="000B535E" w:rsidRPr="006A1B7A">
        <w:t xml:space="preserve">, </w:t>
      </w:r>
      <w:proofErr w:type="spellStart"/>
      <w:r w:rsidR="000B535E" w:rsidRPr="006A1B7A">
        <w:t>rAd</w:t>
      </w:r>
      <w:proofErr w:type="spellEnd"/>
      <w:r w:rsidR="000B535E" w:rsidRPr="006A1B7A">
        <w:t>-IFN/Syn3</w:t>
      </w:r>
      <w:r w:rsidR="004B696E" w:rsidRPr="006A1B7A">
        <w:t xml:space="preserve"> </w:t>
      </w:r>
      <w:r w:rsidR="000B535E" w:rsidRPr="006A1B7A">
        <w:t xml:space="preserve">and </w:t>
      </w:r>
      <w:proofErr w:type="spellStart"/>
      <w:r w:rsidR="000B535E" w:rsidRPr="006A1B7A">
        <w:t>Adstiladrin</w:t>
      </w:r>
      <w:proofErr w:type="spellEnd"/>
      <w:r w:rsidR="000B535E" w:rsidRPr="006A1B7A">
        <w:t>)</w:t>
      </w:r>
      <w:r w:rsidR="00F44C82" w:rsidRPr="006A1B7A">
        <w:t>,</w:t>
      </w:r>
      <w:r w:rsidR="000B535E" w:rsidRPr="006A1B7A">
        <w:t xml:space="preserve"> </w:t>
      </w:r>
      <w:r w:rsidR="00C5277E" w:rsidRPr="006A1B7A">
        <w:t>in Australia</w:t>
      </w:r>
      <w:r w:rsidR="00950BD0" w:rsidRPr="006A1B7A">
        <w:t>.</w:t>
      </w:r>
      <w:r w:rsidR="00C5277E" w:rsidRPr="006A1B7A">
        <w:t xml:space="preserve"> </w:t>
      </w:r>
      <w:r w:rsidR="00DA57DA" w:rsidRPr="006A1B7A">
        <w:t xml:space="preserve">This GM </w:t>
      </w:r>
      <w:r w:rsidR="00AF0E21" w:rsidRPr="006A1B7A">
        <w:t>therapeutic</w:t>
      </w:r>
      <w:r w:rsidR="009E1EC7" w:rsidRPr="006A1B7A">
        <w:t xml:space="preserve"> has been developed as a </w:t>
      </w:r>
      <w:r w:rsidR="00324D1C" w:rsidRPr="006A1B7A">
        <w:t>therap</w:t>
      </w:r>
      <w:r w:rsidR="00635CDC" w:rsidRPr="006A1B7A">
        <w:t>y</w:t>
      </w:r>
      <w:r w:rsidR="009E1EC7" w:rsidRPr="006A1B7A">
        <w:t xml:space="preserve"> </w:t>
      </w:r>
      <w:r w:rsidR="0045717E" w:rsidRPr="006A1B7A">
        <w:t>for</w:t>
      </w:r>
      <w:r w:rsidR="009E1EC7" w:rsidRPr="006A1B7A">
        <w:t xml:space="preserve"> </w:t>
      </w:r>
      <w:r w:rsidR="0045717E" w:rsidRPr="006A1B7A">
        <w:t xml:space="preserve">the treatment of adult patients </w:t>
      </w:r>
      <w:bookmarkStart w:id="18" w:name="_Hlk195010461"/>
      <w:r w:rsidR="0045717E" w:rsidRPr="006A1B7A">
        <w:t xml:space="preserve">with high-grade Bacillus Calmette-Guérin </w:t>
      </w:r>
      <w:bookmarkStart w:id="19" w:name="_Hlk193456569"/>
      <w:r w:rsidR="0045717E" w:rsidRPr="006A1B7A">
        <w:t>(BCG)-unresponsive non-muscle invasive bladder cancer</w:t>
      </w:r>
      <w:bookmarkEnd w:id="18"/>
      <w:r w:rsidR="0045717E" w:rsidRPr="006A1B7A">
        <w:t xml:space="preserve"> (NMIBC)</w:t>
      </w:r>
      <w:bookmarkEnd w:id="19"/>
      <w:r w:rsidR="0045717E" w:rsidRPr="006A1B7A">
        <w:t>.</w:t>
      </w:r>
      <w:r w:rsidR="009E1EC7" w:rsidRPr="006A1B7A">
        <w:t xml:space="preserve"> </w:t>
      </w:r>
      <w:r w:rsidR="00C23D3D" w:rsidRPr="006A1B7A">
        <w:t>The GM therapeutic is administered by intravesical (bladder) instillation.</w:t>
      </w:r>
    </w:p>
    <w:p w14:paraId="05DAB6A0" w14:textId="44ABD470" w:rsidR="00C5277E" w:rsidRPr="006A1B7A" w:rsidRDefault="00C5277E" w:rsidP="00C54803">
      <w:pPr>
        <w:pStyle w:val="RARMPparagraph"/>
      </w:pPr>
      <w:r w:rsidRPr="006A1B7A">
        <w:t xml:space="preserve">For the ongoing commercial supply of </w:t>
      </w:r>
      <w:bookmarkStart w:id="20" w:name="_Hlk193286041"/>
      <w:proofErr w:type="spellStart"/>
      <w:r w:rsidR="0045717E" w:rsidRPr="006A1B7A">
        <w:t>nadofaragene</w:t>
      </w:r>
      <w:proofErr w:type="spellEnd"/>
      <w:r w:rsidR="0045717E" w:rsidRPr="006A1B7A">
        <w:t xml:space="preserve"> </w:t>
      </w:r>
      <w:proofErr w:type="spellStart"/>
      <w:r w:rsidR="0045717E" w:rsidRPr="006A1B7A">
        <w:t>firadenovec</w:t>
      </w:r>
      <w:bookmarkEnd w:id="20"/>
      <w:proofErr w:type="spellEnd"/>
      <w:r w:rsidRPr="006A1B7A">
        <w:t>, the dealings assessed by the Regulator are</w:t>
      </w:r>
      <w:r w:rsidR="007E4813" w:rsidRPr="006A1B7A">
        <w:t xml:space="preserve"> to</w:t>
      </w:r>
      <w:r w:rsidRPr="006A1B7A">
        <w:t>:</w:t>
      </w:r>
    </w:p>
    <w:p w14:paraId="3DB98BDD" w14:textId="1C49AB33" w:rsidR="00C5277E" w:rsidRPr="006A1B7A" w:rsidRDefault="008451DB" w:rsidP="00C5277E">
      <w:pPr>
        <w:pStyle w:val="Lista"/>
      </w:pPr>
      <w:r w:rsidRPr="006A1B7A">
        <w:t xml:space="preserve">import </w:t>
      </w:r>
      <w:r w:rsidR="00C5277E" w:rsidRPr="006A1B7A">
        <w:t>the GMO</w:t>
      </w:r>
    </w:p>
    <w:p w14:paraId="731AB937" w14:textId="513988D6" w:rsidR="00C5277E" w:rsidRPr="006A1B7A" w:rsidRDefault="008451DB" w:rsidP="00C5277E">
      <w:pPr>
        <w:pStyle w:val="Lista"/>
      </w:pPr>
      <w:r w:rsidRPr="006A1B7A">
        <w:t xml:space="preserve">transport </w:t>
      </w:r>
      <w:r w:rsidR="00C5277E" w:rsidRPr="006A1B7A">
        <w:t>the GMO</w:t>
      </w:r>
    </w:p>
    <w:p w14:paraId="2209B8BD" w14:textId="27435442" w:rsidR="00C5277E" w:rsidRPr="006A1B7A" w:rsidRDefault="008451DB" w:rsidP="00C5277E">
      <w:pPr>
        <w:pStyle w:val="Lista"/>
      </w:pPr>
      <w:r w:rsidRPr="006A1B7A">
        <w:t xml:space="preserve">dispose </w:t>
      </w:r>
      <w:r w:rsidR="00C5277E" w:rsidRPr="006A1B7A">
        <w:t>of the GMO</w:t>
      </w:r>
    </w:p>
    <w:p w14:paraId="28BAC0EE" w14:textId="5D042BA3" w:rsidR="00C5277E" w:rsidRPr="006A1B7A" w:rsidRDefault="00C5277E" w:rsidP="00C5277E">
      <w:pPr>
        <w:pStyle w:val="Lista"/>
        <w:numPr>
          <w:ilvl w:val="0"/>
          <w:numId w:val="0"/>
        </w:numPr>
        <w:ind w:left="360"/>
      </w:pPr>
      <w:r w:rsidRPr="006A1B7A">
        <w:t xml:space="preserve">and the possession (including storage), supply or use of the GMO for the purposes of, or </w:t>
      </w:r>
      <w:proofErr w:type="gramStart"/>
      <w:r w:rsidRPr="006A1B7A">
        <w:t>in the course of</w:t>
      </w:r>
      <w:proofErr w:type="gramEnd"/>
      <w:r w:rsidRPr="006A1B7A">
        <w:t>, any of the above.</w:t>
      </w:r>
    </w:p>
    <w:p w14:paraId="73990D7E" w14:textId="03B7F3F9" w:rsidR="00FA226C" w:rsidRPr="006A1B7A" w:rsidRDefault="00FA226C" w:rsidP="00FA226C">
      <w:pPr>
        <w:pStyle w:val="Sectionheading2"/>
      </w:pPr>
      <w:bookmarkStart w:id="21" w:name="_Ref142303833"/>
      <w:bookmarkStart w:id="22" w:name="_Toc211613754"/>
      <w:r w:rsidRPr="006A1B7A">
        <w:t>Details of the proposed dealings</w:t>
      </w:r>
      <w:bookmarkEnd w:id="21"/>
      <w:bookmarkEnd w:id="22"/>
    </w:p>
    <w:p w14:paraId="1FA642DD" w14:textId="4F5280FF" w:rsidR="004D00BE" w:rsidRPr="006A1B7A" w:rsidRDefault="001A4367" w:rsidP="004D00BE">
      <w:pPr>
        <w:pStyle w:val="RARMPparagraph"/>
      </w:pPr>
      <w:r w:rsidRPr="006A1B7A">
        <w:t xml:space="preserve">Nadofaragene </w:t>
      </w:r>
      <w:bookmarkStart w:id="23" w:name="_Hlk189836391"/>
      <w:proofErr w:type="spellStart"/>
      <w:r w:rsidRPr="006A1B7A">
        <w:t>firadenovec</w:t>
      </w:r>
      <w:bookmarkEnd w:id="23"/>
      <w:proofErr w:type="spellEnd"/>
      <w:r w:rsidRPr="006A1B7A">
        <w:t xml:space="preserve"> is manufactured by </w:t>
      </w:r>
      <w:proofErr w:type="spellStart"/>
      <w:r w:rsidRPr="006A1B7A">
        <w:t>FinVector</w:t>
      </w:r>
      <w:proofErr w:type="spellEnd"/>
      <w:r w:rsidRPr="006A1B7A">
        <w:t xml:space="preserve"> Oy </w:t>
      </w:r>
      <w:r w:rsidR="00F708E7">
        <w:t>(</w:t>
      </w:r>
      <w:proofErr w:type="spellStart"/>
      <w:r w:rsidR="00F708E7">
        <w:t>FinVector</w:t>
      </w:r>
      <w:proofErr w:type="spellEnd"/>
      <w:r w:rsidR="00F708E7">
        <w:t xml:space="preserve">) </w:t>
      </w:r>
      <w:r w:rsidRPr="006A1B7A">
        <w:t xml:space="preserve">in Finland. </w:t>
      </w:r>
      <w:r w:rsidR="00996D80" w:rsidRPr="006A1B7A">
        <w:t>Ferring</w:t>
      </w:r>
      <w:r w:rsidR="004D00BE" w:rsidRPr="006A1B7A">
        <w:t xml:space="preserve"> proposes to import the </w:t>
      </w:r>
      <w:r w:rsidR="00DA57DA" w:rsidRPr="006A1B7A">
        <w:t xml:space="preserve">GM </w:t>
      </w:r>
      <w:r w:rsidR="00AF0E21" w:rsidRPr="006A1B7A">
        <w:t>therapeutic</w:t>
      </w:r>
      <w:r w:rsidR="004D00BE" w:rsidRPr="006A1B7A">
        <w:t xml:space="preserve"> </w:t>
      </w:r>
      <w:r w:rsidR="004C2777" w:rsidRPr="006A1B7A">
        <w:t xml:space="preserve">into Australia </w:t>
      </w:r>
      <w:r w:rsidR="004D00BE" w:rsidRPr="006A1B7A">
        <w:t xml:space="preserve">from </w:t>
      </w:r>
      <w:proofErr w:type="spellStart"/>
      <w:r w:rsidRPr="006A1B7A">
        <w:t>FinVector</w:t>
      </w:r>
      <w:proofErr w:type="spellEnd"/>
      <w:r w:rsidR="004D00BE" w:rsidRPr="006A1B7A">
        <w:t xml:space="preserve">. </w:t>
      </w:r>
    </w:p>
    <w:p w14:paraId="16A8ED46" w14:textId="0CFABCAD" w:rsidR="00B22F63" w:rsidRPr="006A1B7A" w:rsidRDefault="00E9165E" w:rsidP="00D5131E">
      <w:pPr>
        <w:pStyle w:val="RARMPparagraph"/>
      </w:pPr>
      <w:r w:rsidRPr="006A1B7A">
        <w:t xml:space="preserve">The </w:t>
      </w:r>
      <w:r w:rsidR="00A81415" w:rsidRPr="006A1B7A">
        <w:t xml:space="preserve">GM </w:t>
      </w:r>
      <w:r w:rsidR="00AF0E21" w:rsidRPr="006A1B7A">
        <w:t>therapeutic</w:t>
      </w:r>
      <w:r w:rsidRPr="006A1B7A">
        <w:t xml:space="preserve"> </w:t>
      </w:r>
      <w:r w:rsidR="00934B04" w:rsidRPr="006A1B7A">
        <w:t>would</w:t>
      </w:r>
      <w:r w:rsidRPr="006A1B7A">
        <w:t xml:space="preserve"> be </w:t>
      </w:r>
      <w:r w:rsidR="00DF5B3A" w:rsidRPr="006A1B7A">
        <w:t xml:space="preserve">shipped from </w:t>
      </w:r>
      <w:proofErr w:type="spellStart"/>
      <w:r w:rsidR="00DF5B3A" w:rsidRPr="006A1B7A">
        <w:t>FinVector</w:t>
      </w:r>
      <w:proofErr w:type="spellEnd"/>
      <w:r w:rsidRPr="006A1B7A">
        <w:t xml:space="preserve"> </w:t>
      </w:r>
      <w:r w:rsidR="00DF5B3A" w:rsidRPr="006A1B7A">
        <w:t xml:space="preserve">in sealed containers with tamper proof seals in appropriate secondary packaging. </w:t>
      </w:r>
      <w:bookmarkStart w:id="24" w:name="_Hlk197610701"/>
      <w:r w:rsidR="00DF5B3A" w:rsidRPr="006A1B7A">
        <w:t>Each unit</w:t>
      </w:r>
      <w:r w:rsidR="00C11246">
        <w:t>-</w:t>
      </w:r>
      <w:r w:rsidR="00DF5B3A" w:rsidRPr="006A1B7A">
        <w:t>dose</w:t>
      </w:r>
      <w:r w:rsidR="00C11246">
        <w:rPr>
          <w:rStyle w:val="FootnoteReference"/>
        </w:rPr>
        <w:footnoteReference w:id="3"/>
      </w:r>
      <w:r w:rsidR="00DF5B3A" w:rsidRPr="006A1B7A">
        <w:t xml:space="preserve"> of the ready-to-use </w:t>
      </w:r>
      <w:r w:rsidR="000D2D40" w:rsidRPr="006A1B7A">
        <w:t xml:space="preserve">pack </w:t>
      </w:r>
      <w:r w:rsidR="00DF5B3A" w:rsidRPr="006A1B7A">
        <w:t>contains 4 single-dose vials. The unit-dose pack contains absorbent material under the vials</w:t>
      </w:r>
      <w:bookmarkEnd w:id="24"/>
      <w:r w:rsidR="00DF5B3A" w:rsidRPr="006A1B7A">
        <w:t xml:space="preserve">. </w:t>
      </w:r>
    </w:p>
    <w:p w14:paraId="1D074D0D" w14:textId="126C8B3C" w:rsidR="00DB047B" w:rsidRDefault="00F770F4" w:rsidP="00F770F4">
      <w:pPr>
        <w:pStyle w:val="RARMPparagraph"/>
      </w:pPr>
      <w:r w:rsidRPr="006A1B7A">
        <w:t xml:space="preserve">Once the </w:t>
      </w:r>
      <w:r w:rsidR="00A81415" w:rsidRPr="006A1B7A">
        <w:t xml:space="preserve">GM </w:t>
      </w:r>
      <w:r w:rsidR="00AF0E21" w:rsidRPr="006A1B7A">
        <w:t>therapeutic</w:t>
      </w:r>
      <w:r w:rsidRPr="006A1B7A">
        <w:t xml:space="preserve"> has entered Australia, storage, transport, and </w:t>
      </w:r>
      <w:r>
        <w:t>handling w</w:t>
      </w:r>
      <w:r w:rsidR="00934B04">
        <w:t>ould</w:t>
      </w:r>
      <w:r>
        <w:t xml:space="preserve"> be conducted in accordance with local regulations, the </w:t>
      </w:r>
      <w:r w:rsidRPr="00826D51">
        <w:rPr>
          <w:i/>
          <w:iCs/>
        </w:rPr>
        <w:t>W</w:t>
      </w:r>
      <w:r w:rsidR="00290E71">
        <w:rPr>
          <w:i/>
          <w:iCs/>
        </w:rPr>
        <w:t>orld Health Organization</w:t>
      </w:r>
      <w:r w:rsidRPr="00826D51">
        <w:rPr>
          <w:i/>
          <w:iCs/>
        </w:rPr>
        <w:t xml:space="preserve"> Good storage and distribution practices for medical products</w:t>
      </w:r>
      <w:r>
        <w:t xml:space="preserve"> </w:t>
      </w:r>
      <w:r>
        <w:fldChar w:fldCharType="begin"/>
      </w:r>
      <w:r w:rsidR="00D44E62">
        <w:instrText xml:space="preserve"> ADDIN EN.CITE &lt;EndNote&gt;&lt;Cite&gt;&lt;Author&gt;World Health Organization&lt;/Author&gt;&lt;Year&gt;2020&lt;/Year&gt;&lt;RecNum&gt;15142&lt;/RecNum&gt;&lt;DisplayText&gt;(World Health Organization, 2020)&lt;/DisplayText&gt;&lt;record&gt;&lt;rec-number&gt;15142&lt;/rec-number&gt;&lt;foreign-keys&gt;&lt;key app="EN" db-id="vf22ax0roe9ssce55r0vrezirwdtv52edrxs" timestamp="1746512434"&gt;15142&lt;/key&gt;&lt;/foreign-keys&gt;&lt;ref-type name="Report"&gt;27&lt;/ref-type&gt;&lt;contributors&gt;&lt;authors&gt;&lt;author&gt;World Health Organization,&lt;/author&gt;&lt;/authors&gt;&lt;tertiary-authors&gt;&lt;author&gt;WHO&lt;/author&gt;&lt;/tertiary-authors&gt;&lt;/contributors&gt;&lt;titles&gt;&lt;title&gt;TRS 1025 - Annex 7: Good storage and distribution practices for medical products&lt;/title&gt;&lt;secondary-title&gt;WHO Technical Report Series&lt;/secondary-title&gt;&lt;/titles&gt;&lt;volume&gt;1025&lt;/volume&gt;&lt;dates&gt;&lt;year&gt;2020&lt;/year&gt;&lt;/dates&gt;&lt;urls&gt;&lt;related-urls&gt;&lt;url&gt;https://www.who.int/publications/m/item/trs-1025-annex-7&lt;/url&gt;&lt;/related-urls&gt;&lt;/urls&gt;&lt;access-date&gt;13/6/2023&lt;/access-date&gt;&lt;/record&gt;&lt;/Cite&gt;&lt;/EndNote&gt;</w:instrText>
      </w:r>
      <w:r>
        <w:fldChar w:fldCharType="separate"/>
      </w:r>
      <w:r>
        <w:rPr>
          <w:noProof/>
        </w:rPr>
        <w:t>(</w:t>
      </w:r>
      <w:hyperlink w:anchor="_ENREF_92" w:tooltip="World Health Organization, 2020 #15142" w:history="1">
        <w:r w:rsidR="00FE6BFA">
          <w:rPr>
            <w:noProof/>
          </w:rPr>
          <w:t>World Health Organization, 2020</w:t>
        </w:r>
      </w:hyperlink>
      <w:r>
        <w:rPr>
          <w:noProof/>
        </w:rPr>
        <w:t>)</w:t>
      </w:r>
      <w:r>
        <w:fldChar w:fldCharType="end"/>
      </w:r>
      <w:r>
        <w:t xml:space="preserve">, and the </w:t>
      </w:r>
      <w:r w:rsidRPr="008A0F9B">
        <w:rPr>
          <w:i/>
          <w:iCs/>
        </w:rPr>
        <w:t>Australian Code of Good Wholesaling Practice for Medicines in schedules 2, 3, 4 and 8</w:t>
      </w:r>
      <w:r w:rsidR="00415455">
        <w:t xml:space="preserve"> </w:t>
      </w:r>
      <w:r w:rsidR="00CD22DB">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CD22DB">
        <w:fldChar w:fldCharType="separate"/>
      </w:r>
      <w:r w:rsidR="00CD22DB">
        <w:rPr>
          <w:noProof/>
        </w:rPr>
        <w:t>(</w:t>
      </w:r>
      <w:hyperlink w:anchor="_ENREF_58" w:tooltip="NCCTG, 2011 #3" w:history="1">
        <w:r w:rsidR="00FE6BFA">
          <w:rPr>
            <w:noProof/>
          </w:rPr>
          <w:t>NCCTG, 2011</w:t>
        </w:r>
      </w:hyperlink>
      <w:r w:rsidR="00CD22DB">
        <w:rPr>
          <w:noProof/>
        </w:rPr>
        <w:t>)</w:t>
      </w:r>
      <w:r w:rsidR="00CD22DB">
        <w:fldChar w:fldCharType="end"/>
      </w:r>
      <w:r>
        <w:t xml:space="preserve">, which includes maintenance of the cold chain and security arrangements to prevent unauthorised access to the medicines. </w:t>
      </w:r>
    </w:p>
    <w:p w14:paraId="51A64FB9" w14:textId="0A24DED7" w:rsidR="00F770F4" w:rsidRPr="006A1B7A" w:rsidRDefault="002536AB" w:rsidP="00F770F4">
      <w:pPr>
        <w:pStyle w:val="RARMPparagraph"/>
      </w:pPr>
      <w:r w:rsidRPr="006A1B7A">
        <w:t xml:space="preserve">When ordered </w:t>
      </w:r>
      <w:r w:rsidR="00CF6C97">
        <w:t>by</w:t>
      </w:r>
      <w:r w:rsidR="00CF6C97" w:rsidRPr="006A1B7A">
        <w:t xml:space="preserve"> </w:t>
      </w:r>
      <w:r w:rsidRPr="006A1B7A">
        <w:t xml:space="preserve">a clinic, a unit-dose pack will be </w:t>
      </w:r>
      <w:r w:rsidR="00AF1421" w:rsidRPr="006A1B7A">
        <w:t>distribut</w:t>
      </w:r>
      <w:r w:rsidRPr="006A1B7A">
        <w:t xml:space="preserve">ed </w:t>
      </w:r>
      <w:r w:rsidR="00AF1421" w:rsidRPr="006A1B7A">
        <w:t xml:space="preserve">directly to medical facilities with a smaller shipper </w:t>
      </w:r>
      <w:r w:rsidRPr="006A1B7A">
        <w:t xml:space="preserve">in a bio-hazard bag surrounded by dry ice. </w:t>
      </w:r>
      <w:bookmarkStart w:id="25" w:name="_Hlk197611278"/>
      <w:r w:rsidR="00AF1421" w:rsidRPr="006A1B7A">
        <w:t>T</w:t>
      </w:r>
      <w:r w:rsidRPr="006A1B7A">
        <w:t xml:space="preserve">he unit-dose pack </w:t>
      </w:r>
      <w:r w:rsidR="00AF1421" w:rsidRPr="006A1B7A">
        <w:t>will not be repackaged</w:t>
      </w:r>
      <w:r w:rsidR="00560563" w:rsidRPr="006A1B7A">
        <w:t xml:space="preserve"> </w:t>
      </w:r>
      <w:bookmarkEnd w:id="25"/>
      <w:r w:rsidR="00560563" w:rsidRPr="006A1B7A">
        <w:t>but</w:t>
      </w:r>
      <w:r w:rsidRPr="006A1B7A">
        <w:t xml:space="preserve"> the box </w:t>
      </w:r>
      <w:r w:rsidR="00560563" w:rsidRPr="006A1B7A">
        <w:t xml:space="preserve">will have a </w:t>
      </w:r>
      <w:r w:rsidRPr="006A1B7A">
        <w:t xml:space="preserve">serial </w:t>
      </w:r>
      <w:r w:rsidR="00560563" w:rsidRPr="006A1B7A">
        <w:t xml:space="preserve">number </w:t>
      </w:r>
      <w:r w:rsidRPr="006A1B7A">
        <w:t>for distribution control. On receipt at the clinic, the unit</w:t>
      </w:r>
      <w:r w:rsidR="00C11246">
        <w:t>-</w:t>
      </w:r>
      <w:r w:rsidRPr="006A1B7A">
        <w:t>dose will be stored in a freezer until it is unsealed when needed for a patient.</w:t>
      </w:r>
    </w:p>
    <w:p w14:paraId="320564DE" w14:textId="16E65952" w:rsidR="00E9165E" w:rsidRPr="006A1B7A" w:rsidRDefault="00D5131E" w:rsidP="00970A39">
      <w:pPr>
        <w:pStyle w:val="RARMPparagraph"/>
      </w:pPr>
      <w:r w:rsidRPr="006A1B7A">
        <w:t xml:space="preserve">If approved by both the Regulator and the TGA, </w:t>
      </w:r>
      <w:r w:rsidR="00996D80" w:rsidRPr="006A1B7A">
        <w:t>Ferring</w:t>
      </w:r>
      <w:r w:rsidRPr="006A1B7A">
        <w:t xml:space="preserve"> intends to supply </w:t>
      </w:r>
      <w:proofErr w:type="spellStart"/>
      <w:r w:rsidR="001C598A" w:rsidRPr="006A1B7A">
        <w:t>nadofaragene</w:t>
      </w:r>
      <w:proofErr w:type="spellEnd"/>
      <w:r w:rsidR="001C598A" w:rsidRPr="006A1B7A">
        <w:t xml:space="preserve"> </w:t>
      </w:r>
      <w:proofErr w:type="spellStart"/>
      <w:r w:rsidR="001C598A" w:rsidRPr="006A1B7A">
        <w:t>firadenovec</w:t>
      </w:r>
      <w:proofErr w:type="spellEnd"/>
      <w:r w:rsidRPr="006A1B7A">
        <w:t xml:space="preserve"> </w:t>
      </w:r>
      <w:r w:rsidR="00811ED8" w:rsidRPr="006A1B7A">
        <w:rPr>
          <w:rFonts w:cs="Calibri"/>
        </w:rPr>
        <w:t>Australia</w:t>
      </w:r>
      <w:r w:rsidR="00D97FA1" w:rsidRPr="006A1B7A">
        <w:rPr>
          <w:rFonts w:cs="Calibri"/>
        </w:rPr>
        <w:noBreakHyphen/>
      </w:r>
      <w:r w:rsidR="00811ED8" w:rsidRPr="006A1B7A">
        <w:rPr>
          <w:rFonts w:cs="Calibri"/>
        </w:rPr>
        <w:t xml:space="preserve">wide for </w:t>
      </w:r>
      <w:r w:rsidR="00F97669" w:rsidRPr="006A1B7A">
        <w:rPr>
          <w:rFonts w:cs="Calibri"/>
        </w:rPr>
        <w:t>treatment of adult patients with high-grade BCG-unresponsive NMIBC</w:t>
      </w:r>
      <w:r w:rsidRPr="006A1B7A">
        <w:t>.</w:t>
      </w:r>
      <w:r w:rsidR="00B14816" w:rsidRPr="006A1B7A">
        <w:t xml:space="preserve"> </w:t>
      </w:r>
      <w:r w:rsidR="001C598A" w:rsidRPr="006A1B7A">
        <w:t xml:space="preserve">The clinic </w:t>
      </w:r>
      <w:r w:rsidR="00B14816" w:rsidRPr="006A1B7A">
        <w:t xml:space="preserve">sites </w:t>
      </w:r>
      <w:r w:rsidR="001C598A" w:rsidRPr="006A1B7A">
        <w:t xml:space="preserve">to be involved in the commercial supply of the </w:t>
      </w:r>
      <w:r w:rsidR="00A81415" w:rsidRPr="006A1B7A">
        <w:t xml:space="preserve">GM </w:t>
      </w:r>
      <w:r w:rsidR="00AF0E21" w:rsidRPr="006A1B7A">
        <w:t>therapeutic</w:t>
      </w:r>
      <w:r w:rsidR="001C598A" w:rsidRPr="006A1B7A">
        <w:t xml:space="preserve"> would be the </w:t>
      </w:r>
      <w:r w:rsidR="0089448C" w:rsidRPr="006A1B7A">
        <w:t>u</w:t>
      </w:r>
      <w:r w:rsidR="001C598A" w:rsidRPr="006A1B7A">
        <w:t xml:space="preserve">rology and </w:t>
      </w:r>
      <w:r w:rsidR="0089448C" w:rsidRPr="006A1B7A">
        <w:t>o</w:t>
      </w:r>
      <w:r w:rsidR="001C598A" w:rsidRPr="006A1B7A">
        <w:t>ncology department</w:t>
      </w:r>
      <w:r w:rsidR="00B412CE">
        <w:t>s</w:t>
      </w:r>
      <w:r w:rsidR="001C598A" w:rsidRPr="006A1B7A">
        <w:t xml:space="preserve"> of hos</w:t>
      </w:r>
      <w:r w:rsidR="0089448C" w:rsidRPr="006A1B7A">
        <w:t>p</w:t>
      </w:r>
      <w:r w:rsidR="001C598A" w:rsidRPr="006A1B7A">
        <w:t>itals</w:t>
      </w:r>
      <w:r w:rsidR="00B14816" w:rsidRPr="006A1B7A">
        <w:t>.</w:t>
      </w:r>
    </w:p>
    <w:p w14:paraId="066D6936" w14:textId="6C845E2C" w:rsidR="005221D4" w:rsidRPr="006A1B7A" w:rsidRDefault="005221D4" w:rsidP="005221D4">
      <w:pPr>
        <w:pStyle w:val="RARMPparagraph"/>
      </w:pPr>
      <w:r w:rsidRPr="006A1B7A">
        <w:t xml:space="preserve">Disposal of </w:t>
      </w:r>
      <w:r w:rsidR="00934B04" w:rsidRPr="006A1B7A">
        <w:t xml:space="preserve">the GM </w:t>
      </w:r>
      <w:r w:rsidR="00AF0E21" w:rsidRPr="006A1B7A">
        <w:t>therapeutic</w:t>
      </w:r>
      <w:r w:rsidR="00934B04" w:rsidRPr="006A1B7A">
        <w:t xml:space="preserve"> and any associated material contaminated with the GMO</w:t>
      </w:r>
      <w:r w:rsidRPr="006A1B7A">
        <w:t xml:space="preserve"> would be in accordance with the requirements of the </w:t>
      </w:r>
      <w:r w:rsidRPr="006A1B7A">
        <w:rPr>
          <w:i/>
          <w:iCs/>
        </w:rPr>
        <w:t>Work Health and Safety Act 2011</w:t>
      </w:r>
      <w:r w:rsidRPr="006A1B7A">
        <w:t xml:space="preserve"> </w:t>
      </w:r>
      <w:r w:rsidR="009621A3" w:rsidRPr="006A1B7A">
        <w:fldChar w:fldCharType="begin"/>
      </w:r>
      <w:r w:rsidR="00D44E62" w:rsidRPr="006A1B7A">
        <w:instrText xml:space="preserve"> ADDIN EN.CITE &lt;EndNote&gt;&lt;Cite&gt;&lt;Author&gt;Commonwealth of Australia&lt;/Author&gt;&lt;Year&gt;2011&lt;/Year&gt;&lt;RecNum&gt;15179&lt;/RecNum&gt;&lt;DisplayText&gt;(Commonwealth of Australia, 2011)&lt;/DisplayText&gt;&lt;record&gt;&lt;rec-number&gt;15179&lt;/rec-number&gt;&lt;foreign-keys&gt;&lt;key app="EN" db-id="vf22ax0roe9ssce55r0vrezirwdtv52edrxs" timestamp="1746512452"&gt;15179&lt;/key&gt;&lt;/foreign-keys&gt;&lt;ref-type name="Legal Rule or Regulation"&gt;50&lt;/ref-type&gt;&lt;contributors&gt;&lt;authors&gt;&lt;author&gt;Commonwealth of Australia,&lt;/author&gt;&lt;/authors&gt;&lt;/contributors&gt;&lt;titles&gt;&lt;title&gt;&lt;style face="italic" font="default" size="100%"&gt;Health and Safety Act 2011&lt;/style&gt;&lt;/title&gt;&lt;secondary-title&gt;C2022C00082&lt;/secondary-title&gt;&lt;/titles&gt;&lt;keywords&gt;&lt;keyword&gt;Occupational Health&lt;/keyword&gt;&lt;keyword&gt;Health&lt;/keyword&gt;&lt;keyword&gt;and&lt;/keyword&gt;&lt;keyword&gt;Safety&lt;/keyword&gt;&lt;/keywords&gt;&lt;dates&gt;&lt;year&gt;2011&lt;/year&gt;&lt;pub-dates&gt;&lt;date&gt;2022&lt;/date&gt;&lt;/pub-dates&gt;&lt;/dates&gt;&lt;urls&gt;&lt;related-urls&gt;&lt;url&gt;https://www.legislation.gov.au/Details/C2022C00082&lt;/url&gt;&lt;/related-urls&gt;&lt;/urls&gt;&lt;/record&gt;&lt;/Cite&gt;&lt;/EndNote&gt;</w:instrText>
      </w:r>
      <w:r w:rsidR="009621A3" w:rsidRPr="006A1B7A">
        <w:fldChar w:fldCharType="separate"/>
      </w:r>
      <w:r w:rsidR="009621A3" w:rsidRPr="006A1B7A">
        <w:rPr>
          <w:noProof/>
        </w:rPr>
        <w:t>(</w:t>
      </w:r>
      <w:hyperlink w:anchor="_ENREF_17" w:tooltip="Commonwealth of Australia, 2011 #15179" w:history="1">
        <w:r w:rsidR="00FE6BFA" w:rsidRPr="006A1B7A">
          <w:rPr>
            <w:noProof/>
          </w:rPr>
          <w:t>Commonwealth of Australia, 2011</w:t>
        </w:r>
      </w:hyperlink>
      <w:r w:rsidR="009621A3" w:rsidRPr="006A1B7A">
        <w:rPr>
          <w:noProof/>
        </w:rPr>
        <w:t>)</w:t>
      </w:r>
      <w:r w:rsidR="009621A3" w:rsidRPr="006A1B7A">
        <w:fldChar w:fldCharType="end"/>
      </w:r>
      <w:r w:rsidR="00A251EA" w:rsidRPr="006A1B7A">
        <w:t xml:space="preserve"> </w:t>
      </w:r>
      <w:r w:rsidRPr="006A1B7A">
        <w:t xml:space="preserve">and related </w:t>
      </w:r>
      <w:r w:rsidR="005F37B2" w:rsidRPr="006A1B7A">
        <w:t>S</w:t>
      </w:r>
      <w:r w:rsidRPr="006A1B7A">
        <w:t xml:space="preserve">tate and </w:t>
      </w:r>
      <w:r w:rsidR="005F37B2" w:rsidRPr="006A1B7A">
        <w:t>T</w:t>
      </w:r>
      <w:r w:rsidRPr="006A1B7A">
        <w:t>erritory legislation.</w:t>
      </w:r>
    </w:p>
    <w:p w14:paraId="78F19D74" w14:textId="61FB9E59" w:rsidR="00FA226C" w:rsidRPr="006A1B7A" w:rsidRDefault="005221D4" w:rsidP="000455EC">
      <w:pPr>
        <w:pStyle w:val="RARMPparagraph"/>
      </w:pPr>
      <w:r w:rsidRPr="006A1B7A">
        <w:t xml:space="preserve">At the </w:t>
      </w:r>
      <w:r w:rsidR="000455EC" w:rsidRPr="006A1B7A">
        <w:t>clinic sites</w:t>
      </w:r>
      <w:r w:rsidRPr="006A1B7A">
        <w:t xml:space="preserve"> where </w:t>
      </w:r>
      <w:r w:rsidR="005C2CE7" w:rsidRPr="006A1B7A">
        <w:t xml:space="preserve">the administration of the GM </w:t>
      </w:r>
      <w:r w:rsidR="00AF0E21" w:rsidRPr="006A1B7A">
        <w:t>therapeutic</w:t>
      </w:r>
      <w:r w:rsidRPr="006A1B7A">
        <w:t xml:space="preserve"> occurs, </w:t>
      </w:r>
      <w:r w:rsidR="000455EC" w:rsidRPr="006A1B7A">
        <w:t xml:space="preserve">vented vial adapters will be used to transfer </w:t>
      </w:r>
      <w:r w:rsidR="003F710B" w:rsidRPr="006A1B7A">
        <w:t xml:space="preserve">the drug </w:t>
      </w:r>
      <w:r w:rsidR="000455EC" w:rsidRPr="006A1B7A">
        <w:t>from the vial to the syringe to eliminate the risk of needle stick injuries. U</w:t>
      </w:r>
      <w:r w:rsidR="0040723F" w:rsidRPr="006A1B7A">
        <w:t>nused drug</w:t>
      </w:r>
      <w:r w:rsidR="005C2CE7" w:rsidRPr="006A1B7A">
        <w:t xml:space="preserve">, and </w:t>
      </w:r>
      <w:r w:rsidR="0040723F" w:rsidRPr="006A1B7A">
        <w:t>used vials, syringes, vented vial adapters</w:t>
      </w:r>
      <w:r w:rsidR="005C2CE7" w:rsidRPr="006A1B7A">
        <w:t>,</w:t>
      </w:r>
      <w:r w:rsidR="0040723F" w:rsidRPr="006A1B7A">
        <w:t xml:space="preserve"> any disposable instruments or other consumable materials such as gowns, dressings</w:t>
      </w:r>
      <w:r w:rsidR="00A86138" w:rsidRPr="006A1B7A">
        <w:t xml:space="preserve">, </w:t>
      </w:r>
      <w:r w:rsidR="0040723F" w:rsidRPr="006A1B7A">
        <w:t>gauze</w:t>
      </w:r>
      <w:r w:rsidR="00A86138" w:rsidRPr="006A1B7A">
        <w:t xml:space="preserve"> and </w:t>
      </w:r>
      <w:r w:rsidR="0040723F" w:rsidRPr="006A1B7A">
        <w:t>bandages used during the procedure will be disposed of in a manner consistent with the standard practice of the institution for biohazardous materials</w:t>
      </w:r>
      <w:r w:rsidR="00E9165E" w:rsidRPr="006A1B7A">
        <w:t>.</w:t>
      </w:r>
      <w:r w:rsidR="0040723F" w:rsidRPr="006A1B7A">
        <w:t xml:space="preserve"> This will involve temporary containment in sharps bins or clearly marked bags </w:t>
      </w:r>
      <w:r w:rsidR="0040723F" w:rsidRPr="006A1B7A">
        <w:lastRenderedPageBreak/>
        <w:t>(e.g. biohazard, medical waste) prior to autoclaving and/or incineration either onsite or offsite as per local institutional guidelines for handling infectious material.</w:t>
      </w:r>
    </w:p>
    <w:p w14:paraId="5C7E09FF" w14:textId="3AFB6166" w:rsidR="000D29E7" w:rsidRDefault="000D29E7" w:rsidP="00DE66DA">
      <w:pPr>
        <w:pStyle w:val="Sectionheading1"/>
      </w:pPr>
      <w:bookmarkStart w:id="26" w:name="_Toc211613755"/>
      <w:r w:rsidRPr="000D29E7">
        <w:t>The parent organism</w:t>
      </w:r>
      <w:bookmarkEnd w:id="26"/>
    </w:p>
    <w:p w14:paraId="29559238" w14:textId="17E59FA5" w:rsidR="00267B03" w:rsidRPr="006A1B7A" w:rsidRDefault="001B45CD" w:rsidP="00AB4B8C">
      <w:pPr>
        <w:pStyle w:val="RARMPparagraph"/>
      </w:pPr>
      <w:r w:rsidRPr="006A1B7A">
        <w:t xml:space="preserve">The characteristics of the parent organism provide a baseline for comparing the potential for harm from dealings with </w:t>
      </w:r>
      <w:r w:rsidR="00F306FB" w:rsidRPr="006A1B7A">
        <w:t xml:space="preserve">the </w:t>
      </w:r>
      <w:r w:rsidRPr="006A1B7A">
        <w:t xml:space="preserve">GMO. </w:t>
      </w:r>
      <w:r w:rsidR="00F306FB" w:rsidRPr="006A1B7A">
        <w:t xml:space="preserve">The GM </w:t>
      </w:r>
      <w:r w:rsidR="00CC2F00" w:rsidRPr="006A1B7A">
        <w:t xml:space="preserve">therapeutic </w:t>
      </w:r>
      <w:r w:rsidR="00F306FB" w:rsidRPr="006A1B7A">
        <w:t xml:space="preserve">is derived from the human adenovirus </w:t>
      </w:r>
      <w:r w:rsidR="00044828" w:rsidRPr="006A1B7A">
        <w:t>species</w:t>
      </w:r>
      <w:r w:rsidR="00A86138" w:rsidRPr="006A1B7A">
        <w:t> </w:t>
      </w:r>
      <w:r w:rsidR="00044828" w:rsidRPr="006A1B7A">
        <w:t xml:space="preserve">C </w:t>
      </w:r>
      <w:r w:rsidR="00F306FB" w:rsidRPr="006A1B7A">
        <w:t>serotype 5 (HAdV-</w:t>
      </w:r>
      <w:r w:rsidR="00044828" w:rsidRPr="006A1B7A">
        <w:t>C</w:t>
      </w:r>
      <w:r w:rsidR="00F306FB" w:rsidRPr="006A1B7A">
        <w:t>5).</w:t>
      </w:r>
      <w:r w:rsidR="00860A4A" w:rsidRPr="006A1B7A">
        <w:rPr>
          <w:rFonts w:eastAsia="Times New Roman" w:cs="Times New Roman"/>
          <w:lang w:eastAsia="en-AU"/>
        </w:rPr>
        <w:t xml:space="preserve"> </w:t>
      </w:r>
      <w:r w:rsidR="00860A4A" w:rsidRPr="006A1B7A">
        <w:t xml:space="preserve">As such, the relevant biological properties of </w:t>
      </w:r>
      <w:proofErr w:type="spellStart"/>
      <w:r w:rsidR="00860A4A" w:rsidRPr="006A1B7A">
        <w:t>HAdVs</w:t>
      </w:r>
      <w:proofErr w:type="spellEnd"/>
      <w:r w:rsidR="00860A4A" w:rsidRPr="006A1B7A">
        <w:t xml:space="preserve"> will be discussed here</w:t>
      </w:r>
      <w:r w:rsidR="00AF5B07" w:rsidRPr="006A1B7A">
        <w:t>.</w:t>
      </w:r>
    </w:p>
    <w:p w14:paraId="6E58F905" w14:textId="7CF9AD0E" w:rsidR="00606B0B" w:rsidRPr="006A1B7A" w:rsidRDefault="00CF6068" w:rsidP="002240B2">
      <w:pPr>
        <w:pStyle w:val="RARMPparagraph"/>
      </w:pPr>
      <w:bookmarkStart w:id="27" w:name="_Ref201245174"/>
      <w:r w:rsidRPr="006A1B7A">
        <w:t>Adenovirus</w:t>
      </w:r>
      <w:r w:rsidR="00A86138" w:rsidRPr="006A1B7A">
        <w:t>es</w:t>
      </w:r>
      <w:r w:rsidRPr="006A1B7A">
        <w:t xml:space="preserve"> (</w:t>
      </w:r>
      <w:proofErr w:type="spellStart"/>
      <w:r w:rsidRPr="006A1B7A">
        <w:t>A</w:t>
      </w:r>
      <w:r w:rsidR="00014EA4" w:rsidRPr="006A1B7A">
        <w:t>d</w:t>
      </w:r>
      <w:r w:rsidRPr="006A1B7A">
        <w:t>Vs</w:t>
      </w:r>
      <w:proofErr w:type="spellEnd"/>
      <w:r w:rsidRPr="006A1B7A">
        <w:t xml:space="preserve">) are within the genus </w:t>
      </w:r>
      <w:proofErr w:type="spellStart"/>
      <w:r w:rsidRPr="006A1B7A">
        <w:t>Mastadenovirus</w:t>
      </w:r>
      <w:proofErr w:type="spellEnd"/>
      <w:r w:rsidRPr="006A1B7A">
        <w:t xml:space="preserve"> in the Adenoviridae family </w:t>
      </w:r>
      <w:r w:rsidRPr="006A1B7A">
        <w:fldChar w:fldCharType="begin"/>
      </w:r>
      <w:r w:rsidRPr="006A1B7A">
        <w:instrText xml:space="preserve"> ADDIN EN.CITE &lt;EndNote&gt;&lt;Cite&gt;&lt;Author&gt;Scarsella&lt;/Author&gt;&lt;Year&gt;2024&lt;/Year&gt;&lt;RecNum&gt;4&lt;/RecNum&gt;&lt;DisplayText&gt;(Scarsella et al., 2024)&lt;/DisplayText&gt;&lt;record&gt;&lt;rec-number&gt;4&lt;/rec-number&gt;&lt;foreign-keys&gt;&lt;key app="EN" db-id="r2tztzpvkaxer7e0fa95d9fbvvepswf5sa5s" timestamp="1737426052"&gt;4&lt;/key&gt;&lt;/foreign-keys&gt;&lt;ref-type name="Journal Article"&gt;17&lt;/ref-type&gt;&lt;contributors&gt;&lt;authors&gt;&lt;author&gt;Scarsella, Luca&lt;/author&gt;&lt;author&gt;Ehrke-Schulz, Eric&lt;/author&gt;&lt;author&gt;Paulussen, Michael&lt;/author&gt;&lt;author&gt;Thal, Serge C.&lt;/author&gt;&lt;author&gt;Ehrhardt, Anja&lt;/author&gt;&lt;author&gt;Aydin, Malik&lt;/author&gt;&lt;/authors&gt;&lt;/contributors&gt;&lt;titles&gt;&lt;title&gt;Advances of Recombinant Adenoviral Vectors in Preclinical and Clinical Applications&lt;/title&gt;&lt;secondary-title&gt;Viruses&lt;/secondary-title&gt;&lt;/titles&gt;&lt;periodical&gt;&lt;full-title&gt;Viruses&lt;/full-title&gt;&lt;/periodical&gt;&lt;pages&gt;377&lt;/pages&gt;&lt;volume&gt;16&lt;/volume&gt;&lt;number&gt;3&lt;/number&gt;&lt;dates&gt;&lt;year&gt;2024&lt;/year&gt;&lt;/dates&gt;&lt;isbn&gt;1999-4915&lt;/isbn&gt;&lt;accession-num&gt;doi:10.3390/v16030377&lt;/accession-num&gt;&lt;urls&gt;&lt;related-urls&gt;&lt;url&gt;https://www.mdpi.com/1999-4915/16/3/377&lt;/url&gt;&lt;/related-urls&gt;&lt;/urls&gt;&lt;/record&gt;&lt;/Cite&gt;&lt;/EndNote&gt;</w:instrText>
      </w:r>
      <w:r w:rsidRPr="006A1B7A">
        <w:fldChar w:fldCharType="separate"/>
      </w:r>
      <w:r w:rsidRPr="006A1B7A">
        <w:rPr>
          <w:noProof/>
        </w:rPr>
        <w:t>(</w:t>
      </w:r>
      <w:hyperlink w:anchor="_ENREF_73" w:tooltip="Scarsella, 2024 #4" w:history="1">
        <w:r w:rsidR="00FE6BFA" w:rsidRPr="006A1B7A">
          <w:rPr>
            <w:noProof/>
          </w:rPr>
          <w:t>Scarsella et al., 2024</w:t>
        </w:r>
      </w:hyperlink>
      <w:r w:rsidRPr="006A1B7A">
        <w:rPr>
          <w:noProof/>
        </w:rPr>
        <w:t>)</w:t>
      </w:r>
      <w:r w:rsidRPr="006A1B7A">
        <w:fldChar w:fldCharType="end"/>
      </w:r>
      <w:r w:rsidRPr="006A1B7A">
        <w:t xml:space="preserve"> and are classified as Risk Group 2 microorganisms </w:t>
      </w:r>
      <w:r w:rsidR="00FE6BFA">
        <w:fldChar w:fldCharType="begin"/>
      </w:r>
      <w:r w:rsidR="00FE6BFA">
        <w:instrText xml:space="preserve"> ADDIN EN.CITE &lt;EndNote&gt;&lt;Cite&gt;&lt;Author&gt;Standards Australia/New Zealand&lt;/Author&gt;&lt;Year&gt;2022&lt;/Year&gt;&lt;RecNum&gt;15056&lt;/RecNum&gt;&lt;DisplayText&gt;(Standards Australia/New Zealand, 2022)&lt;/DisplayText&gt;&lt;record&gt;&lt;rec-number&gt;15056&lt;/rec-number&gt;&lt;foreign-keys&gt;&lt;key app="EN" db-id="vf22ax0roe9ssce55r0vrezirwdtv52edrxs" timestamp="1728365743"&gt;15056&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00FE6BFA">
        <w:fldChar w:fldCharType="separate"/>
      </w:r>
      <w:r w:rsidR="00FE6BFA">
        <w:rPr>
          <w:noProof/>
        </w:rPr>
        <w:t>(</w:t>
      </w:r>
      <w:hyperlink w:anchor="_ENREF_79" w:tooltip="Standards Australia/New Zealand, 2022 #15056" w:history="1">
        <w:r w:rsidR="00FE6BFA">
          <w:rPr>
            <w:noProof/>
          </w:rPr>
          <w:t>Standards Australia/New Zealand, 2022</w:t>
        </w:r>
      </w:hyperlink>
      <w:r w:rsidR="00FE6BFA">
        <w:rPr>
          <w:noProof/>
        </w:rPr>
        <w:t>)</w:t>
      </w:r>
      <w:r w:rsidR="00FE6BFA">
        <w:fldChar w:fldCharType="end"/>
      </w:r>
      <w:r w:rsidRPr="006A1B7A">
        <w:t xml:space="preserve">. </w:t>
      </w:r>
      <w:proofErr w:type="spellStart"/>
      <w:r w:rsidR="001B45CD" w:rsidRPr="006A1B7A">
        <w:t>HAdVs</w:t>
      </w:r>
      <w:proofErr w:type="spellEnd"/>
      <w:r w:rsidR="001B45CD" w:rsidRPr="006A1B7A">
        <w:t xml:space="preserve"> are common pathogens of humans</w:t>
      </w:r>
      <w:r w:rsidR="00A86138" w:rsidRPr="006A1B7A">
        <w:t>. They can</w:t>
      </w:r>
      <w:r w:rsidR="001B45CD" w:rsidRPr="006A1B7A">
        <w:t xml:space="preserve"> cause periodic outbreaks of respiratory diseases</w:t>
      </w:r>
      <w:r w:rsidR="00A86138" w:rsidRPr="006A1B7A">
        <w:t>,</w:t>
      </w:r>
      <w:r w:rsidR="001B45CD" w:rsidRPr="006A1B7A">
        <w:t xml:space="preserve"> problems in ocular, gastrointestinal, and </w:t>
      </w:r>
      <w:proofErr w:type="spellStart"/>
      <w:r w:rsidR="001B45CD" w:rsidRPr="006A1B7A">
        <w:t>genito</w:t>
      </w:r>
      <w:proofErr w:type="spellEnd"/>
      <w:r w:rsidR="001B45CD" w:rsidRPr="006A1B7A">
        <w:t>-urinary systems</w:t>
      </w:r>
      <w:r w:rsidR="00A86138" w:rsidRPr="006A1B7A">
        <w:t>. Occasionally</w:t>
      </w:r>
      <w:r w:rsidR="001B45CD" w:rsidRPr="006A1B7A">
        <w:t xml:space="preserve">, </w:t>
      </w:r>
      <w:r w:rsidR="00A86138" w:rsidRPr="006A1B7A">
        <w:t xml:space="preserve">they </w:t>
      </w:r>
      <w:r w:rsidR="001B45CD" w:rsidRPr="006A1B7A">
        <w:t xml:space="preserve">can lead to metabolic disorders </w:t>
      </w:r>
      <w:bookmarkStart w:id="28" w:name="_Hlk198293128"/>
      <w:r w:rsidR="001B45CD" w:rsidRPr="006A1B7A">
        <w:fldChar w:fldCharType="begin"/>
      </w:r>
      <w:r w:rsidR="007818EF" w:rsidRPr="006A1B7A">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001B45CD" w:rsidRPr="006A1B7A">
        <w:fldChar w:fldCharType="separate"/>
      </w:r>
      <w:r w:rsidR="007818EF" w:rsidRPr="006A1B7A">
        <w:rPr>
          <w:noProof/>
        </w:rPr>
        <w:t>(</w:t>
      </w:r>
      <w:hyperlink w:anchor="_ENREF_38" w:tooltip="Ismail, 2018 #11593" w:history="1">
        <w:r w:rsidR="00FE6BFA" w:rsidRPr="006A1B7A">
          <w:rPr>
            <w:noProof/>
          </w:rPr>
          <w:t>Ismail et al., 2018a</w:t>
        </w:r>
      </w:hyperlink>
      <w:r w:rsidR="007818EF" w:rsidRPr="006A1B7A">
        <w:rPr>
          <w:noProof/>
        </w:rPr>
        <w:t>)</w:t>
      </w:r>
      <w:r w:rsidR="001B45CD" w:rsidRPr="006A1B7A">
        <w:fldChar w:fldCharType="end"/>
      </w:r>
      <w:bookmarkEnd w:id="28"/>
      <w:r w:rsidR="001B45CD" w:rsidRPr="006A1B7A">
        <w:t xml:space="preserve">. </w:t>
      </w:r>
      <w:proofErr w:type="spellStart"/>
      <w:r w:rsidR="008F00E4" w:rsidRPr="006A1B7A">
        <w:t>HAdVs</w:t>
      </w:r>
      <w:proofErr w:type="spellEnd"/>
      <w:r w:rsidR="008F00E4" w:rsidRPr="006A1B7A">
        <w:t xml:space="preserve"> are categorised into </w:t>
      </w:r>
      <w:r w:rsidR="00FE36AA" w:rsidRPr="006A1B7A">
        <w:t xml:space="preserve">7 </w:t>
      </w:r>
      <w:r w:rsidR="008F00E4" w:rsidRPr="006A1B7A">
        <w:t>species</w:t>
      </w:r>
      <w:r w:rsidR="003C2079" w:rsidRPr="006A1B7A">
        <w:t>,</w:t>
      </w:r>
      <w:r w:rsidR="008F00E4" w:rsidRPr="006A1B7A">
        <w:t xml:space="preserve"> A to G</w:t>
      </w:r>
      <w:r w:rsidR="003C2079" w:rsidRPr="006A1B7A">
        <w:t>,</w:t>
      </w:r>
      <w:r w:rsidR="008F00E4" w:rsidRPr="006A1B7A">
        <w:t xml:space="preserve"> based on their serology, sequence homology, serum neutralisation, h</w:t>
      </w:r>
      <w:r w:rsidR="003C2079" w:rsidRPr="006A1B7A">
        <w:t>a</w:t>
      </w:r>
      <w:r w:rsidR="008F00E4" w:rsidRPr="006A1B7A">
        <w:t xml:space="preserve">emagglutinin properties and genomic sequence </w:t>
      </w:r>
      <w:r w:rsidR="00DF63B7" w:rsidRPr="006A1B7A">
        <w:fldChar w:fldCharType="begin">
          <w:fldData xml:space="preserve">PEVuZE5vdGU+PENpdGU+PEF1dGhvcj5Cb3RzPC9BdXRob3I+PFllYXI+MjAyMDwvWWVhcj48UmVj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</w:fldData>
        </w:fldChar>
      </w:r>
      <w:r w:rsidR="00A27CB5" w:rsidRPr="006A1B7A">
        <w:instrText xml:space="preserve"> ADDIN EN.CITE </w:instrText>
      </w:r>
      <w:r w:rsidR="00A27CB5" w:rsidRPr="006A1B7A">
        <w:fldChar w:fldCharType="begin">
          <w:fldData xml:space="preserve">PEVuZE5vdGU+PENpdGU+PEF1dGhvcj5Cb3RzPC9BdXRob3I+PFllYXI+MjAyMDwvWWVhcj48UmVj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</w:fldData>
        </w:fldChar>
      </w:r>
      <w:r w:rsidR="00A27CB5" w:rsidRPr="006A1B7A">
        <w:instrText xml:space="preserve"> ADDIN EN.CITE.DATA </w:instrText>
      </w:r>
      <w:r w:rsidR="00A27CB5" w:rsidRPr="006A1B7A">
        <w:fldChar w:fldCharType="end"/>
      </w:r>
      <w:r w:rsidR="00DF63B7" w:rsidRPr="006A1B7A">
        <w:fldChar w:fldCharType="separate"/>
      </w:r>
      <w:r w:rsidR="00A27CB5" w:rsidRPr="006A1B7A">
        <w:rPr>
          <w:noProof/>
        </w:rPr>
        <w:t>(</w:t>
      </w:r>
      <w:hyperlink w:anchor="_ENREF_12" w:tooltip="Bots, 2020 #19" w:history="1">
        <w:r w:rsidR="00FE6BFA" w:rsidRPr="006A1B7A">
          <w:rPr>
            <w:noProof/>
          </w:rPr>
          <w:t>Bots and Hoeben, 2020</w:t>
        </w:r>
      </w:hyperlink>
      <w:r w:rsidR="00A27CB5" w:rsidRPr="006A1B7A">
        <w:rPr>
          <w:noProof/>
        </w:rPr>
        <w:t xml:space="preserve">; </w:t>
      </w:r>
      <w:hyperlink w:anchor="_ENREF_43" w:tooltip="Lange, 2019 #18" w:history="1">
        <w:r w:rsidR="00FE6BFA" w:rsidRPr="006A1B7A">
          <w:rPr>
            <w:noProof/>
          </w:rPr>
          <w:t xml:space="preserve">Lange </w:t>
        </w:r>
        <w:r w:rsidR="00FE6BFA" w:rsidRPr="000C4B6B">
          <w:rPr>
            <w:noProof/>
          </w:rPr>
          <w:t>et al</w:t>
        </w:r>
        <w:r w:rsidR="00FE6BFA" w:rsidRPr="006A1B7A">
          <w:rPr>
            <w:noProof/>
          </w:rPr>
          <w:t>., 2019</w:t>
        </w:r>
      </w:hyperlink>
      <w:r w:rsidR="00A27CB5" w:rsidRPr="006A1B7A">
        <w:rPr>
          <w:noProof/>
        </w:rPr>
        <w:t xml:space="preserve">; </w:t>
      </w:r>
      <w:hyperlink w:anchor="_ENREF_46" w:tooltip="Leikas, 2023 #5" w:history="1">
        <w:r w:rsidR="00FE6BFA" w:rsidRPr="006A1B7A">
          <w:rPr>
            <w:noProof/>
          </w:rPr>
          <w:t xml:space="preserve">Leikas </w:t>
        </w:r>
        <w:r w:rsidR="00FE6BFA" w:rsidRPr="000C4B6B">
          <w:rPr>
            <w:noProof/>
          </w:rPr>
          <w:t>et al</w:t>
        </w:r>
        <w:r w:rsidR="00FE6BFA" w:rsidRPr="006A1B7A">
          <w:rPr>
            <w:noProof/>
          </w:rPr>
          <w:t>., 2023</w:t>
        </w:r>
      </w:hyperlink>
      <w:r w:rsidR="00A27CB5" w:rsidRPr="006A1B7A">
        <w:rPr>
          <w:noProof/>
        </w:rPr>
        <w:t>)</w:t>
      </w:r>
      <w:r w:rsidR="00DF63B7" w:rsidRPr="006A1B7A">
        <w:fldChar w:fldCharType="end"/>
      </w:r>
      <w:r w:rsidR="003C2079" w:rsidRPr="006A1B7A">
        <w:t>.</w:t>
      </w:r>
      <w:r w:rsidR="000E5CF7" w:rsidRPr="006A1B7A">
        <w:t xml:space="preserve"> </w:t>
      </w:r>
      <w:r w:rsidR="003C2079" w:rsidRPr="006A1B7A">
        <w:t>U</w:t>
      </w:r>
      <w:r w:rsidR="000E5CF7" w:rsidRPr="006A1B7A">
        <w:t>p to 116</w:t>
      </w:r>
      <w:r w:rsidR="003F5EAC" w:rsidRPr="006A1B7A">
        <w:t> </w:t>
      </w:r>
      <w:r w:rsidR="000E5CF7" w:rsidRPr="006A1B7A">
        <w:t xml:space="preserve">genotypes </w:t>
      </w:r>
      <w:r w:rsidR="003C2079" w:rsidRPr="006A1B7A">
        <w:t xml:space="preserve">of </w:t>
      </w:r>
      <w:proofErr w:type="spellStart"/>
      <w:r w:rsidR="003C2079" w:rsidRPr="006A1B7A">
        <w:t>HAdV</w:t>
      </w:r>
      <w:proofErr w:type="spellEnd"/>
      <w:r w:rsidR="003C2079" w:rsidRPr="006A1B7A">
        <w:t xml:space="preserve"> </w:t>
      </w:r>
      <w:r w:rsidR="000E5CF7" w:rsidRPr="006A1B7A">
        <w:t>ha</w:t>
      </w:r>
      <w:r w:rsidR="001A311D" w:rsidRPr="006A1B7A">
        <w:t>ve</w:t>
      </w:r>
      <w:r w:rsidR="000E5CF7" w:rsidRPr="006A1B7A">
        <w:t xml:space="preserve"> been </w:t>
      </w:r>
      <w:r w:rsidR="00A7751E" w:rsidRPr="006A1B7A">
        <w:t>assigned (</w:t>
      </w:r>
      <w:proofErr w:type="spellStart"/>
      <w:r w:rsidR="00390A7E">
        <w:fldChar w:fldCharType="begin"/>
      </w:r>
      <w:r w:rsidR="00390A7E">
        <w:instrText>HYPERLINK "http://hadvwg.gmu.edu/"</w:instrText>
      </w:r>
      <w:r w:rsidR="00390A7E">
        <w:fldChar w:fldCharType="separate"/>
      </w:r>
      <w:r w:rsidR="00390A7E" w:rsidRPr="00A8196F">
        <w:rPr>
          <w:rStyle w:val="Hyperlink"/>
          <w:color w:val="auto"/>
        </w:rPr>
        <w:t>HAdV</w:t>
      </w:r>
      <w:proofErr w:type="spellEnd"/>
      <w:r w:rsidR="00390A7E" w:rsidRPr="00A8196F">
        <w:rPr>
          <w:rStyle w:val="Hyperlink"/>
          <w:color w:val="auto"/>
        </w:rPr>
        <w:t xml:space="preserve"> Working Group website</w:t>
      </w:r>
      <w:r w:rsidR="00390A7E">
        <w:fldChar w:fldCharType="end"/>
      </w:r>
      <w:r w:rsidR="00390A7E" w:rsidRPr="006A1B7A">
        <w:t>, accessed June 2025</w:t>
      </w:r>
      <w:r w:rsidR="00A7751E" w:rsidRPr="006A1B7A">
        <w:t>)</w:t>
      </w:r>
      <w:r w:rsidR="008F00E4" w:rsidRPr="006A1B7A">
        <w:t xml:space="preserve">. </w:t>
      </w:r>
      <w:r w:rsidR="00FF0151" w:rsidRPr="006A1B7A">
        <w:t xml:space="preserve">Different </w:t>
      </w:r>
      <w:proofErr w:type="spellStart"/>
      <w:r w:rsidR="00FF0151" w:rsidRPr="006A1B7A">
        <w:t>HAdV</w:t>
      </w:r>
      <w:proofErr w:type="spellEnd"/>
      <w:r w:rsidR="00FF0151" w:rsidRPr="006A1B7A">
        <w:t xml:space="preserve"> </w:t>
      </w:r>
      <w:r w:rsidR="005B1CB9" w:rsidRPr="006A1B7A">
        <w:t>species are associated with different d</w:t>
      </w:r>
      <w:r w:rsidR="00FF0151" w:rsidRPr="006A1B7A">
        <w:t>iseases</w:t>
      </w:r>
      <w:r w:rsidR="005B1CB9" w:rsidRPr="006A1B7A">
        <w:t>:</w:t>
      </w:r>
      <w:r w:rsidR="00606B0B" w:rsidRPr="006A1B7A">
        <w:t xml:space="preserve"> </w:t>
      </w:r>
      <w:r w:rsidR="007E59AC" w:rsidRPr="006A1B7A">
        <w:t>species C, E and some B species are the most common cause of respiratory diseases</w:t>
      </w:r>
      <w:r w:rsidR="005B1CB9" w:rsidRPr="006A1B7A">
        <w:t>;</w:t>
      </w:r>
      <w:r w:rsidR="007E59AC" w:rsidRPr="006A1B7A">
        <w:t xml:space="preserve"> species A, F</w:t>
      </w:r>
      <w:r w:rsidR="00F76C50" w:rsidRPr="006A1B7A">
        <w:t>,</w:t>
      </w:r>
      <w:r w:rsidR="007E59AC" w:rsidRPr="006A1B7A">
        <w:t xml:space="preserve"> G </w:t>
      </w:r>
      <w:r w:rsidR="00F76C50" w:rsidRPr="006A1B7A">
        <w:t xml:space="preserve">and some D species </w:t>
      </w:r>
      <w:r w:rsidR="007E59AC" w:rsidRPr="006A1B7A">
        <w:t>are responsible for gastrointestinal infections</w:t>
      </w:r>
      <w:r w:rsidR="005B1CB9" w:rsidRPr="006A1B7A">
        <w:t>;</w:t>
      </w:r>
      <w:r w:rsidR="00F76C50" w:rsidRPr="006A1B7A">
        <w:t xml:space="preserve"> </w:t>
      </w:r>
      <w:r w:rsidR="003C2079" w:rsidRPr="006A1B7A">
        <w:t>s</w:t>
      </w:r>
      <w:r w:rsidR="00F76C50" w:rsidRPr="006A1B7A">
        <w:t xml:space="preserve">pecies D and E can also cause </w:t>
      </w:r>
      <w:r w:rsidR="00FF0151" w:rsidRPr="006A1B7A">
        <w:t xml:space="preserve">ocular </w:t>
      </w:r>
      <w:r w:rsidR="002240B2" w:rsidRPr="006A1B7A">
        <w:t>diseases,</w:t>
      </w:r>
      <w:r w:rsidR="005B1CB9" w:rsidRPr="006A1B7A">
        <w:t xml:space="preserve"> and some B species can </w:t>
      </w:r>
      <w:r w:rsidR="002240B2" w:rsidRPr="006A1B7A">
        <w:t xml:space="preserve">cause </w:t>
      </w:r>
      <w:r w:rsidR="005B1CB9" w:rsidRPr="006A1B7A">
        <w:t>urinary tract</w:t>
      </w:r>
      <w:r w:rsidR="002240B2" w:rsidRPr="006A1B7A">
        <w:t xml:space="preserve"> infections </w:t>
      </w:r>
      <w:r w:rsidR="002240B2" w:rsidRPr="006A1B7A">
        <w:fldChar w:fldCharType="begin">
          <w:fldData xml:space="preserve">PEVuZE5vdGU+PENpdGU+PEF1dGhvcj5Jc21haWw8L0F1dGhvcj48WWVhcj4yMDE4PC9ZZWFyPjxS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</w:fldData>
        </w:fldChar>
      </w:r>
      <w:r w:rsidR="00A27CB5" w:rsidRPr="006A1B7A">
        <w:instrText xml:space="preserve"> ADDIN EN.CITE </w:instrText>
      </w:r>
      <w:r w:rsidR="00A27CB5" w:rsidRPr="006A1B7A">
        <w:fldChar w:fldCharType="begin">
          <w:fldData xml:space="preserve">PEVuZE5vdGU+PENpdGU+PEF1dGhvcj5Jc21haWw8L0F1dGhvcj48WWVhcj4yMDE4PC9ZZWFyPjxS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</w:fldData>
        </w:fldChar>
      </w:r>
      <w:r w:rsidR="00A27CB5" w:rsidRPr="006A1B7A">
        <w:instrText xml:space="preserve"> ADDIN EN.CITE.DATA </w:instrText>
      </w:r>
      <w:r w:rsidR="00A27CB5" w:rsidRPr="006A1B7A">
        <w:fldChar w:fldCharType="end"/>
      </w:r>
      <w:r w:rsidR="002240B2" w:rsidRPr="006A1B7A">
        <w:fldChar w:fldCharType="separate"/>
      </w:r>
      <w:r w:rsidR="00A27CB5" w:rsidRPr="006A1B7A">
        <w:rPr>
          <w:noProof/>
        </w:rPr>
        <w:t>(</w:t>
      </w:r>
      <w:hyperlink w:anchor="_ENREF_38" w:tooltip="Ismail, 2018 #11593" w:history="1">
        <w:r w:rsidR="00FE6BFA" w:rsidRPr="006A1B7A">
          <w:rPr>
            <w:noProof/>
          </w:rPr>
          <w:t xml:space="preserve">Ismail </w:t>
        </w:r>
        <w:r w:rsidR="00FE6BFA" w:rsidRPr="000C4B6B">
          <w:rPr>
            <w:noProof/>
          </w:rPr>
          <w:t>et al</w:t>
        </w:r>
        <w:r w:rsidR="00FE6BFA" w:rsidRPr="006A1B7A">
          <w:rPr>
            <w:noProof/>
          </w:rPr>
          <w:t>., 2018a</w:t>
        </w:r>
      </w:hyperlink>
      <w:r w:rsidR="00A27CB5" w:rsidRPr="006A1B7A">
        <w:rPr>
          <w:noProof/>
        </w:rPr>
        <w:t xml:space="preserve">; </w:t>
      </w:r>
      <w:hyperlink w:anchor="_ENREF_46" w:tooltip="Leikas, 2023 #5" w:history="1">
        <w:r w:rsidR="00FE6BFA" w:rsidRPr="006A1B7A">
          <w:rPr>
            <w:noProof/>
          </w:rPr>
          <w:t xml:space="preserve">Leikas </w:t>
        </w:r>
        <w:r w:rsidR="00FE6BFA" w:rsidRPr="000C4B6B">
          <w:rPr>
            <w:noProof/>
          </w:rPr>
          <w:t>et al</w:t>
        </w:r>
        <w:r w:rsidR="00FE6BFA" w:rsidRPr="006A1B7A">
          <w:rPr>
            <w:noProof/>
          </w:rPr>
          <w:t>., 2023</w:t>
        </w:r>
      </w:hyperlink>
      <w:r w:rsidR="00A27CB5" w:rsidRPr="006A1B7A">
        <w:rPr>
          <w:noProof/>
        </w:rPr>
        <w:t>)</w:t>
      </w:r>
      <w:r w:rsidR="002240B2" w:rsidRPr="006A1B7A">
        <w:fldChar w:fldCharType="end"/>
      </w:r>
      <w:r w:rsidR="002240B2" w:rsidRPr="006A1B7A">
        <w:t>.</w:t>
      </w:r>
      <w:bookmarkEnd w:id="27"/>
    </w:p>
    <w:p w14:paraId="7C63622F" w14:textId="4969C87C" w:rsidR="001B45CD" w:rsidRPr="006A1B7A" w:rsidRDefault="008F00E4" w:rsidP="00385E52">
      <w:pPr>
        <w:pStyle w:val="RARMPparagraph"/>
      </w:pPr>
      <w:r w:rsidRPr="006A1B7A">
        <w:t>H</w:t>
      </w:r>
      <w:r w:rsidR="00014EA4" w:rsidRPr="006A1B7A">
        <w:t>uman adenovirus</w:t>
      </w:r>
      <w:r w:rsidRPr="006A1B7A">
        <w:t>-C5 belongs to species C</w:t>
      </w:r>
      <w:r w:rsidR="00A05833" w:rsidRPr="006A1B7A">
        <w:t xml:space="preserve">, which comprises </w:t>
      </w:r>
      <w:r w:rsidR="00014EA4" w:rsidRPr="006A1B7A">
        <w:t xml:space="preserve">5 </w:t>
      </w:r>
      <w:r w:rsidRPr="006A1B7A">
        <w:t xml:space="preserve">serotypes (C1, C2, C5, C6 and C57) </w:t>
      </w:r>
      <w:r w:rsidR="00703389" w:rsidRPr="006A1B7A">
        <w:t>that are</w:t>
      </w:r>
      <w:r w:rsidRPr="006A1B7A">
        <w:t xml:space="preserve"> commonly associated with </w:t>
      </w:r>
      <w:r w:rsidR="00703389" w:rsidRPr="006A1B7A">
        <w:t xml:space="preserve">acute </w:t>
      </w:r>
      <w:r w:rsidRPr="006A1B7A">
        <w:t xml:space="preserve">respiratory tract infections in children </w:t>
      </w:r>
      <w:r w:rsidR="00FE71BB" w:rsidRPr="006A1B7A">
        <w:fldChar w:fldCharType="begin">
          <w:fldData xml:space="preserve">PEVuZE5vdGU+PENpdGU+PEF1dGhvcj5XdXJ6ZWw8L0F1dGhvcj48WWVhcj4yMDE0PC9ZZWFyPjxS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</w:fldData>
        </w:fldChar>
      </w:r>
      <w:r w:rsidR="00FE71BB" w:rsidRPr="006A1B7A">
        <w:instrText xml:space="preserve"> ADDIN EN.CITE </w:instrText>
      </w:r>
      <w:r w:rsidR="00FE71BB" w:rsidRPr="006A1B7A">
        <w:fldChar w:fldCharType="begin">
          <w:fldData xml:space="preserve">PEVuZE5vdGU+PENpdGU+PEF1dGhvcj5XdXJ6ZWw8L0F1dGhvcj48WWVhcj4yMDE0PC9ZZWFyPjxS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</w:fldData>
        </w:fldChar>
      </w:r>
      <w:r w:rsidR="00FE71BB" w:rsidRPr="006A1B7A">
        <w:instrText xml:space="preserve"> ADDIN EN.CITE.DATA </w:instrText>
      </w:r>
      <w:r w:rsidR="00FE71BB" w:rsidRPr="006A1B7A">
        <w:fldChar w:fldCharType="end"/>
      </w:r>
      <w:r w:rsidR="00FE71BB" w:rsidRPr="006A1B7A">
        <w:fldChar w:fldCharType="separate"/>
      </w:r>
      <w:r w:rsidR="00FE71BB" w:rsidRPr="006A1B7A">
        <w:rPr>
          <w:noProof/>
        </w:rPr>
        <w:t>(</w:t>
      </w:r>
      <w:hyperlink w:anchor="_ENREF_54" w:tooltip="Mennechet, 2019 #17" w:history="1">
        <w:r w:rsidR="00FE6BFA" w:rsidRPr="006A1B7A">
          <w:rPr>
            <w:noProof/>
          </w:rPr>
          <w:t xml:space="preserve">Mennechet </w:t>
        </w:r>
        <w:r w:rsidR="00FE6BFA" w:rsidRPr="000C4B6B">
          <w:rPr>
            <w:noProof/>
          </w:rPr>
          <w:t>et</w:t>
        </w:r>
        <w:r w:rsidR="00FE6BFA" w:rsidRPr="006A1B7A">
          <w:rPr>
            <w:noProof/>
          </w:rPr>
          <w:t xml:space="preserve"> </w:t>
        </w:r>
        <w:r w:rsidR="00FE6BFA" w:rsidRPr="000C4B6B">
          <w:rPr>
            <w:noProof/>
          </w:rPr>
          <w:t>al</w:t>
        </w:r>
        <w:r w:rsidR="00FE6BFA" w:rsidRPr="006A1B7A">
          <w:rPr>
            <w:noProof/>
          </w:rPr>
          <w:t>., 2019</w:t>
        </w:r>
      </w:hyperlink>
      <w:r w:rsidR="00FE71BB" w:rsidRPr="006A1B7A">
        <w:rPr>
          <w:noProof/>
        </w:rPr>
        <w:t xml:space="preserve">; </w:t>
      </w:r>
      <w:hyperlink w:anchor="_ENREF_93" w:tooltip="Wurzel, 2014 #16" w:history="1">
        <w:r w:rsidR="00FE6BFA" w:rsidRPr="006A1B7A">
          <w:rPr>
            <w:noProof/>
          </w:rPr>
          <w:t xml:space="preserve">Wurzel </w:t>
        </w:r>
        <w:r w:rsidR="00FE6BFA" w:rsidRPr="000C4B6B">
          <w:rPr>
            <w:noProof/>
          </w:rPr>
          <w:t>et al</w:t>
        </w:r>
        <w:r w:rsidR="00FE6BFA" w:rsidRPr="006A1B7A">
          <w:rPr>
            <w:noProof/>
          </w:rPr>
          <w:t>., 2014</w:t>
        </w:r>
      </w:hyperlink>
      <w:r w:rsidR="00FE71BB" w:rsidRPr="006A1B7A">
        <w:rPr>
          <w:noProof/>
        </w:rPr>
        <w:t>)</w:t>
      </w:r>
      <w:r w:rsidR="00FE71BB" w:rsidRPr="006A1B7A">
        <w:fldChar w:fldCharType="end"/>
      </w:r>
      <w:r w:rsidR="00703389" w:rsidRPr="006A1B7A">
        <w:t xml:space="preserve">. </w:t>
      </w:r>
      <w:r w:rsidR="0060750E" w:rsidRPr="006A1B7A">
        <w:t xml:space="preserve">Despite the high prevalence of </w:t>
      </w:r>
      <w:proofErr w:type="spellStart"/>
      <w:r w:rsidR="0060750E" w:rsidRPr="006A1B7A">
        <w:t>HAdV</w:t>
      </w:r>
      <w:proofErr w:type="spellEnd"/>
      <w:r w:rsidR="0060750E" w:rsidRPr="006A1B7A">
        <w:t xml:space="preserve">-C in the population, HAdV-C5 vectors have been frequently used in clinical trials as cancer therapies </w:t>
      </w:r>
      <w:r w:rsidR="00A27CB5" w:rsidRPr="006A1B7A">
        <w:fldChar w:fldCharType="begin">
          <w:fldData xml:space="preserve">PEVuZE5vdGU+PENpdGU+PEF1dGhvcj5TYXRvLURhaGxtYW48L0F1dGhvcj48WWVhcj4yMDIwPC9Z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</w:fldData>
        </w:fldChar>
      </w:r>
      <w:r w:rsidR="00FF3FF2" w:rsidRPr="006A1B7A">
        <w:instrText xml:space="preserve"> ADDIN EN.CITE </w:instrText>
      </w:r>
      <w:r w:rsidR="00FF3FF2" w:rsidRPr="006A1B7A">
        <w:fldChar w:fldCharType="begin">
          <w:fldData xml:space="preserve">PEVuZE5vdGU+PENpdGU+PEF1dGhvcj5TYXRvLURhaGxtYW48L0F1dGhvcj48WWVhcj4yMDIwPC9Z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</w:fldData>
        </w:fldChar>
      </w:r>
      <w:r w:rsidR="00FF3FF2" w:rsidRPr="006A1B7A">
        <w:instrText xml:space="preserve"> ADDIN EN.CITE.DATA </w:instrText>
      </w:r>
      <w:r w:rsidR="00FF3FF2" w:rsidRPr="006A1B7A">
        <w:fldChar w:fldCharType="end"/>
      </w:r>
      <w:r w:rsidR="00A27CB5" w:rsidRPr="006A1B7A">
        <w:fldChar w:fldCharType="separate"/>
      </w:r>
      <w:r w:rsidR="00A27CB5" w:rsidRPr="006A1B7A">
        <w:rPr>
          <w:noProof/>
        </w:rPr>
        <w:t>(</w:t>
      </w:r>
      <w:hyperlink w:anchor="_ENREF_46" w:tooltip="Leikas, 2023 #5" w:history="1">
        <w:r w:rsidR="00FE6BFA" w:rsidRPr="006A1B7A">
          <w:rPr>
            <w:noProof/>
          </w:rPr>
          <w:t xml:space="preserve">Leikas </w:t>
        </w:r>
        <w:r w:rsidR="00FE6BFA" w:rsidRPr="000C4B6B">
          <w:rPr>
            <w:noProof/>
          </w:rPr>
          <w:t>et al</w:t>
        </w:r>
        <w:r w:rsidR="00FE6BFA" w:rsidRPr="006A1B7A">
          <w:rPr>
            <w:noProof/>
          </w:rPr>
          <w:t>., 2023</w:t>
        </w:r>
      </w:hyperlink>
      <w:r w:rsidR="00A27CB5" w:rsidRPr="006A1B7A">
        <w:rPr>
          <w:noProof/>
        </w:rPr>
        <w:t xml:space="preserve">; </w:t>
      </w:r>
      <w:hyperlink w:anchor="_ENREF_72" w:tooltip="Sato-Dahlman, 2020 #12288" w:history="1">
        <w:r w:rsidR="00FE6BFA" w:rsidRPr="006A1B7A">
          <w:rPr>
            <w:noProof/>
          </w:rPr>
          <w:t xml:space="preserve">Sato-Dahlman </w:t>
        </w:r>
        <w:r w:rsidR="00FE6BFA" w:rsidRPr="000C4B6B">
          <w:rPr>
            <w:noProof/>
          </w:rPr>
          <w:t>et al</w:t>
        </w:r>
        <w:r w:rsidR="00FE6BFA" w:rsidRPr="006A1B7A">
          <w:rPr>
            <w:noProof/>
          </w:rPr>
          <w:t>., 2020</w:t>
        </w:r>
      </w:hyperlink>
      <w:r w:rsidR="00A27CB5" w:rsidRPr="006A1B7A">
        <w:rPr>
          <w:noProof/>
        </w:rPr>
        <w:t xml:space="preserve">; </w:t>
      </w:r>
      <w:hyperlink w:anchor="_ENREF_74" w:tooltip="Shaw, 2019 #12287" w:history="1">
        <w:r w:rsidR="00FE6BFA" w:rsidRPr="006A1B7A">
          <w:rPr>
            <w:noProof/>
          </w:rPr>
          <w:t>Shaw and Suzuki, 2019</w:t>
        </w:r>
      </w:hyperlink>
      <w:r w:rsidR="00A27CB5" w:rsidRPr="006A1B7A">
        <w:rPr>
          <w:noProof/>
        </w:rPr>
        <w:t>)</w:t>
      </w:r>
      <w:r w:rsidR="00A27CB5" w:rsidRPr="006A1B7A">
        <w:fldChar w:fldCharType="end"/>
      </w:r>
      <w:r w:rsidR="001B45CD" w:rsidRPr="006A1B7A">
        <w:t>.</w:t>
      </w:r>
    </w:p>
    <w:p w14:paraId="0AB9FF4B" w14:textId="77777777" w:rsidR="00797AC1" w:rsidRPr="006A1B7A" w:rsidRDefault="00797AC1" w:rsidP="00797AC1">
      <w:pPr>
        <w:pStyle w:val="Sectionheading2"/>
      </w:pPr>
      <w:bookmarkStart w:id="29" w:name="_Ref198816380"/>
      <w:bookmarkStart w:id="30" w:name="_Toc211613756"/>
      <w:r w:rsidRPr="006A1B7A">
        <w:t>Pathology</w:t>
      </w:r>
      <w:bookmarkEnd w:id="29"/>
      <w:bookmarkEnd w:id="30"/>
    </w:p>
    <w:p w14:paraId="4E36E645" w14:textId="38D8D316" w:rsidR="00797AC1" w:rsidRPr="006A1B7A" w:rsidRDefault="00797AC1" w:rsidP="00797AC1">
      <w:pPr>
        <w:pStyle w:val="RARMPparagraph"/>
      </w:pPr>
      <w:r w:rsidRPr="006A1B7A">
        <w:t>H</w:t>
      </w:r>
      <w:r w:rsidR="00E05D7C" w:rsidRPr="006A1B7A">
        <w:t xml:space="preserve">uman </w:t>
      </w:r>
      <w:r w:rsidR="00014EA4" w:rsidRPr="006A1B7A">
        <w:t>a</w:t>
      </w:r>
      <w:r w:rsidR="00044828" w:rsidRPr="006A1B7A">
        <w:t>d</w:t>
      </w:r>
      <w:r w:rsidR="00E05D7C" w:rsidRPr="006A1B7A">
        <w:t>enoviruse</w:t>
      </w:r>
      <w:r w:rsidRPr="006A1B7A">
        <w:t xml:space="preserve">s </w:t>
      </w:r>
      <w:r w:rsidR="00CB5062" w:rsidRPr="006A1B7A">
        <w:t>can</w:t>
      </w:r>
      <w:r w:rsidRPr="006A1B7A">
        <w:t xml:space="preserve"> cause a wide range of illnesses such as common cold; sore throat; bronchitis; pneumonia; diarrhoea; conjunctivitis; fever; inflammation of the stomach, intestine and bladder; and neurologic disease (conditions that affect the brain and spinal cord) </w:t>
      </w:r>
      <w:r w:rsidR="00DF63B7" w:rsidRPr="006A1B7A">
        <w:fldChar w:fldCharType="begin">
          <w:fldData xml:space="preserve">PEVuZE5vdGU+PENpdGU+PEF1dGhvcj5DREM8L0F1dGhvcj48WWVhcj4yMDE5PC9ZZWFyPjxSZWNO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=
</w:fldData>
        </w:fldChar>
      </w:r>
      <w:r w:rsidR="00A27CB5" w:rsidRPr="006A1B7A">
        <w:instrText xml:space="preserve"> ADDIN EN.CITE </w:instrText>
      </w:r>
      <w:r w:rsidR="00A27CB5" w:rsidRPr="006A1B7A">
        <w:fldChar w:fldCharType="begin">
          <w:fldData xml:space="preserve">PEVuZE5vdGU+PENpdGU+PEF1dGhvcj5DREM8L0F1dGhvcj48WWVhcj4yMDE5PC9ZZWFyPjxSZWNO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=
</w:fldData>
        </w:fldChar>
      </w:r>
      <w:r w:rsidR="00A27CB5" w:rsidRPr="006A1B7A">
        <w:instrText xml:space="preserve"> ADDIN EN.CITE.DATA </w:instrText>
      </w:r>
      <w:r w:rsidR="00A27CB5" w:rsidRPr="006A1B7A">
        <w:fldChar w:fldCharType="end"/>
      </w:r>
      <w:r w:rsidR="00DF63B7" w:rsidRPr="006A1B7A">
        <w:fldChar w:fldCharType="separate"/>
      </w:r>
      <w:r w:rsidR="00A27CB5" w:rsidRPr="006A1B7A">
        <w:rPr>
          <w:noProof/>
        </w:rPr>
        <w:t>(</w:t>
      </w:r>
      <w:hyperlink w:anchor="_ENREF_13" w:tooltip="CDC, 2019 #63" w:history="1">
        <w:r w:rsidR="00FE6BFA" w:rsidRPr="006A1B7A">
          <w:rPr>
            <w:noProof/>
          </w:rPr>
          <w:t>CDC, 2019a</w:t>
        </w:r>
      </w:hyperlink>
      <w:r w:rsidR="00A27CB5" w:rsidRPr="006A1B7A">
        <w:rPr>
          <w:noProof/>
        </w:rPr>
        <w:t xml:space="preserve">; </w:t>
      </w:r>
      <w:hyperlink w:anchor="_ENREF_46" w:tooltip="Leikas, 2023 #5" w:history="1">
        <w:r w:rsidR="00FE6BFA" w:rsidRPr="006A1B7A">
          <w:rPr>
            <w:noProof/>
          </w:rPr>
          <w:t xml:space="preserve">Leikas </w:t>
        </w:r>
        <w:r w:rsidR="00FE6BFA" w:rsidRPr="000C4B6B">
          <w:rPr>
            <w:noProof/>
          </w:rPr>
          <w:t>et al</w:t>
        </w:r>
        <w:r w:rsidR="00FE6BFA" w:rsidRPr="006A1B7A">
          <w:rPr>
            <w:noProof/>
          </w:rPr>
          <w:t>., 2023</w:t>
        </w:r>
      </w:hyperlink>
      <w:r w:rsidR="00A27CB5" w:rsidRPr="006A1B7A">
        <w:rPr>
          <w:noProof/>
        </w:rPr>
        <w:t xml:space="preserve">; </w:t>
      </w:r>
      <w:hyperlink w:anchor="_ENREF_62" w:tooltip="Public Health Agency of Canada, 2014 #64" w:history="1">
        <w:r w:rsidR="00FE6BFA" w:rsidRPr="006A1B7A">
          <w:rPr>
            <w:noProof/>
          </w:rPr>
          <w:t>Public Health Agency of Canada, 2014</w:t>
        </w:r>
      </w:hyperlink>
      <w:r w:rsidR="00A27CB5" w:rsidRPr="006A1B7A">
        <w:rPr>
          <w:noProof/>
        </w:rPr>
        <w:t>)</w:t>
      </w:r>
      <w:r w:rsidR="00DF63B7" w:rsidRPr="006A1B7A">
        <w:fldChar w:fldCharType="end"/>
      </w:r>
      <w:r w:rsidRPr="006A1B7A">
        <w:t>.</w:t>
      </w:r>
      <w:r w:rsidR="000448F8" w:rsidRPr="006A1B7A">
        <w:t xml:space="preserve"> Overall, </w:t>
      </w:r>
      <w:proofErr w:type="spellStart"/>
      <w:r w:rsidR="000448F8" w:rsidRPr="006A1B7A">
        <w:t>HAdV</w:t>
      </w:r>
      <w:proofErr w:type="spellEnd"/>
      <w:r w:rsidR="000448F8" w:rsidRPr="006A1B7A">
        <w:t xml:space="preserve"> infections are responsible for about 2-5% of all respiratory infections in humans </w:t>
      </w:r>
      <w:r w:rsidR="000448F8" w:rsidRPr="006A1B7A">
        <w:fldChar w:fldCharType="begin"/>
      </w:r>
      <w:r w:rsidR="0042066F" w:rsidRPr="006A1B7A">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0448F8" w:rsidRPr="006A1B7A">
        <w:fldChar w:fldCharType="separate"/>
      </w:r>
      <w:r w:rsidR="000448F8" w:rsidRPr="006A1B7A">
        <w:rPr>
          <w:noProof/>
        </w:rPr>
        <w:t>(</w:t>
      </w:r>
      <w:hyperlink w:anchor="_ENREF_6" w:tooltip="Allard and Vantarakis, 2017 #24" w:history="1">
        <w:r w:rsidR="00FE6BFA" w:rsidRPr="006A1B7A">
          <w:rPr>
            <w:noProof/>
          </w:rPr>
          <w:t>Allard and Vantarakis, 2017</w:t>
        </w:r>
      </w:hyperlink>
      <w:r w:rsidR="000448F8" w:rsidRPr="006A1B7A">
        <w:rPr>
          <w:noProof/>
        </w:rPr>
        <w:t>)</w:t>
      </w:r>
      <w:r w:rsidR="000448F8" w:rsidRPr="006A1B7A">
        <w:fldChar w:fldCharType="end"/>
      </w:r>
      <w:r w:rsidR="000448F8" w:rsidRPr="006A1B7A">
        <w:t xml:space="preserve"> and are the most common cause of conjunctivitis in the world </w:t>
      </w:r>
      <w:r w:rsidR="000448F8" w:rsidRPr="006A1B7A">
        <w:fldChar w:fldCharType="begin"/>
      </w:r>
      <w:r w:rsidR="000448F8" w:rsidRPr="006A1B7A">
        <w:instrText xml:space="preserve"> ADDIN EN.CITE &lt;EndNote&gt;&lt;Cite&gt;&lt;Author&gt;Pihos&lt;/Author&gt;&lt;Year&gt;2013&lt;/Year&gt;&lt;RecNum&gt;66&lt;/RecNum&gt;&lt;DisplayText&gt;(Pihos, 2013)&lt;/DisplayText&gt;&lt;record&gt;&lt;rec-number&gt;66&lt;/rec-number&gt;&lt;foreign-keys&gt;&lt;key app="EN" db-id="verwe2fxj5fev7epfz8xtdvez025feseze0z" timestamp="1733275116"&gt;66&lt;/key&gt;&lt;/foreign-keys&gt;&lt;ref-type name="Journal Article"&gt;17&lt;/ref-type&gt;&lt;contributors&gt;&lt;authors&gt;&lt;author&gt;Pihos, Andria M.&lt;/author&gt;&lt;/authors&gt;&lt;/contributors&gt;&lt;titles&gt;&lt;title&gt;Epidemic keratoconjunctivitis: A review of current concepts in management&lt;/title&gt;&lt;secondary-title&gt;Journal of Optometry&lt;/secondary-title&gt;&lt;/titles&gt;&lt;periodical&gt;&lt;full-title&gt;Journal of Optometry&lt;/full-title&gt;&lt;/periodical&gt;&lt;pages&gt;69-74&lt;/pages&gt;&lt;volume&gt;6&lt;/volume&gt;&lt;number&gt;2&lt;/number&gt;&lt;dates&gt;&lt;year&gt;2013&lt;/year&gt;&lt;/dates&gt;&lt;isbn&gt;1888-4296&lt;/isbn&gt;&lt;urls&gt;&lt;/urls&gt;&lt;electronic-resource-num&gt;https://doi.org/10.1016/j.optom.2012.08.003.&lt;/electronic-resource-num&gt;&lt;/record&gt;&lt;/Cite&gt;&lt;/EndNote&gt;</w:instrText>
      </w:r>
      <w:r w:rsidR="000448F8" w:rsidRPr="006A1B7A">
        <w:fldChar w:fldCharType="separate"/>
      </w:r>
      <w:r w:rsidR="000448F8" w:rsidRPr="006A1B7A">
        <w:t>(</w:t>
      </w:r>
      <w:hyperlink w:anchor="_ENREF_61" w:tooltip="Pihos, 2013 #66" w:history="1">
        <w:r w:rsidR="00FE6BFA" w:rsidRPr="006A1B7A">
          <w:t>Pihos, 2013</w:t>
        </w:r>
      </w:hyperlink>
      <w:r w:rsidR="000448F8" w:rsidRPr="006A1B7A">
        <w:t>)</w:t>
      </w:r>
      <w:r w:rsidR="000448F8" w:rsidRPr="006A1B7A">
        <w:fldChar w:fldCharType="end"/>
      </w:r>
      <w:r w:rsidR="000448F8" w:rsidRPr="006A1B7A">
        <w:t>.</w:t>
      </w:r>
    </w:p>
    <w:p w14:paraId="1A6F4F43" w14:textId="39424112" w:rsidR="00A009F3" w:rsidRPr="00A009F3" w:rsidRDefault="00A009F3" w:rsidP="00C11C8B">
      <w:pPr>
        <w:pStyle w:val="RARMPparagraph"/>
        <w:rPr>
          <w:color w:val="0000FF"/>
        </w:rPr>
      </w:pPr>
      <w:r w:rsidRPr="006A1B7A">
        <w:t xml:space="preserve">Outbreaks of </w:t>
      </w:r>
      <w:proofErr w:type="spellStart"/>
      <w:r w:rsidRPr="006A1B7A">
        <w:t>HAdV</w:t>
      </w:r>
      <w:proofErr w:type="spellEnd"/>
      <w:r w:rsidRPr="006A1B7A">
        <w:t xml:space="preserve">-associated respiratory disease are more common in late winter, spring and early summer, however infections can occur throughout the year. After natural </w:t>
      </w:r>
      <w:proofErr w:type="spellStart"/>
      <w:r w:rsidRPr="006A1B7A">
        <w:t>HAdV</w:t>
      </w:r>
      <w:proofErr w:type="spellEnd"/>
      <w:r w:rsidRPr="006A1B7A">
        <w:t xml:space="preserve"> infection, the incubation period ranges from 2 days to 2 weeks, depending on the viral species and serotype as well as the mechanism of acquisition </w:t>
      </w:r>
      <w:r w:rsidRPr="006A1B7A">
        <w:fldChar w:fldCharType="begin"/>
      </w:r>
      <w:r w:rsidR="0042066F" w:rsidRPr="006A1B7A">
        <w:instrText xml:space="preserve"> ADDIN EN.CITE &lt;EndNote&gt;&lt;Cite&gt;&lt;Author&gt;Allard and Vantarakis&lt;/Author&gt;&lt;Year&gt;2017&lt;/Year&gt;&lt;RecNum&gt;24&lt;/RecNum&gt;&lt;DisplayText&gt;(Allard and Vantarakis, 2017; Public Health Agency of Canada, 2014)&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Cite&gt;&lt;Author&gt;Public Health Agency of Canada&lt;/Author&gt;&lt;Year&gt;2014&lt;/Year&gt;&lt;RecNum&gt;64&lt;/RecNum&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Pr="006A1B7A">
        <w:fldChar w:fldCharType="separate"/>
      </w:r>
      <w:r w:rsidRPr="006A1B7A">
        <w:rPr>
          <w:noProof/>
        </w:rPr>
        <w:t>(</w:t>
      </w:r>
      <w:hyperlink w:anchor="_ENREF_6" w:tooltip="Allard and Vantarakis, 2017 #24" w:history="1">
        <w:r w:rsidR="00FE6BFA" w:rsidRPr="006A1B7A">
          <w:rPr>
            <w:noProof/>
          </w:rPr>
          <w:t>Allard and Vantarakis, 2017</w:t>
        </w:r>
      </w:hyperlink>
      <w:r w:rsidRPr="006A1B7A">
        <w:rPr>
          <w:noProof/>
        </w:rPr>
        <w:t xml:space="preserve">; </w:t>
      </w:r>
      <w:hyperlink w:anchor="_ENREF_62" w:tooltip="Public Health Agency of Canada, 2014 #64" w:history="1">
        <w:r w:rsidR="00FE6BFA" w:rsidRPr="006A1B7A">
          <w:rPr>
            <w:noProof/>
          </w:rPr>
          <w:t>Public Health Agency of Canada, 2014</w:t>
        </w:r>
      </w:hyperlink>
      <w:r w:rsidRPr="006A1B7A">
        <w:rPr>
          <w:noProof/>
        </w:rPr>
        <w:t>)</w:t>
      </w:r>
      <w:r w:rsidRPr="006A1B7A">
        <w:fldChar w:fldCharType="end"/>
      </w:r>
      <w:r w:rsidRPr="006A1B7A">
        <w:t xml:space="preserve">. For respiratory infections, the incubation period is generally 4-8 days, whereas it is 3-10 days for intestinal infections </w:t>
      </w:r>
      <w:r w:rsidRPr="006A1B7A">
        <w:fldChar w:fldCharType="begin"/>
      </w:r>
      <w:r w:rsidR="0042066F" w:rsidRPr="006A1B7A">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Pr="006A1B7A">
        <w:fldChar w:fldCharType="separate"/>
      </w:r>
      <w:r w:rsidRPr="006A1B7A">
        <w:rPr>
          <w:noProof/>
        </w:rPr>
        <w:t>(</w:t>
      </w:r>
      <w:hyperlink w:anchor="_ENREF_6" w:tooltip="Allard and Vantarakis, 2017 #24" w:history="1">
        <w:r w:rsidR="00FE6BFA" w:rsidRPr="006A1B7A">
          <w:rPr>
            <w:noProof/>
          </w:rPr>
          <w:t>Allard and Vantarakis, 2017</w:t>
        </w:r>
      </w:hyperlink>
      <w:r w:rsidRPr="006A1B7A">
        <w:rPr>
          <w:noProof/>
        </w:rPr>
        <w:t>)</w:t>
      </w:r>
      <w:r w:rsidRPr="006A1B7A">
        <w:fldChar w:fldCharType="end"/>
      </w:r>
      <w:r w:rsidRPr="006A1B7A">
        <w:t>. The symptoms of mild infection usually last for a few days to a week but for the severe infections, symptoms may last longer.</w:t>
      </w:r>
    </w:p>
    <w:p w14:paraId="2FC24477" w14:textId="5A2294F6" w:rsidR="00797AC1" w:rsidRPr="003F5EAC" w:rsidRDefault="00797AC1" w:rsidP="00727FE4">
      <w:pPr>
        <w:pStyle w:val="RARMPparagraph"/>
      </w:pPr>
      <w:r w:rsidRPr="005914CE">
        <w:t xml:space="preserve">Infections with </w:t>
      </w:r>
      <w:proofErr w:type="spellStart"/>
      <w:r w:rsidRPr="005914CE">
        <w:t>HAdV</w:t>
      </w:r>
      <w:r w:rsidR="005914CE">
        <w:t>s</w:t>
      </w:r>
      <w:proofErr w:type="spellEnd"/>
      <w:r w:rsidRPr="005914CE">
        <w:t xml:space="preserve"> are generally mild and self-limiting, but </w:t>
      </w:r>
      <w:r w:rsidR="003F5EAC">
        <w:t>can</w:t>
      </w:r>
      <w:r w:rsidR="003F5EAC" w:rsidRPr="005914CE">
        <w:t xml:space="preserve"> </w:t>
      </w:r>
      <w:r w:rsidRPr="005914CE">
        <w:t xml:space="preserve">be more severe or lethal in </w:t>
      </w:r>
      <w:r w:rsidR="005914CE">
        <w:t>certain risk groups</w:t>
      </w:r>
      <w:r w:rsidRPr="005914CE">
        <w:t xml:space="preserve"> </w:t>
      </w:r>
      <w:r w:rsidR="00FE71BB">
        <w:fldChar w:fldCharType="begin">
          <w:fldData xml:space="preserve">PEVuZE5vdGU+PENpdGU+PEF1dGhvcj5NZW5uZWNoZXQ8L0F1dGhvcj48WWVhcj4yMDE5PC9ZZWFy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</w:fldData>
        </w:fldChar>
      </w:r>
      <w:r w:rsidR="00FE71BB">
        <w:instrText xml:space="preserve"> ADDIN EN.CITE </w:instrText>
      </w:r>
      <w:r w:rsidR="00FE71BB">
        <w:fldChar w:fldCharType="begin">
          <w:fldData xml:space="preserve">PEVuZE5vdGU+PENpdGU+PEF1dGhvcj5NZW5uZWNoZXQ8L0F1dGhvcj48WWVhcj4yMDE5PC9ZZWFy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</w:fldData>
        </w:fldChar>
      </w:r>
      <w:r w:rsidR="00FE71BB">
        <w:instrText xml:space="preserve"> ADDIN EN.CITE.DATA </w:instrText>
      </w:r>
      <w:r w:rsidR="00FE71BB">
        <w:fldChar w:fldCharType="end"/>
      </w:r>
      <w:r w:rsidR="00FE71BB">
        <w:fldChar w:fldCharType="separate"/>
      </w:r>
      <w:r w:rsidR="00FE71BB">
        <w:rPr>
          <w:noProof/>
        </w:rPr>
        <w:t>(</w:t>
      </w:r>
      <w:hyperlink w:anchor="_ENREF_46" w:tooltip="Leikas, 2023 #5" w:history="1">
        <w:r w:rsidR="00FE6BFA">
          <w:rPr>
            <w:noProof/>
          </w:rPr>
          <w:t>Leikas et al., 2023</w:t>
        </w:r>
      </w:hyperlink>
      <w:r w:rsidR="00FE71BB">
        <w:rPr>
          <w:noProof/>
        </w:rPr>
        <w:t xml:space="preserve">; </w:t>
      </w:r>
      <w:hyperlink w:anchor="_ENREF_54" w:tooltip="Mennechet, 2019 #17" w:history="1">
        <w:r w:rsidR="00FE6BFA">
          <w:rPr>
            <w:noProof/>
          </w:rPr>
          <w:t>Mennechet et al., 2019</w:t>
        </w:r>
      </w:hyperlink>
      <w:r w:rsidR="00FE71BB">
        <w:rPr>
          <w:noProof/>
        </w:rPr>
        <w:t>)</w:t>
      </w:r>
      <w:r w:rsidR="00FE71BB">
        <w:fldChar w:fldCharType="end"/>
      </w:r>
      <w:r w:rsidRPr="005914CE">
        <w:t xml:space="preserve">. </w:t>
      </w:r>
      <w:r w:rsidR="005914CE" w:rsidRPr="005914CE">
        <w:t xml:space="preserve">The most critical risk groups are neonates and immunocompromised individuals, in which the </w:t>
      </w:r>
      <w:proofErr w:type="spellStart"/>
      <w:r w:rsidR="005914CE" w:rsidRPr="005914CE">
        <w:t>HAdVs</w:t>
      </w:r>
      <w:proofErr w:type="spellEnd"/>
      <w:r w:rsidR="005914CE" w:rsidRPr="005914CE">
        <w:t xml:space="preserve"> may cause severe pneumonia and diseases affecting organ systems other than the respiratory tract, depending on the level of immunocompetency</w:t>
      </w:r>
      <w:r w:rsidR="005914CE">
        <w:t xml:space="preserve"> </w:t>
      </w:r>
      <w:r w:rsidR="00864163">
        <w:fldChar w:fldCharType="begin"/>
      </w:r>
      <w:r w:rsidR="00A27CB5">
        <w:instrText xml:space="preserve"> ADDIN EN.CITE &lt;EndNote&gt;&lt;Cite&gt;&lt;Author&gt;Leikas&lt;/Author&gt;&lt;Year&gt;2023&lt;/Year&gt;&lt;RecNum&gt;5&lt;/RecNum&gt;&lt;DisplayText&gt;(Leikas et al., 2023)&lt;/DisplayText&gt;&lt;record&gt;&lt;rec-number&gt;5&lt;/rec-number&gt;&lt;foreign-keys&gt;&lt;key app="EN" db-id="r2tztzpvkaxer7e0fa95d9fbvvepswf5sa5s" timestamp="1737470291"&gt;5&lt;/key&gt;&lt;/foreign-keys&gt;&lt;ref-type name="Journal Article"&gt;17&lt;/ref-type&gt;&lt;contributors&gt;&lt;authors&gt;&lt;author&gt;Leikas, Aleksi J.&lt;/author&gt;&lt;author&gt;Ylä-Herttuala, Seppo&lt;/author&gt;&lt;author&gt;Hartikainen, Juha E. K.&lt;/author&gt;&lt;/authors&gt;&lt;/contributors&gt;&lt;titles&gt;&lt;title&gt;Adenoviral Gene Therapy Vectors in Clinical Use—Basic Aspects with a Special Reference to Replication-Competent Adenovirus Formation and Its Impact on Clinical Safety&lt;/title&gt;&lt;secondary-title&gt;International Journal of Molecular Sciences&lt;/secondary-title&gt;&lt;/titles&gt;&lt;periodical&gt;&lt;full-title&gt;International Journal of Molecular Sciences&lt;/full-title&gt;&lt;/periodical&gt;&lt;pages&gt;16519&lt;/pages&gt;&lt;volume&gt;24&lt;/volume&gt;&lt;number&gt;22&lt;/number&gt;&lt;dates&gt;&lt;year&gt;2023&lt;/year&gt;&lt;/dates&gt;&lt;isbn&gt;1422-0067&lt;/isbn&gt;&lt;accession-num&gt;doi:10.3390/ijms242216519&lt;/accession-num&gt;&lt;urls&gt;&lt;related-urls&gt;&lt;url&gt;https://www.mdpi.com/1422-0067/24/22/16519&lt;/url&gt;&lt;/related-urls&gt;&lt;/urls&gt;&lt;/record&gt;&lt;/Cite&gt;&lt;/EndNote&gt;</w:instrText>
      </w:r>
      <w:r w:rsidR="00864163">
        <w:fldChar w:fldCharType="separate"/>
      </w:r>
      <w:r w:rsidR="00A27CB5">
        <w:rPr>
          <w:noProof/>
        </w:rPr>
        <w:t>(</w:t>
      </w:r>
      <w:hyperlink w:anchor="_ENREF_46" w:tooltip="Leikas, 2023 #5" w:history="1">
        <w:r w:rsidR="00FE6BFA">
          <w:rPr>
            <w:noProof/>
          </w:rPr>
          <w:t xml:space="preserve">Leikas </w:t>
        </w:r>
        <w:r w:rsidR="00FE6BFA" w:rsidRPr="000C4B6B">
          <w:rPr>
            <w:noProof/>
          </w:rPr>
          <w:t>et al</w:t>
        </w:r>
        <w:r w:rsidR="00FE6BFA">
          <w:rPr>
            <w:noProof/>
          </w:rPr>
          <w:t>., 2023</w:t>
        </w:r>
      </w:hyperlink>
      <w:r w:rsidR="00A27CB5">
        <w:rPr>
          <w:noProof/>
        </w:rPr>
        <w:t>)</w:t>
      </w:r>
      <w:r w:rsidR="00864163">
        <w:fldChar w:fldCharType="end"/>
      </w:r>
      <w:r w:rsidR="005914CE">
        <w:t>.</w:t>
      </w:r>
      <w:r w:rsidR="005914CE" w:rsidRPr="005914CE">
        <w:t xml:space="preserve"> </w:t>
      </w:r>
      <w:r w:rsidR="003F5EAC">
        <w:t>C</w:t>
      </w:r>
      <w:r w:rsidR="00E57BE2">
        <w:t xml:space="preserve">hildren and </w:t>
      </w:r>
      <w:r w:rsidR="007C1002" w:rsidRPr="005914CE">
        <w:t xml:space="preserve">immunocompromised people with either congenital or acquired immunodeficiency (e.g. resulting from immunosuppressive therapy, radiation therapy, use of corticosteroids and </w:t>
      </w:r>
      <w:r w:rsidR="000448F8">
        <w:t>a</w:t>
      </w:r>
      <w:r w:rsidR="000448F8" w:rsidRPr="000448F8">
        <w:t>cquired immunodeficiency syndrome</w:t>
      </w:r>
      <w:r w:rsidR="000448F8">
        <w:t xml:space="preserve"> (</w:t>
      </w:r>
      <w:r w:rsidR="007C1002" w:rsidRPr="005914CE">
        <w:t>AIDS</w:t>
      </w:r>
      <w:r w:rsidR="000448F8">
        <w:t>)</w:t>
      </w:r>
      <w:r w:rsidR="007C1002" w:rsidRPr="005914CE">
        <w:t xml:space="preserve">) can develop acute or persistent infections, leading to high morbidity or even mortality </w:t>
      </w:r>
      <w:r w:rsidR="00A6783A" w:rsidRPr="005914CE">
        <w:fldChar w:fldCharType="begin"/>
      </w:r>
      <w:r w:rsidR="00A6783A" w:rsidRPr="005914CE">
        <w:instrText xml:space="preserve"> ADDIN EN.CITE &lt;EndNote&gt;&lt;Cite&gt;&lt;Author&gt;Echavarría&lt;/Author&gt;&lt;Year&gt;2008&lt;/Year&gt;&lt;RecNum&gt;20&lt;/RecNum&gt;&lt;DisplayText&gt;(Echavarría, 2008)&lt;/DisplayText&gt;&lt;record&gt;&lt;rec-number&gt;20&lt;/rec-number&gt;&lt;foreign-keys&gt;&lt;key app="EN" db-id="r2tztzpvkaxer7e0fa95d9fbvvepswf5sa5s" timestamp="1741836195"&gt;20&lt;/key&gt;&lt;/foreign-keys&gt;&lt;ref-type name="Journal Article"&gt;17&lt;/ref-type&gt;&lt;contributors&gt;&lt;authors&gt;&lt;author&gt;Echavarría, M.&lt;/author&gt;&lt;/authors&gt;&lt;/contributors&gt;&lt;auth-address&gt;Clinical Virology Laboratory, Centro de Educación Médica e Investigaciones Clínicas, University Hospital, Galvan, Buenos Aires, Argentina. mechavarria@cemic.edu.ar&lt;/auth-address&gt;&lt;titles&gt;&lt;title&gt;Adenoviruses in immunocompromised hosts&lt;/title&gt;&lt;secondary-title&gt;Clin Microbiol Rev&lt;/secondary-title&gt;&lt;/titles&gt;&lt;periodical&gt;&lt;full-title&gt;Clin Microbiol Rev&lt;/full-title&gt;&lt;/periodical&gt;&lt;pages&gt;704-15&lt;/pages&gt;&lt;volume&gt;21&lt;/volume&gt;&lt;number&gt;4&lt;/number&gt;&lt;edition&gt;2008/10/16&lt;/edition&gt;&lt;keywords&gt;&lt;keyword&gt;Adenoviridae/*immunology/*isolation &amp;amp; purification&lt;/keyword&gt;&lt;keyword&gt;Adenoviridae Infections/diagnosis/*immunology/*virology&lt;/keyword&gt;&lt;keyword&gt;Humans&lt;/keyword&gt;&lt;keyword&gt;*Immunocompromised Host&lt;/keyword&gt;&lt;/keywords&gt;&lt;dates&gt;&lt;year&gt;2008&lt;/year&gt;&lt;pub-dates&gt;&lt;date&gt;Oct&lt;/date&gt;&lt;/pub-dates&gt;&lt;/dates&gt;&lt;isbn&gt;0893-8512 (Print)&amp;#xD;0893-8512&lt;/isbn&gt;&lt;accession-num&gt;18854488&lt;/accession-num&gt;&lt;urls&gt;&lt;/urls&gt;&lt;custom2&gt;PMC2570151&lt;/custom2&gt;&lt;electronic-resource-num&gt;10.1128/cmr.00052-07&lt;/electronic-resource-num&gt;&lt;remote-database-provider&gt;NLM&lt;/remote-database-provider&gt;&lt;language&gt;eng&lt;/language&gt;&lt;/record&gt;&lt;/Cite&gt;&lt;/EndNote&gt;</w:instrText>
      </w:r>
      <w:r w:rsidR="00A6783A" w:rsidRPr="005914CE">
        <w:fldChar w:fldCharType="separate"/>
      </w:r>
      <w:r w:rsidR="00A6783A" w:rsidRPr="005914CE">
        <w:rPr>
          <w:noProof/>
        </w:rPr>
        <w:t>(</w:t>
      </w:r>
      <w:hyperlink w:anchor="_ENREF_25" w:tooltip="Echavarría, 2008 #20" w:history="1">
        <w:r w:rsidR="00FE6BFA" w:rsidRPr="005914CE">
          <w:rPr>
            <w:noProof/>
          </w:rPr>
          <w:t>Echavarría, 2008</w:t>
        </w:r>
      </w:hyperlink>
      <w:r w:rsidR="00A6783A" w:rsidRPr="005914CE">
        <w:rPr>
          <w:noProof/>
        </w:rPr>
        <w:t>)</w:t>
      </w:r>
      <w:r w:rsidR="00A6783A" w:rsidRPr="005914CE">
        <w:fldChar w:fldCharType="end"/>
      </w:r>
      <w:r w:rsidR="007C1002" w:rsidRPr="005914CE">
        <w:t xml:space="preserve">. </w:t>
      </w:r>
      <w:r w:rsidR="003D4FC7">
        <w:t xml:space="preserve">For example, </w:t>
      </w:r>
      <w:r w:rsidR="003A604A">
        <w:t xml:space="preserve">mortality </w:t>
      </w:r>
      <w:r w:rsidR="003A604A" w:rsidRPr="00E57BE2">
        <w:t xml:space="preserve">rates of </w:t>
      </w:r>
      <w:r w:rsidR="008A2454">
        <w:t>2</w:t>
      </w:r>
      <w:r w:rsidR="003A604A" w:rsidRPr="00E57BE2">
        <w:t xml:space="preserve"> to 70% </w:t>
      </w:r>
      <w:r w:rsidR="003A604A">
        <w:t>were</w:t>
      </w:r>
      <w:r w:rsidR="003A604A" w:rsidRPr="00E57BE2">
        <w:t xml:space="preserve"> reported for p</w:t>
      </w:r>
      <w:r w:rsidR="001A311D">
        <w:t>a</w:t>
      </w:r>
      <w:r w:rsidR="003A604A" w:rsidRPr="00E57BE2">
        <w:t xml:space="preserve">ediatric and adult </w:t>
      </w:r>
      <w:r w:rsidR="008A2454">
        <w:t xml:space="preserve">bone marrow or stem </w:t>
      </w:r>
      <w:r w:rsidR="003A604A">
        <w:t xml:space="preserve">cell </w:t>
      </w:r>
      <w:r w:rsidR="003A604A" w:rsidRPr="00E57BE2">
        <w:t>transplant patients</w:t>
      </w:r>
      <w:r w:rsidR="003A604A">
        <w:t xml:space="preserve"> </w:t>
      </w:r>
      <w:bookmarkStart w:id="31" w:name="_Hlk201244361"/>
      <w:r w:rsidR="003A604A" w:rsidRPr="005914CE">
        <w:fldChar w:fldCharType="begin"/>
      </w:r>
      <w:r w:rsidR="003A604A" w:rsidRPr="005914CE">
        <w:instrText xml:space="preserve"> ADDIN EN.CITE &lt;EndNote&gt;&lt;Cite&gt;&lt;Author&gt;Echavarría&lt;/Author&gt;&lt;Year&gt;2008&lt;/Year&gt;&lt;RecNum&gt;20&lt;/RecNum&gt;&lt;DisplayText&gt;(Echavarría, 2008)&lt;/DisplayText&gt;&lt;record&gt;&lt;rec-number&gt;20&lt;/rec-number&gt;&lt;foreign-keys&gt;&lt;key app="EN" db-id="r2tztzpvkaxer7e0fa95d9fbvvepswf5sa5s" timestamp="1741836195"&gt;20&lt;/key&gt;&lt;/foreign-keys&gt;&lt;ref-type name="Journal Article"&gt;17&lt;/ref-type&gt;&lt;contributors&gt;&lt;authors&gt;&lt;author&gt;Echavarría, M.&lt;/author&gt;&lt;/authors&gt;&lt;/contributors&gt;&lt;auth-address&gt;Clinical Virology Laboratory, Centro de Educación Médica e Investigaciones Clínicas, University Hospital, Galvan, Buenos Aires, Argentina. mechavarria@cemic.edu.ar&lt;/auth-address&gt;&lt;titles&gt;&lt;title&gt;Adenoviruses in immunocompromised hosts&lt;/title&gt;&lt;secondary-title&gt;Clin Microbiol Rev&lt;/secondary-title&gt;&lt;/titles&gt;&lt;periodical&gt;&lt;full-title&gt;Clin Microbiol Rev&lt;/full-title&gt;&lt;/periodical&gt;&lt;pages&gt;704-15&lt;/pages&gt;&lt;volume&gt;21&lt;/volume&gt;&lt;number&gt;4&lt;/number&gt;&lt;edition&gt;2008/10/16&lt;/edition&gt;&lt;keywords&gt;&lt;keyword&gt;Adenoviridae/*immunology/*isolation &amp;amp; purification&lt;/keyword&gt;&lt;keyword&gt;Adenoviridae Infections/diagnosis/*immunology/*virology&lt;/keyword&gt;&lt;keyword&gt;Humans&lt;/keyword&gt;&lt;keyword&gt;*Immunocompromised Host&lt;/keyword&gt;&lt;/keywords&gt;&lt;dates&gt;&lt;year&gt;2008&lt;/year&gt;&lt;pub-dates&gt;&lt;date&gt;Oct&lt;/date&gt;&lt;/pub-dates&gt;&lt;/dates&gt;&lt;isbn&gt;0893-8512 (Print)&amp;#xD;0893-8512&lt;/isbn&gt;&lt;accession-num&gt;18854488&lt;/accession-num&gt;&lt;urls&gt;&lt;/urls&gt;&lt;custom2&gt;PMC2570151&lt;/custom2&gt;&lt;electronic-resource-num&gt;10.1128/cmr.00052-07&lt;/electronic-resource-num&gt;&lt;remote-database-provider&gt;NLM&lt;/remote-database-provider&gt;&lt;language&gt;eng&lt;/language&gt;&lt;/record&gt;&lt;/Cite&gt;&lt;/EndNote&gt;</w:instrText>
      </w:r>
      <w:r w:rsidR="003A604A" w:rsidRPr="005914CE">
        <w:fldChar w:fldCharType="separate"/>
      </w:r>
      <w:r w:rsidR="003A604A" w:rsidRPr="005914CE">
        <w:rPr>
          <w:noProof/>
        </w:rPr>
        <w:t>(</w:t>
      </w:r>
      <w:hyperlink w:anchor="_ENREF_25" w:tooltip="Echavarría, 2008 #20" w:history="1">
        <w:r w:rsidR="00FE6BFA" w:rsidRPr="005914CE">
          <w:rPr>
            <w:noProof/>
          </w:rPr>
          <w:t>Echavarría, 2008</w:t>
        </w:r>
      </w:hyperlink>
      <w:r w:rsidR="003A604A" w:rsidRPr="005914CE">
        <w:rPr>
          <w:noProof/>
        </w:rPr>
        <w:t>)</w:t>
      </w:r>
      <w:r w:rsidR="003A604A" w:rsidRPr="005914CE">
        <w:fldChar w:fldCharType="end"/>
      </w:r>
      <w:bookmarkEnd w:id="31"/>
      <w:r w:rsidR="003D4FC7">
        <w:t xml:space="preserve">. </w:t>
      </w:r>
      <w:r w:rsidR="002E1ACF" w:rsidRPr="005914CE">
        <w:t xml:space="preserve">Infection of infants with </w:t>
      </w:r>
      <w:proofErr w:type="spellStart"/>
      <w:r w:rsidR="002E1ACF" w:rsidRPr="005914CE">
        <w:t>HAdV</w:t>
      </w:r>
      <w:r w:rsidR="00CE60A0">
        <w:t>s</w:t>
      </w:r>
      <w:proofErr w:type="spellEnd"/>
      <w:r w:rsidR="002E1ACF" w:rsidRPr="005914CE">
        <w:t xml:space="preserve"> can also result in </w:t>
      </w:r>
      <w:r w:rsidR="00A6783A" w:rsidRPr="005914CE">
        <w:t xml:space="preserve">serious </w:t>
      </w:r>
      <w:r w:rsidR="002E1ACF" w:rsidRPr="005914CE">
        <w:lastRenderedPageBreak/>
        <w:t xml:space="preserve">bronchiolitis </w:t>
      </w:r>
      <w:r w:rsidR="001A311D">
        <w:t xml:space="preserve">(irritation and swelling of the small airways in the lung) </w:t>
      </w:r>
      <w:r w:rsidR="002E1ACF" w:rsidRPr="005914CE">
        <w:t>and intussusception</w:t>
      </w:r>
      <w:r w:rsidR="001A311D">
        <w:t xml:space="preserve"> (a form of bowel obstruction where a part of the intestine folds into the adjacent intestine)</w:t>
      </w:r>
      <w:r w:rsidR="002E1ACF" w:rsidRPr="005914CE">
        <w:t xml:space="preserve"> </w:t>
      </w:r>
      <w:r w:rsidR="00A6783A" w:rsidRPr="003F5EAC">
        <w:fldChar w:fldCharType="begin">
          <w:fldData xml:space="preserve">PEVuZE5vdGU+PENpdGU+PEF1dGhvcj5TaGllaDwvQXV0aG9yPjxZZWFyPjIwMjI8L1llYXI+PFJl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</w:fldData>
        </w:fldChar>
      </w:r>
      <w:r w:rsidR="00A6783A" w:rsidRPr="003F5EAC">
        <w:instrText xml:space="preserve"> ADDIN EN.CITE </w:instrText>
      </w:r>
      <w:r w:rsidR="00A6783A" w:rsidRPr="003F5EAC">
        <w:fldChar w:fldCharType="begin">
          <w:fldData xml:space="preserve">PEVuZE5vdGU+PENpdGU+PEF1dGhvcj5TaGllaDwvQXV0aG9yPjxZZWFyPjIwMjI8L1llYXI+PFJl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</w:fldData>
        </w:fldChar>
      </w:r>
      <w:r w:rsidR="00A6783A" w:rsidRPr="003F5EAC">
        <w:instrText xml:space="preserve"> ADDIN EN.CITE.DATA </w:instrText>
      </w:r>
      <w:r w:rsidR="00A6783A" w:rsidRPr="003F5EAC">
        <w:fldChar w:fldCharType="end"/>
      </w:r>
      <w:r w:rsidR="00A6783A" w:rsidRPr="003F5EAC">
        <w:fldChar w:fldCharType="separate"/>
      </w:r>
      <w:r w:rsidR="00A6783A" w:rsidRPr="003F5EAC">
        <w:rPr>
          <w:noProof/>
        </w:rPr>
        <w:t>(</w:t>
      </w:r>
      <w:hyperlink w:anchor="_ENREF_76" w:tooltip="Shieh, 2022 #21" w:history="1">
        <w:r w:rsidR="00FE6BFA" w:rsidRPr="003F5EAC">
          <w:rPr>
            <w:noProof/>
          </w:rPr>
          <w:t>Shieh, 2022</w:t>
        </w:r>
      </w:hyperlink>
      <w:r w:rsidR="00A6783A" w:rsidRPr="003F5EAC">
        <w:rPr>
          <w:noProof/>
        </w:rPr>
        <w:t>)</w:t>
      </w:r>
      <w:r w:rsidR="00A6783A" w:rsidRPr="003F5EAC">
        <w:fldChar w:fldCharType="end"/>
      </w:r>
      <w:r w:rsidR="002E1ACF" w:rsidRPr="003F5EAC">
        <w:t xml:space="preserve">. </w:t>
      </w:r>
      <w:proofErr w:type="spellStart"/>
      <w:r w:rsidR="00A54CA6">
        <w:t>HAdVs</w:t>
      </w:r>
      <w:proofErr w:type="spellEnd"/>
      <w:r w:rsidR="00022CD6" w:rsidRPr="003F5EAC">
        <w:t xml:space="preserve"> account for approximately 5% - 18% of bronchiolitis in infants </w:t>
      </w:r>
      <w:r w:rsidR="00022CD6" w:rsidRPr="003F5EAC">
        <w:fldChar w:fldCharType="begin">
          <w:fldData xml:space="preserve">PEVuZE5vdGU+PENpdGU+PEF1dGhvcj5TaGllaDwvQXV0aG9yPjxZZWFyPjIwMjI8L1llYXI+PFJl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</w:fldData>
        </w:fldChar>
      </w:r>
      <w:r w:rsidR="00022CD6" w:rsidRPr="003F5EAC">
        <w:instrText xml:space="preserve"> ADDIN EN.CITE </w:instrText>
      </w:r>
      <w:r w:rsidR="00022CD6" w:rsidRPr="003F5EAC">
        <w:fldChar w:fldCharType="begin">
          <w:fldData xml:space="preserve">PEVuZE5vdGU+PENpdGU+PEF1dGhvcj5TaGllaDwvQXV0aG9yPjxZZWFyPjIwMjI8L1llYXI+PFJl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</w:fldData>
        </w:fldChar>
      </w:r>
      <w:r w:rsidR="00022CD6" w:rsidRPr="003F5EAC">
        <w:instrText xml:space="preserve"> ADDIN EN.CITE.DATA </w:instrText>
      </w:r>
      <w:r w:rsidR="00022CD6" w:rsidRPr="003F5EAC">
        <w:fldChar w:fldCharType="end"/>
      </w:r>
      <w:r w:rsidR="00022CD6" w:rsidRPr="003F5EAC">
        <w:fldChar w:fldCharType="separate"/>
      </w:r>
      <w:r w:rsidR="00022CD6" w:rsidRPr="003F5EAC">
        <w:t>(</w:t>
      </w:r>
      <w:hyperlink w:anchor="_ENREF_76" w:tooltip="Shieh, 2022 #21" w:history="1">
        <w:r w:rsidR="00FE6BFA" w:rsidRPr="003F5EAC">
          <w:t>Shieh, 2022</w:t>
        </w:r>
      </w:hyperlink>
      <w:r w:rsidR="00022CD6" w:rsidRPr="003F5EAC">
        <w:t>)</w:t>
      </w:r>
      <w:r w:rsidR="00022CD6" w:rsidRPr="003F5EAC">
        <w:fldChar w:fldCharType="end"/>
      </w:r>
      <w:r w:rsidR="00022CD6" w:rsidRPr="003F5EAC">
        <w:t xml:space="preserve"> and up to 41% of intussusception in children </w:t>
      </w:r>
      <w:r w:rsidR="008B1E5E" w:rsidRPr="003F5EAC">
        <w:fldChar w:fldCharType="begin"/>
      </w:r>
      <w:r w:rsidR="008B1E5E" w:rsidRPr="003F5EAC">
        <w:instrText xml:space="preserve"> ADDIN EN.CITE &lt;EndNote&gt;&lt;Cite&gt;&lt;Author&gt;Guarner&lt;/Author&gt;&lt;Year&gt;2003&lt;/Year&gt;&lt;RecNum&gt;38&lt;/RecNum&gt;&lt;DisplayText&gt;(Guarner et al., 2003)&lt;/DisplayText&gt;&lt;record&gt;&lt;rec-number&gt;38&lt;/rec-number&gt;&lt;foreign-keys&gt;&lt;key app="EN" db-id="r2tztzpvkaxer7e0fa95d9fbvvepswf5sa5s" timestamp="1744095931"&gt;38&lt;/key&gt;&lt;/foreign-keys&gt;&lt;ref-type name="Journal Article"&gt;17&lt;/ref-type&gt;&lt;contributors&gt;&lt;authors&gt;&lt;author&gt;Guarner, Jeannette&lt;/author&gt;&lt;author&gt;de Leon-Bojorge, Beatriz&lt;/author&gt;&lt;author&gt;Lopez-Corella, Eduardo&lt;/author&gt;&lt;author&gt;Ferebee-Harris, Tara&lt;/author&gt;&lt;author&gt;Gooding, Linda&lt;/author&gt;&lt;author&gt;Garnett, C.T.&lt;/author&gt;&lt;author&gt;Shieh, Wun-Ju&lt;/author&gt;&lt;author&gt;Dawson, Jacqueline&lt;/author&gt;&lt;author&gt;Erdman, Dean&lt;/author&gt;&lt;author&gt;Zaki, Sherif R.&lt;/author&gt;&lt;/authors&gt;&lt;/contributors&gt;&lt;titles&gt;&lt;title&gt;Intestinal intussusception associated with adenovirus infection in Mexican children&lt;/title&gt;&lt;secondary-title&gt;American Journal of Clinical Pathology&lt;/secondary-title&gt;&lt;/titles&gt;&lt;periodical&gt;&lt;full-title&gt;American Journal of Clinical Pathology&lt;/full-title&gt;&lt;/periodical&gt;&lt;pages&gt;845-850&lt;/pages&gt;&lt;volume&gt;120&lt;/volume&gt;&lt;number&gt;6&lt;/number&gt;&lt;dates&gt;&lt;year&gt;2003&lt;/year&gt;&lt;/dates&gt;&lt;isbn&gt;0002-9173&lt;/isbn&gt;&lt;urls&gt;&lt;related-urls&gt;&lt;url&gt;https://doi.org/10.1309/LBRNGF9MJW2MHT97&lt;/url&gt;&lt;/related-urls&gt;&lt;/urls&gt;&lt;electronic-resource-num&gt;10.1309/lbrngf9mjw2mht97&lt;/electronic-resource-num&gt;&lt;access-date&gt;4/8/2025&lt;/access-date&gt;&lt;/record&gt;&lt;/Cite&gt;&lt;/EndNote&gt;</w:instrText>
      </w:r>
      <w:r w:rsidR="008B1E5E" w:rsidRPr="003F5EAC">
        <w:fldChar w:fldCharType="separate"/>
      </w:r>
      <w:r w:rsidR="008B1E5E" w:rsidRPr="003F5EAC">
        <w:rPr>
          <w:noProof/>
        </w:rPr>
        <w:t>(</w:t>
      </w:r>
      <w:hyperlink w:anchor="_ENREF_31" w:tooltip="Guarner, 2003 #38" w:history="1">
        <w:r w:rsidR="00FE6BFA" w:rsidRPr="003F5EAC">
          <w:rPr>
            <w:noProof/>
          </w:rPr>
          <w:t xml:space="preserve">Guarner </w:t>
        </w:r>
        <w:r w:rsidR="00FE6BFA" w:rsidRPr="000C4B6B">
          <w:rPr>
            <w:noProof/>
          </w:rPr>
          <w:t>et al</w:t>
        </w:r>
        <w:r w:rsidR="00FE6BFA" w:rsidRPr="003F5EAC">
          <w:rPr>
            <w:noProof/>
          </w:rPr>
          <w:t>., 2003</w:t>
        </w:r>
      </w:hyperlink>
      <w:r w:rsidR="008B1E5E" w:rsidRPr="003F5EAC">
        <w:rPr>
          <w:noProof/>
        </w:rPr>
        <w:t>)</w:t>
      </w:r>
      <w:r w:rsidR="008B1E5E" w:rsidRPr="003F5EAC">
        <w:fldChar w:fldCharType="end"/>
      </w:r>
      <w:r w:rsidR="00022CD6" w:rsidRPr="003F5EAC">
        <w:t>.</w:t>
      </w:r>
    </w:p>
    <w:p w14:paraId="56721BA8" w14:textId="23C18BB9" w:rsidR="00797AC1" w:rsidRPr="003F5EAC" w:rsidRDefault="00797AC1" w:rsidP="00797AC1">
      <w:pPr>
        <w:pStyle w:val="RARMPparagraph"/>
      </w:pPr>
      <w:r w:rsidRPr="003F5EAC">
        <w:t xml:space="preserve">The parental species, </w:t>
      </w:r>
      <w:proofErr w:type="spellStart"/>
      <w:r w:rsidRPr="003F5EAC">
        <w:t>HAdV</w:t>
      </w:r>
      <w:proofErr w:type="spellEnd"/>
      <w:r w:rsidRPr="003F5EAC">
        <w:t xml:space="preserve">-C, has been mainly associated with acute respiratory tract infections in children and is the most common </w:t>
      </w:r>
      <w:r w:rsidR="00DB05D8" w:rsidRPr="003F5EAC">
        <w:t>species</w:t>
      </w:r>
      <w:r w:rsidRPr="003F5EAC">
        <w:t xml:space="preserve"> reported in most populations, with anti</w:t>
      </w:r>
      <w:r w:rsidR="003F5EAC" w:rsidRPr="003F5EAC">
        <w:noBreakHyphen/>
      </w:r>
      <w:r w:rsidRPr="003F5EAC">
        <w:t>HAdV</w:t>
      </w:r>
      <w:r w:rsidR="003D4FC7" w:rsidRPr="003F5EAC">
        <w:noBreakHyphen/>
      </w:r>
      <w:r w:rsidRPr="003F5EAC">
        <w:t>C5 antibodies detected in almost 85% of the population</w:t>
      </w:r>
      <w:r w:rsidR="00FE092E" w:rsidRPr="003F5EAC">
        <w:t xml:space="preserve"> </w:t>
      </w:r>
      <w:r w:rsidR="00FE71BB" w:rsidRPr="003F5EAC">
        <w:fldChar w:fldCharType="begin">
          <w:fldData xml:space="preserve">PEVuZE5vdGU+PENpdGU+PEF1dGhvcj5NZW5uZWNoZXQ8L0F1dGhvcj48WWVhcj4yMDE5PC9ZZWFy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</w:fldData>
        </w:fldChar>
      </w:r>
      <w:r w:rsidR="00FE71BB" w:rsidRPr="003F5EAC">
        <w:instrText xml:space="preserve"> ADDIN EN.CITE </w:instrText>
      </w:r>
      <w:r w:rsidR="00FE71BB" w:rsidRPr="003F5EAC">
        <w:fldChar w:fldCharType="begin">
          <w:fldData xml:space="preserve">PEVuZE5vdGU+PENpdGU+PEF1dGhvcj5NZW5uZWNoZXQ8L0F1dGhvcj48WWVhcj4yMDE5PC9ZZWFy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</w:fldData>
        </w:fldChar>
      </w:r>
      <w:r w:rsidR="00FE71BB" w:rsidRPr="003F5EAC">
        <w:instrText xml:space="preserve"> ADDIN EN.CITE.DATA </w:instrText>
      </w:r>
      <w:r w:rsidR="00FE71BB" w:rsidRPr="003F5EAC">
        <w:fldChar w:fldCharType="end"/>
      </w:r>
      <w:r w:rsidR="00FE71BB" w:rsidRPr="003F5EAC">
        <w:fldChar w:fldCharType="separate"/>
      </w:r>
      <w:r w:rsidR="00FE71BB" w:rsidRPr="003F5EAC">
        <w:rPr>
          <w:noProof/>
        </w:rPr>
        <w:t>(</w:t>
      </w:r>
      <w:hyperlink w:anchor="_ENREF_46" w:tooltip="Leikas, 2023 #5" w:history="1">
        <w:r w:rsidR="00FE6BFA" w:rsidRPr="003F5EAC">
          <w:rPr>
            <w:noProof/>
          </w:rPr>
          <w:t xml:space="preserve">Leikas </w:t>
        </w:r>
        <w:r w:rsidR="00FE6BFA" w:rsidRPr="000C4B6B">
          <w:rPr>
            <w:noProof/>
          </w:rPr>
          <w:t>et al</w:t>
        </w:r>
        <w:r w:rsidR="00FE6BFA" w:rsidRPr="003F5EAC">
          <w:rPr>
            <w:noProof/>
          </w:rPr>
          <w:t>., 2023</w:t>
        </w:r>
      </w:hyperlink>
      <w:r w:rsidR="00FE71BB" w:rsidRPr="003F5EAC">
        <w:rPr>
          <w:noProof/>
        </w:rPr>
        <w:t xml:space="preserve">; </w:t>
      </w:r>
      <w:hyperlink w:anchor="_ENREF_54" w:tooltip="Mennechet, 2019 #17" w:history="1">
        <w:r w:rsidR="00FE6BFA" w:rsidRPr="003F5EAC">
          <w:rPr>
            <w:noProof/>
          </w:rPr>
          <w:t xml:space="preserve">Mennechet </w:t>
        </w:r>
        <w:r w:rsidR="00FE6BFA" w:rsidRPr="000C4B6B">
          <w:rPr>
            <w:noProof/>
          </w:rPr>
          <w:t>et al</w:t>
        </w:r>
        <w:r w:rsidR="00FE6BFA" w:rsidRPr="003F5EAC">
          <w:rPr>
            <w:noProof/>
          </w:rPr>
          <w:t>., 2019</w:t>
        </w:r>
      </w:hyperlink>
      <w:r w:rsidR="00FE71BB" w:rsidRPr="003F5EAC">
        <w:rPr>
          <w:noProof/>
        </w:rPr>
        <w:t>)</w:t>
      </w:r>
      <w:r w:rsidR="00FE71BB" w:rsidRPr="003F5EAC">
        <w:fldChar w:fldCharType="end"/>
      </w:r>
      <w:r w:rsidRPr="003F5EAC">
        <w:t>.</w:t>
      </w:r>
      <w:r w:rsidR="000608D2" w:rsidRPr="003F5EAC">
        <w:t xml:space="preserve"> </w:t>
      </w:r>
      <w:proofErr w:type="spellStart"/>
      <w:r w:rsidR="00A54CA6">
        <w:t>HAdV</w:t>
      </w:r>
      <w:proofErr w:type="spellEnd"/>
      <w:r w:rsidR="00B55D93" w:rsidRPr="003F5EAC">
        <w:t>-C has been shown to be associated with mortality in immunocompromised individuals, particularly in p</w:t>
      </w:r>
      <w:r w:rsidR="003F5EAC" w:rsidRPr="003F5EAC">
        <w:t>a</w:t>
      </w:r>
      <w:r w:rsidR="00B55D93" w:rsidRPr="003F5EAC">
        <w:t xml:space="preserve">ediatric liver transplant recipients </w:t>
      </w:r>
      <w:r w:rsidR="00B55D93" w:rsidRPr="003F5EAC">
        <w:fldChar w:fldCharType="begin"/>
      </w:r>
      <w:r w:rsidR="00B55D93" w:rsidRPr="003F5EAC">
        <w:instrText xml:space="preserve"> ADDIN EN.CITE &lt;EndNote&gt;&lt;Cite&gt;&lt;Author&gt;Echavarría&lt;/Author&gt;&lt;Year&gt;2008&lt;/Year&gt;&lt;RecNum&gt;20&lt;/RecNum&gt;&lt;DisplayText&gt;(Echavarría, 2008)&lt;/DisplayText&gt;&lt;record&gt;&lt;rec-number&gt;20&lt;/rec-number&gt;&lt;foreign-keys&gt;&lt;key app="EN" db-id="r2tztzpvkaxer7e0fa95d9fbvvepswf5sa5s" timestamp="1741836195"&gt;20&lt;/key&gt;&lt;/foreign-keys&gt;&lt;ref-type name="Journal Article"&gt;17&lt;/ref-type&gt;&lt;contributors&gt;&lt;authors&gt;&lt;author&gt;Echavarría, M.&lt;/author&gt;&lt;/authors&gt;&lt;/contributors&gt;&lt;auth-address&gt;Clinical Virology Laboratory, Centro de Educación Médica e Investigaciones Clínicas, University Hospital, Galvan, Buenos Aires, Argentina. mechavarria@cemic.edu.ar&lt;/auth-address&gt;&lt;titles&gt;&lt;title&gt;Adenoviruses in immunocompromised hosts&lt;/title&gt;&lt;secondary-title&gt;Clin Microbiol Rev&lt;/secondary-title&gt;&lt;/titles&gt;&lt;periodical&gt;&lt;full-title&gt;Clin Microbiol Rev&lt;/full-title&gt;&lt;/periodical&gt;&lt;pages&gt;704-15&lt;/pages&gt;&lt;volume&gt;21&lt;/volume&gt;&lt;number&gt;4&lt;/number&gt;&lt;edition&gt;2008/10/16&lt;/edition&gt;&lt;keywords&gt;&lt;keyword&gt;Adenoviridae/*immunology/*isolation &amp;amp; purification&lt;/keyword&gt;&lt;keyword&gt;Adenoviridae Infections/diagnosis/*immunology/*virology&lt;/keyword&gt;&lt;keyword&gt;Humans&lt;/keyword&gt;&lt;keyword&gt;*Immunocompromised Host&lt;/keyword&gt;&lt;/keywords&gt;&lt;dates&gt;&lt;year&gt;2008&lt;/year&gt;&lt;pub-dates&gt;&lt;date&gt;Oct&lt;/date&gt;&lt;/pub-dates&gt;&lt;/dates&gt;&lt;isbn&gt;0893-8512 (Print)&amp;#xD;0893-8512&lt;/isbn&gt;&lt;accession-num&gt;18854488&lt;/accession-num&gt;&lt;urls&gt;&lt;/urls&gt;&lt;custom2&gt;PMC2570151&lt;/custom2&gt;&lt;electronic-resource-num&gt;10.1128/cmr.00052-07&lt;/electronic-resource-num&gt;&lt;remote-database-provider&gt;NLM&lt;/remote-database-provider&gt;&lt;language&gt;eng&lt;/language&gt;&lt;/record&gt;&lt;/Cite&gt;&lt;/EndNote&gt;</w:instrText>
      </w:r>
      <w:r w:rsidR="00B55D93" w:rsidRPr="003F5EAC">
        <w:fldChar w:fldCharType="separate"/>
      </w:r>
      <w:r w:rsidR="00B55D93" w:rsidRPr="003F5EAC">
        <w:t>(</w:t>
      </w:r>
      <w:hyperlink w:anchor="_ENREF_25" w:tooltip="Echavarría, 2008 #20" w:history="1">
        <w:r w:rsidR="00FE6BFA" w:rsidRPr="003F5EAC">
          <w:t>Echavarría, 2008</w:t>
        </w:r>
      </w:hyperlink>
      <w:r w:rsidR="00B55D93" w:rsidRPr="003F5EAC">
        <w:t>)</w:t>
      </w:r>
      <w:r w:rsidR="00B55D93" w:rsidRPr="003F5EAC">
        <w:fldChar w:fldCharType="end"/>
      </w:r>
      <w:r w:rsidR="00B55D93" w:rsidRPr="003F5EAC">
        <w:t>.</w:t>
      </w:r>
    </w:p>
    <w:p w14:paraId="18EEB4B6" w14:textId="4750B65F" w:rsidR="003921FA" w:rsidRPr="006A1B7A" w:rsidRDefault="009B263C" w:rsidP="00FA226C">
      <w:pPr>
        <w:pStyle w:val="Sectionheading2"/>
      </w:pPr>
      <w:bookmarkStart w:id="32" w:name="_Toc211613757"/>
      <w:r w:rsidRPr="006A1B7A">
        <w:t>Structure</w:t>
      </w:r>
      <w:r w:rsidR="008F5714" w:rsidRPr="006A1B7A">
        <w:t xml:space="preserve"> and genome </w:t>
      </w:r>
      <w:r w:rsidRPr="006A1B7A">
        <w:t>organisation</w:t>
      </w:r>
      <w:bookmarkEnd w:id="32"/>
    </w:p>
    <w:p w14:paraId="77EDF87B" w14:textId="306F9CEC" w:rsidR="00651C1A" w:rsidRPr="006A1B7A" w:rsidRDefault="00D039F3" w:rsidP="00C11C8B">
      <w:pPr>
        <w:pStyle w:val="RARMPparagraph"/>
      </w:pPr>
      <w:bookmarkStart w:id="33" w:name="_Hlk192689370"/>
      <w:r w:rsidRPr="006A1B7A">
        <w:t>Ad</w:t>
      </w:r>
      <w:r w:rsidR="00014EA4" w:rsidRPr="006A1B7A">
        <w:t>enoviruse</w:t>
      </w:r>
      <w:r w:rsidR="00F12C1D" w:rsidRPr="006A1B7A">
        <w:t>s</w:t>
      </w:r>
      <w:bookmarkEnd w:id="33"/>
      <w:r w:rsidRPr="006A1B7A">
        <w:t xml:space="preserve"> are non-enveloped</w:t>
      </w:r>
      <w:r w:rsidR="00E86D56" w:rsidRPr="006A1B7A">
        <w:t>,</w:t>
      </w:r>
      <w:r w:rsidR="00F12C1D" w:rsidRPr="006A1B7A">
        <w:t xml:space="preserve"> </w:t>
      </w:r>
      <w:r w:rsidRPr="006A1B7A">
        <w:t>double-stranded DNA viruses</w:t>
      </w:r>
      <w:r w:rsidR="00E86D56" w:rsidRPr="006A1B7A">
        <w:t xml:space="preserve"> with an icosahedral capsid comprising of major (</w:t>
      </w:r>
      <w:proofErr w:type="spellStart"/>
      <w:r w:rsidR="00E86D56" w:rsidRPr="006A1B7A">
        <w:t>hexon</w:t>
      </w:r>
      <w:proofErr w:type="spellEnd"/>
      <w:r w:rsidR="00E86D56" w:rsidRPr="006A1B7A">
        <w:t xml:space="preserve">, penton base and </w:t>
      </w:r>
      <w:r w:rsidR="00EF48DC" w:rsidRPr="006A1B7A">
        <w:t>fib</w:t>
      </w:r>
      <w:r w:rsidR="00EF48DC">
        <w:t>re</w:t>
      </w:r>
      <w:r w:rsidR="00E86D56" w:rsidRPr="006A1B7A">
        <w:t xml:space="preserve">) and minor (protein IX, VIII, IIIa and VI) proteins; other proteins (V, VII, </w:t>
      </w:r>
      <w:r w:rsidR="00864163" w:rsidRPr="006A1B7A">
        <w:t>μ</w:t>
      </w:r>
      <w:r w:rsidR="00E86D56" w:rsidRPr="006A1B7A">
        <w:t xml:space="preserve">, Iva2, terminal protein and adenovirus protease); and a core that contains DNA </w:t>
      </w:r>
      <w:r w:rsidR="00E86D56" w:rsidRPr="006A1B7A">
        <w:fldChar w:fldCharType="begin">
          <w:fldData xml:space="preserve">PEVuZE5vdGU+PENpdGU+PEF1dGhvcj5Sb2JpbnNvbjwvQXV0aG9yPjxZZWFyPjIwMTE8L1llYXI+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</w:fldData>
        </w:fldChar>
      </w:r>
      <w:r w:rsidR="00E86D56" w:rsidRPr="006A1B7A">
        <w:instrText xml:space="preserve"> ADDIN EN.CITE </w:instrText>
      </w:r>
      <w:r w:rsidR="00E86D56" w:rsidRPr="006A1B7A">
        <w:fldChar w:fldCharType="begin">
          <w:fldData xml:space="preserve">PEVuZE5vdGU+PENpdGU+PEF1dGhvcj5Sb2JpbnNvbjwvQXV0aG9yPjxZZWFyPjIwMTE8L1llYXI+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</w:fldData>
        </w:fldChar>
      </w:r>
      <w:r w:rsidR="00E86D56" w:rsidRPr="006A1B7A">
        <w:instrText xml:space="preserve"> ADDIN EN.CITE.DATA </w:instrText>
      </w:r>
      <w:r w:rsidR="00E86D56" w:rsidRPr="006A1B7A">
        <w:fldChar w:fldCharType="end"/>
      </w:r>
      <w:r w:rsidR="00E86D56" w:rsidRPr="006A1B7A">
        <w:fldChar w:fldCharType="separate"/>
      </w:r>
      <w:r w:rsidR="00E86D56" w:rsidRPr="006A1B7A">
        <w:t>(</w:t>
      </w:r>
      <w:hyperlink w:anchor="_ENREF_67" w:tooltip="Robinson, 2011 #67" w:history="1">
        <w:r w:rsidR="00FE6BFA" w:rsidRPr="006A1B7A">
          <w:t xml:space="preserve">Robinson </w:t>
        </w:r>
        <w:r w:rsidR="00FE6BFA" w:rsidRPr="000C4B6B">
          <w:t>et al</w:t>
        </w:r>
        <w:r w:rsidR="00FE6BFA" w:rsidRPr="006A1B7A">
          <w:t>., 2011</w:t>
        </w:r>
      </w:hyperlink>
      <w:r w:rsidR="00E86D56" w:rsidRPr="006A1B7A">
        <w:t xml:space="preserve">; </w:t>
      </w:r>
      <w:hyperlink w:anchor="_ENREF_95" w:tooltip="Yu, 2017 #68" w:history="1">
        <w:r w:rsidR="00FE6BFA" w:rsidRPr="006A1B7A">
          <w:t xml:space="preserve">Yu </w:t>
        </w:r>
        <w:r w:rsidR="00FE6BFA" w:rsidRPr="000C4B6B">
          <w:t>et al</w:t>
        </w:r>
        <w:r w:rsidR="00FE6BFA" w:rsidRPr="006A1B7A">
          <w:t>., 2017</w:t>
        </w:r>
      </w:hyperlink>
      <w:r w:rsidR="00E86D56" w:rsidRPr="006A1B7A">
        <w:t>)</w:t>
      </w:r>
      <w:r w:rsidR="00E86D56" w:rsidRPr="006A1B7A">
        <w:fldChar w:fldCharType="end"/>
      </w:r>
      <w:r w:rsidR="00E86D56" w:rsidRPr="006A1B7A">
        <w:t xml:space="preserve">. The genome of </w:t>
      </w:r>
      <w:proofErr w:type="spellStart"/>
      <w:r w:rsidR="00E86D56" w:rsidRPr="006A1B7A">
        <w:t>AdVs</w:t>
      </w:r>
      <w:proofErr w:type="spellEnd"/>
      <w:r w:rsidR="00E86D56" w:rsidRPr="006A1B7A">
        <w:t xml:space="preserve"> is approximately 30-35 kilobases (kb) which includes 30-40 genes </w:t>
      </w:r>
      <w:r w:rsidR="00E86D56" w:rsidRPr="006A1B7A">
        <w:fldChar w:fldCharType="begin">
          <w:fldData xml:space="preserve">PEVuZE5vdGU+PENpdGU+PEF1dGhvcj5DaGFybWFuPC9BdXRob3I+PFllYXI+MjAxOTwvWWVhcj48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zNTMxLTM1NTA8L3BhZ2VzPjx2b2x1bWU+NTkzPC92b2x1bWU+PG51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</w:fldData>
        </w:fldChar>
      </w:r>
      <w:r w:rsidR="00177724" w:rsidRPr="006A1B7A">
        <w:instrText xml:space="preserve"> ADDIN EN.CITE </w:instrText>
      </w:r>
      <w:r w:rsidR="00177724" w:rsidRPr="006A1B7A">
        <w:fldChar w:fldCharType="begin">
          <w:fldData xml:space="preserve">PEVuZE5vdGU+PENpdGU+PEF1dGhvcj5DaGFybWFuPC9BdXRob3I+PFllYXI+MjAxOTwvWWVhcj48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zNTMxLTM1NTA8L3BhZ2VzPjx2b2x1bWU+NTkzPC92b2x1bWU+PG51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</w:fldData>
        </w:fldChar>
      </w:r>
      <w:r w:rsidR="00177724" w:rsidRPr="006A1B7A">
        <w:instrText xml:space="preserve"> ADDIN EN.CITE.DATA </w:instrText>
      </w:r>
      <w:r w:rsidR="00177724" w:rsidRPr="006A1B7A">
        <w:fldChar w:fldCharType="end"/>
      </w:r>
      <w:r w:rsidR="00E86D56" w:rsidRPr="006A1B7A">
        <w:fldChar w:fldCharType="separate"/>
      </w:r>
      <w:r w:rsidR="00177724" w:rsidRPr="006A1B7A">
        <w:rPr>
          <w:noProof/>
        </w:rPr>
        <w:t>(</w:t>
      </w:r>
      <w:hyperlink w:anchor="_ENREF_16" w:tooltip="Charman, 2019 #69" w:history="1">
        <w:r w:rsidR="00FE6BFA" w:rsidRPr="006A1B7A">
          <w:rPr>
            <w:noProof/>
          </w:rPr>
          <w:t xml:space="preserve">Charman </w:t>
        </w:r>
        <w:r w:rsidR="00FE6BFA" w:rsidRPr="000C4B6B">
          <w:rPr>
            <w:noProof/>
          </w:rPr>
          <w:t>et al</w:t>
        </w:r>
        <w:r w:rsidR="00FE6BFA" w:rsidRPr="006A1B7A">
          <w:rPr>
            <w:noProof/>
          </w:rPr>
          <w:t>., 2019</w:t>
        </w:r>
      </w:hyperlink>
      <w:r w:rsidR="00177724" w:rsidRPr="006A1B7A">
        <w:rPr>
          <w:noProof/>
        </w:rPr>
        <w:t xml:space="preserve">; </w:t>
      </w:r>
      <w:hyperlink w:anchor="_ENREF_44" w:tooltip="Lasaro, 2009 #70" w:history="1">
        <w:r w:rsidR="00FE6BFA" w:rsidRPr="006A1B7A">
          <w:rPr>
            <w:noProof/>
          </w:rPr>
          <w:t>Lasaro and Ertl, 2009</w:t>
        </w:r>
      </w:hyperlink>
      <w:r w:rsidR="00177724" w:rsidRPr="006A1B7A">
        <w:rPr>
          <w:noProof/>
        </w:rPr>
        <w:t>)</w:t>
      </w:r>
      <w:r w:rsidR="00E86D56" w:rsidRPr="006A1B7A">
        <w:fldChar w:fldCharType="end"/>
      </w:r>
      <w:r w:rsidR="00E86D56" w:rsidRPr="006A1B7A">
        <w:t>. The genome is flanked by inverted terminal repeats (ITRs)</w:t>
      </w:r>
      <w:r w:rsidR="00B95634" w:rsidRPr="006A1B7A">
        <w:t>.</w:t>
      </w:r>
    </w:p>
    <w:p w14:paraId="19BCB681" w14:textId="4518D1B5" w:rsidR="00651C1A" w:rsidRDefault="004312B0" w:rsidP="00D039F3">
      <w:pPr>
        <w:pStyle w:val="RARMPparagraph"/>
      </w:pPr>
      <w:r w:rsidRPr="006A1B7A">
        <w:rPr>
          <w:rFonts w:ascii="Aptos" w:eastAsia="Aptos" w:hAnsi="Aptos" w:cs="Times New Roman"/>
          <w:noProof/>
          <w:kern w:val="2"/>
          <w:sz w:val="24"/>
          <w:szCs w:val="24"/>
          <w14:ligatures w14:val="standardContextual"/>
        </w:rPr>
        <mc:AlternateContent>
          <mc:Choice Requires="wpg">
            <w:drawing>
              <wp:anchor distT="0" distB="0" distL="114300" distR="114300" simplePos="0" relativeHeight="251659264" behindDoc="0" locked="0" layoutInCell="1" allowOverlap="1" wp14:anchorId="5558FA02" wp14:editId="196EC63A">
                <wp:simplePos x="0" y="0"/>
                <wp:positionH relativeFrom="margin">
                  <wp:posOffset>83400</wp:posOffset>
                </wp:positionH>
                <wp:positionV relativeFrom="paragraph">
                  <wp:posOffset>1227683</wp:posOffset>
                </wp:positionV>
                <wp:extent cx="5731510" cy="3039745"/>
                <wp:effectExtent l="0" t="0" r="2540" b="8255"/>
                <wp:wrapTopAndBottom/>
                <wp:docPr id="7080185" name="Group 1" descr="Figure 2. Functions, organisation and structure of HAdV genome. Image modified from Afkhami et al. (2016). "/>
                <wp:cNvGraphicFramePr/>
                <a:graphic xmlns:a="http://schemas.openxmlformats.org/drawingml/2006/main">
                  <a:graphicData uri="http://schemas.microsoft.com/office/word/2010/wordprocessingGroup">
                    <wpg:wgp>
                      <wpg:cNvGrpSpPr/>
                      <wpg:grpSpPr>
                        <a:xfrm>
                          <a:off x="0" y="0"/>
                          <a:ext cx="5731510" cy="3039745"/>
                          <a:chOff x="0" y="0"/>
                          <a:chExt cx="5731510" cy="3039745"/>
                        </a:xfrm>
                      </wpg:grpSpPr>
                      <pic:pic xmlns:pic="http://schemas.openxmlformats.org/drawingml/2006/picture">
                        <pic:nvPicPr>
                          <pic:cNvPr id="9" name="Picture 9" descr="This figure is a diagram of the human adenovirus genome with the nine genes labelled and brief descriptions of their functions." title="Functions, organisation and structure of HAdV genome"/>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039745"/>
                          </a:xfrm>
                          <a:prstGeom prst="rect">
                            <a:avLst/>
                          </a:prstGeom>
                        </pic:spPr>
                      </pic:pic>
                      <wps:wsp>
                        <wps:cNvPr id="217" name="Text Box 2"/>
                        <wps:cNvSpPr txBox="1">
                          <a:spLocks noChangeArrowheads="1"/>
                        </wps:cNvSpPr>
                        <wps:spPr bwMode="auto">
                          <a:xfrm>
                            <a:off x="0" y="86264"/>
                            <a:ext cx="1613140" cy="871267"/>
                          </a:xfrm>
                          <a:prstGeom prst="rect">
                            <a:avLst/>
                          </a:prstGeom>
                          <a:solidFill>
                            <a:srgbClr val="FFFFFF"/>
                          </a:solidFill>
                          <a:ln w="19050">
                            <a:solidFill>
                              <a:sysClr val="windowText" lastClr="000000"/>
                            </a:solidFill>
                            <a:miter lim="800000"/>
                            <a:headEnd/>
                            <a:tailEnd/>
                          </a:ln>
                        </wps:spPr>
                        <wps:txbx>
                          <w:txbxContent>
                            <w:p w14:paraId="34E89DE4"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Regulates transcription of other viral genes</w:t>
                              </w:r>
                            </w:p>
                            <w:p w14:paraId="5AFE0101"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Is critical for regulating viral replication</w:t>
                              </w:r>
                            </w:p>
                            <w:p w14:paraId="5D7960A6" w14:textId="77777777" w:rsidR="004312B0" w:rsidRPr="005350FE" w:rsidRDefault="004312B0" w:rsidP="004312B0">
                              <w:pPr>
                                <w:spacing w:before="60" w:after="60"/>
                                <w:rPr>
                                  <w:rFonts w:ascii="Arial Nova" w:hAnsi="Arial Nova"/>
                                  <w:sz w:val="20"/>
                                  <w:szCs w:val="20"/>
                                </w:rPr>
                              </w:pPr>
                            </w:p>
                          </w:txbxContent>
                        </wps:txbx>
                        <wps:bodyPr rot="0" vert="horz" wrap="square" lIns="91440" tIns="45720" rIns="91440" bIns="45720" anchor="t" anchorCtr="0">
                          <a:noAutofit/>
                        </wps:bodyPr>
                      </wps:wsp>
                      <wps:wsp>
                        <wps:cNvPr id="2014498310" name="Text Box 2"/>
                        <wps:cNvSpPr txBox="1">
                          <a:spLocks noChangeArrowheads="1"/>
                        </wps:cNvSpPr>
                        <wps:spPr bwMode="auto">
                          <a:xfrm>
                            <a:off x="1992702" y="34506"/>
                            <a:ext cx="1673525" cy="508958"/>
                          </a:xfrm>
                          <a:prstGeom prst="rect">
                            <a:avLst/>
                          </a:prstGeom>
                          <a:solidFill>
                            <a:srgbClr val="FFFFFF"/>
                          </a:solidFill>
                          <a:ln w="19050">
                            <a:solidFill>
                              <a:sysClr val="windowText" lastClr="000000"/>
                            </a:solidFill>
                            <a:miter lim="800000"/>
                            <a:headEnd/>
                            <a:tailEnd/>
                          </a:ln>
                        </wps:spPr>
                        <wps:txbx>
                          <w:txbxContent>
                            <w:p w14:paraId="147D9F9E" w14:textId="77777777" w:rsidR="004312B0" w:rsidRPr="005350FE" w:rsidRDefault="004312B0" w:rsidP="00637485">
                              <w:pPr>
                                <w:pStyle w:val="ListParagraph"/>
                                <w:numPr>
                                  <w:ilvl w:val="0"/>
                                  <w:numId w:val="31"/>
                                </w:numPr>
                                <w:spacing w:before="60" w:after="60"/>
                                <w:ind w:left="142" w:hanging="142"/>
                                <w:rPr>
                                  <w:rFonts w:ascii="Arial Nova" w:hAnsi="Arial Nova"/>
                                  <w:sz w:val="20"/>
                                  <w:szCs w:val="20"/>
                                </w:rPr>
                              </w:pPr>
                              <w:r>
                                <w:rPr>
                                  <w:rFonts w:ascii="Arial Nova" w:hAnsi="Arial Nova" w:cs="Arial"/>
                                  <w:sz w:val="20"/>
                                  <w:szCs w:val="20"/>
                                </w:rPr>
                                <w:t>Encode viral structural components</w:t>
                              </w:r>
                            </w:p>
                          </w:txbxContent>
                        </wps:txbx>
                        <wps:bodyPr rot="0" vert="horz" wrap="square" lIns="91440" tIns="45720" rIns="91440" bIns="45720" anchor="t" anchorCtr="0">
                          <a:noAutofit/>
                        </wps:bodyPr>
                      </wps:wsp>
                      <wps:wsp>
                        <wps:cNvPr id="1368936102" name="Text Box 2"/>
                        <wps:cNvSpPr txBox="1">
                          <a:spLocks noChangeArrowheads="1"/>
                        </wps:cNvSpPr>
                        <wps:spPr bwMode="auto">
                          <a:xfrm>
                            <a:off x="310551" y="2441275"/>
                            <a:ext cx="2613756" cy="526211"/>
                          </a:xfrm>
                          <a:prstGeom prst="rect">
                            <a:avLst/>
                          </a:prstGeom>
                          <a:solidFill>
                            <a:srgbClr val="FFFFFF"/>
                          </a:solidFill>
                          <a:ln w="19050">
                            <a:solidFill>
                              <a:sysClr val="windowText" lastClr="000000"/>
                            </a:solidFill>
                            <a:miter lim="800000"/>
                            <a:headEnd/>
                            <a:tailEnd/>
                          </a:ln>
                        </wps:spPr>
                        <wps:txbx>
                          <w:txbxContent>
                            <w:p w14:paraId="326125AC"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Pr>
                                  <w:rFonts w:ascii="Arial Nova" w:hAnsi="Arial Nova" w:cs="Arial"/>
                                  <w:sz w:val="20"/>
                                  <w:szCs w:val="20"/>
                                </w:rPr>
                                <w:t>Encodes regulation of viral replication</w:t>
                              </w:r>
                            </w:p>
                            <w:p w14:paraId="53EF16F1"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Is critical for regulating viral replication</w:t>
                              </w:r>
                            </w:p>
                            <w:p w14:paraId="16500521" w14:textId="77777777" w:rsidR="004312B0" w:rsidRPr="005350FE" w:rsidRDefault="004312B0" w:rsidP="004312B0">
                              <w:pPr>
                                <w:spacing w:before="60" w:after="60"/>
                                <w:rPr>
                                  <w:rFonts w:ascii="Arial Nova" w:hAnsi="Arial Nova"/>
                                  <w:sz w:val="20"/>
                                  <w:szCs w:val="20"/>
                                </w:rPr>
                              </w:pPr>
                            </w:p>
                          </w:txbxContent>
                        </wps:txbx>
                        <wps:bodyPr rot="0" vert="horz" wrap="square" lIns="91440" tIns="45720" rIns="91440" bIns="45720" anchor="t" anchorCtr="0">
                          <a:noAutofit/>
                        </wps:bodyPr>
                      </wps:wsp>
                      <wps:wsp>
                        <wps:cNvPr id="1485294808" name="Text Box 2"/>
                        <wps:cNvSpPr txBox="1">
                          <a:spLocks noChangeArrowheads="1"/>
                        </wps:cNvSpPr>
                        <wps:spPr bwMode="auto">
                          <a:xfrm>
                            <a:off x="3916392" y="319177"/>
                            <a:ext cx="1613140" cy="828135"/>
                          </a:xfrm>
                          <a:prstGeom prst="rect">
                            <a:avLst/>
                          </a:prstGeom>
                          <a:solidFill>
                            <a:srgbClr val="FFFFFF"/>
                          </a:solidFill>
                          <a:ln w="19050">
                            <a:solidFill>
                              <a:sysClr val="windowText" lastClr="000000"/>
                            </a:solidFill>
                            <a:miter lim="800000"/>
                            <a:headEnd/>
                            <a:tailEnd/>
                          </a:ln>
                        </wps:spPr>
                        <wps:txbx>
                          <w:txbxContent>
                            <w:p w14:paraId="16E173D8" w14:textId="77777777" w:rsidR="004312B0" w:rsidRPr="00EB2B2F" w:rsidRDefault="004312B0" w:rsidP="00637485">
                              <w:pPr>
                                <w:pStyle w:val="ListParagraph"/>
                                <w:numPr>
                                  <w:ilvl w:val="0"/>
                                  <w:numId w:val="31"/>
                                </w:numPr>
                                <w:spacing w:before="60" w:after="60"/>
                                <w:ind w:left="142" w:hanging="142"/>
                                <w:rPr>
                                  <w:rFonts w:ascii="Arial Nova" w:hAnsi="Arial Nova" w:cs="Arial"/>
                                  <w:sz w:val="20"/>
                                  <w:szCs w:val="20"/>
                                </w:rPr>
                              </w:pPr>
                              <w:r w:rsidRPr="00EB2B2F">
                                <w:rPr>
                                  <w:rFonts w:ascii="Arial Nova" w:hAnsi="Arial Nova" w:cs="Arial"/>
                                  <w:sz w:val="20"/>
                                  <w:szCs w:val="20"/>
                                </w:rPr>
                                <w:t>Serves viral evasion of immunosurveillance</w:t>
                              </w:r>
                            </w:p>
                            <w:p w14:paraId="6225E96D"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 xml:space="preserve">Is </w:t>
                              </w:r>
                              <w:r w:rsidRPr="0063720E">
                                <w:rPr>
                                  <w:rFonts w:ascii="Arial Nova" w:hAnsi="Arial Nova" w:cs="Arial"/>
                                  <w:sz w:val="20"/>
                                  <w:szCs w:val="20"/>
                                </w:rPr>
                                <w:t>not essential for viral replication</w:t>
                              </w:r>
                            </w:p>
                            <w:p w14:paraId="6378F122" w14:textId="77777777" w:rsidR="004312B0" w:rsidRPr="005350FE" w:rsidRDefault="004312B0" w:rsidP="004312B0">
                              <w:pPr>
                                <w:spacing w:before="60" w:after="60"/>
                                <w:rPr>
                                  <w:rFonts w:ascii="Arial Nova" w:hAnsi="Arial Nova"/>
                                  <w:sz w:val="20"/>
                                  <w:szCs w:val="20"/>
                                </w:rPr>
                              </w:pPr>
                            </w:p>
                          </w:txbxContent>
                        </wps:txbx>
                        <wps:bodyPr rot="0" vert="horz" wrap="square" lIns="91440" tIns="45720" rIns="91440" bIns="45720" anchor="t" anchorCtr="0">
                          <a:noAutofit/>
                        </wps:bodyPr>
                      </wps:wsp>
                      <wps:wsp>
                        <wps:cNvPr id="1094389115" name="Text Box 2"/>
                        <wps:cNvSpPr txBox="1">
                          <a:spLocks noChangeArrowheads="1"/>
                        </wps:cNvSpPr>
                        <wps:spPr bwMode="auto">
                          <a:xfrm>
                            <a:off x="3683479" y="2277374"/>
                            <a:ext cx="1949569" cy="698740"/>
                          </a:xfrm>
                          <a:prstGeom prst="rect">
                            <a:avLst/>
                          </a:prstGeom>
                          <a:solidFill>
                            <a:srgbClr val="FFFFFF"/>
                          </a:solidFill>
                          <a:ln w="19050">
                            <a:solidFill>
                              <a:sysClr val="windowText" lastClr="000000"/>
                            </a:solidFill>
                            <a:miter lim="800000"/>
                            <a:headEnd/>
                            <a:tailEnd/>
                          </a:ln>
                        </wps:spPr>
                        <wps:txbx>
                          <w:txbxContent>
                            <w:p w14:paraId="31C78CD4"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 xml:space="preserve">Regulates </w:t>
                              </w:r>
                              <w:r w:rsidRPr="00C20067">
                                <w:rPr>
                                  <w:rFonts w:ascii="Arial Nova" w:hAnsi="Arial Nova" w:cs="Arial"/>
                                  <w:sz w:val="20"/>
                                  <w:szCs w:val="20"/>
                                </w:rPr>
                                <w:t>viral transcription</w:t>
                              </w:r>
                            </w:p>
                            <w:p w14:paraId="4F7274EF" w14:textId="77777777" w:rsidR="004312B0" w:rsidRPr="000E7828" w:rsidRDefault="004312B0" w:rsidP="00637485">
                              <w:pPr>
                                <w:pStyle w:val="ListParagraph"/>
                                <w:numPr>
                                  <w:ilvl w:val="0"/>
                                  <w:numId w:val="31"/>
                                </w:numPr>
                                <w:spacing w:before="60" w:after="60"/>
                                <w:ind w:left="142" w:hanging="142"/>
                                <w:rPr>
                                  <w:rFonts w:ascii="Arial Nova" w:hAnsi="Arial Nova" w:cs="Arial"/>
                                  <w:sz w:val="20"/>
                                  <w:szCs w:val="20"/>
                                </w:rPr>
                              </w:pPr>
                              <w:r w:rsidRPr="000E7828">
                                <w:rPr>
                                  <w:rFonts w:ascii="Arial Nova" w:hAnsi="Arial Nova" w:cs="Arial"/>
                                  <w:sz w:val="20"/>
                                  <w:szCs w:val="20"/>
                                </w:rPr>
                                <w:t>Manipulates various cellular processes</w:t>
                              </w:r>
                            </w:p>
                            <w:p w14:paraId="74FCDF72" w14:textId="77777777" w:rsidR="004312B0" w:rsidRPr="005350FE" w:rsidRDefault="004312B0" w:rsidP="004312B0">
                              <w:pPr>
                                <w:spacing w:before="60" w:after="60"/>
                                <w:rPr>
                                  <w:rFonts w:ascii="Arial Nova" w:hAnsi="Arial Nova"/>
                                  <w:sz w:val="20"/>
                                  <w:szCs w:val="20"/>
                                </w:rPr>
                              </w:pPr>
                            </w:p>
                          </w:txbxContent>
                        </wps:txbx>
                        <wps:bodyPr rot="0" vert="horz" wrap="square" lIns="91440" tIns="45720" rIns="91440" bIns="45720" anchor="t" anchorCtr="0">
                          <a:noAutofit/>
                        </wps:bodyPr>
                      </wps:wsp>
                    </wpg:wgp>
                  </a:graphicData>
                </a:graphic>
              </wp:anchor>
            </w:drawing>
          </mc:Choice>
          <mc:Fallback>
            <w:pict>
              <v:group w14:anchorId="5558FA02" id="Group 1" o:spid="_x0000_s1026" alt="Figure 2. Functions, organisation and structure of HAdV genome. Image modified from Afkhami et al. (2016). " style="position:absolute;left:0;text-align:left;margin-left:6.55pt;margin-top:96.65pt;width:451.3pt;height:239.35pt;z-index:251659264;mso-position-horizontal-relative:margin" coordsize="57315,30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This figure is a diagram of the human adenovirus genome with the nine genes labelled and brief descriptions of their functions." style="position:absolute;width:57315;height:30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">
                  <v:imagedata r:id="rId20" o:title="This figure is a diagram of the human adenovirus genome with the nine genes labelled and brief descriptions of their functions"/>
                </v:shape>
                <v:shapetype id="_x0000_t202" coordsize="21600,21600" o:spt="202" path="m,l,21600r21600,l21600,xe">
                  <v:stroke joinstyle="miter"/>
                  <v:path gradientshapeok="t" o:connecttype="rect"/>
                </v:shapetype>
                <v:shape id="_x0000_s1028" type="#_x0000_t202" style="position:absolute;top:862;width:16131;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" strokecolor="windowText" strokeweight="1.5pt">
                  <v:textbox>
                    <w:txbxContent>
                      <w:p w14:paraId="34E89DE4"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Regulates transcription of other viral genes</w:t>
                        </w:r>
                      </w:p>
                      <w:p w14:paraId="5AFE0101"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Is critical for regulating viral replication</w:t>
                        </w:r>
                      </w:p>
                      <w:p w14:paraId="5D7960A6" w14:textId="77777777" w:rsidR="004312B0" w:rsidRPr="005350FE" w:rsidRDefault="004312B0" w:rsidP="004312B0">
                        <w:pPr>
                          <w:spacing w:before="60" w:after="60"/>
                          <w:rPr>
                            <w:rFonts w:ascii="Arial Nova" w:hAnsi="Arial Nova"/>
                            <w:sz w:val="20"/>
                            <w:szCs w:val="20"/>
                          </w:rPr>
                        </w:pPr>
                      </w:p>
                    </w:txbxContent>
                  </v:textbox>
                </v:shape>
                <v:shape id="_x0000_s1029" type="#_x0000_t202" style="position:absolute;left:19927;top:345;width:16735;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" strokecolor="windowText" strokeweight="1.5pt">
                  <v:textbox>
                    <w:txbxContent>
                      <w:p w14:paraId="147D9F9E" w14:textId="77777777" w:rsidR="004312B0" w:rsidRPr="005350FE" w:rsidRDefault="004312B0" w:rsidP="00637485">
                        <w:pPr>
                          <w:pStyle w:val="ListParagraph"/>
                          <w:numPr>
                            <w:ilvl w:val="0"/>
                            <w:numId w:val="31"/>
                          </w:numPr>
                          <w:spacing w:before="60" w:after="60"/>
                          <w:ind w:left="142" w:hanging="142"/>
                          <w:rPr>
                            <w:rFonts w:ascii="Arial Nova" w:hAnsi="Arial Nova"/>
                            <w:sz w:val="20"/>
                            <w:szCs w:val="20"/>
                          </w:rPr>
                        </w:pPr>
                        <w:r>
                          <w:rPr>
                            <w:rFonts w:ascii="Arial Nova" w:hAnsi="Arial Nova" w:cs="Arial"/>
                            <w:sz w:val="20"/>
                            <w:szCs w:val="20"/>
                          </w:rPr>
                          <w:t>Encode viral structural components</w:t>
                        </w:r>
                      </w:p>
                    </w:txbxContent>
                  </v:textbox>
                </v:shape>
                <v:shape id="_x0000_s1030" type="#_x0000_t202" style="position:absolute;left:3105;top:24412;width:26138;height:5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" strokecolor="windowText" strokeweight="1.5pt">
                  <v:textbox>
                    <w:txbxContent>
                      <w:p w14:paraId="326125AC"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Pr>
                            <w:rFonts w:ascii="Arial Nova" w:hAnsi="Arial Nova" w:cs="Arial"/>
                            <w:sz w:val="20"/>
                            <w:szCs w:val="20"/>
                          </w:rPr>
                          <w:t>Encodes regulation of viral replication</w:t>
                        </w:r>
                      </w:p>
                      <w:p w14:paraId="53EF16F1"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Is critical for regulating viral replication</w:t>
                        </w:r>
                      </w:p>
                      <w:p w14:paraId="16500521" w14:textId="77777777" w:rsidR="004312B0" w:rsidRPr="005350FE" w:rsidRDefault="004312B0" w:rsidP="004312B0">
                        <w:pPr>
                          <w:spacing w:before="60" w:after="60"/>
                          <w:rPr>
                            <w:rFonts w:ascii="Arial Nova" w:hAnsi="Arial Nova"/>
                            <w:sz w:val="20"/>
                            <w:szCs w:val="20"/>
                          </w:rPr>
                        </w:pPr>
                      </w:p>
                    </w:txbxContent>
                  </v:textbox>
                </v:shape>
                <v:shape id="_x0000_s1031" type="#_x0000_t202" style="position:absolute;left:39163;top:3191;width:16132;height:8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" strokecolor="windowText" strokeweight="1.5pt">
                  <v:textbox>
                    <w:txbxContent>
                      <w:p w14:paraId="16E173D8" w14:textId="77777777" w:rsidR="004312B0" w:rsidRPr="00EB2B2F" w:rsidRDefault="004312B0" w:rsidP="00637485">
                        <w:pPr>
                          <w:pStyle w:val="ListParagraph"/>
                          <w:numPr>
                            <w:ilvl w:val="0"/>
                            <w:numId w:val="31"/>
                          </w:numPr>
                          <w:spacing w:before="60" w:after="60"/>
                          <w:ind w:left="142" w:hanging="142"/>
                          <w:rPr>
                            <w:rFonts w:ascii="Arial Nova" w:hAnsi="Arial Nova" w:cs="Arial"/>
                            <w:sz w:val="20"/>
                            <w:szCs w:val="20"/>
                          </w:rPr>
                        </w:pPr>
                        <w:r w:rsidRPr="00EB2B2F">
                          <w:rPr>
                            <w:rFonts w:ascii="Arial Nova" w:hAnsi="Arial Nova" w:cs="Arial"/>
                            <w:sz w:val="20"/>
                            <w:szCs w:val="20"/>
                          </w:rPr>
                          <w:t>Serves viral evasion of immunosurveillance</w:t>
                        </w:r>
                      </w:p>
                      <w:p w14:paraId="6225E96D"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 xml:space="preserve">Is </w:t>
                        </w:r>
                        <w:r w:rsidRPr="0063720E">
                          <w:rPr>
                            <w:rFonts w:ascii="Arial Nova" w:hAnsi="Arial Nova" w:cs="Arial"/>
                            <w:sz w:val="20"/>
                            <w:szCs w:val="20"/>
                          </w:rPr>
                          <w:t>not essential for viral replication</w:t>
                        </w:r>
                      </w:p>
                      <w:p w14:paraId="6378F122" w14:textId="77777777" w:rsidR="004312B0" w:rsidRPr="005350FE" w:rsidRDefault="004312B0" w:rsidP="004312B0">
                        <w:pPr>
                          <w:spacing w:before="60" w:after="60"/>
                          <w:rPr>
                            <w:rFonts w:ascii="Arial Nova" w:hAnsi="Arial Nova"/>
                            <w:sz w:val="20"/>
                            <w:szCs w:val="20"/>
                          </w:rPr>
                        </w:pPr>
                      </w:p>
                    </w:txbxContent>
                  </v:textbox>
                </v:shape>
                <v:shape id="_x0000_s1032" type="#_x0000_t202" style="position:absolute;left:36834;top:22773;width:19496;height:6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" strokecolor="windowText" strokeweight="1.5pt">
                  <v:textbox>
                    <w:txbxContent>
                      <w:p w14:paraId="31C78CD4" w14:textId="77777777" w:rsidR="004312B0" w:rsidRPr="005350FE" w:rsidRDefault="004312B0" w:rsidP="00637485">
                        <w:pPr>
                          <w:pStyle w:val="ListParagraph"/>
                          <w:numPr>
                            <w:ilvl w:val="0"/>
                            <w:numId w:val="31"/>
                          </w:numPr>
                          <w:spacing w:before="60" w:after="60"/>
                          <w:ind w:left="142" w:hanging="142"/>
                          <w:rPr>
                            <w:rFonts w:ascii="Arial Nova" w:hAnsi="Arial Nova" w:cs="Arial"/>
                            <w:sz w:val="20"/>
                            <w:szCs w:val="20"/>
                          </w:rPr>
                        </w:pPr>
                        <w:r w:rsidRPr="005350FE">
                          <w:rPr>
                            <w:rFonts w:ascii="Arial Nova" w:hAnsi="Arial Nova" w:cs="Arial"/>
                            <w:sz w:val="20"/>
                            <w:szCs w:val="20"/>
                          </w:rPr>
                          <w:t xml:space="preserve">Regulates </w:t>
                        </w:r>
                        <w:r w:rsidRPr="00C20067">
                          <w:rPr>
                            <w:rFonts w:ascii="Arial Nova" w:hAnsi="Arial Nova" w:cs="Arial"/>
                            <w:sz w:val="20"/>
                            <w:szCs w:val="20"/>
                          </w:rPr>
                          <w:t>viral transcription</w:t>
                        </w:r>
                      </w:p>
                      <w:p w14:paraId="4F7274EF" w14:textId="77777777" w:rsidR="004312B0" w:rsidRPr="000E7828" w:rsidRDefault="004312B0" w:rsidP="00637485">
                        <w:pPr>
                          <w:pStyle w:val="ListParagraph"/>
                          <w:numPr>
                            <w:ilvl w:val="0"/>
                            <w:numId w:val="31"/>
                          </w:numPr>
                          <w:spacing w:before="60" w:after="60"/>
                          <w:ind w:left="142" w:hanging="142"/>
                          <w:rPr>
                            <w:rFonts w:ascii="Arial Nova" w:hAnsi="Arial Nova" w:cs="Arial"/>
                            <w:sz w:val="20"/>
                            <w:szCs w:val="20"/>
                          </w:rPr>
                        </w:pPr>
                        <w:r w:rsidRPr="000E7828">
                          <w:rPr>
                            <w:rFonts w:ascii="Arial Nova" w:hAnsi="Arial Nova" w:cs="Arial"/>
                            <w:sz w:val="20"/>
                            <w:szCs w:val="20"/>
                          </w:rPr>
                          <w:t>Manipulates various cellular processes</w:t>
                        </w:r>
                      </w:p>
                      <w:p w14:paraId="74FCDF72" w14:textId="77777777" w:rsidR="004312B0" w:rsidRPr="005350FE" w:rsidRDefault="004312B0" w:rsidP="004312B0">
                        <w:pPr>
                          <w:spacing w:before="60" w:after="60"/>
                          <w:rPr>
                            <w:rFonts w:ascii="Arial Nova" w:hAnsi="Arial Nova"/>
                            <w:sz w:val="20"/>
                            <w:szCs w:val="20"/>
                          </w:rPr>
                        </w:pPr>
                      </w:p>
                    </w:txbxContent>
                  </v:textbox>
                </v:shape>
                <w10:wrap type="topAndBottom" anchorx="margin"/>
              </v:group>
            </w:pict>
          </mc:Fallback>
        </mc:AlternateContent>
      </w:r>
      <w:r w:rsidR="00E86D56" w:rsidRPr="006A1B7A">
        <w:t xml:space="preserve">The </w:t>
      </w:r>
      <w:proofErr w:type="spellStart"/>
      <w:r w:rsidR="00E86D56" w:rsidRPr="006A1B7A">
        <w:t>HAdV</w:t>
      </w:r>
      <w:proofErr w:type="spellEnd"/>
      <w:r w:rsidR="00E86D56" w:rsidRPr="006A1B7A">
        <w:t xml:space="preserve"> genome consists of early and late genes which are organised into transcription units (</w:t>
      </w:r>
      <w:r w:rsidR="00204BC8">
        <w:t>Figure 2</w:t>
      </w:r>
      <w:r w:rsidR="00E86D56" w:rsidRPr="006A1B7A">
        <w:t>). The early genes (E1</w:t>
      </w:r>
      <w:r w:rsidR="00B24A29" w:rsidRPr="006A1B7A">
        <w:t xml:space="preserve"> to </w:t>
      </w:r>
      <w:r w:rsidR="00E86D56" w:rsidRPr="006A1B7A">
        <w:t>E4) are involved in directly activating transcription of other viral regions, altering the host cellular environment to enhance viral replication, and co</w:t>
      </w:r>
      <w:r w:rsidR="00B24A29" w:rsidRPr="006A1B7A">
        <w:t>ordination</w:t>
      </w:r>
      <w:r w:rsidR="00E86D56" w:rsidRPr="006A1B7A">
        <w:t xml:space="preserve"> of viral DNA replication </w:t>
      </w:r>
      <w:r w:rsidR="00B747C9" w:rsidRPr="006A1B7A">
        <w:fldChar w:fldCharType="begin">
          <w:fldData xml:space="preserve">PEVuZE5vdGU+PENpdGU+PEF1dGhvcj5BZmtoYW1pPC9BdXRob3I+PFllYXI+MjAxNjwvWWVhcj48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</w:fldData>
        </w:fldChar>
      </w:r>
      <w:r w:rsidR="00B747C9" w:rsidRPr="006A1B7A">
        <w:instrText xml:space="preserve"> ADDIN EN.CITE </w:instrText>
      </w:r>
      <w:r w:rsidR="00B747C9" w:rsidRPr="006A1B7A">
        <w:fldChar w:fldCharType="begin">
          <w:fldData xml:space="preserve">PEVuZE5vdGU+PENpdGU+PEF1dGhvcj5BZmtoYW1pPC9BdXRob3I+PFllYXI+MjAxNjwvWWVhcj48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</w:fldData>
        </w:fldChar>
      </w:r>
      <w:r w:rsidR="00B747C9" w:rsidRPr="006A1B7A">
        <w:instrText xml:space="preserve"> ADDIN EN.CITE.DATA </w:instrText>
      </w:r>
      <w:r w:rsidR="00B747C9" w:rsidRPr="006A1B7A">
        <w:fldChar w:fldCharType="end"/>
      </w:r>
      <w:r w:rsidR="00B747C9" w:rsidRPr="006A1B7A">
        <w:fldChar w:fldCharType="separate"/>
      </w:r>
      <w:r w:rsidR="00B747C9" w:rsidRPr="006A1B7A">
        <w:rPr>
          <w:noProof/>
        </w:rPr>
        <w:t>(</w:t>
      </w:r>
      <w:hyperlink w:anchor="_ENREF_3" w:tooltip="Afkhami, 2016 #11590" w:history="1">
        <w:r w:rsidR="00FE6BFA" w:rsidRPr="006A1B7A">
          <w:rPr>
            <w:noProof/>
          </w:rPr>
          <w:t xml:space="preserve">Afkhami </w:t>
        </w:r>
        <w:r w:rsidR="00FE6BFA" w:rsidRPr="000C4B6B">
          <w:rPr>
            <w:noProof/>
          </w:rPr>
          <w:t>et al</w:t>
        </w:r>
        <w:r w:rsidR="00FE6BFA" w:rsidRPr="006A1B7A">
          <w:rPr>
            <w:noProof/>
          </w:rPr>
          <w:t>., 2016</w:t>
        </w:r>
      </w:hyperlink>
      <w:r w:rsidR="00B747C9" w:rsidRPr="006A1B7A">
        <w:rPr>
          <w:noProof/>
        </w:rPr>
        <w:t xml:space="preserve">; </w:t>
      </w:r>
      <w:hyperlink w:anchor="_ENREF_44" w:tooltip="Lasaro, 2009 #70" w:history="1">
        <w:r w:rsidR="00FE6BFA" w:rsidRPr="006A1B7A">
          <w:rPr>
            <w:noProof/>
          </w:rPr>
          <w:t>Lasaro and Ertl, 2009</w:t>
        </w:r>
      </w:hyperlink>
      <w:r w:rsidR="00B747C9" w:rsidRPr="006A1B7A">
        <w:rPr>
          <w:noProof/>
        </w:rPr>
        <w:t xml:space="preserve">; </w:t>
      </w:r>
      <w:hyperlink w:anchor="_ENREF_68" w:tooltip="Roy, 2004 #73" w:history="1">
        <w:r w:rsidR="00FE6BFA" w:rsidRPr="006A1B7A">
          <w:rPr>
            <w:noProof/>
          </w:rPr>
          <w:t xml:space="preserve">Roy </w:t>
        </w:r>
        <w:r w:rsidR="00FE6BFA" w:rsidRPr="000C4B6B">
          <w:rPr>
            <w:noProof/>
          </w:rPr>
          <w:t>et al</w:t>
        </w:r>
        <w:r w:rsidR="00FE6BFA" w:rsidRPr="006A1B7A">
          <w:rPr>
            <w:noProof/>
          </w:rPr>
          <w:t>., 2004</w:t>
        </w:r>
      </w:hyperlink>
      <w:r w:rsidR="00B747C9" w:rsidRPr="006A1B7A">
        <w:rPr>
          <w:noProof/>
        </w:rPr>
        <w:t xml:space="preserve">; </w:t>
      </w:r>
      <w:hyperlink w:anchor="_ENREF_70" w:tooltip="Saha, 2017 #72" w:history="1">
        <w:r w:rsidR="00FE6BFA" w:rsidRPr="006A1B7A">
          <w:rPr>
            <w:noProof/>
          </w:rPr>
          <w:t>Saha and Parks, 2017</w:t>
        </w:r>
      </w:hyperlink>
      <w:r w:rsidR="00B747C9" w:rsidRPr="006A1B7A">
        <w:rPr>
          <w:noProof/>
        </w:rPr>
        <w:t>)</w:t>
      </w:r>
      <w:r w:rsidR="00B747C9" w:rsidRPr="006A1B7A">
        <w:fldChar w:fldCharType="end"/>
      </w:r>
      <w:r w:rsidR="00E86D56" w:rsidRPr="006A1B7A">
        <w:t>. The late genes (L1 to L5) encode components of the viral shell and other proteins that are involved in assembly of the capsid and are essential for production of new virus particles</w:t>
      </w:r>
      <w:r w:rsidR="00651C1A" w:rsidRPr="006A1B7A">
        <w:t>.</w:t>
      </w:r>
    </w:p>
    <w:p w14:paraId="141744E2" w14:textId="3AE2E16E" w:rsidR="00D039F3" w:rsidRDefault="00D039F3" w:rsidP="00D039F3">
      <w:pPr>
        <w:pStyle w:val="RARMPparagraph"/>
        <w:numPr>
          <w:ilvl w:val="0"/>
          <w:numId w:val="0"/>
        </w:numPr>
      </w:pPr>
    </w:p>
    <w:p w14:paraId="37F6228C" w14:textId="4BCBD514" w:rsidR="00D039F3" w:rsidRPr="006A1B7A" w:rsidRDefault="00D039F3" w:rsidP="00D039F3">
      <w:pPr>
        <w:pStyle w:val="RARMPparagraph"/>
        <w:numPr>
          <w:ilvl w:val="0"/>
          <w:numId w:val="0"/>
        </w:numPr>
      </w:pPr>
      <w:bookmarkStart w:id="34" w:name="_Ref53760087"/>
      <w:r w:rsidRPr="006A1B7A">
        <w:rPr>
          <w:b/>
        </w:rPr>
        <w:t xml:space="preserve">Figure </w:t>
      </w:r>
      <w:r w:rsidRPr="006A1B7A">
        <w:rPr>
          <w:b/>
        </w:rPr>
        <w:fldChar w:fldCharType="begin"/>
      </w:r>
      <w:r w:rsidRPr="006A1B7A">
        <w:rPr>
          <w:b/>
        </w:rPr>
        <w:instrText xml:space="preserve"> SEQ Figure \* ARABIC </w:instrText>
      </w:r>
      <w:r w:rsidRPr="006A1B7A">
        <w:rPr>
          <w:b/>
        </w:rPr>
        <w:fldChar w:fldCharType="separate"/>
      </w:r>
      <w:r w:rsidR="00F3638E">
        <w:rPr>
          <w:b/>
          <w:noProof/>
        </w:rPr>
        <w:t>2</w:t>
      </w:r>
      <w:r w:rsidRPr="006A1B7A">
        <w:fldChar w:fldCharType="end"/>
      </w:r>
      <w:bookmarkEnd w:id="34"/>
      <w:r w:rsidRPr="006A1B7A">
        <w:rPr>
          <w:b/>
        </w:rPr>
        <w:t xml:space="preserve">. Functions, organisation and structure of </w:t>
      </w:r>
      <w:proofErr w:type="spellStart"/>
      <w:r w:rsidRPr="006A1B7A">
        <w:rPr>
          <w:b/>
        </w:rPr>
        <w:t>HAdV</w:t>
      </w:r>
      <w:proofErr w:type="spellEnd"/>
      <w:r w:rsidRPr="006A1B7A">
        <w:rPr>
          <w:b/>
        </w:rPr>
        <w:t xml:space="preserve"> genome. </w:t>
      </w:r>
      <w:bookmarkStart w:id="35" w:name="_Hlk192777382"/>
      <w:r w:rsidRPr="006A1B7A">
        <w:rPr>
          <w:b/>
        </w:rPr>
        <w:t xml:space="preserve">Image </w:t>
      </w:r>
      <w:r w:rsidR="00E67EE2" w:rsidRPr="006A1B7A">
        <w:rPr>
          <w:b/>
        </w:rPr>
        <w:t>modified from</w:t>
      </w:r>
      <w:r w:rsidRPr="006A1B7A">
        <w:rPr>
          <w:b/>
        </w:rPr>
        <w:t xml:space="preserve"> </w:t>
      </w:r>
      <w:hyperlink w:anchor="_ENREF_3" w:tooltip="Afkhami, 2016 #11590" w:history="1">
        <w:r w:rsidR="00FE6BFA" w:rsidRPr="006A1B7A">
          <w:rPr>
            <w:b/>
          </w:rPr>
          <w:fldChar w:fldCharType="begin"/>
        </w:r>
        <w:r w:rsidR="00FE6BFA" w:rsidRPr="006A1B7A">
          <w:rPr>
            <w:b/>
          </w:rPr>
          <w:instrText xml:space="preserve"> ADDIN EN.CITE &lt;EndNote&gt;&lt;Cite AuthorYear="1"&gt;&lt;Author&gt;Afkhami&lt;/Author&gt;&lt;Year&gt;2016&lt;/Year&gt;&lt;RecNum&gt;11590&lt;/RecNum&gt;&lt;DisplayText&gt;Afkhami et al. (2016)&lt;/DisplayText&gt;&lt;record&gt;&lt;rec-number&gt;11590&lt;/rec-number&gt;&lt;foreign-keys&gt;&lt;key app="EN" db-id="vf22ax0roe9ssce55r0vrezirwdtv52edrxs" timestamp="1625109955"&gt;11590&lt;/key&gt;&lt;/foreign-keys&gt;&lt;ref-type name="Journal Article"&gt;17&lt;/ref-type&gt;&lt;contributors&gt;&lt;authors&gt;&lt;author&gt;Afkhami, Sam&lt;/author&gt;&lt;author&gt;Yao, Yushi&lt;/author&gt;&lt;author&gt;Xing, Zhou &lt;/author&gt;&lt;/authors&gt;&lt;/contributors&gt;&lt;titles&gt;&lt;title&gt;Methods and clinical development of adenovirus-vectored vaccines against mucosal pathogens&lt;/title&gt;&lt;secondary-title&gt;Molecular Therapy. Methods &amp;amp; Clinical Development&lt;/secondary-title&gt;&lt;/titles&gt;&lt;periodical&gt;&lt;full-title&gt;Mol Ther Methods Clin Dev&lt;/full-title&gt;&lt;abbr-1&gt;Molecular therapy. Methods &amp;amp; clinical development&lt;/abbr-1&gt;&lt;/periodical&gt;&lt;pages&gt;16030&lt;/pages&gt;&lt;volume&gt;3&lt;/volume&gt;&lt;dates&gt;&lt;year&gt;2016&lt;/year&gt;&lt;/dates&gt;&lt;isbn&gt;2329-0501&lt;/isbn&gt;&lt;urls&gt;&lt;/urls&gt;&lt;/record&gt;&lt;/Cite&gt;&lt;/EndNote&gt;</w:instrText>
        </w:r>
        <w:r w:rsidR="00FE6BFA" w:rsidRPr="006A1B7A">
          <w:rPr>
            <w:b/>
          </w:rPr>
          <w:fldChar w:fldCharType="separate"/>
        </w:r>
        <w:r w:rsidR="00FE6BFA" w:rsidRPr="006A1B7A">
          <w:rPr>
            <w:b/>
            <w:noProof/>
          </w:rPr>
          <w:t>Afkhami et al. (2016)</w:t>
        </w:r>
        <w:r w:rsidR="00FE6BFA" w:rsidRPr="006A1B7A">
          <w:fldChar w:fldCharType="end"/>
        </w:r>
      </w:hyperlink>
      <w:bookmarkEnd w:id="35"/>
      <w:r w:rsidRPr="006A1B7A">
        <w:rPr>
          <w:b/>
        </w:rPr>
        <w:t>.</w:t>
      </w:r>
    </w:p>
    <w:p w14:paraId="656E617E" w14:textId="05E85A14" w:rsidR="005528D7" w:rsidRPr="006A1B7A" w:rsidRDefault="00E86D56" w:rsidP="00795C1B">
      <w:pPr>
        <w:pStyle w:val="RARMPparagraph"/>
      </w:pPr>
      <w:r w:rsidRPr="006A1B7A">
        <w:t xml:space="preserve">The E1 </w:t>
      </w:r>
      <w:r w:rsidR="00504F6C" w:rsidRPr="006A1B7A">
        <w:t>region</w:t>
      </w:r>
      <w:r w:rsidRPr="006A1B7A">
        <w:t xml:space="preserve"> is composed of </w:t>
      </w:r>
      <w:r w:rsidR="00B24A29" w:rsidRPr="006A1B7A">
        <w:t xml:space="preserve">the </w:t>
      </w:r>
      <w:r w:rsidRPr="006A1B7A">
        <w:t>E1A and E1B</w:t>
      </w:r>
      <w:r w:rsidR="00504F6C" w:rsidRPr="006A1B7A">
        <w:t xml:space="preserve"> regions</w:t>
      </w:r>
      <w:r w:rsidRPr="006A1B7A">
        <w:t xml:space="preserve">. The E1A </w:t>
      </w:r>
      <w:r w:rsidR="00504F6C" w:rsidRPr="006A1B7A">
        <w:t>region</w:t>
      </w:r>
      <w:r w:rsidRPr="006A1B7A">
        <w:t xml:space="preserve"> controls transcription of viral genes and redirects host-cell gene expression machinery to enable virus replication. The </w:t>
      </w:r>
      <w:r w:rsidR="00504F6C" w:rsidRPr="006A1B7A">
        <w:t xml:space="preserve">two </w:t>
      </w:r>
      <w:r w:rsidRPr="006A1B7A">
        <w:t xml:space="preserve">proteins produced from the E1A </w:t>
      </w:r>
      <w:r w:rsidR="00504F6C" w:rsidRPr="006A1B7A">
        <w:t>region</w:t>
      </w:r>
      <w:r w:rsidRPr="006A1B7A">
        <w:t xml:space="preserve"> are the first proteins expressed from the infecting virus, and are essential for the efficient expression of other viral genes </w:t>
      </w:r>
      <w:r w:rsidRPr="006A1B7A">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Pr="006A1B7A">
        <w:instrText xml:space="preserve"> ADDIN EN.CITE </w:instrText>
      </w:r>
      <w:r w:rsidRPr="006A1B7A">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Pr="006A1B7A">
        <w:instrText xml:space="preserve"> ADDIN EN.CITE.DATA </w:instrText>
      </w:r>
      <w:r w:rsidRPr="006A1B7A">
        <w:fldChar w:fldCharType="end"/>
      </w:r>
      <w:r w:rsidRPr="006A1B7A">
        <w:fldChar w:fldCharType="separate"/>
      </w:r>
      <w:r w:rsidRPr="006A1B7A">
        <w:t>(</w:t>
      </w:r>
      <w:hyperlink w:anchor="_ENREF_68" w:tooltip="Roy, 2004 #73" w:history="1">
        <w:r w:rsidR="00FE6BFA" w:rsidRPr="006A1B7A">
          <w:t xml:space="preserve">Roy </w:t>
        </w:r>
        <w:r w:rsidR="00FE6BFA" w:rsidRPr="000C4B6B">
          <w:t>et al</w:t>
        </w:r>
        <w:r w:rsidR="00FE6BFA" w:rsidRPr="006A1B7A">
          <w:t>., 2004</w:t>
        </w:r>
      </w:hyperlink>
      <w:r w:rsidRPr="006A1B7A">
        <w:t xml:space="preserve">; </w:t>
      </w:r>
      <w:hyperlink w:anchor="_ENREF_70" w:tooltip="Saha, 2017 #72" w:history="1">
        <w:r w:rsidR="00FE6BFA" w:rsidRPr="006A1B7A">
          <w:t>Saha and Parks, 2017</w:t>
        </w:r>
      </w:hyperlink>
      <w:r w:rsidRPr="006A1B7A">
        <w:t>)</w:t>
      </w:r>
      <w:r w:rsidRPr="006A1B7A">
        <w:fldChar w:fldCharType="end"/>
      </w:r>
      <w:r w:rsidRPr="006A1B7A">
        <w:t xml:space="preserve">. The E1B </w:t>
      </w:r>
      <w:r w:rsidR="00504F6C" w:rsidRPr="006A1B7A">
        <w:t>region</w:t>
      </w:r>
      <w:r w:rsidRPr="006A1B7A">
        <w:t xml:space="preserve"> assists in viral replication and is mainly required for the export of viral late mRNA (L1 to </w:t>
      </w:r>
      <w:r w:rsidRPr="006A1B7A">
        <w:lastRenderedPageBreak/>
        <w:t xml:space="preserve">L5) from the host-cell nucleus into the cytoplasm. Together, the E1A and E1B coding regions are essential for viral gene expression and replication </w:t>
      </w:r>
      <w:r w:rsidRPr="006A1B7A">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Pr="006A1B7A">
        <w:instrText xml:space="preserve"> ADDIN EN.CITE </w:instrText>
      </w:r>
      <w:r w:rsidRPr="006A1B7A">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Pr="006A1B7A">
        <w:instrText xml:space="preserve"> ADDIN EN.CITE.DATA </w:instrText>
      </w:r>
      <w:r w:rsidRPr="006A1B7A">
        <w:fldChar w:fldCharType="end"/>
      </w:r>
      <w:r w:rsidRPr="006A1B7A">
        <w:fldChar w:fldCharType="separate"/>
      </w:r>
      <w:r w:rsidRPr="006A1B7A">
        <w:t>(</w:t>
      </w:r>
      <w:hyperlink w:anchor="_ENREF_68" w:tooltip="Roy, 2004 #73" w:history="1">
        <w:r w:rsidR="00FE6BFA" w:rsidRPr="006A1B7A">
          <w:t xml:space="preserve">Roy </w:t>
        </w:r>
        <w:r w:rsidR="00FE6BFA" w:rsidRPr="000C4B6B">
          <w:t>et al</w:t>
        </w:r>
        <w:r w:rsidR="00FE6BFA" w:rsidRPr="006A1B7A">
          <w:t>., 2004</w:t>
        </w:r>
      </w:hyperlink>
      <w:r w:rsidRPr="006A1B7A">
        <w:t xml:space="preserve">; </w:t>
      </w:r>
      <w:hyperlink w:anchor="_ENREF_70" w:tooltip="Saha, 2017 #72" w:history="1">
        <w:r w:rsidR="00FE6BFA" w:rsidRPr="006A1B7A">
          <w:t>Saha and Parks, 2017</w:t>
        </w:r>
      </w:hyperlink>
      <w:r w:rsidRPr="006A1B7A">
        <w:t>)</w:t>
      </w:r>
      <w:r w:rsidRPr="006A1B7A">
        <w:fldChar w:fldCharType="end"/>
      </w:r>
      <w:r w:rsidR="00A27AC2" w:rsidRPr="006A1B7A">
        <w:t>.</w:t>
      </w:r>
    </w:p>
    <w:p w14:paraId="01A06BF5" w14:textId="29059908" w:rsidR="00256845" w:rsidRPr="006A1B7A" w:rsidRDefault="00E86D56" w:rsidP="00795C1B">
      <w:pPr>
        <w:pStyle w:val="RARMPparagraph"/>
      </w:pPr>
      <w:r w:rsidRPr="006A1B7A">
        <w:t xml:space="preserve">The E2 </w:t>
      </w:r>
      <w:r w:rsidR="009B0E42" w:rsidRPr="006A1B7A">
        <w:t>region</w:t>
      </w:r>
      <w:r w:rsidRPr="006A1B7A">
        <w:t xml:space="preserve"> consists of E2A and E2B </w:t>
      </w:r>
      <w:r w:rsidR="00175713" w:rsidRPr="006A1B7A">
        <w:t xml:space="preserve">which </w:t>
      </w:r>
      <w:r w:rsidRPr="006A1B7A">
        <w:t xml:space="preserve">encode E2 proteins. The E2 proteins are mainly involved in viral DNA replication and transcription of late genes </w:t>
      </w:r>
      <w:r w:rsidRPr="006A1B7A">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Pr="006A1B7A">
        <w:instrText xml:space="preserve"> ADDIN EN.CITE </w:instrText>
      </w:r>
      <w:r w:rsidRPr="006A1B7A">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Pr="006A1B7A">
        <w:instrText xml:space="preserve"> ADDIN EN.CITE.DATA </w:instrText>
      </w:r>
      <w:r w:rsidRPr="006A1B7A">
        <w:fldChar w:fldCharType="end"/>
      </w:r>
      <w:r w:rsidRPr="006A1B7A">
        <w:fldChar w:fldCharType="separate"/>
      </w:r>
      <w:r w:rsidRPr="006A1B7A">
        <w:t>(</w:t>
      </w:r>
      <w:hyperlink w:anchor="_ENREF_68" w:tooltip="Roy, 2004 #73" w:history="1">
        <w:r w:rsidR="00FE6BFA" w:rsidRPr="006A1B7A">
          <w:t xml:space="preserve">Roy </w:t>
        </w:r>
        <w:r w:rsidR="00FE6BFA" w:rsidRPr="000C4B6B">
          <w:t>et al</w:t>
        </w:r>
        <w:r w:rsidR="00FE6BFA" w:rsidRPr="006A1B7A">
          <w:t>., 2004</w:t>
        </w:r>
      </w:hyperlink>
      <w:r w:rsidRPr="006A1B7A">
        <w:t xml:space="preserve">; </w:t>
      </w:r>
      <w:hyperlink w:anchor="_ENREF_70" w:tooltip="Saha, 2017 #72" w:history="1">
        <w:r w:rsidR="00FE6BFA" w:rsidRPr="006A1B7A">
          <w:t>Saha and Parks, 2017</w:t>
        </w:r>
      </w:hyperlink>
      <w:r w:rsidRPr="006A1B7A">
        <w:t>)</w:t>
      </w:r>
      <w:r w:rsidRPr="006A1B7A">
        <w:fldChar w:fldCharType="end"/>
      </w:r>
      <w:r w:rsidRPr="006A1B7A">
        <w:t xml:space="preserve">. The E3 </w:t>
      </w:r>
      <w:r w:rsidR="009B0E42" w:rsidRPr="006A1B7A">
        <w:t>region</w:t>
      </w:r>
      <w:r w:rsidRPr="006A1B7A">
        <w:t xml:space="preserve"> encodes viral proteins </w:t>
      </w:r>
      <w:r w:rsidR="00175713" w:rsidRPr="006A1B7A">
        <w:t xml:space="preserve">which </w:t>
      </w:r>
      <w:r w:rsidRPr="006A1B7A">
        <w:t xml:space="preserve">aid the virus in evading the host immune response. The E4 </w:t>
      </w:r>
      <w:r w:rsidR="009B0E42" w:rsidRPr="006A1B7A">
        <w:t>region</w:t>
      </w:r>
      <w:r w:rsidRPr="006A1B7A">
        <w:t xml:space="preserve"> modulates cellular function and assists with viral DNA replication and RNA processing</w:t>
      </w:r>
      <w:r w:rsidR="0024686A" w:rsidRPr="006A1B7A">
        <w:t>.</w:t>
      </w:r>
    </w:p>
    <w:p w14:paraId="3FDC9AAF" w14:textId="669C6BA7" w:rsidR="00A539F7" w:rsidRDefault="009825CC" w:rsidP="002241D3">
      <w:pPr>
        <w:pStyle w:val="RARMPparagraph"/>
      </w:pPr>
      <w:r w:rsidRPr="006A1B7A">
        <w:t xml:space="preserve">Interactions of proteins encoded by the </w:t>
      </w:r>
      <w:proofErr w:type="spellStart"/>
      <w:r w:rsidR="00AA2CA2" w:rsidRPr="006A1B7A">
        <w:t>AdV</w:t>
      </w:r>
      <w:proofErr w:type="spellEnd"/>
      <w:r w:rsidR="00AA2CA2" w:rsidRPr="006A1B7A">
        <w:t xml:space="preserve"> </w:t>
      </w:r>
      <w:r w:rsidRPr="006A1B7A">
        <w:t>genome are required to form a mature infectious particle. The 3 major proteins (</w:t>
      </w:r>
      <w:proofErr w:type="spellStart"/>
      <w:r w:rsidRPr="006A1B7A">
        <w:t>hexon</w:t>
      </w:r>
      <w:proofErr w:type="spellEnd"/>
      <w:r w:rsidRPr="006A1B7A">
        <w:t xml:space="preserve">, penton and </w:t>
      </w:r>
      <w:r w:rsidR="00E114EA" w:rsidRPr="006A1B7A">
        <w:t>fib</w:t>
      </w:r>
      <w:r w:rsidR="00E114EA">
        <w:t>re</w:t>
      </w:r>
      <w:r w:rsidRPr="006A1B7A">
        <w:t xml:space="preserve">) form the external capsid structure and “spikes” of the viral particle. The viral core proteins (V, VII and </w:t>
      </w:r>
      <w:bookmarkStart w:id="36" w:name="_Hlk192844159"/>
      <w:r w:rsidR="00864163" w:rsidRPr="006A1B7A">
        <w:rPr>
          <w:rFonts w:cs="Calibri"/>
        </w:rPr>
        <w:t>μ</w:t>
      </w:r>
      <w:bookmarkEnd w:id="36"/>
      <w:r w:rsidRPr="006A1B7A">
        <w:t xml:space="preserve">) mediate the interactions between the core and the capsid, while the minor proteins (IIIa, VI, VIII and IX) contribute to the structure and stability of the virion by acting as cement proteins, connecting the major structural proteins with each other and with the viral core (see Figure 3) </w:t>
      </w:r>
      <w:r w:rsidRPr="00363403">
        <w:fldChar w:fldCharType="begin">
          <w:fldData xml:space="preserve">PEVuZE5vdGU+PENpdGU+PEF1dGhvcj5MaXU8L0F1dGhvcj48WWVhcj4yMDEwPC9ZZWFyPjxSZWNO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</w:fldData>
        </w:fldChar>
      </w:r>
      <w:r w:rsidR="00FF3FF2">
        <w:instrText xml:space="preserve"> ADDIN EN.CITE </w:instrText>
      </w:r>
      <w:r w:rsidR="00FF3FF2">
        <w:fldChar w:fldCharType="begin">
          <w:fldData xml:space="preserve">PEVuZE5vdGU+PENpdGU+PEF1dGhvcj5MaXU8L0F1dGhvcj48WWVhcj4yMDEwPC9ZZWFyPjxSZWNO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</w:fldData>
        </w:fldChar>
      </w:r>
      <w:r w:rsidR="00FF3FF2">
        <w:instrText xml:space="preserve"> ADDIN EN.CITE.DATA </w:instrText>
      </w:r>
      <w:r w:rsidR="00FF3FF2">
        <w:fldChar w:fldCharType="end"/>
      </w:r>
      <w:r w:rsidRPr="00363403">
        <w:fldChar w:fldCharType="separate"/>
      </w:r>
      <w:r w:rsidRPr="00363403">
        <w:rPr>
          <w:noProof/>
        </w:rPr>
        <w:t>(</w:t>
      </w:r>
      <w:hyperlink w:anchor="_ENREF_49" w:tooltip="Liu, 2010 #12300" w:history="1">
        <w:r w:rsidR="00FE6BFA" w:rsidRPr="00363403">
          <w:rPr>
            <w:noProof/>
          </w:rPr>
          <w:t xml:space="preserve">Liu </w:t>
        </w:r>
        <w:r w:rsidR="00FE6BFA" w:rsidRPr="000C4B6B">
          <w:rPr>
            <w:noProof/>
          </w:rPr>
          <w:t>et al</w:t>
        </w:r>
        <w:r w:rsidR="00FE6BFA" w:rsidRPr="00363403">
          <w:rPr>
            <w:noProof/>
          </w:rPr>
          <w:t>., 2010</w:t>
        </w:r>
      </w:hyperlink>
      <w:r w:rsidRPr="00363403">
        <w:rPr>
          <w:noProof/>
        </w:rPr>
        <w:t xml:space="preserve">; </w:t>
      </w:r>
      <w:hyperlink w:anchor="_ENREF_63" w:tooltip="Reddy, 2010 #12301" w:history="1">
        <w:r w:rsidR="00FE6BFA" w:rsidRPr="00363403">
          <w:rPr>
            <w:noProof/>
          </w:rPr>
          <w:t xml:space="preserve">Reddy </w:t>
        </w:r>
        <w:r w:rsidR="00FE6BFA" w:rsidRPr="000C4B6B">
          <w:rPr>
            <w:noProof/>
          </w:rPr>
          <w:t>et al</w:t>
        </w:r>
        <w:r w:rsidR="00FE6BFA" w:rsidRPr="00363403">
          <w:rPr>
            <w:noProof/>
          </w:rPr>
          <w:t>., 2010</w:t>
        </w:r>
      </w:hyperlink>
      <w:r w:rsidRPr="00363403">
        <w:rPr>
          <w:noProof/>
        </w:rPr>
        <w:t xml:space="preserve">; </w:t>
      </w:r>
      <w:hyperlink w:anchor="_ENREF_64" w:tooltip="Reddy, 2014 #76" w:history="1">
        <w:r w:rsidR="00FE6BFA" w:rsidRPr="00363403">
          <w:rPr>
            <w:noProof/>
          </w:rPr>
          <w:t>Reddy and Nemerow, 2014</w:t>
        </w:r>
      </w:hyperlink>
      <w:r w:rsidRPr="00363403">
        <w:rPr>
          <w:noProof/>
        </w:rPr>
        <w:t>)</w:t>
      </w:r>
      <w:r w:rsidRPr="00363403">
        <w:fldChar w:fldCharType="end"/>
      </w:r>
      <w:r w:rsidRPr="00363403">
        <w:t xml:space="preserve">. These viral core and minor proteins are synthesised as precursors, then processed by </w:t>
      </w:r>
      <w:proofErr w:type="spellStart"/>
      <w:r w:rsidR="00FC6438" w:rsidRPr="00363403">
        <w:t>AdV</w:t>
      </w:r>
      <w:proofErr w:type="spellEnd"/>
      <w:r w:rsidR="00FC6438" w:rsidRPr="00363403">
        <w:t xml:space="preserve"> </w:t>
      </w:r>
      <w:r w:rsidRPr="00363403">
        <w:t xml:space="preserve">protease during assembly to form a mature infectious particle. The assembly of the final viral particle is thought to follow a sequential assembly pathway, whereby an empty capsid is formed prior to genome packaging </w:t>
      </w:r>
      <w:r w:rsidRPr="00363403">
        <w:fldChar w:fldCharType="begin">
          <w:fldData xml:space="preserve">PEVuZE5vdGU+PENpdGU+PEF1dGhvcj5NYTwvQXV0aG9yPjxZZWFyPjIwMTE8L1llYXI+PFJlY051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==
</w:fldData>
        </w:fldChar>
      </w:r>
      <w:r w:rsidR="00FF3FF2">
        <w:instrText xml:space="preserve"> ADDIN EN.CITE </w:instrText>
      </w:r>
      <w:r w:rsidR="00FF3FF2">
        <w:fldChar w:fldCharType="begin">
          <w:fldData xml:space="preserve">PEVuZE5vdGU+PENpdGU+PEF1dGhvcj5NYTwvQXV0aG9yPjxZZWFyPjIwMTE8L1llYXI+PFJlY051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==
</w:fldData>
        </w:fldChar>
      </w:r>
      <w:r w:rsidR="00FF3FF2">
        <w:instrText xml:space="preserve"> ADDIN EN.CITE.DATA </w:instrText>
      </w:r>
      <w:r w:rsidR="00FF3FF2">
        <w:fldChar w:fldCharType="end"/>
      </w:r>
      <w:r w:rsidRPr="00363403">
        <w:fldChar w:fldCharType="separate"/>
      </w:r>
      <w:r w:rsidR="006C33F9" w:rsidRPr="00363403">
        <w:rPr>
          <w:noProof/>
        </w:rPr>
        <w:t>(</w:t>
      </w:r>
      <w:hyperlink w:anchor="_ENREF_4" w:tooltip="Ahi, 2016 #12268" w:history="1">
        <w:r w:rsidR="00FE6BFA" w:rsidRPr="00363403">
          <w:rPr>
            <w:noProof/>
          </w:rPr>
          <w:t>Ahi and Mittal, 2016</w:t>
        </w:r>
      </w:hyperlink>
      <w:r w:rsidR="006C33F9" w:rsidRPr="00363403">
        <w:rPr>
          <w:noProof/>
        </w:rPr>
        <w:t xml:space="preserve">; </w:t>
      </w:r>
      <w:hyperlink w:anchor="_ENREF_51" w:tooltip="Ma, 2011 #12267" w:history="1">
        <w:r w:rsidR="00FE6BFA" w:rsidRPr="00363403">
          <w:rPr>
            <w:noProof/>
          </w:rPr>
          <w:t>Ma and Hearing, 2011</w:t>
        </w:r>
      </w:hyperlink>
      <w:r w:rsidR="006C33F9" w:rsidRPr="00363403">
        <w:rPr>
          <w:noProof/>
        </w:rPr>
        <w:t xml:space="preserve">; </w:t>
      </w:r>
      <w:hyperlink w:anchor="_ENREF_52" w:tooltip="Mangel, 2014 #78" w:history="1">
        <w:r w:rsidR="00FE6BFA" w:rsidRPr="00363403">
          <w:rPr>
            <w:noProof/>
          </w:rPr>
          <w:t>Mangel and San Martin, 2014</w:t>
        </w:r>
      </w:hyperlink>
      <w:r w:rsidR="006C33F9" w:rsidRPr="00363403">
        <w:rPr>
          <w:noProof/>
        </w:rPr>
        <w:t xml:space="preserve">; </w:t>
      </w:r>
      <w:hyperlink w:anchor="_ENREF_71" w:tooltip="San Martin, 2012 #79" w:history="1">
        <w:r w:rsidR="00FE6BFA" w:rsidRPr="00363403">
          <w:rPr>
            <w:noProof/>
          </w:rPr>
          <w:t>San Martin, 2012</w:t>
        </w:r>
      </w:hyperlink>
      <w:r w:rsidR="006C33F9" w:rsidRPr="00363403">
        <w:rPr>
          <w:noProof/>
        </w:rPr>
        <w:t>)</w:t>
      </w:r>
      <w:r w:rsidRPr="00363403">
        <w:fldChar w:fldCharType="end"/>
      </w:r>
      <w:r w:rsidR="00651C1A" w:rsidRPr="00363403">
        <w:t>.</w:t>
      </w:r>
    </w:p>
    <w:p w14:paraId="257E664B" w14:textId="77777777" w:rsidR="00787D99" w:rsidRDefault="00787D99" w:rsidP="00A539F7">
      <w:pPr>
        <w:pStyle w:val="RARMPparagraph"/>
        <w:numPr>
          <w:ilvl w:val="0"/>
          <w:numId w:val="0"/>
        </w:numPr>
        <w:rPr>
          <w:color w:val="0000FF"/>
        </w:rPr>
      </w:pPr>
    </w:p>
    <w:p w14:paraId="2C948A5B" w14:textId="67028757" w:rsidR="00A539F7" w:rsidRDefault="007252D3" w:rsidP="00A539F7">
      <w:pPr>
        <w:pStyle w:val="RARMPparagraph"/>
        <w:numPr>
          <w:ilvl w:val="0"/>
          <w:numId w:val="0"/>
        </w:numPr>
        <w:rPr>
          <w:color w:val="0000FF"/>
        </w:rPr>
      </w:pPr>
      <w:r w:rsidRPr="007252D3">
        <w:rPr>
          <w:noProof/>
          <w:color w:val="0000FF"/>
        </w:rPr>
        <w:drawing>
          <wp:inline distT="0" distB="0" distL="0" distR="0" wp14:anchorId="5A550F4E" wp14:editId="06D0B1F2">
            <wp:extent cx="5055985" cy="4491150"/>
            <wp:effectExtent l="0" t="0" r="0" b="5080"/>
            <wp:docPr id="2055691143" name="Picture 1" descr="Figure 3. Structural model of human adenovirus. Image source: Leikas et al.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91143" name="Picture 1" descr="Figure 3. Structural model of human adenovirus. Image source: Leikas et al. (20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67467" cy="4501349"/>
                    </a:xfrm>
                    <a:prstGeom prst="rect">
                      <a:avLst/>
                    </a:prstGeom>
                    <a:noFill/>
                    <a:ln>
                      <a:noFill/>
                    </a:ln>
                  </pic:spPr>
                </pic:pic>
              </a:graphicData>
            </a:graphic>
          </wp:inline>
        </w:drawing>
      </w:r>
    </w:p>
    <w:p w14:paraId="6AA01BCA" w14:textId="3FDBED53" w:rsidR="00A539F7" w:rsidRPr="006A1B7A" w:rsidRDefault="00A539F7" w:rsidP="007C14CD">
      <w:pPr>
        <w:pStyle w:val="RARMPparagraph"/>
        <w:numPr>
          <w:ilvl w:val="0"/>
          <w:numId w:val="0"/>
        </w:numPr>
        <w:rPr>
          <w:bCs/>
          <w:i/>
        </w:rPr>
      </w:pPr>
      <w:r w:rsidRPr="006A1B7A">
        <w:rPr>
          <w:b/>
          <w:iCs/>
        </w:rPr>
        <w:t xml:space="preserve">Figure </w:t>
      </w:r>
      <w:r w:rsidRPr="006A1B7A">
        <w:rPr>
          <w:rFonts w:eastAsiaTheme="minorEastAsia" w:cstheme="minorHAnsi"/>
          <w:b/>
          <w:noProof/>
          <w:szCs w:val="20"/>
          <w:lang w:eastAsia="en-AU"/>
        </w:rPr>
        <w:t>3</w:t>
      </w:r>
      <w:r w:rsidR="002878C9" w:rsidRPr="006A1B7A">
        <w:rPr>
          <w:b/>
          <w:iCs/>
        </w:rPr>
        <w:t>.</w:t>
      </w:r>
      <w:r w:rsidRPr="006A1B7A">
        <w:rPr>
          <w:bCs/>
          <w:i/>
        </w:rPr>
        <w:t xml:space="preserve"> </w:t>
      </w:r>
      <w:r w:rsidRPr="006A1B7A">
        <w:rPr>
          <w:b/>
          <w:iCs/>
        </w:rPr>
        <w:t>Structural model of human adenovirus</w:t>
      </w:r>
      <w:r w:rsidR="002E5889" w:rsidRPr="006A1B7A">
        <w:rPr>
          <w:b/>
          <w:iCs/>
        </w:rPr>
        <w:t>.</w:t>
      </w:r>
      <w:r w:rsidRPr="006A1B7A">
        <w:rPr>
          <w:bCs/>
          <w:i/>
        </w:rPr>
        <w:t xml:space="preserve"> </w:t>
      </w:r>
      <w:r w:rsidR="002E5889" w:rsidRPr="006A1B7A">
        <w:rPr>
          <w:b/>
          <w:iCs/>
        </w:rPr>
        <w:t xml:space="preserve">Image </w:t>
      </w:r>
      <w:r w:rsidR="00C37BB2" w:rsidRPr="006A1B7A">
        <w:rPr>
          <w:b/>
          <w:iCs/>
        </w:rPr>
        <w:t>source:</w:t>
      </w:r>
      <w:r w:rsidR="00C37BB2" w:rsidRPr="006A1B7A">
        <w:rPr>
          <w:bCs/>
          <w:i/>
        </w:rPr>
        <w:t xml:space="preserve"> </w:t>
      </w:r>
      <w:proofErr w:type="spellStart"/>
      <w:r w:rsidR="00864163" w:rsidRPr="006A1B7A">
        <w:rPr>
          <w:b/>
          <w:iCs/>
        </w:rPr>
        <w:t>Leikas</w:t>
      </w:r>
      <w:proofErr w:type="spellEnd"/>
      <w:r w:rsidR="00C37BB2" w:rsidRPr="006A1B7A">
        <w:rPr>
          <w:b/>
          <w:iCs/>
        </w:rPr>
        <w:t xml:space="preserve"> et al.</w:t>
      </w:r>
      <w:r w:rsidR="00864163" w:rsidRPr="006A1B7A">
        <w:rPr>
          <w:b/>
          <w:iCs/>
        </w:rPr>
        <w:t xml:space="preserve"> </w:t>
      </w:r>
      <w:r w:rsidR="00864163" w:rsidRPr="006A1B7A">
        <w:rPr>
          <w:b/>
          <w:iCs/>
        </w:rPr>
        <w:fldChar w:fldCharType="begin"/>
      </w:r>
      <w:r w:rsidR="00A27CB5" w:rsidRPr="006A1B7A">
        <w:rPr>
          <w:b/>
          <w:iCs/>
        </w:rPr>
        <w:instrText xml:space="preserve"> ADDIN EN.CITE &lt;EndNote&gt;&lt;Cite ExcludeAuth="1"&gt;&lt;Author&gt;Leikas&lt;/Author&gt;&lt;Year&gt;2023&lt;/Year&gt;&lt;RecNum&gt;5&lt;/RecNum&gt;&lt;DisplayText&gt;(2023)&lt;/DisplayText&gt;&lt;record&gt;&lt;rec-number&gt;5&lt;/rec-number&gt;&lt;foreign-keys&gt;&lt;key app="EN" db-id="r2tztzpvkaxer7e0fa95d9fbvvepswf5sa5s" timestamp="1737470291"&gt;5&lt;/key&gt;&lt;/foreign-keys&gt;&lt;ref-type name="Journal Article"&gt;17&lt;/ref-type&gt;&lt;contributors&gt;&lt;authors&gt;&lt;author&gt;Leikas, Aleksi J.&lt;/author&gt;&lt;author&gt;Ylä-Herttuala, Seppo&lt;/author&gt;&lt;author&gt;Hartikainen, Juha E. K.&lt;/author&gt;&lt;/authors&gt;&lt;/contributors&gt;&lt;titles&gt;&lt;title&gt;Adenoviral Gene Therapy Vectors in Clinical Use—Basic Aspects with a Special Reference to Replication-Competent Adenovirus Formation and Its Impact on Clinical Safety&lt;/title&gt;&lt;secondary-title&gt;International Journal of Molecular Sciences&lt;/secondary-title&gt;&lt;/titles&gt;&lt;periodical&gt;&lt;full-title&gt;International Journal of Molecular Sciences&lt;/full-title&gt;&lt;/periodical&gt;&lt;pages&gt;16519&lt;/pages&gt;&lt;volume&gt;24&lt;/volume&gt;&lt;number&gt;22&lt;/number&gt;&lt;dates&gt;&lt;year&gt;2023&lt;/year&gt;&lt;/dates&gt;&lt;isbn&gt;1422-0067&lt;/isbn&gt;&lt;accession-num&gt;doi:10.3390/ijms242216519&lt;/accession-num&gt;&lt;urls&gt;&lt;related-urls&gt;&lt;url&gt;https://www.mdpi.com/1422-0067/24/22/16519&lt;/url&gt;&lt;/related-urls&gt;&lt;/urls&gt;&lt;/record&gt;&lt;/Cite&gt;&lt;/EndNote&gt;</w:instrText>
      </w:r>
      <w:r w:rsidR="00864163" w:rsidRPr="006A1B7A">
        <w:rPr>
          <w:b/>
          <w:iCs/>
        </w:rPr>
        <w:fldChar w:fldCharType="separate"/>
      </w:r>
      <w:r w:rsidR="00A27CB5" w:rsidRPr="006A1B7A">
        <w:rPr>
          <w:b/>
          <w:iCs/>
          <w:noProof/>
        </w:rPr>
        <w:t>(</w:t>
      </w:r>
      <w:hyperlink w:anchor="_ENREF_46" w:tooltip="Leikas, 2023 #5" w:history="1">
        <w:r w:rsidR="00FE6BFA" w:rsidRPr="006A1B7A">
          <w:rPr>
            <w:b/>
            <w:iCs/>
            <w:noProof/>
          </w:rPr>
          <w:t>2023</w:t>
        </w:r>
      </w:hyperlink>
      <w:r w:rsidR="00A27CB5" w:rsidRPr="006A1B7A">
        <w:rPr>
          <w:b/>
          <w:iCs/>
          <w:noProof/>
        </w:rPr>
        <w:t>)</w:t>
      </w:r>
      <w:r w:rsidR="00864163" w:rsidRPr="006A1B7A">
        <w:rPr>
          <w:b/>
          <w:iCs/>
        </w:rPr>
        <w:fldChar w:fldCharType="end"/>
      </w:r>
    </w:p>
    <w:p w14:paraId="04CF5CD7" w14:textId="60482876" w:rsidR="00FA226C" w:rsidRPr="006A1B7A" w:rsidRDefault="00D039F3" w:rsidP="00FA226C">
      <w:pPr>
        <w:pStyle w:val="Sectionheading2"/>
      </w:pPr>
      <w:bookmarkStart w:id="37" w:name="_Toc211613758"/>
      <w:r w:rsidRPr="006A1B7A">
        <w:t>Viral infection and replication</w:t>
      </w:r>
      <w:bookmarkEnd w:id="37"/>
    </w:p>
    <w:p w14:paraId="6617746B" w14:textId="1E9F003B" w:rsidR="001A1EAD" w:rsidRPr="006A1B7A" w:rsidRDefault="001A1EAD" w:rsidP="00261685">
      <w:pPr>
        <w:pStyle w:val="RARMPparagraph"/>
      </w:pPr>
      <w:bookmarkStart w:id="38" w:name="_Hlk192838223"/>
      <w:r w:rsidRPr="006A1B7A">
        <w:t>H</w:t>
      </w:r>
      <w:r w:rsidR="00014EA4" w:rsidRPr="006A1B7A">
        <w:t>uman a</w:t>
      </w:r>
      <w:r w:rsidR="00D039F3" w:rsidRPr="006A1B7A">
        <w:t>d</w:t>
      </w:r>
      <w:r w:rsidR="00014EA4" w:rsidRPr="006A1B7A">
        <w:t>enoviruse</w:t>
      </w:r>
      <w:r w:rsidR="00D039F3" w:rsidRPr="006A1B7A">
        <w:t>s</w:t>
      </w:r>
      <w:bookmarkEnd w:id="38"/>
      <w:r w:rsidR="00D039F3" w:rsidRPr="006A1B7A">
        <w:t xml:space="preserve"> can infect a wide range of cells and tissues and replicate efficiently in both dividing and non-dividing cells. </w:t>
      </w:r>
      <w:r w:rsidR="005F74E0" w:rsidRPr="006A1B7A">
        <w:t xml:space="preserve">Human adenoviruses </w:t>
      </w:r>
      <w:r w:rsidR="00CC5952" w:rsidRPr="006A1B7A">
        <w:t>m</w:t>
      </w:r>
      <w:r w:rsidR="00D039F3" w:rsidRPr="006A1B7A">
        <w:t xml:space="preserve">ost frequently infect epithelia of the </w:t>
      </w:r>
      <w:r w:rsidR="00D039F3" w:rsidRPr="006A1B7A">
        <w:lastRenderedPageBreak/>
        <w:t xml:space="preserve">upper or lower respiratory tract, </w:t>
      </w:r>
      <w:r w:rsidR="00CC5952" w:rsidRPr="006A1B7A">
        <w:t>eyes</w:t>
      </w:r>
      <w:r w:rsidR="00D039F3" w:rsidRPr="006A1B7A">
        <w:t>, gastrointestinal and urinary tract</w:t>
      </w:r>
      <w:r w:rsidR="00B968F2" w:rsidRPr="006A1B7A">
        <w:t xml:space="preserve"> (see paragraph </w:t>
      </w:r>
      <w:r w:rsidR="005C758F" w:rsidRPr="006A1B7A">
        <w:fldChar w:fldCharType="begin"/>
      </w:r>
      <w:r w:rsidR="005C758F" w:rsidRPr="006A1B7A">
        <w:instrText xml:space="preserve"> REF _Ref201245174 \n \h  \* MERGEFORMAT </w:instrText>
      </w:r>
      <w:r w:rsidR="005C758F" w:rsidRPr="006A1B7A">
        <w:fldChar w:fldCharType="separate"/>
      </w:r>
      <w:r w:rsidR="00F3638E">
        <w:t>25</w:t>
      </w:r>
      <w:r w:rsidR="005C758F" w:rsidRPr="006A1B7A">
        <w:fldChar w:fldCharType="end"/>
      </w:r>
      <w:r w:rsidR="00C226FC" w:rsidRPr="006A1B7A">
        <w:t xml:space="preserve"> for the tropism of different species in the infected tissue types</w:t>
      </w:r>
      <w:r w:rsidR="00B968F2" w:rsidRPr="006A1B7A">
        <w:t>)</w:t>
      </w:r>
      <w:r w:rsidR="00D039F3" w:rsidRPr="006A1B7A">
        <w:t xml:space="preserve">. </w:t>
      </w:r>
    </w:p>
    <w:p w14:paraId="6DABE5A8" w14:textId="0589A600" w:rsidR="008142B6" w:rsidRPr="006A1B7A" w:rsidRDefault="0081529B" w:rsidP="00261685">
      <w:pPr>
        <w:pStyle w:val="RARMPparagraph"/>
      </w:pPr>
      <w:proofErr w:type="spellStart"/>
      <w:r>
        <w:t>HAdVs</w:t>
      </w:r>
      <w:proofErr w:type="spellEnd"/>
      <w:r w:rsidR="008142B6" w:rsidRPr="006A1B7A">
        <w:t xml:space="preserve"> use the </w:t>
      </w:r>
      <w:r w:rsidR="008142B6" w:rsidRPr="006A1B7A">
        <w:rPr>
          <w:lang w:val="en-US"/>
        </w:rPr>
        <w:t>Coxsackie-adenovirus receptor (</w:t>
      </w:r>
      <w:r w:rsidR="008142B6" w:rsidRPr="006A1B7A">
        <w:t>CAR) transmembrane protein,</w:t>
      </w:r>
      <w:r w:rsidR="004A65D0" w:rsidRPr="006A1B7A">
        <w:t xml:space="preserve"> and other receptors</w:t>
      </w:r>
      <w:r w:rsidR="008142B6" w:rsidRPr="006A1B7A">
        <w:t xml:space="preserve"> </w:t>
      </w:r>
      <w:r w:rsidR="004A65D0" w:rsidRPr="006A1B7A">
        <w:t xml:space="preserve">including </w:t>
      </w:r>
      <w:r w:rsidR="008142B6" w:rsidRPr="006A1B7A">
        <w:t>CD46, CD</w:t>
      </w:r>
      <w:r w:rsidR="002418DD" w:rsidRPr="006A1B7A">
        <w:t>80</w:t>
      </w:r>
      <w:r w:rsidR="004A65D0" w:rsidRPr="006A1B7A">
        <w:t xml:space="preserve"> and </w:t>
      </w:r>
      <w:r w:rsidR="008142B6" w:rsidRPr="006A1B7A">
        <w:t>CD86</w:t>
      </w:r>
      <w:r w:rsidR="004A65D0" w:rsidRPr="006A1B7A">
        <w:t>,</w:t>
      </w:r>
      <w:r w:rsidR="008142B6" w:rsidRPr="006A1B7A">
        <w:t xml:space="preserve"> and sialic acid to enter the host cells </w:t>
      </w:r>
      <w:r w:rsidR="008142B6" w:rsidRPr="006A1B7A">
        <w:fldChar w:fldCharType="begin">
          <w:fldData xml:space="preserve">PEVuZE5vdGU+PENpdGU+PEF1dGhvcj5aaGFuZzwvQXV0aG9yPjxZZWFyPjIwMDU8L1llYXI+PFJl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</w:fldData>
        </w:fldChar>
      </w:r>
      <w:r w:rsidR="00177724" w:rsidRPr="006A1B7A">
        <w:instrText xml:space="preserve"> ADDIN EN.CITE </w:instrText>
      </w:r>
      <w:r w:rsidR="00177724" w:rsidRPr="006A1B7A">
        <w:fldChar w:fldCharType="begin">
          <w:fldData xml:space="preserve">PEVuZE5vdGU+PENpdGU+PEF1dGhvcj5aaGFuZzwvQXV0aG9yPjxZZWFyPjIwMDU8L1llYXI+PFJl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</w:fldData>
        </w:fldChar>
      </w:r>
      <w:r w:rsidR="00177724" w:rsidRPr="006A1B7A">
        <w:instrText xml:space="preserve"> ADDIN EN.CITE.DATA </w:instrText>
      </w:r>
      <w:r w:rsidR="00177724" w:rsidRPr="006A1B7A">
        <w:fldChar w:fldCharType="end"/>
      </w:r>
      <w:r w:rsidR="008142B6" w:rsidRPr="006A1B7A">
        <w:fldChar w:fldCharType="separate"/>
      </w:r>
      <w:r w:rsidR="00177724" w:rsidRPr="006A1B7A">
        <w:rPr>
          <w:noProof/>
        </w:rPr>
        <w:t>(</w:t>
      </w:r>
      <w:hyperlink w:anchor="_ENREF_48" w:tooltip="Lion, 2019 #83" w:history="1">
        <w:r w:rsidR="00FE6BFA" w:rsidRPr="006A1B7A">
          <w:rPr>
            <w:noProof/>
          </w:rPr>
          <w:t>Lion, 2019</w:t>
        </w:r>
      </w:hyperlink>
      <w:r w:rsidR="00177724" w:rsidRPr="006A1B7A">
        <w:rPr>
          <w:noProof/>
        </w:rPr>
        <w:t xml:space="preserve">; </w:t>
      </w:r>
      <w:hyperlink w:anchor="_ENREF_96" w:tooltip="Zhang, 2005 #82" w:history="1">
        <w:r w:rsidR="00FE6BFA" w:rsidRPr="006A1B7A">
          <w:rPr>
            <w:noProof/>
          </w:rPr>
          <w:t>Zhang and Bergelson, 2005</w:t>
        </w:r>
      </w:hyperlink>
      <w:r w:rsidR="00177724" w:rsidRPr="006A1B7A">
        <w:rPr>
          <w:noProof/>
        </w:rPr>
        <w:t>)</w:t>
      </w:r>
      <w:r w:rsidR="008142B6" w:rsidRPr="006A1B7A">
        <w:fldChar w:fldCharType="end"/>
      </w:r>
      <w:r w:rsidR="008142B6" w:rsidRPr="006A1B7A">
        <w:t xml:space="preserve">. </w:t>
      </w:r>
      <w:r>
        <w:t>HAdV</w:t>
      </w:r>
      <w:r w:rsidR="00C60F81" w:rsidRPr="006A1B7A">
        <w:t>-C5 enter cells by binding to</w:t>
      </w:r>
      <w:r w:rsidR="004A65D0" w:rsidRPr="006A1B7A">
        <w:t xml:space="preserve"> </w:t>
      </w:r>
      <w:r w:rsidR="00C60F81" w:rsidRPr="006A1B7A">
        <w:t xml:space="preserve">CAR present in heart, brain, </w:t>
      </w:r>
      <w:r w:rsidR="009976FD" w:rsidRPr="006A1B7A">
        <w:t xml:space="preserve">and more generally, </w:t>
      </w:r>
      <w:r w:rsidR="00C60F81" w:rsidRPr="006A1B7A">
        <w:t xml:space="preserve">epithelial and endothelial cells </w:t>
      </w:r>
      <w:r w:rsidR="00C60F81" w:rsidRPr="006A1B7A">
        <w:fldChar w:fldCharType="begin"/>
      </w:r>
      <w:r w:rsidR="00FE71BB" w:rsidRPr="006A1B7A">
        <w:instrText xml:space="preserve"> ADDIN EN.CITE &lt;EndNote&gt;&lt;Cite&gt;&lt;Author&gt;Zhang&lt;/Author&gt;&lt;Year&gt;2005&lt;/Year&gt;&lt;RecNum&gt;82&lt;/RecNum&gt;&lt;DisplayText&gt;(Zhang and Bergelson, 2005)&lt;/DisplayText&gt;&lt;record&gt;&lt;rec-number&gt;82&lt;/rec-number&gt;&lt;foreign-keys&gt;&lt;key app="EN" db-id="verwe2fxj5fev7epfz8xtdvez025feseze0z" timestamp="1733275116"&gt;82&lt;/key&gt;&lt;/foreign-keys&gt;&lt;ref-type name="Journal Article"&gt;17&lt;/ref-type&gt;&lt;contributors&gt;&lt;authors&gt;&lt;author&gt;Zhang, Yuanming&lt;/author&gt;&lt;author&gt;Bergelson, Jeffrey M.&lt;/author&gt;&lt;/authors&gt;&lt;/contributors&gt;&lt;titles&gt;&lt;title&gt;Adenovirus receptors&lt;/title&gt;&lt;secondary-title&gt;Journal of virology&lt;/secondary-title&gt;&lt;alt-title&gt;J Virol&lt;/alt-title&gt;&lt;/titles&gt;&lt;periodical&gt;&lt;full-title&gt;Journal of Virology&lt;/full-title&gt;&lt;/periodical&gt;&lt;alt-periodical&gt;&lt;full-title&gt;J Virol&lt;/full-title&gt;&lt;/alt-periodical&gt;&lt;pages&gt;12125-12131&lt;/pages&gt;&lt;volume&gt;79&lt;/volume&gt;&lt;number&gt;19&lt;/number&gt;&lt;keywords&gt;&lt;keyword&gt;Adenovirus Infections, Human/*virology&lt;/keyword&gt;&lt;keyword&gt;*Adenoviruses, Human/chemistry/classification/physiology&lt;/keyword&gt;&lt;keyword&gt;Humans&lt;/keyword&gt;&lt;keyword&gt;*Receptors, Virus/chemistry/physiology&lt;/keyword&gt;&lt;/keywords&gt;&lt;dates&gt;&lt;year&gt;2005&lt;/year&gt;&lt;/dates&gt;&lt;publisher&gt;American Society for Microbiology&lt;/publisher&gt;&lt;isbn&gt;0022-538X&amp;#xD;1098-5514&lt;/isbn&gt;&lt;accession-num&gt;16160140&lt;/accession-num&gt;&lt;urls&gt;&lt;related-urls&gt;&lt;url&gt;https://pubmed.ncbi.nlm.nih.gov/16160140&lt;/url&gt;&lt;url&gt;https://www.ncbi.nlm.nih.gov/pmc/articles/PMC1211528/&lt;/url&gt;&lt;/related-urls&gt;&lt;/urls&gt;&lt;electronic-resource-num&gt;10.1128/JVI.79.19.12125-12131.2005&lt;/electronic-resource-num&gt;&lt;remote-database-name&gt;PubMed&lt;/remote-database-name&gt;&lt;language&gt;eng&lt;/language&gt;&lt;/record&gt;&lt;/Cite&gt;&lt;/EndNote&gt;</w:instrText>
      </w:r>
      <w:r w:rsidR="00C60F81" w:rsidRPr="006A1B7A">
        <w:fldChar w:fldCharType="separate"/>
      </w:r>
      <w:r w:rsidR="00C60F81" w:rsidRPr="006A1B7A">
        <w:rPr>
          <w:noProof/>
        </w:rPr>
        <w:t>(</w:t>
      </w:r>
      <w:hyperlink w:anchor="_ENREF_96" w:tooltip="Zhang, 2005 #82" w:history="1">
        <w:r w:rsidR="00FE6BFA" w:rsidRPr="006A1B7A">
          <w:rPr>
            <w:noProof/>
          </w:rPr>
          <w:t>Zhang and Bergelson, 2005</w:t>
        </w:r>
      </w:hyperlink>
      <w:r w:rsidR="00C60F81" w:rsidRPr="006A1B7A">
        <w:rPr>
          <w:noProof/>
        </w:rPr>
        <w:t>)</w:t>
      </w:r>
      <w:r w:rsidR="00C60F81" w:rsidRPr="006A1B7A">
        <w:fldChar w:fldCharType="end"/>
      </w:r>
      <w:r w:rsidR="00C60F81" w:rsidRPr="006A1B7A">
        <w:t xml:space="preserve">. </w:t>
      </w:r>
      <w:r w:rsidR="008142B6" w:rsidRPr="006A1B7A">
        <w:rPr>
          <w:i/>
        </w:rPr>
        <w:t xml:space="preserve">In vitro </w:t>
      </w:r>
      <w:r w:rsidR="008142B6" w:rsidRPr="006A1B7A">
        <w:t xml:space="preserve">studies with </w:t>
      </w:r>
      <w:proofErr w:type="spellStart"/>
      <w:r w:rsidR="008142B6" w:rsidRPr="006A1B7A">
        <w:t>HAdV</w:t>
      </w:r>
      <w:proofErr w:type="spellEnd"/>
      <w:r w:rsidR="008142B6" w:rsidRPr="006A1B7A">
        <w:t xml:space="preserve">-C also showed that vitamin K-dependent blood factors including Factor X (FX) increases the binding efficiency of </w:t>
      </w:r>
      <w:proofErr w:type="spellStart"/>
      <w:r w:rsidR="008142B6" w:rsidRPr="006A1B7A">
        <w:t>HAdV</w:t>
      </w:r>
      <w:proofErr w:type="spellEnd"/>
      <w:r w:rsidR="008142B6" w:rsidRPr="006A1B7A">
        <w:t xml:space="preserve">-C to hepatocytes </w:t>
      </w:r>
      <w:r w:rsidR="008142B6" w:rsidRPr="006A1B7A">
        <w:fldChar w:fldCharType="begin">
          <w:fldData xml:space="preserve">PEVuZE5vdGU+PENpdGU+PEF1dGhvcj5XZWF2ZXI8L0F1dGhvcj48WWVhcj4yMDExPC9ZZWFyPjxS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</w:fldData>
        </w:fldChar>
      </w:r>
      <w:r w:rsidR="00FF3FF2" w:rsidRPr="006A1B7A">
        <w:instrText xml:space="preserve"> ADDIN EN.CITE </w:instrText>
      </w:r>
      <w:r w:rsidR="00FF3FF2" w:rsidRPr="006A1B7A">
        <w:fldChar w:fldCharType="begin">
          <w:fldData xml:space="preserve">PEVuZE5vdGU+PENpdGU+PEF1dGhvcj5XZWF2ZXI8L0F1dGhvcj48WWVhcj4yMDExPC9ZZWFyPjxS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</w:fldData>
        </w:fldChar>
      </w:r>
      <w:r w:rsidR="00FF3FF2" w:rsidRPr="006A1B7A">
        <w:instrText xml:space="preserve"> ADDIN EN.CITE.DATA </w:instrText>
      </w:r>
      <w:r w:rsidR="00FF3FF2" w:rsidRPr="006A1B7A">
        <w:fldChar w:fldCharType="end"/>
      </w:r>
      <w:r w:rsidR="008142B6" w:rsidRPr="006A1B7A">
        <w:fldChar w:fldCharType="separate"/>
      </w:r>
      <w:r w:rsidR="008142B6" w:rsidRPr="006A1B7A">
        <w:rPr>
          <w:noProof/>
        </w:rPr>
        <w:t>(</w:t>
      </w:r>
      <w:hyperlink w:anchor="_ENREF_91" w:tooltip="Weaver, 2011 #12283" w:history="1">
        <w:r w:rsidR="00FE6BFA" w:rsidRPr="006A1B7A">
          <w:rPr>
            <w:noProof/>
          </w:rPr>
          <w:t xml:space="preserve">Weaver </w:t>
        </w:r>
        <w:r w:rsidR="00FE6BFA" w:rsidRPr="000C4B6B">
          <w:rPr>
            <w:noProof/>
          </w:rPr>
          <w:t>et al</w:t>
        </w:r>
        <w:r w:rsidR="00FE6BFA" w:rsidRPr="006A1B7A">
          <w:rPr>
            <w:noProof/>
          </w:rPr>
          <w:t>., 2011</w:t>
        </w:r>
      </w:hyperlink>
      <w:r w:rsidR="008142B6" w:rsidRPr="006A1B7A">
        <w:rPr>
          <w:noProof/>
        </w:rPr>
        <w:t>)</w:t>
      </w:r>
      <w:r w:rsidR="008142B6" w:rsidRPr="006A1B7A">
        <w:fldChar w:fldCharType="end"/>
      </w:r>
      <w:r w:rsidR="008142B6" w:rsidRPr="006A1B7A">
        <w:t>.</w:t>
      </w:r>
    </w:p>
    <w:p w14:paraId="51EA20FD" w14:textId="25E1ACF5" w:rsidR="002878C9" w:rsidRPr="006A1B7A" w:rsidRDefault="008142B6" w:rsidP="007F01B5">
      <w:pPr>
        <w:pStyle w:val="RARMPparagraph"/>
      </w:pPr>
      <w:r w:rsidRPr="006A1B7A">
        <w:t xml:space="preserve">Replication of </w:t>
      </w:r>
      <w:proofErr w:type="spellStart"/>
      <w:r w:rsidRPr="006A1B7A">
        <w:t>HAdVs</w:t>
      </w:r>
      <w:proofErr w:type="spellEnd"/>
      <w:r w:rsidRPr="006A1B7A">
        <w:t xml:space="preserve"> occurs in the nucleus of the host cell</w:t>
      </w:r>
      <w:r w:rsidR="003556DE" w:rsidRPr="006A1B7A">
        <w:t xml:space="preserve">. </w:t>
      </w:r>
      <w:proofErr w:type="spellStart"/>
      <w:r w:rsidR="003556DE" w:rsidRPr="006A1B7A">
        <w:t>HAdV</w:t>
      </w:r>
      <w:proofErr w:type="spellEnd"/>
      <w:r w:rsidR="003556DE" w:rsidRPr="006A1B7A">
        <w:t xml:space="preserve"> uses</w:t>
      </w:r>
      <w:r w:rsidRPr="006A1B7A">
        <w:t xml:space="preserve"> the host cell nuclear machinery to make copies of itself (</w:t>
      </w:r>
      <w:r w:rsidR="00E16F01" w:rsidRPr="006A1B7A">
        <w:t xml:space="preserve">see </w:t>
      </w:r>
      <w:r w:rsidR="00132438" w:rsidRPr="006A1B7A">
        <w:t>Figure 4</w:t>
      </w:r>
      <w:r w:rsidRPr="006A1B7A">
        <w:t>)</w:t>
      </w:r>
      <w:r w:rsidR="007C14CD" w:rsidRPr="006A1B7A">
        <w:t>.</w:t>
      </w:r>
      <w:r w:rsidRPr="006A1B7A">
        <w:t xml:space="preserve"> </w:t>
      </w:r>
      <w:r w:rsidR="007C14CD" w:rsidRPr="006A1B7A">
        <w:t>F</w:t>
      </w:r>
      <w:r w:rsidRPr="006A1B7A">
        <w:t>ollowing attachment to cell membrane receptors (</w:t>
      </w:r>
      <w:r w:rsidR="00E16F01" w:rsidRPr="006A1B7A">
        <w:t xml:space="preserve">steps </w:t>
      </w:r>
      <w:r w:rsidRPr="006A1B7A">
        <w:t xml:space="preserve">1-3), the </w:t>
      </w:r>
      <w:proofErr w:type="spellStart"/>
      <w:r w:rsidR="00177724" w:rsidRPr="006A1B7A">
        <w:t>H</w:t>
      </w:r>
      <w:r w:rsidRPr="006A1B7A">
        <w:t>AdV</w:t>
      </w:r>
      <w:proofErr w:type="spellEnd"/>
      <w:r w:rsidRPr="006A1B7A">
        <w:t xml:space="preserve"> enters the host cell and is uncoated to release viral particles </w:t>
      </w:r>
      <w:r w:rsidR="00E16F01" w:rsidRPr="006A1B7A">
        <w:t xml:space="preserve">(step </w:t>
      </w:r>
      <w:r w:rsidRPr="006A1B7A">
        <w:t>4</w:t>
      </w:r>
      <w:r w:rsidR="00E16F01" w:rsidRPr="006A1B7A">
        <w:t>)</w:t>
      </w:r>
      <w:r w:rsidRPr="006A1B7A">
        <w:t>. The viral genome is transported into the nucleus</w:t>
      </w:r>
      <w:r w:rsidR="00E16F01" w:rsidRPr="006A1B7A">
        <w:t xml:space="preserve"> (step</w:t>
      </w:r>
      <w:r w:rsidRPr="006A1B7A">
        <w:t xml:space="preserve"> 5</w:t>
      </w:r>
      <w:r w:rsidR="00E16F01" w:rsidRPr="006A1B7A">
        <w:t>)</w:t>
      </w:r>
      <w:r w:rsidRPr="006A1B7A">
        <w:t xml:space="preserve"> where transcription</w:t>
      </w:r>
      <w:r w:rsidR="000160F6" w:rsidRPr="006A1B7A">
        <w:t xml:space="preserve"> of early phase genes</w:t>
      </w:r>
      <w:r w:rsidRPr="006A1B7A">
        <w:t xml:space="preserve"> occurs </w:t>
      </w:r>
      <w:r w:rsidRPr="006A1B7A">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Pr="006A1B7A">
        <w:instrText xml:space="preserve"> ADDIN EN.CITE </w:instrText>
      </w:r>
      <w:r w:rsidRPr="006A1B7A">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Pr="006A1B7A">
        <w:instrText xml:space="preserve"> ADDIN EN.CITE.DATA </w:instrText>
      </w:r>
      <w:r w:rsidRPr="006A1B7A">
        <w:fldChar w:fldCharType="end"/>
      </w:r>
      <w:r w:rsidRPr="006A1B7A">
        <w:fldChar w:fldCharType="separate"/>
      </w:r>
      <w:r w:rsidRPr="006A1B7A">
        <w:t>(</w:t>
      </w:r>
      <w:hyperlink w:anchor="_ENREF_16" w:tooltip="Charman, 2019 #69" w:history="1">
        <w:r w:rsidR="00FE6BFA" w:rsidRPr="006A1B7A">
          <w:t xml:space="preserve">Charman </w:t>
        </w:r>
        <w:r w:rsidR="00FE6BFA" w:rsidRPr="000C4B6B">
          <w:t>et al</w:t>
        </w:r>
        <w:r w:rsidR="00FE6BFA" w:rsidRPr="006A1B7A">
          <w:t>., 2019</w:t>
        </w:r>
      </w:hyperlink>
      <w:r w:rsidRPr="006A1B7A">
        <w:t>)</w:t>
      </w:r>
      <w:r w:rsidRPr="006A1B7A">
        <w:fldChar w:fldCharType="end"/>
      </w:r>
      <w:r w:rsidRPr="006A1B7A">
        <w:t xml:space="preserve">. </w:t>
      </w:r>
      <w:r w:rsidR="000D35B4" w:rsidRPr="006A1B7A">
        <w:t>The transcripts from the early genes are transported into the cytoplasm where early proteins for viral DNA replication (step 6) are produced. These early proteins are transported back into</w:t>
      </w:r>
      <w:r w:rsidRPr="006A1B7A">
        <w:t xml:space="preserve"> the nucleus </w:t>
      </w:r>
      <w:r w:rsidR="000D35B4" w:rsidRPr="006A1B7A">
        <w:t xml:space="preserve">and DNA replication can occur (step 7). Late phase transcripts are also transported </w:t>
      </w:r>
      <w:r w:rsidRPr="006A1B7A">
        <w:t>into the cytoplasm where viral structural proteins are made</w:t>
      </w:r>
      <w:r w:rsidR="000D35B4" w:rsidRPr="006A1B7A">
        <w:t xml:space="preserve"> (step 8). </w:t>
      </w:r>
      <w:r w:rsidR="00B34D7A" w:rsidRPr="006A1B7A">
        <w:t xml:space="preserve">These viral structural proteins </w:t>
      </w:r>
      <w:r w:rsidR="008A3755" w:rsidRPr="006A1B7A">
        <w:t xml:space="preserve">are </w:t>
      </w:r>
      <w:r w:rsidR="00B34D7A" w:rsidRPr="006A1B7A">
        <w:t xml:space="preserve">also </w:t>
      </w:r>
      <w:r w:rsidR="008A3755" w:rsidRPr="006A1B7A">
        <w:t>transported back into the nucleus where</w:t>
      </w:r>
      <w:r w:rsidRPr="006A1B7A">
        <w:t xml:space="preserve"> new virus particles are assembled (</w:t>
      </w:r>
      <w:r w:rsidR="008A3755" w:rsidRPr="006A1B7A">
        <w:t xml:space="preserve">step </w:t>
      </w:r>
      <w:r w:rsidRPr="006A1B7A">
        <w:t xml:space="preserve">9). Finally, the host cell breaks apart releasing the </w:t>
      </w:r>
      <w:r w:rsidR="00AC6E17" w:rsidRPr="006A1B7A">
        <w:t xml:space="preserve">new </w:t>
      </w:r>
      <w:r w:rsidRPr="006A1B7A">
        <w:t>virus</w:t>
      </w:r>
      <w:r w:rsidR="00AC6E17" w:rsidRPr="006A1B7A">
        <w:t xml:space="preserve"> particl</w:t>
      </w:r>
      <w:r w:rsidRPr="006A1B7A">
        <w:t>es (</w:t>
      </w:r>
      <w:r w:rsidR="00AC6E17" w:rsidRPr="006A1B7A">
        <w:t xml:space="preserve">step </w:t>
      </w:r>
      <w:r w:rsidRPr="006A1B7A">
        <w:t>10</w:t>
      </w:r>
      <w:r w:rsidR="00AC6E17" w:rsidRPr="006A1B7A">
        <w:t>)</w:t>
      </w:r>
      <w:r w:rsidRPr="006A1B7A">
        <w:t xml:space="preserve"> </w:t>
      </w:r>
      <w:r w:rsidR="00CF2D1E" w:rsidRPr="006A1B7A">
        <w:fldChar w:fldCharType="begin"/>
      </w:r>
      <w:r w:rsidR="00FE71BB" w:rsidRPr="006A1B7A">
        <w:instrText xml:space="preserve"> ADDIN EN.CITE &lt;EndNote&gt;&lt;Cite&gt;&lt;Author&gt;Waye&lt;/Author&gt;&lt;Year&gt;2010&lt;/Year&gt;&lt;RecNum&gt;104&lt;/RecNum&gt;&lt;DisplayText&gt;(Waye and Sing, 2010)&lt;/DisplayText&gt;&lt;record&gt;&lt;rec-number&gt;104&lt;/rec-number&gt;&lt;foreign-keys&gt;&lt;key app="EN" db-id="verwe2fxj5fev7epfz8xtdvez025feseze0z" timestamp="1733275116"&gt;104&lt;/key&gt;&lt;/foreign-keys&gt;&lt;ref-type name="Journal Article"&gt;17&lt;/ref-type&gt;&lt;contributors&gt;&lt;authors&gt;&lt;author&gt;Waye, Mary Miu Yee&lt;/author&gt;&lt;author&gt;Sing, Chor Wing&lt;/author&gt;&lt;/authors&gt;&lt;/contributors&gt;&lt;titles&gt;&lt;title&gt;Anti-Viral Drugs for Human Adenoviruses&lt;/title&gt;&lt;secondary-title&gt;Pharmaceuticals&lt;/secondary-title&gt;&lt;alt-title&gt;Pharmaceuticals (Basel)&lt;/alt-title&gt;&lt;/titles&gt;&lt;periodical&gt;&lt;full-title&gt;Pharmaceuticals&lt;/full-title&gt;&lt;abbr-1&gt;Pharmaceuticals (Basel)&lt;/abbr-1&gt;&lt;/periodical&gt;&lt;alt-periodical&gt;&lt;full-title&gt;Pharmaceuticals&lt;/full-title&gt;&lt;abbr-1&gt;Pharmaceuticals (Basel)&lt;/abbr-1&gt;&lt;/alt-periodical&gt;&lt;pages&gt;3343-3354&lt;/pages&gt;&lt;volume&gt;3&lt;/volume&gt;&lt;number&gt;10&lt;/number&gt;&lt;keywords&gt;&lt;keyword&gt;adenovirus&lt;/keyword&gt;&lt;keyword&gt;pharmaceuticals&lt;/keyword&gt;&lt;keyword&gt;microRNA&lt;/keyword&gt;&lt;/keywords&gt;&lt;dates&gt;&lt;year&gt;2010&lt;/year&gt;&lt;/dates&gt;&lt;publisher&gt;MDPI&lt;/publisher&gt;&lt;isbn&gt;1424-8247&lt;/isbn&gt;&lt;accession-num&gt;PMC4034094&lt;/accession-num&gt;&lt;urls&gt;&lt;related-urls&gt;&lt;url&gt;https://www.ncbi.nlm.nih.gov/pmc/articles/PMC4034094/&lt;/url&gt;&lt;/related-urls&gt;&lt;/urls&gt;&lt;electronic-resource-num&gt;10.3390/ph3103343&lt;/electronic-resource-num&gt;&lt;remote-database-name&gt;PMC&lt;/remote-database-name&gt;&lt;language&gt;eng&lt;/language&gt;&lt;/record&gt;&lt;/Cite&gt;&lt;/EndNote&gt;</w:instrText>
      </w:r>
      <w:r w:rsidR="00CF2D1E" w:rsidRPr="006A1B7A">
        <w:fldChar w:fldCharType="separate"/>
      </w:r>
      <w:r w:rsidR="00CF2D1E" w:rsidRPr="006A1B7A">
        <w:rPr>
          <w:noProof/>
        </w:rPr>
        <w:t>(</w:t>
      </w:r>
      <w:hyperlink w:anchor="_ENREF_90" w:tooltip="Waye, 2010 #104" w:history="1">
        <w:r w:rsidR="00FE6BFA" w:rsidRPr="006A1B7A">
          <w:rPr>
            <w:noProof/>
          </w:rPr>
          <w:t>Waye and Sing, 2010</w:t>
        </w:r>
      </w:hyperlink>
      <w:r w:rsidR="00CF2D1E" w:rsidRPr="006A1B7A">
        <w:rPr>
          <w:noProof/>
        </w:rPr>
        <w:t>)</w:t>
      </w:r>
      <w:r w:rsidR="00CF2D1E" w:rsidRPr="006A1B7A">
        <w:fldChar w:fldCharType="end"/>
      </w:r>
      <w:r w:rsidRPr="006A1B7A">
        <w:t>.</w:t>
      </w:r>
    </w:p>
    <w:p w14:paraId="15905290" w14:textId="01FA3B47" w:rsidR="008142B6" w:rsidRDefault="008142B6" w:rsidP="008142B6">
      <w:pPr>
        <w:pStyle w:val="RARMPparagraph"/>
        <w:numPr>
          <w:ilvl w:val="0"/>
          <w:numId w:val="0"/>
        </w:numPr>
        <w:rPr>
          <w:color w:val="0000FF"/>
        </w:rPr>
      </w:pPr>
      <w:r>
        <w:rPr>
          <w:noProof/>
          <w:color w:val="000000" w:themeColor="text1"/>
        </w:rPr>
        <w:drawing>
          <wp:inline distT="0" distB="0" distL="0" distR="0" wp14:anchorId="77C0C66A" wp14:editId="7DBE6D08">
            <wp:extent cx="3851910" cy="3628609"/>
            <wp:effectExtent l="0" t="0" r="0" b="0"/>
            <wp:docPr id="19" name="Picture 19" descr="Figure 4. Overview of the adenovirus replication cycle (Charman et al., 2019).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4. Overview of the adenovirus replication cycle (Charman et al., 2019).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
                    <pic:cNvPicPr/>
                  </pic:nvPicPr>
                  <pic:blipFill>
                    <a:blip r:embed="rId22">
                      <a:extLst>
                        <a:ext uri="{28A0092B-C50C-407E-A947-70E740481C1C}">
                          <a14:useLocalDpi xmlns:a14="http://schemas.microsoft.com/office/drawing/2010/main" val="0"/>
                        </a:ext>
                      </a:extLst>
                    </a:blip>
                    <a:stretch>
                      <a:fillRect/>
                    </a:stretch>
                  </pic:blipFill>
                  <pic:spPr>
                    <a:xfrm>
                      <a:off x="0" y="0"/>
                      <a:ext cx="3879869" cy="3654948"/>
                    </a:xfrm>
                    <a:prstGeom prst="rect">
                      <a:avLst/>
                    </a:prstGeom>
                  </pic:spPr>
                </pic:pic>
              </a:graphicData>
            </a:graphic>
          </wp:inline>
        </w:drawing>
      </w:r>
    </w:p>
    <w:p w14:paraId="3BCE81C3" w14:textId="74FEA431" w:rsidR="0065003D" w:rsidRPr="006A1B7A" w:rsidRDefault="008142B6" w:rsidP="008142B6">
      <w:pPr>
        <w:pStyle w:val="RARMPparagraph"/>
        <w:numPr>
          <w:ilvl w:val="0"/>
          <w:numId w:val="0"/>
        </w:numPr>
      </w:pPr>
      <w:bookmarkStart w:id="39" w:name="_Ref56495625"/>
      <w:r w:rsidRPr="006A1B7A">
        <w:rPr>
          <w:b/>
          <w:bCs/>
        </w:rPr>
        <w:t xml:space="preserve">Figure </w:t>
      </w:r>
      <w:r w:rsidRPr="006A1B7A">
        <w:rPr>
          <w:b/>
        </w:rPr>
        <w:t>4</w:t>
      </w:r>
      <w:bookmarkEnd w:id="39"/>
      <w:r w:rsidR="002878C9" w:rsidRPr="006A1B7A">
        <w:rPr>
          <w:b/>
        </w:rPr>
        <w:t>.</w:t>
      </w:r>
      <w:r w:rsidRPr="006A1B7A">
        <w:t xml:space="preserve"> </w:t>
      </w:r>
      <w:r w:rsidRPr="006A1B7A">
        <w:rPr>
          <w:b/>
          <w:bCs/>
        </w:rPr>
        <w:t xml:space="preserve">Overview of the adenovirus replication cycle </w:t>
      </w:r>
      <w:r w:rsidRPr="006A1B7A">
        <w:rPr>
          <w:b/>
          <w:bCs/>
        </w:rPr>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Pr="006A1B7A">
        <w:rPr>
          <w:b/>
          <w:bCs/>
        </w:rPr>
        <w:instrText xml:space="preserve"> ADDIN EN.CITE </w:instrText>
      </w:r>
      <w:r w:rsidRPr="006A1B7A">
        <w:rPr>
          <w:b/>
          <w:bCs/>
        </w:rPr>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Pr="006A1B7A">
        <w:rPr>
          <w:b/>
          <w:bCs/>
        </w:rPr>
        <w:instrText xml:space="preserve"> ADDIN EN.CITE.DATA </w:instrText>
      </w:r>
      <w:r w:rsidRPr="006A1B7A">
        <w:rPr>
          <w:b/>
          <w:bCs/>
        </w:rPr>
      </w:r>
      <w:r w:rsidRPr="006A1B7A">
        <w:rPr>
          <w:b/>
          <w:bCs/>
        </w:rPr>
        <w:fldChar w:fldCharType="end"/>
      </w:r>
      <w:r w:rsidRPr="006A1B7A">
        <w:rPr>
          <w:b/>
          <w:bCs/>
        </w:rPr>
      </w:r>
      <w:r w:rsidRPr="006A1B7A">
        <w:rPr>
          <w:b/>
          <w:bCs/>
        </w:rPr>
        <w:fldChar w:fldCharType="separate"/>
      </w:r>
      <w:r w:rsidRPr="006A1B7A">
        <w:rPr>
          <w:b/>
          <w:bCs/>
        </w:rPr>
        <w:t>(</w:t>
      </w:r>
      <w:hyperlink w:anchor="_ENREF_16" w:tooltip="Charman, 2019 #69" w:history="1">
        <w:r w:rsidR="00FE6BFA" w:rsidRPr="006A1B7A">
          <w:rPr>
            <w:b/>
            <w:bCs/>
          </w:rPr>
          <w:t xml:space="preserve">Charman </w:t>
        </w:r>
        <w:r w:rsidR="00FE6BFA" w:rsidRPr="000C4B6B">
          <w:rPr>
            <w:b/>
            <w:bCs/>
          </w:rPr>
          <w:t>et al</w:t>
        </w:r>
        <w:r w:rsidR="00FE6BFA" w:rsidRPr="006A1B7A">
          <w:rPr>
            <w:b/>
            <w:bCs/>
          </w:rPr>
          <w:t>., 2019</w:t>
        </w:r>
      </w:hyperlink>
      <w:r w:rsidRPr="006A1B7A">
        <w:rPr>
          <w:b/>
          <w:bCs/>
        </w:rPr>
        <w:t>)</w:t>
      </w:r>
      <w:r w:rsidRPr="006A1B7A">
        <w:rPr>
          <w:b/>
          <w:bCs/>
        </w:rPr>
        <w:fldChar w:fldCharType="end"/>
      </w:r>
      <w:r w:rsidRPr="006A1B7A">
        <w:rPr>
          <w:b/>
          <w:bCs/>
        </w:rPr>
        <w:t>.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w:t>
      </w:r>
    </w:p>
    <w:p w14:paraId="32064380" w14:textId="345C9016" w:rsidR="00164217" w:rsidRPr="006A1B7A" w:rsidRDefault="00D039F3" w:rsidP="00164217">
      <w:pPr>
        <w:pStyle w:val="Sectionheading2"/>
      </w:pPr>
      <w:bookmarkStart w:id="40" w:name="_Ref196925387"/>
      <w:bookmarkStart w:id="41" w:name="_Ref199414120"/>
      <w:bookmarkStart w:id="42" w:name="_Toc211613759"/>
      <w:r w:rsidRPr="006A1B7A">
        <w:t>Mutation and recombi</w:t>
      </w:r>
      <w:r w:rsidR="00C206B5" w:rsidRPr="006A1B7A">
        <w:t>nation</w:t>
      </w:r>
      <w:bookmarkEnd w:id="40"/>
      <w:bookmarkEnd w:id="41"/>
      <w:bookmarkEnd w:id="42"/>
    </w:p>
    <w:p w14:paraId="01CF9558" w14:textId="2548046F" w:rsidR="005A01F5" w:rsidRPr="006A1B7A" w:rsidRDefault="005A01F5" w:rsidP="00EE2256">
      <w:pPr>
        <w:pStyle w:val="RARMPparagraph"/>
      </w:pPr>
      <w:r w:rsidRPr="006A1B7A">
        <w:t>Ad</w:t>
      </w:r>
      <w:r w:rsidR="00014EA4" w:rsidRPr="006A1B7A">
        <w:t>enovirus</w:t>
      </w:r>
      <w:r w:rsidRPr="006A1B7A">
        <w:t xml:space="preserve"> DNA is maintained as multiple episomal copies in the cytoplasm of infected cells </w:t>
      </w:r>
      <w:r w:rsidRPr="006A1B7A">
        <w:fldChar w:fldCharType="begin"/>
      </w:r>
      <w:r w:rsidRPr="006A1B7A">
        <w:instrText xml:space="preserve"> ADDIN EN.CITE &lt;EndNote&gt;&lt;Cite&gt;&lt;Author&gt;Harui&lt;/Author&gt;&lt;Year&gt;1999&lt;/Year&gt;&lt;RecNum&gt;87&lt;/RecNum&gt;&lt;DisplayText&gt;(Harui et al., 1999)&lt;/DisplayText&gt;&lt;record&gt;&lt;rec-number&gt;87&lt;/rec-number&gt;&lt;foreign-keys&gt;&lt;key app="EN" db-id="verwe2fxj5fev7epfz8xtdvez025feseze0z" timestamp="1733275116"&gt;87&lt;/key&gt;&lt;/foreign-keys&gt;&lt;ref-type name="Journal Article"&gt;17&lt;/ref-type&gt;&lt;contributors&gt;&lt;authors&gt;&lt;author&gt;Harui, A.&lt;/author&gt;&lt;author&gt;Suzuki, S.&lt;/author&gt;&lt;author&gt;Kochanek, S.&lt;/author&gt;&lt;author&gt;Mitani, K.&lt;/author&gt;&lt;/authors&gt;&lt;/contributors&gt;&lt;titles&gt;&lt;title&gt;Frequency and stability of chromosomal integration of adenovirus vectors&lt;/title&gt;&lt;secondary-title&gt;Journal of virology&lt;/secondary-title&gt;&lt;alt-title&gt;J Virol&lt;/alt-title&gt;&lt;/titles&gt;&lt;periodical&gt;&lt;full-title&gt;Journal of Virology&lt;/full-title&gt;&lt;/periodical&gt;&lt;alt-periodical&gt;&lt;full-title&gt;J Virol&lt;/full-title&gt;&lt;/alt-periodical&gt;&lt;pages&gt;6141-614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dates&gt;&lt;publisher&gt;American Society for Microbiology&lt;/publisher&gt;&lt;isbn&gt;0022-538X&amp;#xD;1098-5514&lt;/isbn&gt;&lt;accession-num&gt;10364373&lt;/accession-num&gt;&lt;urls&gt;&lt;related-urls&gt;&lt;url&gt;https://pubmed.ncbi.nlm.nih.gov/10364373&lt;/url&gt;&lt;url&gt;https://www.ncbi.nlm.nih.gov/pmc/articles/PMC112682/&lt;/url&gt;&lt;/related-urls&gt;&lt;/urls&gt;&lt;electronic-resource-num&gt;10.1128/JVI.73.7.6141-6146.1999&lt;/electronic-resource-num&gt;&lt;remote-database-name&gt;PubMed&lt;/remote-database-name&gt;&lt;language&gt;eng&lt;/language&gt;&lt;/record&gt;&lt;/Cite&gt;&lt;/EndNote&gt;</w:instrText>
      </w:r>
      <w:r w:rsidRPr="006A1B7A">
        <w:fldChar w:fldCharType="separate"/>
      </w:r>
      <w:r w:rsidRPr="006A1B7A">
        <w:t>(</w:t>
      </w:r>
      <w:hyperlink w:anchor="_ENREF_32" w:tooltip="Harui, 1999 #87" w:history="1">
        <w:r w:rsidR="00FE6BFA" w:rsidRPr="006A1B7A">
          <w:t xml:space="preserve">Harui </w:t>
        </w:r>
        <w:r w:rsidR="00FE6BFA" w:rsidRPr="000C4B6B">
          <w:t>et al</w:t>
        </w:r>
        <w:r w:rsidR="00FE6BFA" w:rsidRPr="006A1B7A">
          <w:t>., 1999</w:t>
        </w:r>
      </w:hyperlink>
      <w:r w:rsidRPr="006A1B7A">
        <w:t>)</w:t>
      </w:r>
      <w:r w:rsidRPr="006A1B7A">
        <w:fldChar w:fldCharType="end"/>
      </w:r>
      <w:r w:rsidRPr="006A1B7A">
        <w:t xml:space="preserve"> and </w:t>
      </w:r>
      <w:proofErr w:type="spellStart"/>
      <w:r w:rsidRPr="006A1B7A">
        <w:t>AdVs</w:t>
      </w:r>
      <w:proofErr w:type="spellEnd"/>
      <w:r w:rsidRPr="006A1B7A">
        <w:t xml:space="preserve"> do not have the machinery for efficient integration into the host genome. Instances of </w:t>
      </w:r>
      <w:proofErr w:type="spellStart"/>
      <w:r w:rsidRPr="006A1B7A">
        <w:t>AdVs</w:t>
      </w:r>
      <w:proofErr w:type="spellEnd"/>
      <w:r w:rsidRPr="006A1B7A">
        <w:t xml:space="preserve"> integration are considered rare, and random integration of virus DNA into the host genome has been observed only in very rare cases </w:t>
      </w:r>
      <w:r w:rsidRPr="006A1B7A">
        <w:fldChar w:fldCharType="begin">
          <w:fldData xml:space="preserve">PEVuZE5vdGU+PENpdGU+PEF1dGhvcj5IYXJ1aTwvQXV0aG9yPjxZZWFyPjE5OTk8L1llYXI+PFJl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</w:fldData>
        </w:fldChar>
      </w:r>
      <w:r w:rsidR="007818EF" w:rsidRPr="006A1B7A">
        <w:instrText xml:space="preserve"> ADDIN EN.CITE </w:instrText>
      </w:r>
      <w:r w:rsidR="007818EF" w:rsidRPr="006A1B7A">
        <w:fldChar w:fldCharType="begin">
          <w:fldData xml:space="preserve">PEVuZE5vdGU+PENpdGU+PEF1dGhvcj5IYXJ1aTwvQXV0aG9yPjxZZWFyPjE5OTk8L1llYXI+PFJl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</w:fldData>
        </w:fldChar>
      </w:r>
      <w:r w:rsidR="007818EF" w:rsidRPr="006A1B7A">
        <w:instrText xml:space="preserve"> ADDIN EN.CITE.DATA </w:instrText>
      </w:r>
      <w:r w:rsidR="007818EF" w:rsidRPr="006A1B7A">
        <w:fldChar w:fldCharType="end"/>
      </w:r>
      <w:r w:rsidRPr="006A1B7A">
        <w:fldChar w:fldCharType="separate"/>
      </w:r>
      <w:r w:rsidR="007818EF" w:rsidRPr="006A1B7A">
        <w:rPr>
          <w:noProof/>
        </w:rPr>
        <w:t>(</w:t>
      </w:r>
      <w:hyperlink w:anchor="_ENREF_21" w:tooltip="Dehghan, 2019 #89" w:history="1">
        <w:r w:rsidR="00FE6BFA" w:rsidRPr="006A1B7A">
          <w:rPr>
            <w:noProof/>
          </w:rPr>
          <w:t xml:space="preserve">Dehghan </w:t>
        </w:r>
        <w:r w:rsidR="00FE6BFA" w:rsidRPr="000C4B6B">
          <w:rPr>
            <w:noProof/>
          </w:rPr>
          <w:t>et al</w:t>
        </w:r>
        <w:r w:rsidR="00FE6BFA" w:rsidRPr="006A1B7A">
          <w:rPr>
            <w:noProof/>
          </w:rPr>
          <w:t>., 2019</w:t>
        </w:r>
      </w:hyperlink>
      <w:r w:rsidR="007818EF" w:rsidRPr="006A1B7A">
        <w:rPr>
          <w:noProof/>
        </w:rPr>
        <w:t xml:space="preserve">; </w:t>
      </w:r>
      <w:hyperlink w:anchor="_ENREF_22" w:tooltip="Desfarges, 2012 #88" w:history="1">
        <w:r w:rsidR="00FE6BFA" w:rsidRPr="006A1B7A">
          <w:rPr>
            <w:noProof/>
          </w:rPr>
          <w:t>Desfarges and Ciuffi, 2012</w:t>
        </w:r>
      </w:hyperlink>
      <w:r w:rsidR="007818EF" w:rsidRPr="006A1B7A">
        <w:rPr>
          <w:noProof/>
        </w:rPr>
        <w:t xml:space="preserve">; </w:t>
      </w:r>
      <w:hyperlink w:anchor="_ENREF_32" w:tooltip="Harui, 1999 #87" w:history="1">
        <w:r w:rsidR="00FE6BFA" w:rsidRPr="006A1B7A">
          <w:rPr>
            <w:noProof/>
          </w:rPr>
          <w:t xml:space="preserve">Harui </w:t>
        </w:r>
        <w:r w:rsidR="00FE6BFA" w:rsidRPr="000C4B6B">
          <w:rPr>
            <w:noProof/>
          </w:rPr>
          <w:t>et al</w:t>
        </w:r>
        <w:r w:rsidR="00FE6BFA" w:rsidRPr="006A1B7A">
          <w:rPr>
            <w:noProof/>
          </w:rPr>
          <w:t>., 1999</w:t>
        </w:r>
      </w:hyperlink>
      <w:r w:rsidR="007818EF" w:rsidRPr="006A1B7A">
        <w:rPr>
          <w:noProof/>
        </w:rPr>
        <w:t xml:space="preserve">; </w:t>
      </w:r>
      <w:hyperlink w:anchor="_ENREF_35" w:tooltip="Hoppe, 2015 #90" w:history="1">
        <w:r w:rsidR="00FE6BFA" w:rsidRPr="006A1B7A">
          <w:rPr>
            <w:noProof/>
          </w:rPr>
          <w:t xml:space="preserve">Hoppe </w:t>
        </w:r>
        <w:r w:rsidR="00FE6BFA" w:rsidRPr="000C4B6B">
          <w:rPr>
            <w:noProof/>
          </w:rPr>
          <w:t>et al</w:t>
        </w:r>
        <w:r w:rsidR="00FE6BFA" w:rsidRPr="006A1B7A">
          <w:rPr>
            <w:noProof/>
          </w:rPr>
          <w:t>., 2015</w:t>
        </w:r>
      </w:hyperlink>
      <w:r w:rsidR="007818EF" w:rsidRPr="006A1B7A">
        <w:rPr>
          <w:noProof/>
        </w:rPr>
        <w:t>)</w:t>
      </w:r>
      <w:r w:rsidRPr="006A1B7A">
        <w:fldChar w:fldCharType="end"/>
      </w:r>
      <w:r w:rsidRPr="006A1B7A">
        <w:t>.</w:t>
      </w:r>
    </w:p>
    <w:p w14:paraId="355251E0" w14:textId="09486D2F" w:rsidR="005A01F5" w:rsidRPr="006A1B7A" w:rsidRDefault="005A01F5" w:rsidP="005A01F5">
      <w:pPr>
        <w:pStyle w:val="RARMPparagraph"/>
      </w:pPr>
      <w:r w:rsidRPr="006A1B7A">
        <w:lastRenderedPageBreak/>
        <w:t xml:space="preserve">Where a cell is infected by multiple </w:t>
      </w:r>
      <w:proofErr w:type="spellStart"/>
      <w:r w:rsidRPr="006A1B7A">
        <w:t>AdVs</w:t>
      </w:r>
      <w:proofErr w:type="spellEnd"/>
      <w:r w:rsidRPr="006A1B7A">
        <w:t xml:space="preserve"> at the same time, exchange of genetic material can occur, which promotes the molecular evolution of </w:t>
      </w:r>
      <w:proofErr w:type="spellStart"/>
      <w:r w:rsidRPr="006A1B7A">
        <w:t>AdVs</w:t>
      </w:r>
      <w:proofErr w:type="spellEnd"/>
      <w:r w:rsidRPr="006A1B7A">
        <w:t xml:space="preserve"> through homologous recombination. Homologous recombination appears to be restricted to members of the same species and occurs in the regions of high sequence homology </w:t>
      </w:r>
      <w:r w:rsidRPr="006A1B7A">
        <w:fldChar w:fldCharType="begin"/>
      </w:r>
      <w:r w:rsidRPr="006A1B7A">
        <w:instrText xml:space="preserve"> ADDIN EN.CITE &lt;EndNote&gt;&lt;Cite&gt;&lt;Author&gt;Lukashev&lt;/Author&gt;&lt;Year&gt;2008&lt;/Year&gt;&lt;RecNum&gt;92&lt;/RecNum&gt;&lt;DisplayText&gt;(Lukashev et al., 2008)&lt;/DisplayText&gt;&lt;record&gt;&lt;rec-number&gt;92&lt;/rec-number&gt;&lt;foreign-keys&gt;&lt;key app="EN" db-id="verwe2fxj5fev7epfz8xtdvez025feseze0z" timestamp="1733275116"&gt;92&lt;/key&gt;&lt;/foreign-keys&gt;&lt;ref-type name="Journal Article"&gt;17&lt;/ref-type&gt;&lt;contributors&gt;&lt;authors&gt;&lt;author&gt;Lukashev, A. N.&lt;/author&gt;&lt;author&gt;Ivanova, O. E.&lt;/author&gt;&lt;author&gt;Eremeeva, T. P.&lt;/author&gt;&lt;author&gt;Iggo, R. D.&lt;/author&gt;&lt;/authors&gt;&lt;/contributors&gt;&lt;auth-address&gt;Institute of Poliomyelitis and Viral Encephalitides RAMS, Moscow, Russia.&amp;#xD;Bute Medical School, University of St Andrews, Scotland, UK.&lt;/auth-address&gt;&lt;titles&gt;&lt;title&gt;Evidence of frequent recombination among human adenovirus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380-388&lt;/pages&gt;&lt;volume&gt;89&lt;/volume&gt;&lt;number&gt;Pt 2&lt;/number&gt;&lt;edition&gt;2008/01/17&lt;/edition&gt;&lt;keywords&gt;&lt;keyword&gt;Adenovirus Infections, Human&lt;/keyword&gt;&lt;keyword&gt;Adenoviruses, Human/classification/*genetics&lt;/keyword&gt;&lt;keyword&gt;Capsid Proteins/*genetics&lt;/keyword&gt;&lt;keyword&gt;DNA, Viral/*genetics&lt;/keyword&gt;&lt;keyword&gt;Gene Order&lt;/keyword&gt;&lt;keyword&gt;*Genes, Viral&lt;/keyword&gt;&lt;keyword&gt;Genetic Variation&lt;/keyword&gt;&lt;keyword&gt;*Genome, Viral&lt;/keyword&gt;&lt;keyword&gt;Humans&lt;/keyword&gt;&lt;keyword&gt;Molecular Sequence Data&lt;/keyword&gt;&lt;keyword&gt;Phylogeny&lt;/keyword&gt;&lt;keyword&gt;*Recombination, Genetic&lt;/keyword&gt;&lt;keyword&gt;Viral Proteins/genetics&lt;/keyword&gt;&lt;/keywords&gt;&lt;dates&gt;&lt;year&gt;2008&lt;/year&gt;&lt;pub-dates&gt;&lt;date&gt;Feb&lt;/date&gt;&lt;/pub-dates&gt;&lt;/dates&gt;&lt;isbn&gt;0022-1317 (Print)&amp;#xD;0022-1317&lt;/isbn&gt;&lt;accession-num&gt;18198368&lt;/accession-num&gt;&lt;urls&gt;&lt;/urls&gt;&lt;electronic-resource-num&gt;10.1099/vir.0.83057-0&lt;/electronic-resource-num&gt;&lt;remote-database-provider&gt;NLM&lt;/remote-database-provider&gt;&lt;language&gt;eng&lt;/language&gt;&lt;/record&gt;&lt;/Cite&gt;&lt;/EndNote&gt;</w:instrText>
      </w:r>
      <w:r w:rsidRPr="006A1B7A">
        <w:fldChar w:fldCharType="separate"/>
      </w:r>
      <w:r w:rsidRPr="006A1B7A">
        <w:rPr>
          <w:noProof/>
        </w:rPr>
        <w:t>(</w:t>
      </w:r>
      <w:hyperlink w:anchor="_ENREF_50" w:tooltip="Lukashev, 2008 #92" w:history="1">
        <w:r w:rsidR="00FE6BFA" w:rsidRPr="006A1B7A">
          <w:rPr>
            <w:noProof/>
          </w:rPr>
          <w:t xml:space="preserve">Lukashev </w:t>
        </w:r>
        <w:r w:rsidR="00FE6BFA" w:rsidRPr="000C4B6B">
          <w:rPr>
            <w:noProof/>
          </w:rPr>
          <w:t>et al</w:t>
        </w:r>
        <w:r w:rsidR="00FE6BFA" w:rsidRPr="006A1B7A">
          <w:rPr>
            <w:noProof/>
          </w:rPr>
          <w:t>., 2008</w:t>
        </w:r>
      </w:hyperlink>
      <w:r w:rsidRPr="006A1B7A">
        <w:rPr>
          <w:noProof/>
        </w:rPr>
        <w:t>)</w:t>
      </w:r>
      <w:r w:rsidRPr="006A1B7A">
        <w:fldChar w:fldCharType="end"/>
      </w:r>
      <w:r w:rsidRPr="006A1B7A">
        <w:t xml:space="preserve">. </w:t>
      </w:r>
    </w:p>
    <w:p w14:paraId="321BD538" w14:textId="45517D89" w:rsidR="005A01F5" w:rsidRPr="006A1B7A" w:rsidRDefault="005A01F5" w:rsidP="005A01F5">
      <w:pPr>
        <w:pStyle w:val="RARMPparagraph"/>
      </w:pPr>
      <w:r w:rsidRPr="006A1B7A">
        <w:t xml:space="preserve">Bioinformatic analysis of </w:t>
      </w:r>
      <w:proofErr w:type="spellStart"/>
      <w:r w:rsidRPr="006A1B7A">
        <w:t>HAdV</w:t>
      </w:r>
      <w:proofErr w:type="spellEnd"/>
      <w:r w:rsidRPr="006A1B7A">
        <w:t>-C suggests that homologous recombination in the capsid (</w:t>
      </w:r>
      <w:proofErr w:type="spellStart"/>
      <w:r w:rsidRPr="006A1B7A">
        <w:t>hexon</w:t>
      </w:r>
      <w:proofErr w:type="spellEnd"/>
      <w:r w:rsidRPr="006A1B7A">
        <w:t xml:space="preserve">, penton and </w:t>
      </w:r>
      <w:r w:rsidR="00E114EA" w:rsidRPr="006A1B7A">
        <w:t>fib</w:t>
      </w:r>
      <w:r w:rsidR="00E114EA">
        <w:t>re</w:t>
      </w:r>
      <w:r w:rsidRPr="006A1B7A">
        <w:t xml:space="preserve">) and E3 genes were not common and were not major contributors to the diversity seen in </w:t>
      </w:r>
      <w:proofErr w:type="spellStart"/>
      <w:r w:rsidRPr="006A1B7A">
        <w:t>HAdV</w:t>
      </w:r>
      <w:proofErr w:type="spellEnd"/>
      <w:r w:rsidRPr="006A1B7A">
        <w:t xml:space="preserve">-C </w:t>
      </w:r>
      <w:r w:rsidRPr="006A1B7A">
        <w:fldChar w:fldCharType="begin">
          <w:fldData xml:space="preserve">PEVuZE5vdGU+PENpdGU+PEF1dGhvcj5EaGluZ3JhPC9BdXRob3I+PFllYXI+MjAxOTwvWWVhcj48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</w:fldData>
        </w:fldChar>
      </w:r>
      <w:r w:rsidR="00FF3FF2" w:rsidRPr="006A1B7A">
        <w:instrText xml:space="preserve"> ADDIN EN.CITE </w:instrText>
      </w:r>
      <w:r w:rsidR="00FF3FF2" w:rsidRPr="006A1B7A">
        <w:fldChar w:fldCharType="begin">
          <w:fldData xml:space="preserve">PEVuZE5vdGU+PENpdGU+PEF1dGhvcj5EaGluZ3JhPC9BdXRob3I+PFllYXI+MjAxOTwvWWVhcj48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</w:fldData>
        </w:fldChar>
      </w:r>
      <w:r w:rsidR="00FF3FF2" w:rsidRPr="006A1B7A">
        <w:instrText xml:space="preserve"> ADDIN EN.CITE.DATA </w:instrText>
      </w:r>
      <w:r w:rsidR="00FF3FF2" w:rsidRPr="006A1B7A">
        <w:fldChar w:fldCharType="end"/>
      </w:r>
      <w:r w:rsidRPr="006A1B7A">
        <w:fldChar w:fldCharType="separate"/>
      </w:r>
      <w:r w:rsidRPr="006A1B7A">
        <w:rPr>
          <w:noProof/>
        </w:rPr>
        <w:t>(</w:t>
      </w:r>
      <w:hyperlink w:anchor="_ENREF_23" w:tooltip="Dhingra, 2019 #12289" w:history="1">
        <w:r w:rsidR="00FE6BFA" w:rsidRPr="006A1B7A">
          <w:rPr>
            <w:noProof/>
          </w:rPr>
          <w:t xml:space="preserve">Dhingra </w:t>
        </w:r>
        <w:r w:rsidR="00FE6BFA" w:rsidRPr="000C4B6B">
          <w:rPr>
            <w:noProof/>
          </w:rPr>
          <w:t>et al</w:t>
        </w:r>
        <w:r w:rsidR="00FE6BFA" w:rsidRPr="006A1B7A">
          <w:rPr>
            <w:noProof/>
          </w:rPr>
          <w:t>., 2019</w:t>
        </w:r>
      </w:hyperlink>
      <w:r w:rsidRPr="006A1B7A">
        <w:rPr>
          <w:noProof/>
        </w:rPr>
        <w:t>)</w:t>
      </w:r>
      <w:r w:rsidRPr="006A1B7A">
        <w:fldChar w:fldCharType="end"/>
      </w:r>
      <w:r w:rsidRPr="006A1B7A">
        <w:t xml:space="preserve">. The </w:t>
      </w:r>
      <w:proofErr w:type="spellStart"/>
      <w:r w:rsidRPr="006A1B7A">
        <w:t>hexon</w:t>
      </w:r>
      <w:proofErr w:type="spellEnd"/>
      <w:r w:rsidRPr="006A1B7A">
        <w:t xml:space="preserve"> protein is a major constituent of the viral capsid and is suggested to be critical for the development of </w:t>
      </w:r>
      <w:proofErr w:type="spellStart"/>
      <w:r w:rsidRPr="006A1B7A">
        <w:t>AdV</w:t>
      </w:r>
      <w:proofErr w:type="spellEnd"/>
      <w:r w:rsidRPr="006A1B7A">
        <w:t xml:space="preserve"> vaccines or therapeutics by forming the serum neutralisation epitope; the penton and </w:t>
      </w:r>
      <w:r w:rsidR="00E114EA" w:rsidRPr="006A1B7A">
        <w:t>fib</w:t>
      </w:r>
      <w:r w:rsidR="00E114EA">
        <w:t>re</w:t>
      </w:r>
      <w:r w:rsidR="00E114EA" w:rsidRPr="006A1B7A">
        <w:t xml:space="preserve"> </w:t>
      </w:r>
      <w:r w:rsidRPr="006A1B7A">
        <w:t xml:space="preserve">proteins are responsible for host cell binding and internalisation; and the E3 proteins facilitate immune evasion by the virus </w:t>
      </w:r>
      <w:r w:rsidRPr="006A1B7A">
        <w:fldChar w:fldCharType="begin">
          <w:fldData xml:space="preserve">PEVuZE5vdGU+PENpdGU+PEF1dGhvcj5Jc21haWw8L0F1dGhvcj48WWVhcj4yMDE4PC9ZZWFyPjxS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</w:fldData>
        </w:fldChar>
      </w:r>
      <w:r w:rsidR="007818EF" w:rsidRPr="006A1B7A">
        <w:instrText xml:space="preserve"> ADDIN EN.CITE </w:instrText>
      </w:r>
      <w:r w:rsidR="007818EF" w:rsidRPr="006A1B7A">
        <w:fldChar w:fldCharType="begin">
          <w:fldData xml:space="preserve">PEVuZE5vdGU+PENpdGU+PEF1dGhvcj5Jc21haWw8L0F1dGhvcj48WWVhcj4yMDE4PC9ZZWFyPjxS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</w:fldData>
        </w:fldChar>
      </w:r>
      <w:r w:rsidR="007818EF" w:rsidRPr="006A1B7A">
        <w:instrText xml:space="preserve"> ADDIN EN.CITE.DATA </w:instrText>
      </w:r>
      <w:r w:rsidR="007818EF" w:rsidRPr="006A1B7A">
        <w:fldChar w:fldCharType="end"/>
      </w:r>
      <w:r w:rsidRPr="006A1B7A">
        <w:fldChar w:fldCharType="separate"/>
      </w:r>
      <w:r w:rsidR="007818EF" w:rsidRPr="006A1B7A">
        <w:rPr>
          <w:noProof/>
        </w:rPr>
        <w:t>(</w:t>
      </w:r>
      <w:hyperlink w:anchor="_ENREF_39" w:tooltip="Ismail, 2018 #56" w:history="1">
        <w:r w:rsidR="00FE6BFA" w:rsidRPr="006A1B7A">
          <w:rPr>
            <w:noProof/>
          </w:rPr>
          <w:t xml:space="preserve">Ismail </w:t>
        </w:r>
        <w:r w:rsidR="00FE6BFA" w:rsidRPr="000C4B6B">
          <w:rPr>
            <w:noProof/>
          </w:rPr>
          <w:t>et al</w:t>
        </w:r>
        <w:r w:rsidR="00FE6BFA" w:rsidRPr="006A1B7A">
          <w:rPr>
            <w:noProof/>
          </w:rPr>
          <w:t>., 2018b</w:t>
        </w:r>
      </w:hyperlink>
      <w:r w:rsidR="007818EF" w:rsidRPr="006A1B7A">
        <w:rPr>
          <w:noProof/>
        </w:rPr>
        <w:t xml:space="preserve">; </w:t>
      </w:r>
      <w:hyperlink w:anchor="_ENREF_67" w:tooltip="Robinson, 2011 #67" w:history="1">
        <w:r w:rsidR="00FE6BFA" w:rsidRPr="006A1B7A">
          <w:rPr>
            <w:noProof/>
          </w:rPr>
          <w:t xml:space="preserve">Robinson </w:t>
        </w:r>
        <w:r w:rsidR="00FE6BFA" w:rsidRPr="000C4B6B">
          <w:rPr>
            <w:noProof/>
          </w:rPr>
          <w:t>et al</w:t>
        </w:r>
        <w:r w:rsidR="00FE6BFA" w:rsidRPr="006A1B7A">
          <w:rPr>
            <w:noProof/>
          </w:rPr>
          <w:t>., 2011</w:t>
        </w:r>
      </w:hyperlink>
      <w:r w:rsidR="007818EF" w:rsidRPr="006A1B7A">
        <w:rPr>
          <w:noProof/>
        </w:rPr>
        <w:t>)</w:t>
      </w:r>
      <w:r w:rsidRPr="006A1B7A">
        <w:fldChar w:fldCharType="end"/>
      </w:r>
      <w:r w:rsidRPr="006A1B7A">
        <w:t xml:space="preserve">. The lack of homologous recombination in these regions of </w:t>
      </w:r>
      <w:proofErr w:type="spellStart"/>
      <w:r w:rsidRPr="006A1B7A">
        <w:t>HAdV</w:t>
      </w:r>
      <w:proofErr w:type="spellEnd"/>
      <w:r w:rsidRPr="006A1B7A">
        <w:t xml:space="preserve">-C reduces the likelihood of </w:t>
      </w:r>
      <w:proofErr w:type="spellStart"/>
      <w:r w:rsidRPr="006A1B7A">
        <w:t>HAdV</w:t>
      </w:r>
      <w:proofErr w:type="spellEnd"/>
      <w:r w:rsidRPr="006A1B7A">
        <w:t xml:space="preserve">-C altering its cell tropism and of altering its ability to evade the immune system. </w:t>
      </w:r>
    </w:p>
    <w:p w14:paraId="738EFD80" w14:textId="516BA095" w:rsidR="00C206B5" w:rsidRPr="006A1B7A" w:rsidRDefault="005A01F5" w:rsidP="004E597E">
      <w:pPr>
        <w:pStyle w:val="RARMPparagraph"/>
      </w:pPr>
      <w:r w:rsidRPr="006A1B7A">
        <w:t xml:space="preserve">In addition, bioinformatic analysis also showed very low sequence diversity in the minor capsid proteins (IIIa, V, VI, VII, VIII and IX), suggesting that these proteins are well conserved between all </w:t>
      </w:r>
      <w:proofErr w:type="spellStart"/>
      <w:r w:rsidRPr="006A1B7A">
        <w:t>HAdV</w:t>
      </w:r>
      <w:proofErr w:type="spellEnd"/>
      <w:r w:rsidRPr="006A1B7A">
        <w:t xml:space="preserve">-C serotypes </w:t>
      </w:r>
      <w:r w:rsidRPr="006A1B7A">
        <w:fldChar w:fldCharType="begin">
          <w:fldData xml:space="preserve">PEVuZE5vdGU+PENpdGU+PEF1dGhvcj5EaGluZ3JhPC9BdXRob3I+PFllYXI+MjAxOTwvWWVhcj48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</w:fldData>
        </w:fldChar>
      </w:r>
      <w:r w:rsidR="00FF3FF2" w:rsidRPr="006A1B7A">
        <w:instrText xml:space="preserve"> ADDIN EN.CITE </w:instrText>
      </w:r>
      <w:r w:rsidR="00FF3FF2" w:rsidRPr="006A1B7A">
        <w:fldChar w:fldCharType="begin">
          <w:fldData xml:space="preserve">PEVuZE5vdGU+PENpdGU+PEF1dGhvcj5EaGluZ3JhPC9BdXRob3I+PFllYXI+MjAxOTwvWWVhcj48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</w:fldData>
        </w:fldChar>
      </w:r>
      <w:r w:rsidR="00FF3FF2" w:rsidRPr="006A1B7A">
        <w:instrText xml:space="preserve"> ADDIN EN.CITE.DATA </w:instrText>
      </w:r>
      <w:r w:rsidR="00FF3FF2" w:rsidRPr="006A1B7A">
        <w:fldChar w:fldCharType="end"/>
      </w:r>
      <w:r w:rsidRPr="006A1B7A">
        <w:fldChar w:fldCharType="separate"/>
      </w:r>
      <w:r w:rsidRPr="006A1B7A">
        <w:rPr>
          <w:noProof/>
        </w:rPr>
        <w:t>(</w:t>
      </w:r>
      <w:hyperlink w:anchor="_ENREF_23" w:tooltip="Dhingra, 2019 #12289" w:history="1">
        <w:r w:rsidR="00FE6BFA" w:rsidRPr="006A1B7A">
          <w:rPr>
            <w:noProof/>
          </w:rPr>
          <w:t xml:space="preserve">Dhingra </w:t>
        </w:r>
        <w:r w:rsidR="00FE6BFA" w:rsidRPr="000C4B6B">
          <w:rPr>
            <w:noProof/>
          </w:rPr>
          <w:t>et al</w:t>
        </w:r>
        <w:r w:rsidR="00FE6BFA" w:rsidRPr="006A1B7A">
          <w:rPr>
            <w:noProof/>
          </w:rPr>
          <w:t>., 2019</w:t>
        </w:r>
      </w:hyperlink>
      <w:r w:rsidRPr="006A1B7A">
        <w:rPr>
          <w:noProof/>
        </w:rPr>
        <w:t>)</w:t>
      </w:r>
      <w:r w:rsidRPr="006A1B7A">
        <w:fldChar w:fldCharType="end"/>
      </w:r>
      <w:r w:rsidRPr="006A1B7A">
        <w:t xml:space="preserve">. However, genome analysis of 51 circulating </w:t>
      </w:r>
      <w:r w:rsidR="000F162E" w:rsidRPr="006A1B7A">
        <w:t xml:space="preserve">genotypes of </w:t>
      </w:r>
      <w:r w:rsidRPr="006A1B7A">
        <w:t xml:space="preserve">species </w:t>
      </w:r>
      <w:proofErr w:type="spellStart"/>
      <w:r w:rsidRPr="006A1B7A">
        <w:t>HAdV</w:t>
      </w:r>
      <w:proofErr w:type="spellEnd"/>
      <w:r w:rsidR="00FC6438" w:rsidRPr="006A1B7A">
        <w:noBreakHyphen/>
      </w:r>
      <w:r w:rsidRPr="006A1B7A">
        <w:t xml:space="preserve">C revealed that the evolution of </w:t>
      </w:r>
      <w:proofErr w:type="spellStart"/>
      <w:r w:rsidRPr="006A1B7A">
        <w:t>HAdV</w:t>
      </w:r>
      <w:proofErr w:type="spellEnd"/>
      <w:r w:rsidRPr="006A1B7A">
        <w:t xml:space="preserve">-C may be the result of recombination events in the early genes (e.g. E1 and E4) </w:t>
      </w:r>
      <w:r w:rsidRPr="006A1B7A">
        <w:fldChar w:fldCharType="begin">
          <w:fldData xml:space="preserve">PEVuZE5vdGU+PENpdGU+PEF1dGhvcj5EaGluZ3JhPC9BdXRob3I+PFllYXI+MjAxOTwvWWVhcj48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</w:fldData>
        </w:fldChar>
      </w:r>
      <w:r w:rsidR="00FF3FF2" w:rsidRPr="006A1B7A">
        <w:instrText xml:space="preserve"> ADDIN EN.CITE </w:instrText>
      </w:r>
      <w:r w:rsidR="00FF3FF2" w:rsidRPr="006A1B7A">
        <w:fldChar w:fldCharType="begin">
          <w:fldData xml:space="preserve">PEVuZE5vdGU+PENpdGU+PEF1dGhvcj5EaGluZ3JhPC9BdXRob3I+PFllYXI+MjAxOTwvWWVhcj48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</w:fldData>
        </w:fldChar>
      </w:r>
      <w:r w:rsidR="00FF3FF2" w:rsidRPr="006A1B7A">
        <w:instrText xml:space="preserve"> ADDIN EN.CITE.DATA </w:instrText>
      </w:r>
      <w:r w:rsidR="00FF3FF2" w:rsidRPr="006A1B7A">
        <w:fldChar w:fldCharType="end"/>
      </w:r>
      <w:r w:rsidRPr="006A1B7A">
        <w:fldChar w:fldCharType="separate"/>
      </w:r>
      <w:r w:rsidRPr="006A1B7A">
        <w:rPr>
          <w:noProof/>
        </w:rPr>
        <w:t>(</w:t>
      </w:r>
      <w:hyperlink w:anchor="_ENREF_23" w:tooltip="Dhingra, 2019 #12289" w:history="1">
        <w:r w:rsidR="00FE6BFA" w:rsidRPr="006A1B7A">
          <w:rPr>
            <w:noProof/>
          </w:rPr>
          <w:t xml:space="preserve">Dhingra </w:t>
        </w:r>
        <w:r w:rsidR="00FE6BFA" w:rsidRPr="000C4B6B">
          <w:rPr>
            <w:noProof/>
          </w:rPr>
          <w:t>et al</w:t>
        </w:r>
        <w:r w:rsidR="00FE6BFA" w:rsidRPr="006A1B7A">
          <w:rPr>
            <w:noProof/>
          </w:rPr>
          <w:t>., 2019</w:t>
        </w:r>
      </w:hyperlink>
      <w:r w:rsidRPr="006A1B7A">
        <w:rPr>
          <w:noProof/>
        </w:rPr>
        <w:t>)</w:t>
      </w:r>
      <w:r w:rsidRPr="006A1B7A">
        <w:fldChar w:fldCharType="end"/>
      </w:r>
      <w:r w:rsidRPr="006A1B7A">
        <w:t xml:space="preserve">. Bioinformatics analysis also suggested that HAdV-E4, a species E </w:t>
      </w:r>
      <w:proofErr w:type="spellStart"/>
      <w:r w:rsidRPr="006A1B7A">
        <w:t>AdV</w:t>
      </w:r>
      <w:proofErr w:type="spellEnd"/>
      <w:r w:rsidRPr="006A1B7A">
        <w:t xml:space="preserve">, was a result of a recombination event between species B and C </w:t>
      </w:r>
      <w:r w:rsidRPr="006A1B7A">
        <w:fldChar w:fldCharType="begin"/>
      </w:r>
      <w:r w:rsidRPr="006A1B7A">
        <w:instrText xml:space="preserve"> ADDIN EN.CITE &lt;EndNote&gt;&lt;Cite&gt;&lt;Author&gt;Gruber&lt;/Author&gt;&lt;Year&gt;1993&lt;/Year&gt;&lt;RecNum&gt;93&lt;/RecNum&gt;&lt;DisplayText&gt;(Gruber et al., 1993)&lt;/DisplayText&gt;&lt;record&gt;&lt;rec-number&gt;93&lt;/rec-number&gt;&lt;foreign-keys&gt;&lt;key app="EN" db-id="verwe2fxj5fev7epfz8xtdvez025feseze0z" timestamp="1733275116"&gt;93&lt;/key&gt;&lt;/foreign-keys&gt;&lt;ref-type name="Journal Article"&gt;17&lt;/ref-type&gt;&lt;contributors&gt;&lt;authors&gt;&lt;author&gt;Gruber, William C.&lt;/author&gt;&lt;author&gt;Russell, Donna J.&lt;/author&gt;&lt;author&gt;Tibbetts, Clark&lt;/author&gt;&lt;/authors&gt;&lt;/contributors&gt;&lt;titles&gt;&lt;title&gt;Fiber Gene and Genomic Origin of Human Adenovirus Type 4&lt;/title&gt;&lt;secondary-title&gt;Virology&lt;/secondary-title&gt;&lt;/titles&gt;&lt;periodical&gt;&lt;full-title&gt;Virology&lt;/full-title&gt;&lt;/periodical&gt;&lt;pages&gt;603-611&lt;/pages&gt;&lt;volume&gt;196&lt;/volume&gt;&lt;number&gt;2&lt;/number&gt;&lt;dates&gt;&lt;year&gt;1993&lt;/year&gt;&lt;pub-dates&gt;&lt;date&gt;1993/10/01/&lt;/date&gt;&lt;/pub-dates&gt;&lt;/dates&gt;&lt;isbn&gt;0042-6822&lt;/isbn&gt;&lt;urls&gt;&lt;related-urls&gt;&lt;url&gt;http://www.sciencedirect.com/science/article/pii/S0042682283715163&lt;/url&gt;&lt;/related-urls&gt;&lt;/urls&gt;&lt;electronic-resource-num&gt;https://doi.org/10.1006/viro.1993.1516&lt;/electronic-resource-num&gt;&lt;/record&gt;&lt;/Cite&gt;&lt;/EndNote&gt;</w:instrText>
      </w:r>
      <w:r w:rsidRPr="006A1B7A">
        <w:fldChar w:fldCharType="separate"/>
      </w:r>
      <w:r w:rsidRPr="006A1B7A">
        <w:rPr>
          <w:noProof/>
        </w:rPr>
        <w:t>(</w:t>
      </w:r>
      <w:hyperlink w:anchor="_ENREF_30" w:tooltip="Gruber, 1993 #93" w:history="1">
        <w:r w:rsidR="00FE6BFA" w:rsidRPr="006A1B7A">
          <w:rPr>
            <w:noProof/>
          </w:rPr>
          <w:t xml:space="preserve">Gruber </w:t>
        </w:r>
        <w:r w:rsidR="00FE6BFA" w:rsidRPr="000C4B6B">
          <w:rPr>
            <w:noProof/>
          </w:rPr>
          <w:t>et al</w:t>
        </w:r>
        <w:r w:rsidR="00FE6BFA" w:rsidRPr="006A1B7A">
          <w:rPr>
            <w:noProof/>
          </w:rPr>
          <w:t>., 1993</w:t>
        </w:r>
      </w:hyperlink>
      <w:r w:rsidRPr="006A1B7A">
        <w:rPr>
          <w:noProof/>
        </w:rPr>
        <w:t>)</w:t>
      </w:r>
      <w:r w:rsidRPr="006A1B7A">
        <w:fldChar w:fldCharType="end"/>
      </w:r>
      <w:r w:rsidRPr="006A1B7A">
        <w:t>.</w:t>
      </w:r>
    </w:p>
    <w:p w14:paraId="04951684" w14:textId="44E31FEC" w:rsidR="00FA226C" w:rsidRPr="006A1B7A" w:rsidRDefault="004E597E" w:rsidP="00FA226C">
      <w:pPr>
        <w:pStyle w:val="Sectionheading2"/>
      </w:pPr>
      <w:bookmarkStart w:id="43" w:name="_Toc211613760"/>
      <w:r w:rsidRPr="006A1B7A">
        <w:t>Epidemiology</w:t>
      </w:r>
      <w:bookmarkEnd w:id="43"/>
    </w:p>
    <w:p w14:paraId="06554A1E" w14:textId="3C445CBB" w:rsidR="004E597E" w:rsidRPr="006A1B7A" w:rsidRDefault="004E597E" w:rsidP="004E597E">
      <w:pPr>
        <w:pStyle w:val="Sectionheading3"/>
      </w:pPr>
      <w:bookmarkStart w:id="44" w:name="_Ref198565357"/>
      <w:r w:rsidRPr="006A1B7A">
        <w:t>Host range and transmissibility</w:t>
      </w:r>
      <w:bookmarkEnd w:id="44"/>
    </w:p>
    <w:p w14:paraId="1DB64674" w14:textId="144629DF" w:rsidR="004E597E" w:rsidRPr="006A1B7A" w:rsidRDefault="004E597E" w:rsidP="00C00994">
      <w:pPr>
        <w:pStyle w:val="RARMPparagraph"/>
      </w:pPr>
      <w:r w:rsidRPr="006A1B7A">
        <w:t xml:space="preserve">Humans are the natural host for </w:t>
      </w:r>
      <w:proofErr w:type="spellStart"/>
      <w:r w:rsidRPr="006A1B7A">
        <w:t>HAdVs</w:t>
      </w:r>
      <w:proofErr w:type="spellEnd"/>
      <w:r w:rsidRPr="006A1B7A">
        <w:t xml:space="preserve"> </w:t>
      </w:r>
      <w:r w:rsidRPr="006A1B7A">
        <w:fldChar w:fldCharType="begin"/>
      </w:r>
      <w:r w:rsidR="00FF3FF2" w:rsidRPr="006A1B7A">
        <w:instrText xml:space="preserve"> ADDIN EN.CITE &lt;EndNote&gt;&lt;Cite&gt;&lt;Author&gt;Custers&lt;/Author&gt;&lt;Year&gt;2020&lt;/Year&gt;&lt;RecNum&gt;11930&lt;/RecNum&gt;&lt;DisplayText&gt;(Custers, 2020)&lt;/DisplayText&gt;&lt;record&gt;&lt;rec-number&gt;11930&lt;/rec-number&gt;&lt;foreign-keys&gt;&lt;key app="EN" db-id="vf22ax0roe9ssce55r0vrezirwdtv52edrxs" timestamp="1664840089"&gt;11930&lt;/key&gt;&lt;/foreign-keys&gt;&lt;ref-type name="Journal Article"&gt;17&lt;/ref-type&gt;&lt;contributors&gt;&lt;authors&gt;&lt;author&gt;Custers, J., Kim, D., Leyssen, M., Gurwith, M.,Tomaka, F., Robertson, J.,  Heijnen, E., Condit, R., Shukarev, G., Heerwegh, D., van Heesbeen, R., Schuitemaker, H., Douoguih, M., Evans, E., Smith, E.R., Chen, R.T.&lt;/author&gt;&lt;/authors&gt;&lt;/contributors&gt;&lt;titles&gt;&lt;title&gt;Vaccines based on replication incompetent Ad26 viral vectors: Standardized template with key considerations for a risk/benefit assessment&lt;/title&gt;&lt;secondary-title&gt;Vaccine&lt;/secondary-title&gt;&lt;/titles&gt;&lt;periodical&gt;&lt;full-title&gt;Vaccine&lt;/full-title&gt;&lt;/periodical&gt;&lt;dates&gt;&lt;year&gt;2020&lt;/year&gt;&lt;pub-dates&gt;&lt;date&gt;2020&lt;/date&gt;&lt;/pub-dates&gt;&lt;/dates&gt;&lt;isbn&gt;0264-410X&lt;/isbn&gt;&lt;urls&gt;&lt;related-urls&gt;&lt;url&gt;http://www.sciencedirect.com/science/article/pii/S0264410X20311609&lt;/url&gt;&lt;/related-urls&gt;&lt;/urls&gt;&lt;electronic-resource-num&gt;https://doi.org/10.1016/j.vaccine.2020.09.018&lt;/electronic-resource-num&gt;&lt;/record&gt;&lt;/Cite&gt;&lt;/EndNote&gt;</w:instrText>
      </w:r>
      <w:r w:rsidRPr="006A1B7A">
        <w:fldChar w:fldCharType="separate"/>
      </w:r>
      <w:r w:rsidRPr="006A1B7A">
        <w:rPr>
          <w:noProof/>
        </w:rPr>
        <w:t>(</w:t>
      </w:r>
      <w:hyperlink w:anchor="_ENREF_20" w:tooltip="Custers, 2020 #11930" w:history="1">
        <w:r w:rsidR="00FE6BFA" w:rsidRPr="006A1B7A">
          <w:rPr>
            <w:noProof/>
          </w:rPr>
          <w:t>Custers, 2020</w:t>
        </w:r>
      </w:hyperlink>
      <w:r w:rsidRPr="006A1B7A">
        <w:rPr>
          <w:noProof/>
        </w:rPr>
        <w:t>)</w:t>
      </w:r>
      <w:r w:rsidRPr="006A1B7A">
        <w:fldChar w:fldCharType="end"/>
      </w:r>
      <w:r w:rsidRPr="006A1B7A">
        <w:t xml:space="preserve">. </w:t>
      </w:r>
      <w:r w:rsidR="002C7455" w:rsidRPr="006A1B7A">
        <w:t xml:space="preserve">In general, </w:t>
      </w:r>
      <w:proofErr w:type="spellStart"/>
      <w:r w:rsidR="002C7455" w:rsidRPr="006A1B7A">
        <w:t>HAdVs</w:t>
      </w:r>
      <w:proofErr w:type="spellEnd"/>
      <w:r w:rsidR="002C7455" w:rsidRPr="006A1B7A">
        <w:t xml:space="preserve"> do not cause disease in animals</w:t>
      </w:r>
      <w:r w:rsidR="0054154F" w:rsidRPr="006A1B7A">
        <w:t>,</w:t>
      </w:r>
      <w:r w:rsidR="002C7455" w:rsidRPr="006A1B7A">
        <w:t xml:space="preserve"> and animal </w:t>
      </w:r>
      <w:proofErr w:type="spellStart"/>
      <w:r w:rsidR="00FC6438" w:rsidRPr="006A1B7A">
        <w:t>AdV</w:t>
      </w:r>
      <w:r w:rsidR="00B34D7A" w:rsidRPr="006A1B7A">
        <w:t>s</w:t>
      </w:r>
      <w:proofErr w:type="spellEnd"/>
      <w:r w:rsidR="00FC6438" w:rsidRPr="006A1B7A">
        <w:t xml:space="preserve"> </w:t>
      </w:r>
      <w:r w:rsidR="002C7455" w:rsidRPr="006A1B7A">
        <w:t xml:space="preserve">are only pathogenic to the species </w:t>
      </w:r>
      <w:r w:rsidR="0054154F" w:rsidRPr="006A1B7A">
        <w:t xml:space="preserve">in which they </w:t>
      </w:r>
      <w:r w:rsidR="002C7455" w:rsidRPr="006A1B7A">
        <w:t>origin</w:t>
      </w:r>
      <w:r w:rsidR="0054154F" w:rsidRPr="006A1B7A">
        <w:t>ated</w:t>
      </w:r>
      <w:r w:rsidR="002C7455" w:rsidRPr="006A1B7A">
        <w:t xml:space="preserve">. </w:t>
      </w:r>
      <w:r w:rsidR="00173864" w:rsidRPr="006A1B7A">
        <w:t xml:space="preserve">Companion animals such as dogs and cats are unlikely to be infected with </w:t>
      </w:r>
      <w:proofErr w:type="spellStart"/>
      <w:r w:rsidR="00173864" w:rsidRPr="006A1B7A">
        <w:t>HAdVs</w:t>
      </w:r>
      <w:proofErr w:type="spellEnd"/>
      <w:r w:rsidR="00173864" w:rsidRPr="006A1B7A">
        <w:t xml:space="preserve"> </w:t>
      </w:r>
      <w:r w:rsidR="00173864" w:rsidRPr="006A1B7A">
        <w:fldChar w:fldCharType="begin">
          <w:fldData xml:space="preserve">PEVuZE5vdGU+PENpdGU+PEF1dGhvcj5Cb3JrZW5oYWdlbjwvQXV0aG9yPjxZZWFyPjIwMTk8L1ll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=
</w:fldData>
        </w:fldChar>
      </w:r>
      <w:r w:rsidR="00173864" w:rsidRPr="006A1B7A">
        <w:instrText xml:space="preserve"> ADDIN EN.CITE </w:instrText>
      </w:r>
      <w:r w:rsidR="00173864" w:rsidRPr="006A1B7A">
        <w:fldChar w:fldCharType="begin">
          <w:fldData xml:space="preserve">PEVuZE5vdGU+PENpdGU+PEF1dGhvcj5Cb3JrZW5oYWdlbjwvQXV0aG9yPjxZZWFyPjIwMTk8L1ll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=
</w:fldData>
        </w:fldChar>
      </w:r>
      <w:r w:rsidR="00173864" w:rsidRPr="006A1B7A">
        <w:instrText xml:space="preserve"> ADDIN EN.CITE.DATA </w:instrText>
      </w:r>
      <w:r w:rsidR="00173864" w:rsidRPr="006A1B7A">
        <w:fldChar w:fldCharType="end"/>
      </w:r>
      <w:r w:rsidR="00173864" w:rsidRPr="006A1B7A">
        <w:fldChar w:fldCharType="separate"/>
      </w:r>
      <w:r w:rsidR="00173864" w:rsidRPr="006A1B7A">
        <w:rPr>
          <w:noProof/>
        </w:rPr>
        <w:t>(</w:t>
      </w:r>
      <w:hyperlink w:anchor="_ENREF_11" w:tooltip="Borkenhagen, 2019 #159" w:history="1">
        <w:r w:rsidR="00FE6BFA" w:rsidRPr="006A1B7A">
          <w:rPr>
            <w:noProof/>
          </w:rPr>
          <w:t xml:space="preserve">Borkenhagen </w:t>
        </w:r>
        <w:r w:rsidR="00FE6BFA" w:rsidRPr="000C4B6B">
          <w:rPr>
            <w:noProof/>
          </w:rPr>
          <w:t>et al</w:t>
        </w:r>
        <w:r w:rsidR="00FE6BFA" w:rsidRPr="006A1B7A">
          <w:rPr>
            <w:noProof/>
          </w:rPr>
          <w:t>., 2019</w:t>
        </w:r>
      </w:hyperlink>
      <w:r w:rsidR="00173864" w:rsidRPr="006A1B7A">
        <w:rPr>
          <w:noProof/>
        </w:rPr>
        <w:t>)</w:t>
      </w:r>
      <w:r w:rsidR="00173864" w:rsidRPr="006A1B7A">
        <w:fldChar w:fldCharType="end"/>
      </w:r>
      <w:r w:rsidR="00173864" w:rsidRPr="006A1B7A">
        <w:t xml:space="preserve">. </w:t>
      </w:r>
      <w:r w:rsidRPr="006A1B7A">
        <w:t xml:space="preserve">Experimentally, </w:t>
      </w:r>
      <w:r w:rsidR="0024487C" w:rsidRPr="006A1B7A">
        <w:t xml:space="preserve">hamsters, mice, cotton rats, rabbits and tree shrews have been used as animal models to study </w:t>
      </w:r>
      <w:proofErr w:type="spellStart"/>
      <w:r w:rsidR="0024487C" w:rsidRPr="006A1B7A">
        <w:t>HAdV</w:t>
      </w:r>
      <w:proofErr w:type="spellEnd"/>
      <w:r w:rsidR="0024487C" w:rsidRPr="006A1B7A">
        <w:t xml:space="preserve">-induced disease in animals </w:t>
      </w:r>
      <w:r w:rsidR="0093584E" w:rsidRPr="006A1B7A">
        <w:fldChar w:fldCharType="begin"/>
      </w:r>
      <w:r w:rsidR="0093584E" w:rsidRPr="006A1B7A">
        <w:instrText xml:space="preserve"> ADDIN EN.CITE &lt;EndNote&gt;&lt;Cite&gt;&lt;Author&gt;Bertzbach&lt;/Author&gt;&lt;Year&gt;2021&lt;/Year&gt;&lt;RecNum&gt;40&lt;/RecNum&gt;&lt;DisplayText&gt;(Bertzbach et al., 2021)&lt;/DisplayText&gt;&lt;record&gt;&lt;rec-number&gt;40&lt;/rec-number&gt;&lt;foreign-keys&gt;&lt;key app="EN" db-id="r2tztzpvkaxer7e0fa95d9fbvvepswf5sa5s" timestamp="1747620957"&gt;40&lt;/key&gt;&lt;/foreign-keys&gt;&lt;ref-type name="Journal Article"&gt;17&lt;/ref-type&gt;&lt;contributors&gt;&lt;authors&gt;&lt;author&gt;Bertzbach, L. D.&lt;/author&gt;&lt;author&gt;Ip, W. H.&lt;/author&gt;&lt;author&gt;Dobner, T.&lt;/author&gt;&lt;/authors&gt;&lt;/contributors&gt;&lt;auth-address&gt;Leibniz Institute for Experimental Virology (HPI), Martinistr. 52, 20251 Hamburg, Germany.&lt;/auth-address&gt;&lt;titles&gt;&lt;title&gt;Animal models in human adenovirus research&lt;/title&gt;&lt;secondary-title&gt;Biology (Basel)&lt;/secondary-title&gt;&lt;/titles&gt;&lt;periodical&gt;&lt;full-title&gt;Biology (Basel)&lt;/full-title&gt;&lt;/periodical&gt;&lt;volume&gt;10&lt;/volume&gt;&lt;number&gt;12&lt;/number&gt;&lt;edition&gt;2021/12/25&lt;/edition&gt;&lt;keywords&gt;&lt;keyword&gt;(humanized) mice&lt;/keyword&gt;&lt;keyword&gt;Syrian hamsters&lt;/keyword&gt;&lt;keyword&gt;cotton rats&lt;/keyword&gt;&lt;keyword&gt;experimental infection&lt;/keyword&gt;&lt;keyword&gt;human adenovirus (HAdV)&lt;/keyword&gt;&lt;keyword&gt;in vivo model&lt;/keyword&gt;&lt;keyword&gt;pigs&lt;/keyword&gt;&lt;keyword&gt;rabbits&lt;/keyword&gt;&lt;keyword&gt;susceptibility&lt;/keyword&gt;&lt;keyword&gt;tree shrews&lt;/keyword&gt;&lt;/keywords&gt;&lt;dates&gt;&lt;year&gt;2021&lt;/year&gt;&lt;pub-dates&gt;&lt;date&gt;Dec 1&lt;/date&gt;&lt;/pub-dates&gt;&lt;/dates&gt;&lt;isbn&gt;2079-7737 (Print)&amp;#xD;2079-7737&lt;/isbn&gt;&lt;accession-num&gt;34943168&lt;/accession-num&gt;&lt;urls&gt;&lt;/urls&gt;&lt;custom2&gt;PMC8698265&lt;/custom2&gt;&lt;electronic-resource-num&gt;10.3390/biology10121253&lt;/electronic-resource-num&gt;&lt;remote-database-provider&gt;NLM&lt;/remote-database-provider&gt;&lt;language&gt;eng&lt;/language&gt;&lt;/record&gt;&lt;/Cite&gt;&lt;/EndNote&gt;</w:instrText>
      </w:r>
      <w:r w:rsidR="0093584E" w:rsidRPr="006A1B7A">
        <w:fldChar w:fldCharType="separate"/>
      </w:r>
      <w:r w:rsidR="0093584E" w:rsidRPr="006A1B7A">
        <w:rPr>
          <w:noProof/>
        </w:rPr>
        <w:t>(</w:t>
      </w:r>
      <w:hyperlink w:anchor="_ENREF_9" w:tooltip="Bertzbach, 2021 #40" w:history="1">
        <w:r w:rsidR="00FE6BFA" w:rsidRPr="006A1B7A">
          <w:rPr>
            <w:noProof/>
          </w:rPr>
          <w:t xml:space="preserve">Bertzbach </w:t>
        </w:r>
        <w:r w:rsidR="00FE6BFA" w:rsidRPr="000C4B6B">
          <w:rPr>
            <w:noProof/>
          </w:rPr>
          <w:t>et al</w:t>
        </w:r>
        <w:r w:rsidR="00FE6BFA" w:rsidRPr="006A1B7A">
          <w:rPr>
            <w:noProof/>
          </w:rPr>
          <w:t>., 2021</w:t>
        </w:r>
      </w:hyperlink>
      <w:r w:rsidR="0093584E" w:rsidRPr="006A1B7A">
        <w:rPr>
          <w:noProof/>
        </w:rPr>
        <w:t>)</w:t>
      </w:r>
      <w:r w:rsidR="0093584E" w:rsidRPr="006A1B7A">
        <w:fldChar w:fldCharType="end"/>
      </w:r>
      <w:r w:rsidR="0024487C" w:rsidRPr="006A1B7A">
        <w:t xml:space="preserve">. </w:t>
      </w:r>
      <w:r w:rsidR="00387F26" w:rsidRPr="006A1B7A">
        <w:t>R</w:t>
      </w:r>
      <w:r w:rsidR="00A82671" w:rsidRPr="006A1B7A">
        <w:t xml:space="preserve">eplication of various </w:t>
      </w:r>
      <w:proofErr w:type="spellStart"/>
      <w:r w:rsidR="00A82671" w:rsidRPr="006A1B7A">
        <w:t>HAdV</w:t>
      </w:r>
      <w:proofErr w:type="spellEnd"/>
      <w:r w:rsidR="00A82671" w:rsidRPr="006A1B7A">
        <w:t xml:space="preserve"> serotypes have been found </w:t>
      </w:r>
      <w:r w:rsidR="00387F26" w:rsidRPr="006A1B7A">
        <w:t>difficult</w:t>
      </w:r>
      <w:r w:rsidR="00A82671" w:rsidRPr="006A1B7A">
        <w:t xml:space="preserve"> in </w:t>
      </w:r>
      <w:r w:rsidR="00387F26" w:rsidRPr="006A1B7A">
        <w:t>some</w:t>
      </w:r>
      <w:r w:rsidR="00A82671" w:rsidRPr="006A1B7A">
        <w:t xml:space="preserve"> animal models (m</w:t>
      </w:r>
      <w:r w:rsidRPr="006A1B7A">
        <w:t>ice, cotton rats and rabbits</w:t>
      </w:r>
      <w:r w:rsidR="00A82671" w:rsidRPr="006A1B7A">
        <w:t>)</w:t>
      </w:r>
      <w:r w:rsidRPr="006A1B7A">
        <w:t xml:space="preserve"> </w:t>
      </w:r>
      <w:r w:rsidRPr="006A1B7A">
        <w:fldChar w:fldCharType="begin">
          <w:fldData xml:space="preserve">PEVuZE5vdGU+PENpdGU+PEF1dGhvcj5Jc21haWw8L0F1dGhvcj48WWVhcj4yMDE5PC9ZZWFyPjxS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</w:fldData>
        </w:fldChar>
      </w:r>
      <w:r w:rsidRPr="006A1B7A">
        <w:instrText xml:space="preserve"> ADDIN EN.CITE </w:instrText>
      </w:r>
      <w:r w:rsidRPr="006A1B7A">
        <w:fldChar w:fldCharType="begin">
          <w:fldData xml:space="preserve">PEVuZE5vdGU+PENpdGU+PEF1dGhvcj5Jc21haWw8L0F1dGhvcj48WWVhcj4yMDE5PC9ZZWFyPjxS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</w:fldData>
        </w:fldChar>
      </w:r>
      <w:r w:rsidRPr="006A1B7A">
        <w:instrText xml:space="preserve"> ADDIN EN.CITE.DATA </w:instrText>
      </w:r>
      <w:r w:rsidRPr="006A1B7A">
        <w:fldChar w:fldCharType="end"/>
      </w:r>
      <w:r w:rsidRPr="006A1B7A">
        <w:fldChar w:fldCharType="separate"/>
      </w:r>
      <w:r w:rsidRPr="006A1B7A">
        <w:t>(</w:t>
      </w:r>
      <w:hyperlink w:anchor="_ENREF_40" w:tooltip="Ismail, 2019 #98" w:history="1">
        <w:r w:rsidR="00FE6BFA" w:rsidRPr="006A1B7A">
          <w:t xml:space="preserve">Ismail </w:t>
        </w:r>
        <w:r w:rsidR="00FE6BFA" w:rsidRPr="000C4B6B">
          <w:t>et al</w:t>
        </w:r>
        <w:r w:rsidR="00FE6BFA" w:rsidRPr="006A1B7A">
          <w:t>., 2019</w:t>
        </w:r>
      </w:hyperlink>
      <w:r w:rsidRPr="006A1B7A">
        <w:t>)</w:t>
      </w:r>
      <w:r w:rsidRPr="006A1B7A">
        <w:fldChar w:fldCharType="end"/>
      </w:r>
      <w:r w:rsidR="00387F26" w:rsidRPr="006A1B7A">
        <w:t>.</w:t>
      </w:r>
      <w:r w:rsidR="00A82671" w:rsidRPr="006A1B7A">
        <w:t xml:space="preserve"> </w:t>
      </w:r>
      <w:r w:rsidR="00387F26" w:rsidRPr="006A1B7A">
        <w:t xml:space="preserve">While </w:t>
      </w:r>
      <w:proofErr w:type="spellStart"/>
      <w:r w:rsidR="00387F26" w:rsidRPr="006A1B7A">
        <w:t>HAdVs</w:t>
      </w:r>
      <w:proofErr w:type="spellEnd"/>
      <w:r w:rsidR="00387F26" w:rsidRPr="006A1B7A">
        <w:t xml:space="preserve">, including </w:t>
      </w:r>
      <w:proofErr w:type="spellStart"/>
      <w:r w:rsidR="00387F26" w:rsidRPr="006A1B7A">
        <w:t>HAdV</w:t>
      </w:r>
      <w:proofErr w:type="spellEnd"/>
      <w:r w:rsidR="00387F26" w:rsidRPr="006A1B7A">
        <w:t xml:space="preserve">-C serotypes, are adapted to infect humans, experimental studies have demonstrated </w:t>
      </w:r>
      <w:r w:rsidR="00A00BA6" w:rsidRPr="006A1B7A">
        <w:t>their</w:t>
      </w:r>
      <w:r w:rsidR="00387F26" w:rsidRPr="006A1B7A">
        <w:t xml:space="preserve"> ability to infect and replicate in certain </w:t>
      </w:r>
      <w:r w:rsidR="00CE5394" w:rsidRPr="006A1B7A">
        <w:t>mamma</w:t>
      </w:r>
      <w:r w:rsidR="00387F26" w:rsidRPr="006A1B7A">
        <w:t>ls</w:t>
      </w:r>
      <w:r w:rsidR="0054154F" w:rsidRPr="006A1B7A">
        <w:t xml:space="preserve"> </w:t>
      </w:r>
      <w:r w:rsidR="00A00BA6" w:rsidRPr="006A1B7A">
        <w:t xml:space="preserve">in a dose dependent manner </w:t>
      </w:r>
      <w:r w:rsidR="0093584E" w:rsidRPr="006A1B7A">
        <w:fldChar w:fldCharType="begin"/>
      </w:r>
      <w:r w:rsidR="0093584E" w:rsidRPr="006A1B7A">
        <w:instrText xml:space="preserve"> ADDIN EN.CITE &lt;EndNote&gt;&lt;Cite&gt;&lt;Author&gt;Bertzbach&lt;/Author&gt;&lt;Year&gt;2021&lt;/Year&gt;&lt;RecNum&gt;40&lt;/RecNum&gt;&lt;DisplayText&gt;(Bertzbach et al., 2021)&lt;/DisplayText&gt;&lt;record&gt;&lt;rec-number&gt;40&lt;/rec-number&gt;&lt;foreign-keys&gt;&lt;key app="EN" db-id="r2tztzpvkaxer7e0fa95d9fbvvepswf5sa5s" timestamp="1747620957"&gt;40&lt;/key&gt;&lt;/foreign-keys&gt;&lt;ref-type name="Journal Article"&gt;17&lt;/ref-type&gt;&lt;contributors&gt;&lt;authors&gt;&lt;author&gt;Bertzbach, L. D.&lt;/author&gt;&lt;author&gt;Ip, W. H.&lt;/author&gt;&lt;author&gt;Dobner, T.&lt;/author&gt;&lt;/authors&gt;&lt;/contributors&gt;&lt;auth-address&gt;Leibniz Institute for Experimental Virology (HPI), Martinistr. 52, 20251 Hamburg, Germany.&lt;/auth-address&gt;&lt;titles&gt;&lt;title&gt;Animal models in human adenovirus research&lt;/title&gt;&lt;secondary-title&gt;Biology (Basel)&lt;/secondary-title&gt;&lt;/titles&gt;&lt;periodical&gt;&lt;full-title&gt;Biology (Basel)&lt;/full-title&gt;&lt;/periodical&gt;&lt;volume&gt;10&lt;/volume&gt;&lt;number&gt;12&lt;/number&gt;&lt;edition&gt;2021/12/25&lt;/edition&gt;&lt;keywords&gt;&lt;keyword&gt;(humanized) mice&lt;/keyword&gt;&lt;keyword&gt;Syrian hamsters&lt;/keyword&gt;&lt;keyword&gt;cotton rats&lt;/keyword&gt;&lt;keyword&gt;experimental infection&lt;/keyword&gt;&lt;keyword&gt;human adenovirus (HAdV)&lt;/keyword&gt;&lt;keyword&gt;in vivo model&lt;/keyword&gt;&lt;keyword&gt;pigs&lt;/keyword&gt;&lt;keyword&gt;rabbits&lt;/keyword&gt;&lt;keyword&gt;susceptibility&lt;/keyword&gt;&lt;keyword&gt;tree shrews&lt;/keyword&gt;&lt;/keywords&gt;&lt;dates&gt;&lt;year&gt;2021&lt;/year&gt;&lt;pub-dates&gt;&lt;date&gt;Dec 1&lt;/date&gt;&lt;/pub-dates&gt;&lt;/dates&gt;&lt;isbn&gt;2079-7737 (Print)&amp;#xD;2079-7737&lt;/isbn&gt;&lt;accession-num&gt;34943168&lt;/accession-num&gt;&lt;urls&gt;&lt;/urls&gt;&lt;custom2&gt;PMC8698265&lt;/custom2&gt;&lt;electronic-resource-num&gt;10.3390/biology10121253&lt;/electronic-resource-num&gt;&lt;remote-database-provider&gt;NLM&lt;/remote-database-provider&gt;&lt;language&gt;eng&lt;/language&gt;&lt;/record&gt;&lt;/Cite&gt;&lt;/EndNote&gt;</w:instrText>
      </w:r>
      <w:r w:rsidR="0093584E" w:rsidRPr="006A1B7A">
        <w:fldChar w:fldCharType="separate"/>
      </w:r>
      <w:r w:rsidR="0093584E" w:rsidRPr="006A1B7A">
        <w:rPr>
          <w:noProof/>
        </w:rPr>
        <w:t>(</w:t>
      </w:r>
      <w:hyperlink w:anchor="_ENREF_9" w:tooltip="Bertzbach, 2021 #40" w:history="1">
        <w:r w:rsidR="00FE6BFA" w:rsidRPr="006A1B7A">
          <w:rPr>
            <w:noProof/>
          </w:rPr>
          <w:t xml:space="preserve">Bertzbach </w:t>
        </w:r>
        <w:r w:rsidR="00FE6BFA" w:rsidRPr="000C4B6B">
          <w:rPr>
            <w:noProof/>
          </w:rPr>
          <w:t>et al</w:t>
        </w:r>
        <w:r w:rsidR="00FE6BFA" w:rsidRPr="006A1B7A">
          <w:rPr>
            <w:noProof/>
          </w:rPr>
          <w:t>., 2021</w:t>
        </w:r>
      </w:hyperlink>
      <w:r w:rsidR="0093584E" w:rsidRPr="006A1B7A">
        <w:rPr>
          <w:noProof/>
        </w:rPr>
        <w:t>)</w:t>
      </w:r>
      <w:r w:rsidR="0093584E" w:rsidRPr="006A1B7A">
        <w:fldChar w:fldCharType="end"/>
      </w:r>
      <w:r w:rsidR="00A00BA6" w:rsidRPr="006A1B7A">
        <w:t>. However, infections in animals are considered less likely under natural circumstances and</w:t>
      </w:r>
      <w:r w:rsidRPr="006A1B7A">
        <w:t xml:space="preserve"> no natural infection of non-human hosts ha</w:t>
      </w:r>
      <w:r w:rsidR="0054154F" w:rsidRPr="006A1B7A">
        <w:t>s</w:t>
      </w:r>
      <w:r w:rsidRPr="006A1B7A">
        <w:t xml:space="preserve"> been </w:t>
      </w:r>
      <w:r w:rsidR="001807E8" w:rsidRPr="006A1B7A">
        <w:t>report</w:t>
      </w:r>
      <w:r w:rsidRPr="006A1B7A">
        <w:t>ed</w:t>
      </w:r>
      <w:r w:rsidR="00A00BA6" w:rsidRPr="006A1B7A">
        <w:t xml:space="preserve"> so far</w:t>
      </w:r>
      <w:r w:rsidRPr="006A1B7A">
        <w:t>.</w:t>
      </w:r>
    </w:p>
    <w:p w14:paraId="408ABF55" w14:textId="41214FE2" w:rsidR="00173864" w:rsidRPr="006A1B7A" w:rsidRDefault="004E597E" w:rsidP="00173864">
      <w:pPr>
        <w:pStyle w:val="RARMPparagraph"/>
      </w:pPr>
      <w:r w:rsidRPr="006A1B7A">
        <w:t xml:space="preserve">Transmission of </w:t>
      </w:r>
      <w:proofErr w:type="spellStart"/>
      <w:r w:rsidRPr="006A1B7A">
        <w:t>HAdVs</w:t>
      </w:r>
      <w:proofErr w:type="spellEnd"/>
      <w:r w:rsidRPr="006A1B7A">
        <w:t xml:space="preserve"> from an infected individual is primarily via direct contact with respiratory aerosols, conjunctival secretions or via the faecal-oral route </w:t>
      </w:r>
      <w:r w:rsidR="00A27CB5" w:rsidRPr="006A1B7A">
        <w:fldChar w:fldCharType="begin">
          <w:fldData xml:space="preserve">PEVuZE5vdGU+PENpdGU+PEF1dGhvcj5LaGFuYWw8L0F1dGhvcj48WWVhcj4yMDE4PC9ZZWFyPjxS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</w:fldData>
        </w:fldChar>
      </w:r>
      <w:r w:rsidR="0042066F" w:rsidRPr="006A1B7A">
        <w:instrText xml:space="preserve"> ADDIN EN.CITE </w:instrText>
      </w:r>
      <w:r w:rsidR="0042066F" w:rsidRPr="006A1B7A">
        <w:fldChar w:fldCharType="begin">
          <w:fldData xml:space="preserve">PEVuZE5vdGU+PENpdGU+PEF1dGhvcj5LaGFuYWw8L0F1dGhvcj48WWVhcj4yMDE4PC9ZZWFyPjxS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</w:fldData>
        </w:fldChar>
      </w:r>
      <w:r w:rsidR="0042066F" w:rsidRPr="006A1B7A">
        <w:instrText xml:space="preserve"> ADDIN EN.CITE.DATA </w:instrText>
      </w:r>
      <w:r w:rsidR="0042066F" w:rsidRPr="006A1B7A">
        <w:fldChar w:fldCharType="end"/>
      </w:r>
      <w:r w:rsidR="00A27CB5" w:rsidRPr="006A1B7A">
        <w:fldChar w:fldCharType="separate"/>
      </w:r>
      <w:r w:rsidR="00A27CB5" w:rsidRPr="006A1B7A">
        <w:rPr>
          <w:noProof/>
        </w:rPr>
        <w:t>(</w:t>
      </w:r>
      <w:hyperlink w:anchor="_ENREF_6" w:tooltip="Allard and Vantarakis, 2017 #24" w:history="1">
        <w:r w:rsidR="00FE6BFA" w:rsidRPr="006A1B7A">
          <w:rPr>
            <w:noProof/>
          </w:rPr>
          <w:t>Allard and Vantarakis, 2017</w:t>
        </w:r>
      </w:hyperlink>
      <w:r w:rsidR="00A27CB5" w:rsidRPr="006A1B7A">
        <w:rPr>
          <w:noProof/>
        </w:rPr>
        <w:t xml:space="preserve">; </w:t>
      </w:r>
      <w:hyperlink w:anchor="_ENREF_14" w:tooltip="CDC, 2019 #101" w:history="1">
        <w:r w:rsidR="00FE6BFA" w:rsidRPr="006A1B7A">
          <w:rPr>
            <w:noProof/>
          </w:rPr>
          <w:t>CDC, 2019b</w:t>
        </w:r>
      </w:hyperlink>
      <w:r w:rsidR="00A27CB5" w:rsidRPr="006A1B7A">
        <w:rPr>
          <w:noProof/>
        </w:rPr>
        <w:t xml:space="preserve">; </w:t>
      </w:r>
      <w:hyperlink w:anchor="_ENREF_29" w:tooltip="Gray, 2018 #100" w:history="1">
        <w:r w:rsidR="00FE6BFA" w:rsidRPr="006A1B7A">
          <w:rPr>
            <w:noProof/>
          </w:rPr>
          <w:t>Gray and Erdman, 2018</w:t>
        </w:r>
      </w:hyperlink>
      <w:r w:rsidR="00A27CB5" w:rsidRPr="006A1B7A">
        <w:rPr>
          <w:noProof/>
        </w:rPr>
        <w:t xml:space="preserve">; </w:t>
      </w:r>
      <w:hyperlink w:anchor="_ENREF_41" w:tooltip="Khanal, 2018 #99" w:history="1">
        <w:r w:rsidR="00FE6BFA" w:rsidRPr="006A1B7A">
          <w:rPr>
            <w:noProof/>
          </w:rPr>
          <w:t xml:space="preserve">Khanal </w:t>
        </w:r>
        <w:r w:rsidR="00FE6BFA" w:rsidRPr="000C4B6B">
          <w:rPr>
            <w:noProof/>
          </w:rPr>
          <w:t>et al</w:t>
        </w:r>
        <w:r w:rsidR="00FE6BFA" w:rsidRPr="006A1B7A">
          <w:rPr>
            <w:noProof/>
          </w:rPr>
          <w:t>., 2018</w:t>
        </w:r>
      </w:hyperlink>
      <w:r w:rsidR="00A27CB5" w:rsidRPr="006A1B7A">
        <w:rPr>
          <w:noProof/>
        </w:rPr>
        <w:t xml:space="preserve">; </w:t>
      </w:r>
      <w:hyperlink w:anchor="_ENREF_46" w:tooltip="Leikas, 2023 #5" w:history="1">
        <w:r w:rsidR="00FE6BFA" w:rsidRPr="006A1B7A">
          <w:rPr>
            <w:noProof/>
          </w:rPr>
          <w:t xml:space="preserve">Leikas </w:t>
        </w:r>
        <w:r w:rsidR="00FE6BFA" w:rsidRPr="000C4B6B">
          <w:rPr>
            <w:noProof/>
          </w:rPr>
          <w:t>et al</w:t>
        </w:r>
        <w:r w:rsidR="00FE6BFA" w:rsidRPr="006A1B7A">
          <w:rPr>
            <w:noProof/>
          </w:rPr>
          <w:t>., 2023</w:t>
        </w:r>
      </w:hyperlink>
      <w:r w:rsidR="00A27CB5" w:rsidRPr="006A1B7A">
        <w:rPr>
          <w:noProof/>
        </w:rPr>
        <w:t>)</w:t>
      </w:r>
      <w:r w:rsidR="00A27CB5" w:rsidRPr="006A1B7A">
        <w:fldChar w:fldCharType="end"/>
      </w:r>
      <w:r w:rsidRPr="006A1B7A">
        <w:t xml:space="preserve">. The virus can also be spread indirectly via contact with </w:t>
      </w:r>
      <w:r w:rsidR="00B34D7A" w:rsidRPr="006A1B7A">
        <w:t xml:space="preserve">surfaces or </w:t>
      </w:r>
      <w:r w:rsidRPr="006A1B7A">
        <w:t xml:space="preserve">articles </w:t>
      </w:r>
      <w:r w:rsidR="00B34D7A" w:rsidRPr="006A1B7A">
        <w:t>such as</w:t>
      </w:r>
      <w:r w:rsidRPr="006A1B7A">
        <w:t xml:space="preserve"> handkerchiefs, linens or utensils </w:t>
      </w:r>
      <w:r w:rsidR="00B34D7A" w:rsidRPr="006A1B7A">
        <w:t xml:space="preserve">that have been </w:t>
      </w:r>
      <w:r w:rsidRPr="006A1B7A">
        <w:t xml:space="preserve">contaminated by respiratory discharge from an infected person </w:t>
      </w:r>
      <w:r w:rsidRPr="006A1B7A">
        <w:fldChar w:fldCharType="begin"/>
      </w:r>
      <w:r w:rsidR="0042066F" w:rsidRPr="006A1B7A">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Pr="006A1B7A">
        <w:fldChar w:fldCharType="separate"/>
      </w:r>
      <w:r w:rsidRPr="006A1B7A">
        <w:rPr>
          <w:noProof/>
        </w:rPr>
        <w:t>(</w:t>
      </w:r>
      <w:hyperlink w:anchor="_ENREF_6" w:tooltip="Allard and Vantarakis, 2017 #24" w:history="1">
        <w:r w:rsidR="00FE6BFA" w:rsidRPr="006A1B7A">
          <w:rPr>
            <w:noProof/>
          </w:rPr>
          <w:t>Allard and Vantarakis, 2017</w:t>
        </w:r>
      </w:hyperlink>
      <w:r w:rsidRPr="006A1B7A">
        <w:rPr>
          <w:noProof/>
        </w:rPr>
        <w:t>)</w:t>
      </w:r>
      <w:r w:rsidRPr="006A1B7A">
        <w:fldChar w:fldCharType="end"/>
      </w:r>
      <w:r w:rsidRPr="006A1B7A">
        <w:t>.</w:t>
      </w:r>
      <w:r w:rsidR="002E4E4C" w:rsidRPr="006A1B7A">
        <w:t xml:space="preserve"> According to the </w:t>
      </w:r>
      <w:hyperlink r:id="rId23" w:history="1">
        <w:r w:rsidR="002E4E4C" w:rsidRPr="006A1B7A">
          <w:rPr>
            <w:rStyle w:val="Hyperlink"/>
            <w:color w:val="auto"/>
          </w:rPr>
          <w:t>Pathogen Safety Data Sheet</w:t>
        </w:r>
      </w:hyperlink>
      <w:r w:rsidR="002E4E4C" w:rsidRPr="006A1B7A">
        <w:t xml:space="preserve"> produced by the Public Health Agency of Canada, </w:t>
      </w:r>
      <w:r w:rsidR="00D50C7E" w:rsidRPr="006A1B7A">
        <w:t xml:space="preserve">the infectious dose for </w:t>
      </w:r>
      <w:proofErr w:type="spellStart"/>
      <w:r w:rsidR="001E2B25" w:rsidRPr="006A1B7A">
        <w:t>AdV</w:t>
      </w:r>
      <w:proofErr w:type="spellEnd"/>
      <w:r w:rsidR="00D50C7E" w:rsidRPr="006A1B7A">
        <w:t xml:space="preserve"> serotype 7 is more than 150 viral units, administered as nasal drops, but </w:t>
      </w:r>
      <w:r w:rsidR="002E4E4C" w:rsidRPr="006A1B7A">
        <w:t xml:space="preserve">inhalation of as few as 5 </w:t>
      </w:r>
      <w:proofErr w:type="spellStart"/>
      <w:r w:rsidR="002E4E4C" w:rsidRPr="006A1B7A">
        <w:t>AdV</w:t>
      </w:r>
      <w:proofErr w:type="spellEnd"/>
      <w:r w:rsidR="002E4E4C" w:rsidRPr="006A1B7A">
        <w:t xml:space="preserve"> particles can cause disease in susceptible individuals </w:t>
      </w:r>
      <w:r w:rsidR="002E4E4C" w:rsidRPr="006A1B7A">
        <w:fldChar w:fldCharType="begin"/>
      </w:r>
      <w:r w:rsidR="002E4E4C" w:rsidRPr="006A1B7A">
        <w:instrText xml:space="preserve"> ADDIN EN.CITE &lt;EndNote&gt;&lt;Cite&gt;&lt;Author&gt;Musher&lt;/Author&gt;&lt;Year&gt;2003&lt;/Year&gt;&lt;RecNum&gt;47&lt;/RecNum&gt;&lt;DisplayText&gt;(Musher, 2003)&lt;/DisplayText&gt;&lt;record&gt;&lt;rec-number&gt;47&lt;/rec-number&gt;&lt;foreign-keys&gt;&lt;key app="EN" db-id="r2tztzpvkaxer7e0fa95d9fbvvepswf5sa5s" timestamp="1750301255"&gt;47&lt;/key&gt;&lt;/foreign-keys&gt;&lt;ref-type name="Journal Article"&gt;17&lt;/ref-type&gt;&lt;contributors&gt;&lt;authors&gt;&lt;author&gt;Musher, D. M.&lt;/author&gt;&lt;/authors&gt;&lt;/contributors&gt;&lt;auth-address&gt;Medical Service, Infectious Disease Section, Veterans Affairs Medical Center, and the Department of Medicine, Baylor College of Medicine, Houston, USA.&lt;/auth-address&gt;&lt;titles&gt;&lt;title&gt;How contagious are common respiratory tract infections?&lt;/title&gt;&lt;secondary-title&gt;N Engl J Med&lt;/secondary-title&gt;&lt;/titles&gt;&lt;periodical&gt;&lt;full-title&gt;N Engl J Med&lt;/full-title&gt;&lt;/periodical&gt;&lt;pages&gt;1256-66&lt;/pages&gt;&lt;volume&gt;348&lt;/volume&gt;&lt;number&gt;13&lt;/number&gt;&lt;edition&gt;2003/03/28&lt;/edition&gt;&lt;keywords&gt;&lt;keyword&gt;Adenoviridae/pathogenicity&lt;/keyword&gt;&lt;keyword&gt;Bacterial Infections/*transmission&lt;/keyword&gt;&lt;keyword&gt;Humans&lt;/keyword&gt;&lt;keyword&gt;Mycobacterium tuberculosis/pathogenicity&lt;/keyword&gt;&lt;keyword&gt;Neisseria meningitidis/pathogenicity&lt;/keyword&gt;&lt;keyword&gt;Orthomyxoviridae/pathogenicity&lt;/keyword&gt;&lt;keyword&gt;Respiratory Syncytial Viruses/pathogenicity&lt;/keyword&gt;&lt;keyword&gt;Respiratory Tract Infections/*transmission&lt;/keyword&gt;&lt;keyword&gt;Rhinovirus/pathogenicity&lt;/keyword&gt;&lt;keyword&gt;Streptococcus pneumoniae/pathogenicity&lt;/keyword&gt;&lt;keyword&gt;Streptococcus pyogenes/pathogenicity&lt;/keyword&gt;&lt;keyword&gt;Virulence&lt;/keyword&gt;&lt;keyword&gt;Virus Diseases/*transmission&lt;/keyword&gt;&lt;/keywords&gt;&lt;dates&gt;&lt;year&gt;2003&lt;/year&gt;&lt;pub-dates&gt;&lt;date&gt;Mar 27&lt;/date&gt;&lt;/pub-dates&gt;&lt;/dates&gt;&lt;isbn&gt;0028-4793&lt;/isbn&gt;&lt;accession-num&gt;12660390&lt;/accession-num&gt;&lt;urls&gt;&lt;/urls&gt;&lt;electronic-resource-num&gt;10.1056/NEJMra021771&lt;/electronic-resource-num&gt;&lt;remote-database-provider&gt;NLM&lt;/remote-database-provider&gt;&lt;language&gt;eng&lt;/language&gt;&lt;/record&gt;&lt;/Cite&gt;&lt;/EndNote&gt;</w:instrText>
      </w:r>
      <w:r w:rsidR="002E4E4C" w:rsidRPr="006A1B7A">
        <w:fldChar w:fldCharType="separate"/>
      </w:r>
      <w:r w:rsidR="002E4E4C" w:rsidRPr="006A1B7A">
        <w:rPr>
          <w:noProof/>
        </w:rPr>
        <w:t>(</w:t>
      </w:r>
      <w:hyperlink w:anchor="_ENREF_55" w:tooltip="Musher, 2003 #47" w:history="1">
        <w:r w:rsidR="00FE6BFA" w:rsidRPr="006A1B7A">
          <w:rPr>
            <w:noProof/>
          </w:rPr>
          <w:t>Musher, 2003</w:t>
        </w:r>
      </w:hyperlink>
      <w:r w:rsidR="002E4E4C" w:rsidRPr="006A1B7A">
        <w:rPr>
          <w:noProof/>
        </w:rPr>
        <w:t>)</w:t>
      </w:r>
      <w:r w:rsidR="002E4E4C" w:rsidRPr="006A1B7A">
        <w:fldChar w:fldCharType="end"/>
      </w:r>
      <w:r w:rsidR="00D50C7E" w:rsidRPr="006A1B7A">
        <w:t>.</w:t>
      </w:r>
    </w:p>
    <w:p w14:paraId="2010989A" w14:textId="0C1E5FA3" w:rsidR="00C206B5" w:rsidRPr="006A1B7A" w:rsidRDefault="00173864" w:rsidP="00173864">
      <w:pPr>
        <w:pStyle w:val="Sectionheading3"/>
      </w:pPr>
      <w:r w:rsidRPr="006A1B7A">
        <w:t xml:space="preserve">Bio-distribution and </w:t>
      </w:r>
      <w:r w:rsidR="00125921" w:rsidRPr="006A1B7A">
        <w:t>shedding</w:t>
      </w:r>
    </w:p>
    <w:p w14:paraId="4AA4B761" w14:textId="2C52556A" w:rsidR="00125921" w:rsidRPr="006A1B7A" w:rsidRDefault="00787D99" w:rsidP="00125921">
      <w:pPr>
        <w:pStyle w:val="RARMPparagraph"/>
      </w:pPr>
      <w:r w:rsidRPr="006A1B7A">
        <w:t xml:space="preserve">The predominant natural tropism of </w:t>
      </w:r>
      <w:proofErr w:type="spellStart"/>
      <w:r w:rsidRPr="006A1B7A">
        <w:t>HAdV</w:t>
      </w:r>
      <w:proofErr w:type="spellEnd"/>
      <w:r w:rsidRPr="006A1B7A">
        <w:t xml:space="preserve">-C is the respiratory tract and it causes a significant proportion of acute respiratory tract infections in children </w:t>
      </w:r>
      <w:r w:rsidR="00FE71BB" w:rsidRPr="006A1B7A">
        <w:fldChar w:fldCharType="begin"/>
      </w:r>
      <w:r w:rsidR="00FE71BB" w:rsidRPr="006A1B7A">
        <w:instrText xml:space="preserve"> ADDIN EN.CITE &lt;EndNote&gt;&lt;Cite&gt;&lt;Author&gt;Mennechet&lt;/Author&gt;&lt;Year&gt;2019&lt;/Year&gt;&lt;RecNum&gt;17&lt;/RecNum&gt;&lt;DisplayText&gt;(Mennechet et al., 2019)&lt;/DisplayText&gt;&lt;record&gt;&lt;rec-number&gt;17&lt;/rec-number&gt;&lt;foreign-keys&gt;&lt;key app="EN" db-id="r2tztzpvkaxer7e0fa95d9fbvvepswf5sa5s" timestamp="1741824477"&gt;17&lt;/key&gt;&lt;/foreign-keys&gt;&lt;ref-type name="Journal Article"&gt;17&lt;/ref-type&gt;&lt;contributors&gt;&lt;authors&gt;&lt;author&gt;Mennechet, Franck J. D.&lt;/author&gt;&lt;author&gt;Paris, Océane&lt;/author&gt;&lt;author&gt;Ouoba, Aline Raissa&lt;/author&gt;&lt;author&gt;Salazar Arenas, Sofia&lt;/author&gt;&lt;author&gt;Sirima, Sodiomon B.&lt;/author&gt;&lt;author&gt;Takoudjou Dzomo, Guy R.&lt;/author&gt;&lt;author&gt;Diarra, Amidou&lt;/author&gt;&lt;author&gt;Traore, Isidore T.&lt;/author&gt;&lt;author&gt;Kania, Dramane&lt;/author&gt;&lt;author&gt;Eichholz, Karsten&lt;/author&gt;&lt;author&gt;Weaver, Eric A.&lt;/author&gt;&lt;author&gt;Tuaillon, Edouard&lt;/author&gt;&lt;author&gt;Kremer, Eric J.&lt;/author&gt;&lt;/authors&gt;&lt;/contributors&gt;&lt;titles&gt;&lt;title&gt;A review of 65 years of human adenovirus seroprevalence&lt;/title&gt;&lt;secondary-title&gt;Expert Review of Vaccines&lt;/secondary-title&gt;&lt;/titles&gt;&lt;periodical&gt;&lt;full-title&gt;Expert Review of Vaccines&lt;/full-title&gt;&lt;/periodical&gt;&lt;pages&gt;597-613&lt;/pages&gt;&lt;volume&gt;18&lt;/volume&gt;&lt;number&gt;6&lt;/number&gt;&lt;dates&gt;&lt;year&gt;2019&lt;/year&gt;&lt;pub-dates&gt;&lt;date&gt;2019/06/03&lt;/date&gt;&lt;/pub-dates&gt;&lt;/dates&gt;&lt;publisher&gt;Taylor &amp;amp; Francis&lt;/publisher&gt;&lt;isbn&gt;1476-0584&lt;/isbn&gt;&lt;urls&gt;&lt;related-urls&gt;&lt;url&gt;https://doi.org/10.1080/14760584.2019.1588113&lt;/url&gt;&lt;/related-urls&gt;&lt;/urls&gt;&lt;electronic-resource-num&gt;10.1080/14760584.2019.1588113&lt;/electronic-resource-num&gt;&lt;/record&gt;&lt;/Cite&gt;&lt;/EndNote&gt;</w:instrText>
      </w:r>
      <w:r w:rsidR="00FE71BB" w:rsidRPr="006A1B7A">
        <w:fldChar w:fldCharType="separate"/>
      </w:r>
      <w:r w:rsidR="00FE71BB" w:rsidRPr="006A1B7A">
        <w:rPr>
          <w:noProof/>
        </w:rPr>
        <w:t>(</w:t>
      </w:r>
      <w:hyperlink w:anchor="_ENREF_54" w:tooltip="Mennechet, 2019 #17" w:history="1">
        <w:r w:rsidR="00FE6BFA" w:rsidRPr="006A1B7A">
          <w:rPr>
            <w:noProof/>
          </w:rPr>
          <w:t xml:space="preserve">Mennechet </w:t>
        </w:r>
        <w:r w:rsidR="00FE6BFA" w:rsidRPr="000C4B6B">
          <w:rPr>
            <w:noProof/>
          </w:rPr>
          <w:t>et al</w:t>
        </w:r>
        <w:r w:rsidR="00FE6BFA" w:rsidRPr="006A1B7A">
          <w:rPr>
            <w:noProof/>
          </w:rPr>
          <w:t>., 2019</w:t>
        </w:r>
      </w:hyperlink>
      <w:r w:rsidR="00FE71BB" w:rsidRPr="006A1B7A">
        <w:rPr>
          <w:noProof/>
        </w:rPr>
        <w:t>)</w:t>
      </w:r>
      <w:r w:rsidR="00FE71BB" w:rsidRPr="006A1B7A">
        <w:fldChar w:fldCharType="end"/>
      </w:r>
      <w:r w:rsidRPr="006A1B7A">
        <w:t xml:space="preserve">. Following natural </w:t>
      </w:r>
      <w:proofErr w:type="spellStart"/>
      <w:r w:rsidRPr="006A1B7A">
        <w:t>HAdV</w:t>
      </w:r>
      <w:proofErr w:type="spellEnd"/>
      <w:r w:rsidRPr="006A1B7A">
        <w:t xml:space="preserve"> infection, virus particles are shed via respiratory secretions or in the faeces. Respiratory infections generate the highest viral load early post-infection with residual virus remaining for up to 2</w:t>
      </w:r>
      <w:r w:rsidR="00FC6438" w:rsidRPr="006A1B7A">
        <w:t> </w:t>
      </w:r>
      <w:r w:rsidRPr="006A1B7A">
        <w:t xml:space="preserve">months post-infection </w:t>
      </w:r>
      <w:r w:rsidRPr="006A1B7A">
        <w:fldChar w:fldCharType="begin"/>
      </w:r>
      <w:r w:rsidRPr="006A1B7A">
        <w:instrText xml:space="preserve"> ADDIN EN.CITE &lt;EndNote&gt;&lt;Cite&gt;&lt;Author&gt;Huh&lt;/Author&gt;&lt;Year&gt;2019&lt;/Year&gt;&lt;RecNum&gt;102&lt;/RecNum&gt;&lt;DisplayText&gt;(Huh et al., 2019)&lt;/DisplayText&gt;&lt;record&gt;&lt;rec-number&gt;102&lt;/rec-number&gt;&lt;foreign-keys&gt;&lt;key app="EN" db-id="verwe2fxj5fev7epfz8xtdvez025feseze0z" timestamp="1733275116"&gt;102&lt;/key&gt;&lt;/foreign-keys&gt;&lt;ref-type name="Journal Article"&gt;17&lt;/ref-type&gt;&lt;contributors&gt;&lt;authors&gt;&lt;author&gt;Huh, Kyungmin&lt;/author&gt;&lt;author&gt;Kim, Inseon&lt;/author&gt;&lt;author&gt;Jung, Jaehun&lt;/author&gt;&lt;author&gt;Lee, Ji Eun&lt;/author&gt;&lt;author&gt;Jhun, Byung Woo&lt;/author&gt;&lt;author&gt;Gu, Se Hun&lt;/author&gt;&lt;author&gt;Song, Dong Hyun&lt;/author&gt;&lt;author&gt;Lee, Eun Young&lt;/author&gt;&lt;author&gt;Jeong, Ho Jung&lt;/author&gt;&lt;author&gt;Yoo, Hongseok&lt;/author&gt;&lt;/authors&gt;&lt;/contributors&gt;&lt;titles&gt;&lt;title&gt;Prolonged shedding of type 55 human adenovirus in immunocompetent adults with adenoviral respiratory infections&lt;/title&gt;&lt;secondary-title&gt;European Journal of Clinical Microbiology &amp;amp; Infectious Diseases&lt;/secondary-title&gt;&lt;/titles&gt;&lt;periodical&gt;&lt;full-title&gt;European Journal of Clinical Microbiology &amp;amp; Infectious Diseases&lt;/full-title&gt;&lt;/periodical&gt;&lt;pages&gt;793-800&lt;/pages&gt;&lt;volume&gt;38&lt;/volume&gt;&lt;number&gt;4&lt;/number&gt;&lt;dates&gt;&lt;year&gt;2019&lt;/year&gt;&lt;pub-dates&gt;&lt;date&gt;2019/04/01&lt;/date&gt;&lt;/pub-dates&gt;&lt;/dates&gt;&lt;isbn&gt;1435-4373&lt;/isbn&gt;&lt;urls&gt;&lt;related-urls&gt;&lt;url&gt;https://doi.org/10.1007/s10096-019-03471-9&lt;/url&gt;&lt;/related-urls&gt;&lt;/urls&gt;&lt;electronic-resource-num&gt;10.1007/s10096-019-03471-9&lt;/electronic-resource-num&gt;&lt;/record&gt;&lt;/Cite&gt;&lt;/EndNote&gt;</w:instrText>
      </w:r>
      <w:r w:rsidRPr="006A1B7A">
        <w:fldChar w:fldCharType="separate"/>
      </w:r>
      <w:r w:rsidRPr="006A1B7A">
        <w:t>(</w:t>
      </w:r>
      <w:hyperlink w:anchor="_ENREF_36" w:tooltip="Huh, 2019 #102" w:history="1">
        <w:r w:rsidR="00FE6BFA" w:rsidRPr="006A1B7A">
          <w:t xml:space="preserve">Huh </w:t>
        </w:r>
        <w:r w:rsidR="00FE6BFA" w:rsidRPr="000C4B6B">
          <w:t>et al</w:t>
        </w:r>
        <w:r w:rsidR="00FE6BFA" w:rsidRPr="006A1B7A">
          <w:t>., 2019</w:t>
        </w:r>
      </w:hyperlink>
      <w:r w:rsidRPr="006A1B7A">
        <w:t>)</w:t>
      </w:r>
      <w:r w:rsidRPr="006A1B7A">
        <w:fldChar w:fldCharType="end"/>
      </w:r>
      <w:r w:rsidRPr="006A1B7A">
        <w:t xml:space="preserve">. The ease of transmission of </w:t>
      </w:r>
      <w:proofErr w:type="spellStart"/>
      <w:r w:rsidRPr="006A1B7A">
        <w:t>HAdV</w:t>
      </w:r>
      <w:proofErr w:type="spellEnd"/>
      <w:r w:rsidRPr="006A1B7A">
        <w:t xml:space="preserve"> is thought to be facilitated by very high levels </w:t>
      </w:r>
      <w:r w:rsidR="00614441" w:rsidRPr="006A1B7A">
        <w:t>(100,000-1,000,000/m</w:t>
      </w:r>
      <w:r w:rsidR="00063D25" w:rsidRPr="006A1B7A">
        <w:t>L</w:t>
      </w:r>
      <w:r w:rsidR="00614441" w:rsidRPr="006A1B7A">
        <w:t xml:space="preserve">) </w:t>
      </w:r>
      <w:r w:rsidRPr="006A1B7A">
        <w:t xml:space="preserve">of viral particles shed into sputum or oral secretions of the infected person </w:t>
      </w:r>
      <w:r w:rsidRPr="006A1B7A">
        <w:fldChar w:fldCharType="begin"/>
      </w:r>
      <w:r w:rsidR="0042066F" w:rsidRPr="006A1B7A">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Pr="006A1B7A">
        <w:fldChar w:fldCharType="separate"/>
      </w:r>
      <w:r w:rsidRPr="006A1B7A">
        <w:rPr>
          <w:noProof/>
        </w:rPr>
        <w:t>(</w:t>
      </w:r>
      <w:hyperlink w:anchor="_ENREF_6" w:tooltip="Allard and Vantarakis, 2017 #24" w:history="1">
        <w:r w:rsidR="00FE6BFA" w:rsidRPr="006A1B7A">
          <w:rPr>
            <w:noProof/>
          </w:rPr>
          <w:t>Allard and Vantarakis, 2017</w:t>
        </w:r>
      </w:hyperlink>
      <w:r w:rsidRPr="006A1B7A">
        <w:rPr>
          <w:noProof/>
        </w:rPr>
        <w:t>)</w:t>
      </w:r>
      <w:r w:rsidRPr="006A1B7A">
        <w:fldChar w:fldCharType="end"/>
      </w:r>
      <w:r w:rsidRPr="006A1B7A">
        <w:t>.</w:t>
      </w:r>
    </w:p>
    <w:p w14:paraId="71E1D5DE" w14:textId="3AF0D38E" w:rsidR="00787D99" w:rsidRPr="006A1B7A" w:rsidRDefault="00787D99" w:rsidP="00125921">
      <w:pPr>
        <w:pStyle w:val="RARMPparagraph"/>
      </w:pPr>
      <w:proofErr w:type="spellStart"/>
      <w:r w:rsidRPr="006A1B7A">
        <w:lastRenderedPageBreak/>
        <w:t>HAdV</w:t>
      </w:r>
      <w:proofErr w:type="spellEnd"/>
      <w:r w:rsidRPr="006A1B7A">
        <w:t xml:space="preserve"> shedding was also evaluated in faecal and oral swabs after oral administration of a live vaccine containing the HAdV-E4 and HAdV-B7 serotypes. Over 50% of the vaccine recipients tested positive for </w:t>
      </w:r>
      <w:proofErr w:type="spellStart"/>
      <w:r w:rsidRPr="006A1B7A">
        <w:t>AdV</w:t>
      </w:r>
      <w:proofErr w:type="spellEnd"/>
      <w:r w:rsidRPr="006A1B7A">
        <w:t xml:space="preserve"> faecal shedding between 7-28 days following vaccination. No faecal shedding was detected after 28 days following vaccination or at any time point in throat swabs </w:t>
      </w:r>
      <w:r w:rsidRPr="006A1B7A">
        <w:fldChar w:fldCharType="begin"/>
      </w:r>
      <w:r w:rsidR="0042066F" w:rsidRPr="006A1B7A">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Pr="006A1B7A">
        <w:fldChar w:fldCharType="separate"/>
      </w:r>
      <w:r w:rsidRPr="006A1B7A">
        <w:rPr>
          <w:noProof/>
        </w:rPr>
        <w:t>(</w:t>
      </w:r>
      <w:hyperlink w:anchor="_ENREF_6" w:tooltip="Allard and Vantarakis, 2017 #24" w:history="1">
        <w:r w:rsidR="00FE6BFA" w:rsidRPr="006A1B7A">
          <w:rPr>
            <w:noProof/>
          </w:rPr>
          <w:t>Allard and Vantarakis, 2017</w:t>
        </w:r>
      </w:hyperlink>
      <w:r w:rsidRPr="006A1B7A">
        <w:rPr>
          <w:noProof/>
        </w:rPr>
        <w:t>)</w:t>
      </w:r>
      <w:r w:rsidRPr="006A1B7A">
        <w:fldChar w:fldCharType="end"/>
      </w:r>
      <w:r w:rsidRPr="006A1B7A">
        <w:t>.</w:t>
      </w:r>
    </w:p>
    <w:p w14:paraId="7A1B408E" w14:textId="77777777" w:rsidR="00173864" w:rsidRPr="005B6E79" w:rsidRDefault="00173864" w:rsidP="00173864">
      <w:pPr>
        <w:pStyle w:val="Sectionheading3"/>
      </w:pPr>
      <w:bookmarkStart w:id="45" w:name="_Ref193119829"/>
      <w:r w:rsidRPr="005B6E79">
        <w:t>Prevalence</w:t>
      </w:r>
      <w:bookmarkEnd w:id="45"/>
    </w:p>
    <w:p w14:paraId="1C725A1B" w14:textId="228B38EA" w:rsidR="00125921" w:rsidRPr="005B6E79" w:rsidRDefault="00787D99" w:rsidP="00125921">
      <w:pPr>
        <w:pStyle w:val="RARMPparagraph"/>
      </w:pPr>
      <w:r w:rsidRPr="005B6E79">
        <w:t>An estimation of the seropreval</w:t>
      </w:r>
      <w:r w:rsidR="00A95DA9" w:rsidRPr="005B6E79">
        <w:t>e</w:t>
      </w:r>
      <w:r w:rsidRPr="005B6E79">
        <w:t xml:space="preserve">nce of HAdV-E4, -C5, -D26 and -B35 (serotypes commonly tested in clinics) is shown in Figure 5, based on approximately 30 studies published over the 20 years </w:t>
      </w:r>
      <w:r w:rsidR="00FE71BB" w:rsidRPr="005B6E79">
        <w:fldChar w:fldCharType="begin"/>
      </w:r>
      <w:r w:rsidR="00FE71BB" w:rsidRPr="005B6E79">
        <w:instrText xml:space="preserve"> ADDIN EN.CITE &lt;EndNote&gt;&lt;Cite&gt;&lt;Author&gt;Mennechet&lt;/Author&gt;&lt;Year&gt;2019&lt;/Year&gt;&lt;RecNum&gt;17&lt;/RecNum&gt;&lt;DisplayText&gt;(Mennechet et al., 2019)&lt;/DisplayText&gt;&lt;record&gt;&lt;rec-number&gt;17&lt;/rec-number&gt;&lt;foreign-keys&gt;&lt;key app="EN" db-id="r2tztzpvkaxer7e0fa95d9fbvvepswf5sa5s" timestamp="1741824477"&gt;17&lt;/key&gt;&lt;/foreign-keys&gt;&lt;ref-type name="Journal Article"&gt;17&lt;/ref-type&gt;&lt;contributors&gt;&lt;authors&gt;&lt;author&gt;Mennechet, Franck J. D.&lt;/author&gt;&lt;author&gt;Paris, Océane&lt;/author&gt;&lt;author&gt;Ouoba, Aline Raissa&lt;/author&gt;&lt;author&gt;Salazar Arenas, Sofia&lt;/author&gt;&lt;author&gt;Sirima, Sodiomon B.&lt;/author&gt;&lt;author&gt;Takoudjou Dzomo, Guy R.&lt;/author&gt;&lt;author&gt;Diarra, Amidou&lt;/author&gt;&lt;author&gt;Traore, Isidore T.&lt;/author&gt;&lt;author&gt;Kania, Dramane&lt;/author&gt;&lt;author&gt;Eichholz, Karsten&lt;/author&gt;&lt;author&gt;Weaver, Eric A.&lt;/author&gt;&lt;author&gt;Tuaillon, Edouard&lt;/author&gt;&lt;author&gt;Kremer, Eric J.&lt;/author&gt;&lt;/authors&gt;&lt;/contributors&gt;&lt;titles&gt;&lt;title&gt;A review of 65 years of human adenovirus seroprevalence&lt;/title&gt;&lt;secondary-title&gt;Expert Review of Vaccines&lt;/secondary-title&gt;&lt;/titles&gt;&lt;periodical&gt;&lt;full-title&gt;Expert Review of Vaccines&lt;/full-title&gt;&lt;/periodical&gt;&lt;pages&gt;597-613&lt;/pages&gt;&lt;volume&gt;18&lt;/volume&gt;&lt;number&gt;6&lt;/number&gt;&lt;dates&gt;&lt;year&gt;2019&lt;/year&gt;&lt;pub-dates&gt;&lt;date&gt;2019/06/03&lt;/date&gt;&lt;/pub-dates&gt;&lt;/dates&gt;&lt;publisher&gt;Taylor &amp;amp; Francis&lt;/publisher&gt;&lt;isbn&gt;1476-0584&lt;/isbn&gt;&lt;urls&gt;&lt;related-urls&gt;&lt;url&gt;https://doi.org/10.1080/14760584.2019.1588113&lt;/url&gt;&lt;/related-urls&gt;&lt;/urls&gt;&lt;electronic-resource-num&gt;10.1080/14760584.2019.1588113&lt;/electronic-resource-num&gt;&lt;/record&gt;&lt;/Cite&gt;&lt;/EndNote&gt;</w:instrText>
      </w:r>
      <w:r w:rsidR="00FE71BB" w:rsidRPr="005B6E79">
        <w:fldChar w:fldCharType="separate"/>
      </w:r>
      <w:r w:rsidR="00FE71BB" w:rsidRPr="005B6E79">
        <w:rPr>
          <w:noProof/>
        </w:rPr>
        <w:t>(</w:t>
      </w:r>
      <w:hyperlink w:anchor="_ENREF_54" w:tooltip="Mennechet, 2019 #17" w:history="1">
        <w:r w:rsidR="00FE6BFA" w:rsidRPr="005B6E79">
          <w:rPr>
            <w:noProof/>
          </w:rPr>
          <w:t xml:space="preserve">Mennechet </w:t>
        </w:r>
        <w:r w:rsidR="00FE6BFA" w:rsidRPr="000C4B6B">
          <w:rPr>
            <w:noProof/>
          </w:rPr>
          <w:t>et al</w:t>
        </w:r>
        <w:r w:rsidR="00FE6BFA" w:rsidRPr="005B6E79">
          <w:rPr>
            <w:noProof/>
          </w:rPr>
          <w:t>., 2019</w:t>
        </w:r>
      </w:hyperlink>
      <w:r w:rsidR="00FE71BB" w:rsidRPr="005B6E79">
        <w:rPr>
          <w:noProof/>
        </w:rPr>
        <w:t>)</w:t>
      </w:r>
      <w:r w:rsidR="00FE71BB" w:rsidRPr="005B6E79">
        <w:fldChar w:fldCharType="end"/>
      </w:r>
      <w:r w:rsidRPr="005B6E79">
        <w:t xml:space="preserve">. HAdV-C5 is </w:t>
      </w:r>
      <w:bookmarkStart w:id="46" w:name="_Hlk198303445"/>
      <w:r w:rsidRPr="005B6E79">
        <w:t xml:space="preserve">the most widely reported and has the highest </w:t>
      </w:r>
      <w:bookmarkStart w:id="47" w:name="_Hlk198303210"/>
      <w:r w:rsidRPr="005B6E79">
        <w:t>seropreval</w:t>
      </w:r>
      <w:r w:rsidR="00A95DA9" w:rsidRPr="005B6E79">
        <w:t>e</w:t>
      </w:r>
      <w:r w:rsidRPr="005B6E79">
        <w:t>nce</w:t>
      </w:r>
      <w:bookmarkEnd w:id="47"/>
      <w:r w:rsidRPr="005B6E79">
        <w:t xml:space="preserve"> globally</w:t>
      </w:r>
      <w:bookmarkEnd w:id="46"/>
      <w:r w:rsidRPr="005B6E79">
        <w:t>.</w:t>
      </w:r>
    </w:p>
    <w:p w14:paraId="41007FFF" w14:textId="345ABE51" w:rsidR="00787D99" w:rsidRPr="005B6E79" w:rsidRDefault="00787D99" w:rsidP="00125921">
      <w:pPr>
        <w:pStyle w:val="RARMPparagraph"/>
      </w:pPr>
      <w:r w:rsidRPr="005B6E79">
        <w:t>In Australia, the Laboratory Virology and Serology (</w:t>
      </w:r>
      <w:proofErr w:type="spellStart"/>
      <w:r w:rsidRPr="005B6E79">
        <w:t>LabVISE</w:t>
      </w:r>
      <w:proofErr w:type="spellEnd"/>
      <w:r w:rsidRPr="005B6E79">
        <w:t>) reports from the Department of Health and Aged Care (1991-2000) showed an average of about 1</w:t>
      </w:r>
      <w:r w:rsidR="00DE6D62" w:rsidRPr="005B6E79">
        <w:t>,</w:t>
      </w:r>
      <w:r w:rsidRPr="005B6E79">
        <w:t xml:space="preserve">400 reported cases of </w:t>
      </w:r>
      <w:proofErr w:type="spellStart"/>
      <w:r w:rsidR="00DE6D62" w:rsidRPr="005B6E79">
        <w:t>AdV</w:t>
      </w:r>
      <w:proofErr w:type="spellEnd"/>
      <w:r w:rsidR="00DE6D62" w:rsidRPr="005B6E79">
        <w:t xml:space="preserve"> </w:t>
      </w:r>
      <w:r w:rsidRPr="005B6E79">
        <w:t>infection per year over 10 years</w:t>
      </w:r>
      <w:r w:rsidR="00EA5214" w:rsidRPr="005B6E79">
        <w:t xml:space="preserve"> </w:t>
      </w:r>
      <w:r w:rsidRPr="005B6E79">
        <w:fldChar w:fldCharType="begin"/>
      </w:r>
      <w:r w:rsidRPr="005B6E79">
        <w:instrText xml:space="preserve"> ADDIN EN.CITE &lt;EndNote&gt;&lt;Cite&gt;&lt;Author&gt;Spencer&lt;/Author&gt;&lt;Year&gt;2002&lt;/Year&gt;&lt;RecNum&gt;103&lt;/RecNum&gt;&lt;DisplayText&gt;(Spencer, 2002)&lt;/DisplayText&gt;&lt;record&gt;&lt;rec-number&gt;103&lt;/rec-number&gt;&lt;foreign-keys&gt;&lt;key app="EN" db-id="verwe2fxj5fev7epfz8xtdvez025feseze0z" timestamp="1733275116"&gt;103&lt;/key&gt;&lt;/foreign-keys&gt;&lt;ref-type name="Journal Article"&gt;17&lt;/ref-type&gt;&lt;contributors&gt;&lt;authors&gt;&lt;author&gt;Spencer, J.; Roche, P.; Lin, M., Milton, A., Blumer, C.; Miller, M.; Hawker, L.; Hurtado, P.&lt;/author&gt;&lt;/authors&gt;&lt;/contributors&gt;&lt;titles&gt;&lt;title&gt;Communicable Disease Intelligence (Quarterly Report)&lt;/title&gt;&lt;secondary-title&gt;Department of Health Australia&lt;/secondary-title&gt;&lt;/titles&gt;&lt;periodical&gt;&lt;full-title&gt;Department of Health Australia&lt;/full-title&gt;&lt;/periodical&gt;&lt;pages&gt;344&lt;/pages&gt;&lt;volume&gt;26&lt;/volume&gt;&lt;number&gt;3&lt;/number&gt;&lt;dates&gt;&lt;year&gt;2002&lt;/year&gt;&lt;/dates&gt;&lt;urls&gt;&lt;/urls&gt;&lt;/record&gt;&lt;/Cite&gt;&lt;/EndNote&gt;</w:instrText>
      </w:r>
      <w:r w:rsidRPr="005B6E79">
        <w:fldChar w:fldCharType="separate"/>
      </w:r>
      <w:r w:rsidRPr="005B6E79">
        <w:t>(</w:t>
      </w:r>
      <w:hyperlink w:anchor="_ENREF_78" w:tooltip="Spencer, 2002 #103" w:history="1">
        <w:r w:rsidR="00FE6BFA" w:rsidRPr="005B6E79">
          <w:t>Spencer, 2002</w:t>
        </w:r>
      </w:hyperlink>
      <w:r w:rsidRPr="005B6E79">
        <w:t>)</w:t>
      </w:r>
      <w:r w:rsidRPr="005B6E79">
        <w:fldChar w:fldCharType="end"/>
      </w:r>
      <w:r w:rsidRPr="005B6E79">
        <w:t xml:space="preserve">. </w:t>
      </w:r>
      <w:r w:rsidR="00EA5214" w:rsidRPr="005B6E79">
        <w:t xml:space="preserve">From 1 January to 20 May 2023, New South Wales registered 5,724 cases of </w:t>
      </w:r>
      <w:proofErr w:type="spellStart"/>
      <w:r w:rsidR="00EA5214" w:rsidRPr="005B6E79">
        <w:t>HAdV</w:t>
      </w:r>
      <w:proofErr w:type="spellEnd"/>
      <w:r w:rsidR="00EA5214" w:rsidRPr="005B6E79">
        <w:t xml:space="preserve"> infections</w:t>
      </w:r>
      <w:r w:rsidR="007818EF" w:rsidRPr="005B6E79">
        <w:t xml:space="preserve"> </w:t>
      </w:r>
      <w:r w:rsidR="007818EF" w:rsidRPr="005B6E79">
        <w:fldChar w:fldCharType="begin"/>
      </w:r>
      <w:r w:rsidR="007818EF" w:rsidRPr="005B6E79">
        <w:instrText xml:space="preserve"> ADDIN EN.CITE &lt;EndNote&gt;&lt;Cite&gt;&lt;Author&gt;NSW Health&lt;/Author&gt;&lt;Year&gt;2023&lt;/Year&gt;&lt;RecNum&gt;23&lt;/RecNum&gt;&lt;DisplayText&gt;(NSW Health, 2023)&lt;/DisplayText&gt;&lt;record&gt;&lt;rec-number&gt;23&lt;/rec-number&gt;&lt;foreign-keys&gt;&lt;key app="EN" db-id="r2tztzpvkaxer7e0fa95d9fbvvepswf5sa5s" timestamp="1741930226"&gt;23&lt;/key&gt;&lt;/foreign-keys&gt;&lt;ref-type name="Web Page"&gt;12&lt;/ref-type&gt;&lt;contributors&gt;&lt;authors&gt;&lt;author&gt;NSW Health, &lt;/author&gt;&lt;/authors&gt;&lt;/contributors&gt;&lt;titles&gt;&lt;title&gt;Respiratory surveillance reports&lt;/title&gt;&lt;/titles&gt;&lt;number&gt;05 June 2023&lt;/number&gt;&lt;dates&gt;&lt;year&gt;2023&lt;/year&gt;&lt;/dates&gt;&lt;urls&gt;&lt;related-urls&gt;&lt;url&gt;https://www.health.nsw.gov.au/Infectious/covid-19/Documents/weekly-covid-overview-20230520.pdf&lt;/url&gt;&lt;/related-urls&gt;&lt;/urls&gt;&lt;/record&gt;&lt;/Cite&gt;&lt;/EndNote&gt;</w:instrText>
      </w:r>
      <w:r w:rsidR="007818EF" w:rsidRPr="005B6E79">
        <w:fldChar w:fldCharType="separate"/>
      </w:r>
      <w:r w:rsidR="007818EF" w:rsidRPr="005B6E79">
        <w:rPr>
          <w:noProof/>
        </w:rPr>
        <w:t>(</w:t>
      </w:r>
      <w:hyperlink w:anchor="_ENREF_59" w:tooltip="NSW Health, 2023 #23" w:history="1">
        <w:r w:rsidR="00FE6BFA" w:rsidRPr="005B6E79">
          <w:rPr>
            <w:noProof/>
          </w:rPr>
          <w:t>NSW Health, 2023</w:t>
        </w:r>
      </w:hyperlink>
      <w:r w:rsidR="007818EF" w:rsidRPr="005B6E79">
        <w:rPr>
          <w:noProof/>
        </w:rPr>
        <w:t>)</w:t>
      </w:r>
      <w:r w:rsidR="007818EF" w:rsidRPr="005B6E79">
        <w:fldChar w:fldCharType="end"/>
      </w:r>
      <w:r w:rsidR="00EA5214" w:rsidRPr="005B6E79">
        <w:t xml:space="preserve">. </w:t>
      </w:r>
      <w:r w:rsidRPr="005B6E79">
        <w:t xml:space="preserve">It is important to note that the majority of reported </w:t>
      </w:r>
      <w:proofErr w:type="spellStart"/>
      <w:r w:rsidR="00E27BEB" w:rsidRPr="005B6E79">
        <w:t>H</w:t>
      </w:r>
      <w:r w:rsidRPr="005B6E79">
        <w:t>AdV</w:t>
      </w:r>
      <w:proofErr w:type="spellEnd"/>
      <w:r w:rsidRPr="005B6E79">
        <w:t xml:space="preserve"> infections have not been serotyped and that testing for </w:t>
      </w:r>
      <w:proofErr w:type="spellStart"/>
      <w:r w:rsidR="00E27BEB" w:rsidRPr="005B6E79">
        <w:t>H</w:t>
      </w:r>
      <w:r w:rsidR="00DE6D62" w:rsidRPr="005B6E79">
        <w:t>AdV</w:t>
      </w:r>
      <w:proofErr w:type="spellEnd"/>
      <w:r w:rsidR="00DE6D62" w:rsidRPr="005B6E79">
        <w:t xml:space="preserve"> </w:t>
      </w:r>
      <w:r w:rsidRPr="005B6E79">
        <w:t xml:space="preserve">infections may not be </w:t>
      </w:r>
      <w:r w:rsidR="009069C6" w:rsidRPr="005B6E79">
        <w:t xml:space="preserve">as </w:t>
      </w:r>
      <w:r w:rsidRPr="005B6E79">
        <w:t>common in Australia</w:t>
      </w:r>
      <w:r w:rsidR="009069C6" w:rsidRPr="005B6E79">
        <w:t xml:space="preserve"> compared to other regions internationally</w:t>
      </w:r>
      <w:r w:rsidRPr="005B6E79">
        <w:t xml:space="preserve">. </w:t>
      </w:r>
      <w:r w:rsidR="00EF48DC">
        <w:t>However, t</w:t>
      </w:r>
      <w:r w:rsidR="00EF48DC" w:rsidRPr="005B6E79">
        <w:t xml:space="preserve">hese </w:t>
      </w:r>
      <w:r w:rsidRPr="005B6E79">
        <w:t xml:space="preserve">numbers indicate </w:t>
      </w:r>
      <w:r w:rsidR="00D769FE" w:rsidRPr="005B6E79">
        <w:t>that</w:t>
      </w:r>
      <w:r w:rsidRPr="005B6E79">
        <w:t xml:space="preserve"> </w:t>
      </w:r>
      <w:proofErr w:type="spellStart"/>
      <w:r w:rsidR="00E27BEB" w:rsidRPr="005B6E79">
        <w:t>H</w:t>
      </w:r>
      <w:r w:rsidR="00DE6D62" w:rsidRPr="005B6E79">
        <w:t>AdV</w:t>
      </w:r>
      <w:r w:rsidR="00EF48DC">
        <w:t>s</w:t>
      </w:r>
      <w:proofErr w:type="spellEnd"/>
      <w:r w:rsidR="00DE6D62" w:rsidRPr="005B6E79">
        <w:t xml:space="preserve"> </w:t>
      </w:r>
      <w:r w:rsidR="00D769FE" w:rsidRPr="005B6E79">
        <w:t xml:space="preserve">are present </w:t>
      </w:r>
      <w:r w:rsidRPr="005B6E79">
        <w:t xml:space="preserve">in </w:t>
      </w:r>
      <w:r w:rsidR="00D769FE" w:rsidRPr="005B6E79">
        <w:t xml:space="preserve">the </w:t>
      </w:r>
      <w:r w:rsidRPr="005B6E79">
        <w:t>Australia</w:t>
      </w:r>
      <w:r w:rsidR="00D769FE" w:rsidRPr="005B6E79">
        <w:t>n environment</w:t>
      </w:r>
      <w:r w:rsidRPr="005B6E79">
        <w:t>.</w:t>
      </w:r>
    </w:p>
    <w:p w14:paraId="50CB418E" w14:textId="77777777" w:rsidR="002878C9" w:rsidRDefault="002878C9" w:rsidP="002878C9">
      <w:pPr>
        <w:pStyle w:val="RARMPparagraph"/>
        <w:numPr>
          <w:ilvl w:val="0"/>
          <w:numId w:val="0"/>
        </w:numPr>
      </w:pPr>
    </w:p>
    <w:p w14:paraId="4068517D" w14:textId="699613ED" w:rsidR="002878C9" w:rsidRDefault="002878C9" w:rsidP="002878C9">
      <w:pPr>
        <w:pStyle w:val="RARMPparagraph"/>
        <w:numPr>
          <w:ilvl w:val="0"/>
          <w:numId w:val="0"/>
        </w:numPr>
      </w:pPr>
      <w:r w:rsidRPr="002E7874">
        <w:rPr>
          <w:noProof/>
        </w:rPr>
        <w:drawing>
          <wp:inline distT="0" distB="0" distL="0" distR="0" wp14:anchorId="3D875007" wp14:editId="0B15E9B9">
            <wp:extent cx="5144162" cy="2472856"/>
            <wp:effectExtent l="0" t="0" r="0" b="3810"/>
            <wp:docPr id="1103136925" name="Picture 1103136925" descr="Seroprevalance for AdV types used in the cli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eroprevalance for AdV types used in the clinic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2218" cy="2481536"/>
                    </a:xfrm>
                    <a:prstGeom prst="rect">
                      <a:avLst/>
                    </a:prstGeom>
                    <a:noFill/>
                  </pic:spPr>
                </pic:pic>
              </a:graphicData>
            </a:graphic>
          </wp:inline>
        </w:drawing>
      </w:r>
    </w:p>
    <w:p w14:paraId="089F835F" w14:textId="3F9271CC" w:rsidR="002878C9" w:rsidRPr="005B6E79" w:rsidRDefault="002878C9" w:rsidP="002878C9">
      <w:pPr>
        <w:pStyle w:val="RARMPparagraph"/>
        <w:numPr>
          <w:ilvl w:val="0"/>
          <w:numId w:val="0"/>
        </w:numPr>
        <w:rPr>
          <w:b/>
          <w:bCs/>
        </w:rPr>
      </w:pPr>
      <w:r w:rsidRPr="005B6E79">
        <w:rPr>
          <w:b/>
          <w:bCs/>
        </w:rPr>
        <w:t xml:space="preserve">Figure </w:t>
      </w:r>
      <w:r w:rsidRPr="005B6E79">
        <w:rPr>
          <w:rFonts w:eastAsiaTheme="minorEastAsia" w:cstheme="minorHAnsi"/>
          <w:b/>
          <w:noProof/>
          <w:szCs w:val="20"/>
          <w:lang w:eastAsia="en-AU"/>
        </w:rPr>
        <w:t>5</w:t>
      </w:r>
      <w:r w:rsidRPr="005B6E79">
        <w:rPr>
          <w:b/>
          <w:bCs/>
        </w:rPr>
        <w:t xml:space="preserve">. </w:t>
      </w:r>
      <w:r w:rsidR="0065784B" w:rsidRPr="005B6E79">
        <w:rPr>
          <w:b/>
          <w:bCs/>
        </w:rPr>
        <w:t xml:space="preserve">Estimation of </w:t>
      </w:r>
      <w:proofErr w:type="spellStart"/>
      <w:r w:rsidR="0065784B" w:rsidRPr="005B6E79">
        <w:rPr>
          <w:b/>
          <w:bCs/>
        </w:rPr>
        <w:t>s</w:t>
      </w:r>
      <w:r w:rsidRPr="005B6E79">
        <w:rPr>
          <w:b/>
          <w:bCs/>
        </w:rPr>
        <w:t>eroprevalance</w:t>
      </w:r>
      <w:proofErr w:type="spellEnd"/>
      <w:r w:rsidRPr="005B6E79">
        <w:rPr>
          <w:b/>
          <w:bCs/>
        </w:rPr>
        <w:t xml:space="preserve"> for </w:t>
      </w:r>
      <w:proofErr w:type="spellStart"/>
      <w:r w:rsidR="00AD2223" w:rsidRPr="005B6E79">
        <w:rPr>
          <w:b/>
          <w:bCs/>
        </w:rPr>
        <w:t>H</w:t>
      </w:r>
      <w:r w:rsidRPr="005B6E79">
        <w:rPr>
          <w:b/>
          <w:bCs/>
        </w:rPr>
        <w:t>AdV</w:t>
      </w:r>
      <w:proofErr w:type="spellEnd"/>
      <w:r w:rsidRPr="005B6E79">
        <w:rPr>
          <w:b/>
          <w:bCs/>
        </w:rPr>
        <w:t xml:space="preserve"> types used in clinic</w:t>
      </w:r>
      <w:r w:rsidR="0065784B" w:rsidRPr="005B6E79">
        <w:rPr>
          <w:b/>
          <w:bCs/>
        </w:rPr>
        <w:t>s</w:t>
      </w:r>
      <w:r w:rsidRPr="005B6E79">
        <w:rPr>
          <w:b/>
          <w:bCs/>
        </w:rPr>
        <w:t xml:space="preserve"> (</w:t>
      </w:r>
      <w:r w:rsidR="00AD2223" w:rsidRPr="005B6E79">
        <w:rPr>
          <w:b/>
          <w:bCs/>
        </w:rPr>
        <w:t>a</w:t>
      </w:r>
      <w:r w:rsidRPr="005B6E79">
        <w:rPr>
          <w:b/>
          <w:bCs/>
        </w:rPr>
        <w:t xml:space="preserve">dapted from </w:t>
      </w:r>
      <w:proofErr w:type="spellStart"/>
      <w:r w:rsidRPr="005B6E79">
        <w:rPr>
          <w:b/>
          <w:bCs/>
        </w:rPr>
        <w:t>Mennechet</w:t>
      </w:r>
      <w:proofErr w:type="spellEnd"/>
      <w:r w:rsidRPr="005B6E79">
        <w:rPr>
          <w:b/>
          <w:bCs/>
        </w:rPr>
        <w:t>, 2019)</w:t>
      </w:r>
    </w:p>
    <w:p w14:paraId="23CAAAEE" w14:textId="13BC96F6" w:rsidR="00173864" w:rsidRPr="005B6E79" w:rsidRDefault="00173864" w:rsidP="00173864">
      <w:pPr>
        <w:pStyle w:val="Sectionheading3"/>
      </w:pPr>
      <w:bookmarkStart w:id="48" w:name="_Ref192865097"/>
      <w:r w:rsidRPr="005B6E79">
        <w:t>Control, environmental stability and decontamination methods</w:t>
      </w:r>
      <w:bookmarkEnd w:id="48"/>
    </w:p>
    <w:p w14:paraId="5CC600AA" w14:textId="3D6D878E" w:rsidR="00787D99" w:rsidRPr="005B6E79" w:rsidRDefault="007C477C" w:rsidP="00787D99">
      <w:pPr>
        <w:pStyle w:val="RARMPparagraph"/>
      </w:pPr>
      <w:r w:rsidRPr="005B6E79">
        <w:t xml:space="preserve">Infection with </w:t>
      </w:r>
      <w:proofErr w:type="spellStart"/>
      <w:r w:rsidRPr="005B6E79">
        <w:t>HAdV</w:t>
      </w:r>
      <w:proofErr w:type="spellEnd"/>
      <w:r w:rsidRPr="005B6E79">
        <w:t xml:space="preserve"> is generally asymptomatic or associated with mild disease in healthy adults and is generally managed through a combination of supportive care and enhanced personal hygiene measures to limit transmission. Antiviral drugs may be used </w:t>
      </w:r>
      <w:r w:rsidR="00697859" w:rsidRPr="005B6E79">
        <w:t xml:space="preserve">off-label </w:t>
      </w:r>
      <w:r w:rsidRPr="005B6E79">
        <w:t>in immunocompromised patients</w:t>
      </w:r>
      <w:r w:rsidR="003C6B29" w:rsidRPr="005B6E79">
        <w:t>, babies</w:t>
      </w:r>
      <w:r w:rsidRPr="005B6E79">
        <w:t xml:space="preserve"> or those with severe disease. Antiviral agents such as </w:t>
      </w:r>
      <w:r w:rsidR="009069C6" w:rsidRPr="005B6E79">
        <w:t>c</w:t>
      </w:r>
      <w:r w:rsidRPr="005B6E79">
        <w:t xml:space="preserve">idofovir and </w:t>
      </w:r>
      <w:proofErr w:type="spellStart"/>
      <w:r w:rsidR="009069C6" w:rsidRPr="005B6E79">
        <w:t>r</w:t>
      </w:r>
      <w:r w:rsidRPr="005B6E79">
        <w:t>ibavarin</w:t>
      </w:r>
      <w:proofErr w:type="spellEnd"/>
      <w:r w:rsidRPr="005B6E79">
        <w:t xml:space="preserve"> are commonly used as first line adenoviral therapies </w:t>
      </w:r>
      <w:r w:rsidRPr="005B6E79">
        <w:fldChar w:fldCharType="begin">
          <w:fldData xml:space="preserve">PEVuZE5vdGU+PENpdGU+PEF1dGhvcj5DREM8L0F1dGhvcj48WWVhcj4yMDE5PC9ZZWFyPjxSZWNO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==
</w:fldData>
        </w:fldChar>
      </w:r>
      <w:r w:rsidR="007818EF" w:rsidRPr="005B6E79">
        <w:instrText xml:space="preserve"> ADDIN EN.CITE </w:instrText>
      </w:r>
      <w:r w:rsidR="007818EF" w:rsidRPr="005B6E79">
        <w:fldChar w:fldCharType="begin">
          <w:fldData xml:space="preserve">PEVuZE5vdGU+PENpdGU+PEF1dGhvcj5DREM8L0F1dGhvcj48WWVhcj4yMDE5PC9ZZWFyPjxSZWNO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==
</w:fldData>
        </w:fldChar>
      </w:r>
      <w:r w:rsidR="007818EF" w:rsidRPr="005B6E79">
        <w:instrText xml:space="preserve"> ADDIN EN.CITE.DATA </w:instrText>
      </w:r>
      <w:r w:rsidR="007818EF" w:rsidRPr="005B6E79">
        <w:fldChar w:fldCharType="end"/>
      </w:r>
      <w:r w:rsidRPr="005B6E79">
        <w:fldChar w:fldCharType="separate"/>
      </w:r>
      <w:r w:rsidR="007818EF" w:rsidRPr="005B6E79">
        <w:rPr>
          <w:noProof/>
        </w:rPr>
        <w:t>(</w:t>
      </w:r>
      <w:hyperlink w:anchor="_ENREF_13" w:tooltip="CDC, 2019 #63" w:history="1">
        <w:r w:rsidR="00FE6BFA" w:rsidRPr="005B6E79">
          <w:rPr>
            <w:noProof/>
          </w:rPr>
          <w:t>CDC, 2019a</w:t>
        </w:r>
      </w:hyperlink>
      <w:r w:rsidR="007818EF" w:rsidRPr="005B6E79">
        <w:rPr>
          <w:noProof/>
        </w:rPr>
        <w:t xml:space="preserve">; </w:t>
      </w:r>
      <w:hyperlink w:anchor="_ENREF_48" w:tooltip="Lion, 2019 #83" w:history="1">
        <w:r w:rsidR="00FE6BFA" w:rsidRPr="005B6E79">
          <w:rPr>
            <w:noProof/>
          </w:rPr>
          <w:t>Lion, 2019</w:t>
        </w:r>
      </w:hyperlink>
      <w:r w:rsidR="007818EF" w:rsidRPr="005B6E79">
        <w:rPr>
          <w:noProof/>
        </w:rPr>
        <w:t xml:space="preserve">; </w:t>
      </w:r>
      <w:hyperlink w:anchor="_ENREF_90" w:tooltip="Waye, 2010 #104" w:history="1">
        <w:r w:rsidR="00FE6BFA" w:rsidRPr="005B6E79">
          <w:rPr>
            <w:noProof/>
          </w:rPr>
          <w:t>Waye and Sing, 2010</w:t>
        </w:r>
      </w:hyperlink>
      <w:r w:rsidR="007818EF" w:rsidRPr="005B6E79">
        <w:rPr>
          <w:noProof/>
        </w:rPr>
        <w:t>)</w:t>
      </w:r>
      <w:r w:rsidRPr="005B6E79">
        <w:fldChar w:fldCharType="end"/>
      </w:r>
      <w:r w:rsidRPr="005B6E79">
        <w:t>.</w:t>
      </w:r>
      <w:r w:rsidR="00987A32" w:rsidRPr="005B6E79">
        <w:t xml:space="preserve"> Cidofovir is among the most potent of antivirals for DNA viruses. It inhibits viral replication by mimicking the monophosphate form of nucleotide</w:t>
      </w:r>
      <w:r w:rsidR="00E27BEB" w:rsidRPr="005B6E79">
        <w:t>s</w:t>
      </w:r>
      <w:r w:rsidR="00987A32" w:rsidRPr="005B6E79">
        <w:t xml:space="preserve">. Its efficacy has been confirmed in all </w:t>
      </w:r>
      <w:proofErr w:type="spellStart"/>
      <w:r w:rsidR="00987A32" w:rsidRPr="005B6E79">
        <w:t>HAdV</w:t>
      </w:r>
      <w:proofErr w:type="spellEnd"/>
      <w:r w:rsidR="00987A32" w:rsidRPr="005B6E79">
        <w:t xml:space="preserve"> types. Ribavirin is a broad-spectrum antiviral with a similar mode of action to Cidofovir. However, </w:t>
      </w:r>
      <w:r w:rsidR="009069C6" w:rsidRPr="005B6E79">
        <w:t>r</w:t>
      </w:r>
      <w:r w:rsidR="00987A32" w:rsidRPr="005B6E79">
        <w:t xml:space="preserve">ibavirin was shown to be active against </w:t>
      </w:r>
      <w:proofErr w:type="spellStart"/>
      <w:r w:rsidR="00987A32" w:rsidRPr="005B6E79">
        <w:t>HAdV</w:t>
      </w:r>
      <w:proofErr w:type="spellEnd"/>
      <w:r w:rsidR="00987A32" w:rsidRPr="005B6E79">
        <w:t xml:space="preserve">-C isolates and has variable activity in other species </w:t>
      </w:r>
      <w:r w:rsidR="00987A32" w:rsidRPr="005B6E79">
        <w:fldChar w:fldCharType="begin">
          <w:fldData xml:space="preserve">PEVuZE5vdGU+PENpdGU+PEF1dGhvcj5Ib2ViZW48L0F1dGhvcj48WWVhcj4yMDEzPC9ZZWFyPjxS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</w:fldData>
        </w:fldChar>
      </w:r>
      <w:r w:rsidR="00FE71BB" w:rsidRPr="005B6E79">
        <w:instrText xml:space="preserve"> ADDIN EN.CITE </w:instrText>
      </w:r>
      <w:r w:rsidR="00FE71BB" w:rsidRPr="005B6E79">
        <w:fldChar w:fldCharType="begin">
          <w:fldData xml:space="preserve">PEVuZE5vdGU+PENpdGU+PEF1dGhvcj5Ib2ViZW48L0F1dGhvcj48WWVhcj4yMDEzPC9ZZWFyPjxS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</w:fldData>
        </w:fldChar>
      </w:r>
      <w:r w:rsidR="00FE71BB" w:rsidRPr="005B6E79">
        <w:instrText xml:space="preserve"> ADDIN EN.CITE.DATA </w:instrText>
      </w:r>
      <w:r w:rsidR="00FE71BB" w:rsidRPr="005B6E79">
        <w:fldChar w:fldCharType="end"/>
      </w:r>
      <w:r w:rsidR="00987A32" w:rsidRPr="005B6E79">
        <w:fldChar w:fldCharType="separate"/>
      </w:r>
      <w:r w:rsidR="00987A32" w:rsidRPr="005B6E79">
        <w:rPr>
          <w:noProof/>
        </w:rPr>
        <w:t>(</w:t>
      </w:r>
      <w:hyperlink w:anchor="_ENREF_34" w:tooltip="Hoeben, 2013 #11616" w:history="1">
        <w:r w:rsidR="00FE6BFA" w:rsidRPr="005B6E79">
          <w:rPr>
            <w:noProof/>
          </w:rPr>
          <w:t>Hoeben and Uil, 2013</w:t>
        </w:r>
      </w:hyperlink>
      <w:r w:rsidR="00987A32" w:rsidRPr="005B6E79">
        <w:rPr>
          <w:noProof/>
        </w:rPr>
        <w:t xml:space="preserve">; </w:t>
      </w:r>
      <w:hyperlink w:anchor="_ENREF_90" w:tooltip="Waye, 2010 #104" w:history="1">
        <w:r w:rsidR="00FE6BFA" w:rsidRPr="005B6E79">
          <w:rPr>
            <w:noProof/>
          </w:rPr>
          <w:t>Waye and Sing, 2010</w:t>
        </w:r>
      </w:hyperlink>
      <w:r w:rsidR="00987A32" w:rsidRPr="005B6E79">
        <w:rPr>
          <w:noProof/>
        </w:rPr>
        <w:t>)</w:t>
      </w:r>
      <w:r w:rsidR="00987A32" w:rsidRPr="005B6E79">
        <w:fldChar w:fldCharType="end"/>
      </w:r>
      <w:r w:rsidR="00987A32" w:rsidRPr="005B6E79">
        <w:t xml:space="preserve">. There </w:t>
      </w:r>
      <w:r w:rsidR="00AD2223" w:rsidRPr="005B6E79">
        <w:t>a</w:t>
      </w:r>
      <w:r w:rsidR="00987A32" w:rsidRPr="005B6E79">
        <w:t xml:space="preserve">re no </w:t>
      </w:r>
      <w:proofErr w:type="spellStart"/>
      <w:r w:rsidR="00987A32" w:rsidRPr="005B6E79">
        <w:t>AdV</w:t>
      </w:r>
      <w:proofErr w:type="spellEnd"/>
      <w:r w:rsidR="00987A32" w:rsidRPr="005B6E79">
        <w:t xml:space="preserve">-specific drugs to treat infection </w:t>
      </w:r>
      <w:r w:rsidR="00987A32" w:rsidRPr="005B6E79">
        <w:fldChar w:fldCharType="begin">
          <w:fldData xml:space="preserve">PEVuZE5vdGU+PENpdGU+PEF1dGhvcj5DREM8L0F1dGhvcj48WWVhcj4yMDE5PC9ZZWFyPjxSZWNO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</w:fldData>
        </w:fldChar>
      </w:r>
      <w:r w:rsidR="00987A32" w:rsidRPr="005B6E79">
        <w:instrText xml:space="preserve"> ADDIN EN.CITE </w:instrText>
      </w:r>
      <w:r w:rsidR="00987A32" w:rsidRPr="005B6E79">
        <w:fldChar w:fldCharType="begin">
          <w:fldData xml:space="preserve">PEVuZE5vdGU+PENpdGU+PEF1dGhvcj5DREM8L0F1dGhvcj48WWVhcj4yMDE5PC9ZZWFyPjxSZWNO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</w:fldData>
        </w:fldChar>
      </w:r>
      <w:r w:rsidR="00987A32" w:rsidRPr="005B6E79">
        <w:instrText xml:space="preserve"> ADDIN EN.CITE.DATA </w:instrText>
      </w:r>
      <w:r w:rsidR="00987A32" w:rsidRPr="005B6E79">
        <w:fldChar w:fldCharType="end"/>
      </w:r>
      <w:r w:rsidR="00987A32" w:rsidRPr="005B6E79">
        <w:fldChar w:fldCharType="separate"/>
      </w:r>
      <w:r w:rsidR="00987A32" w:rsidRPr="005B6E79">
        <w:rPr>
          <w:noProof/>
        </w:rPr>
        <w:t>(</w:t>
      </w:r>
      <w:hyperlink w:anchor="_ENREF_13" w:tooltip="CDC, 2019 #63" w:history="1">
        <w:r w:rsidR="00FE6BFA" w:rsidRPr="005B6E79">
          <w:rPr>
            <w:noProof/>
          </w:rPr>
          <w:t>CDC, 2019a</w:t>
        </w:r>
      </w:hyperlink>
      <w:r w:rsidR="00987A32" w:rsidRPr="005B6E79">
        <w:rPr>
          <w:noProof/>
        </w:rPr>
        <w:t xml:space="preserve">; </w:t>
      </w:r>
      <w:hyperlink w:anchor="_ENREF_90" w:tooltip="Waye, 2010 #104" w:history="1">
        <w:r w:rsidR="00FE6BFA" w:rsidRPr="005B6E79">
          <w:rPr>
            <w:noProof/>
          </w:rPr>
          <w:t>Waye and Sing, 2010</w:t>
        </w:r>
      </w:hyperlink>
      <w:r w:rsidR="00987A32" w:rsidRPr="005B6E79">
        <w:rPr>
          <w:noProof/>
        </w:rPr>
        <w:t>)</w:t>
      </w:r>
      <w:r w:rsidR="00987A32" w:rsidRPr="005B6E79">
        <w:fldChar w:fldCharType="end"/>
      </w:r>
      <w:r w:rsidR="00987A32" w:rsidRPr="005B6E79">
        <w:t>.</w:t>
      </w:r>
      <w:r w:rsidR="00697859" w:rsidRPr="005B6E79">
        <w:t xml:space="preserve"> There is no </w:t>
      </w:r>
      <w:proofErr w:type="spellStart"/>
      <w:r w:rsidR="00E27BEB" w:rsidRPr="005B6E79">
        <w:t>AdV</w:t>
      </w:r>
      <w:proofErr w:type="spellEnd"/>
      <w:r w:rsidR="00E27BEB" w:rsidRPr="005B6E79">
        <w:t xml:space="preserve"> </w:t>
      </w:r>
      <w:r w:rsidR="00697859" w:rsidRPr="005B6E79">
        <w:t xml:space="preserve">vaccine approved for use in Australia. In the United States, a live (non-attenuated) </w:t>
      </w:r>
      <w:proofErr w:type="spellStart"/>
      <w:r w:rsidR="00E27BEB" w:rsidRPr="005B6E79">
        <w:t>AdV</w:t>
      </w:r>
      <w:proofErr w:type="spellEnd"/>
      <w:r w:rsidR="00E27BEB" w:rsidRPr="005B6E79">
        <w:t xml:space="preserve"> </w:t>
      </w:r>
      <w:r w:rsidR="00697859" w:rsidRPr="005B6E79">
        <w:t>vaccine is available to military personnel but not to the public</w:t>
      </w:r>
      <w:r w:rsidR="00E56083" w:rsidRPr="005B6E79">
        <w:t xml:space="preserve"> </w:t>
      </w:r>
      <w:r w:rsidR="00E56083" w:rsidRPr="005B6E79">
        <w:fldChar w:fldCharType="begin"/>
      </w:r>
      <w:r w:rsidR="00E56083" w:rsidRPr="005B6E79">
        <w:instrText xml:space="preserve"> ADDIN EN.CITE &lt;EndNote&gt;&lt;Cite&gt;&lt;Author&gt;CDC&lt;/Author&gt;&lt;Year&gt;2020&lt;/Year&gt;&lt;RecNum&gt;48&lt;/RecNum&gt;&lt;DisplayText&gt;(CDC, 2020)&lt;/DisplayText&gt;&lt;record&gt;&lt;rec-number&gt;48&lt;/rec-number&gt;&lt;foreign-keys&gt;&lt;key app="EN" db-id="r2tztzpvkaxer7e0fa95d9fbvvepswf5sa5s" timestamp="1750317959"&gt;48&lt;/key&gt;&lt;/foreign-keys&gt;&lt;ref-type name="Report"&gt;27&lt;/ref-type&gt;&lt;contributors&gt;&lt;authors&gt;&lt;author&gt;CDC&lt;/author&gt;&lt;/authors&gt;&lt;/contributors&gt;&lt;titles&gt;&lt;title&gt;Adenovirus vaccine: what you need to know&lt;/title&gt;&lt;/titles&gt;&lt;dates&gt;&lt;year&gt;2020&lt;/year&gt;&lt;/dates&gt;&lt;pub-location&gt;U.S. Department of Health and Human Services&lt;/pub-location&gt;&lt;publisher&gt;Centers for Disease Control and Prevention&lt;/publisher&gt;&lt;urls&gt;&lt;related-urls&gt;&lt;url&gt;https://www.cdc.gov/vaccines/hcp/current-vis/downloads/adenovirus.pdf&lt;/url&gt;&lt;/related-urls&gt;&lt;/urls&gt;&lt;/record&gt;&lt;/Cite&gt;&lt;/EndNote&gt;</w:instrText>
      </w:r>
      <w:r w:rsidR="00E56083" w:rsidRPr="005B6E79">
        <w:fldChar w:fldCharType="separate"/>
      </w:r>
      <w:r w:rsidR="00E56083" w:rsidRPr="005B6E79">
        <w:rPr>
          <w:noProof/>
        </w:rPr>
        <w:t>(</w:t>
      </w:r>
      <w:hyperlink w:anchor="_ENREF_15" w:tooltip="CDC, 2020 #48" w:history="1">
        <w:r w:rsidR="00FE6BFA" w:rsidRPr="005B6E79">
          <w:rPr>
            <w:noProof/>
          </w:rPr>
          <w:t>CDC, 2020</w:t>
        </w:r>
      </w:hyperlink>
      <w:r w:rsidR="00E56083" w:rsidRPr="005B6E79">
        <w:rPr>
          <w:noProof/>
        </w:rPr>
        <w:t>)</w:t>
      </w:r>
      <w:r w:rsidR="00E56083" w:rsidRPr="005B6E79">
        <w:fldChar w:fldCharType="end"/>
      </w:r>
      <w:r w:rsidR="00697859" w:rsidRPr="005B6E79">
        <w:t>.</w:t>
      </w:r>
    </w:p>
    <w:p w14:paraId="260B9F81" w14:textId="26050B8B" w:rsidR="007C477C" w:rsidRPr="005B6E79" w:rsidRDefault="007C477C" w:rsidP="007C477C">
      <w:pPr>
        <w:pStyle w:val="RARMPparagraph"/>
      </w:pPr>
      <w:r w:rsidRPr="005B6E79">
        <w:lastRenderedPageBreak/>
        <w:t xml:space="preserve">Adenoviruses are resistant to most chemical or physical decontamination processes and agents (including lipid-disrupting disinfectants) as well as high or low pH conditions </w:t>
      </w:r>
      <w:r w:rsidRPr="005B6E79">
        <w:fldChar w:fldCharType="begin">
          <w:fldData xml:space="preserve">PEVuZE5vdGU+PENpdGU+PEF1dGhvcj5QdWJsaWMgSGVhbHRoIEFnZW5jeSBvZiBDYW5hZGE8L0F1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</w:fldData>
        </w:fldChar>
      </w:r>
      <w:r w:rsidR="007818EF" w:rsidRPr="005B6E79">
        <w:instrText xml:space="preserve"> ADDIN EN.CITE </w:instrText>
      </w:r>
      <w:r w:rsidR="007818EF" w:rsidRPr="005B6E79">
        <w:fldChar w:fldCharType="begin">
          <w:fldData xml:space="preserve">PEVuZE5vdGU+PENpdGU+PEF1dGhvcj5QdWJsaWMgSGVhbHRoIEFnZW5jeSBvZiBDYW5hZGE8L0F1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</w:fldData>
        </w:fldChar>
      </w:r>
      <w:r w:rsidR="007818EF" w:rsidRPr="005B6E79">
        <w:instrText xml:space="preserve"> ADDIN EN.CITE.DATA </w:instrText>
      </w:r>
      <w:r w:rsidR="007818EF" w:rsidRPr="005B6E79">
        <w:fldChar w:fldCharType="end"/>
      </w:r>
      <w:r w:rsidRPr="005B6E79">
        <w:fldChar w:fldCharType="separate"/>
      </w:r>
      <w:r w:rsidR="007818EF" w:rsidRPr="005B6E79">
        <w:rPr>
          <w:noProof/>
        </w:rPr>
        <w:t>(</w:t>
      </w:r>
      <w:hyperlink w:anchor="_ENREF_29" w:tooltip="Gray, 2018 #100" w:history="1">
        <w:r w:rsidR="00FE6BFA" w:rsidRPr="005B6E79">
          <w:rPr>
            <w:noProof/>
          </w:rPr>
          <w:t>Gray and Erdman, 2018</w:t>
        </w:r>
      </w:hyperlink>
      <w:r w:rsidR="007818EF" w:rsidRPr="005B6E79">
        <w:rPr>
          <w:noProof/>
        </w:rPr>
        <w:t xml:space="preserve">; </w:t>
      </w:r>
      <w:hyperlink w:anchor="_ENREF_62" w:tooltip="Public Health Agency of Canada, 2014 #64" w:history="1">
        <w:r w:rsidR="00FE6BFA" w:rsidRPr="005B6E79">
          <w:rPr>
            <w:noProof/>
          </w:rPr>
          <w:t>Public Health Agency of Canada, 2014</w:t>
        </w:r>
      </w:hyperlink>
      <w:r w:rsidR="007818EF" w:rsidRPr="005B6E79">
        <w:rPr>
          <w:noProof/>
        </w:rPr>
        <w:t xml:space="preserve">; </w:t>
      </w:r>
      <w:hyperlink w:anchor="_ENREF_69" w:tooltip="Rutala, 2006 #105" w:history="1">
        <w:r w:rsidR="00FE6BFA" w:rsidRPr="005B6E79">
          <w:rPr>
            <w:noProof/>
          </w:rPr>
          <w:t xml:space="preserve">Rutala </w:t>
        </w:r>
        <w:r w:rsidR="00FE6BFA" w:rsidRPr="000C4B6B">
          <w:rPr>
            <w:noProof/>
          </w:rPr>
          <w:t>et al</w:t>
        </w:r>
        <w:r w:rsidR="00FE6BFA" w:rsidRPr="005B6E79">
          <w:rPr>
            <w:noProof/>
          </w:rPr>
          <w:t>., 2006</w:t>
        </w:r>
      </w:hyperlink>
      <w:r w:rsidR="007818EF" w:rsidRPr="005B6E79">
        <w:rPr>
          <w:noProof/>
        </w:rPr>
        <w:t>)</w:t>
      </w:r>
      <w:r w:rsidRPr="005B6E79">
        <w:fldChar w:fldCharType="end"/>
      </w:r>
      <w:r w:rsidRPr="005B6E79">
        <w:t xml:space="preserve">. They are also resistant to UV radiation </w:t>
      </w:r>
      <w:r w:rsidRPr="005B6E79">
        <w:fldChar w:fldCharType="begin">
          <w:fldData xml:space="preserve">PEVuZE5vdGU+PENpdGU+PEF1dGhvcj5UaG9tcHNvbjwvQXV0aG9yPjxZZWFyPjIwMDM8L1llYXI+
PFJlY051bT4xMDY8L1JlY051bT48RGlzcGxheVRleHQ+KFRob21wc29uIGV0IGFsLiwgMjAwMzsg
VGh1cnN0b24tRW5yaXF1ZXogZXQgYWwuLCAyMDAzKTwvRGlzcGxheVRleHQ+PHJlY29yZD48cmVj
LW51bWJlcj4xMDY8L3JlYy1udW1iZXI+PGZvcmVpZ24ta2V5cz48a2V5IGFwcD0iRU4iIGRiLWlk
PSJ2ZXJ3ZTJmeGo1ZmV2N2VwZno4eHRkdmV6MDI1ZmVzZXplMHoiIHRpbWVzdGFtcD0iMTczMzI3
NTExNiI+MTA2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A3PC9SZWNOdW0+PHJlY29y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</w:fldData>
        </w:fldChar>
      </w:r>
      <w:r w:rsidRPr="005B6E79">
        <w:instrText xml:space="preserve"> ADDIN EN.CITE </w:instrText>
      </w:r>
      <w:r w:rsidRPr="005B6E79">
        <w:fldChar w:fldCharType="begin">
          <w:fldData xml:space="preserve">PEVuZE5vdGU+PENpdGU+PEF1dGhvcj5UaG9tcHNvbjwvQXV0aG9yPjxZZWFyPjIwMDM8L1llYXI+
PFJlY051bT4xMDY8L1JlY051bT48RGlzcGxheVRleHQ+KFRob21wc29uIGV0IGFsLiwgMjAwMzsg
VGh1cnN0b24tRW5yaXF1ZXogZXQgYWwuLCAyMDAzKTwvRGlzcGxheVRleHQ+PHJlY29yZD48cmVj
LW51bWJlcj4xMDY8L3JlYy1udW1iZXI+PGZvcmVpZ24ta2V5cz48a2V5IGFwcD0iRU4iIGRiLWlk
PSJ2ZXJ3ZTJmeGo1ZmV2N2VwZno4eHRkdmV6MDI1ZmVzZXplMHoiIHRpbWVzdGFtcD0iMTczMzI3
NTExNiI+MTA2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A3PC9SZWNOdW0+PHJlY29y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</w:fldData>
        </w:fldChar>
      </w:r>
      <w:r w:rsidRPr="005B6E79">
        <w:instrText xml:space="preserve"> ADDIN EN.CITE.DATA </w:instrText>
      </w:r>
      <w:r w:rsidRPr="005B6E79">
        <w:fldChar w:fldCharType="end"/>
      </w:r>
      <w:r w:rsidRPr="005B6E79">
        <w:fldChar w:fldCharType="separate"/>
      </w:r>
      <w:r w:rsidRPr="005B6E79">
        <w:rPr>
          <w:noProof/>
        </w:rPr>
        <w:t>(</w:t>
      </w:r>
      <w:hyperlink w:anchor="_ENREF_84" w:tooltip="Thompson, 2003 #106" w:history="1">
        <w:r w:rsidR="00FE6BFA" w:rsidRPr="005B6E79">
          <w:rPr>
            <w:noProof/>
          </w:rPr>
          <w:t xml:space="preserve">Thompson </w:t>
        </w:r>
        <w:r w:rsidR="00FE6BFA" w:rsidRPr="000C4B6B">
          <w:rPr>
            <w:noProof/>
          </w:rPr>
          <w:t>et al</w:t>
        </w:r>
        <w:r w:rsidR="00FE6BFA" w:rsidRPr="005B6E79">
          <w:rPr>
            <w:noProof/>
          </w:rPr>
          <w:t>., 2003</w:t>
        </w:r>
      </w:hyperlink>
      <w:r w:rsidRPr="005B6E79">
        <w:rPr>
          <w:noProof/>
        </w:rPr>
        <w:t xml:space="preserve">; </w:t>
      </w:r>
      <w:hyperlink w:anchor="_ENREF_85" w:tooltip="Thurston-Enriquez, 2003 #107" w:history="1">
        <w:r w:rsidR="00FE6BFA" w:rsidRPr="005B6E79">
          <w:rPr>
            <w:noProof/>
          </w:rPr>
          <w:t xml:space="preserve">Thurston-Enriquez </w:t>
        </w:r>
        <w:r w:rsidR="00FE6BFA" w:rsidRPr="000C4B6B">
          <w:rPr>
            <w:noProof/>
          </w:rPr>
          <w:t>et al</w:t>
        </w:r>
        <w:r w:rsidR="00FE6BFA" w:rsidRPr="005B6E79">
          <w:rPr>
            <w:noProof/>
          </w:rPr>
          <w:t>., 2003</w:t>
        </w:r>
      </w:hyperlink>
      <w:r w:rsidRPr="005B6E79">
        <w:rPr>
          <w:noProof/>
        </w:rPr>
        <w:t>)</w:t>
      </w:r>
      <w:r w:rsidRPr="005B6E79">
        <w:fldChar w:fldCharType="end"/>
      </w:r>
      <w:r w:rsidR="00A55252" w:rsidRPr="005B6E79">
        <w:t>. They can survive</w:t>
      </w:r>
      <w:r w:rsidRPr="005B6E79">
        <w:t xml:space="preserve"> in treated wastewater and sewage, rivers, oceans, </w:t>
      </w:r>
      <w:r w:rsidR="007A23F6" w:rsidRPr="005B6E79">
        <w:t xml:space="preserve">water in </w:t>
      </w:r>
      <w:r w:rsidRPr="005B6E79">
        <w:t>swimming pools</w:t>
      </w:r>
      <w:r w:rsidR="005E7DB0" w:rsidRPr="005B6E79">
        <w:t xml:space="preserve">, </w:t>
      </w:r>
      <w:r w:rsidRPr="005B6E79">
        <w:t xml:space="preserve">drinking water </w:t>
      </w:r>
      <w:r w:rsidR="005E7DB0" w:rsidRPr="005B6E79">
        <w:t xml:space="preserve">and groundwater </w:t>
      </w:r>
      <w:r w:rsidRPr="005B6E79">
        <w:fldChar w:fldCharType="begin">
          <w:fldData xml:space="preserve">PEVuZE5vdGU+PENpdGU+PEF1dGhvcj5QdWJsaWMgSGVhbHRoIEFnZW5jeSBvZiBDYW5hZGE8L0F1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=
</w:fldData>
        </w:fldChar>
      </w:r>
      <w:r w:rsidR="00862273" w:rsidRPr="005B6E79">
        <w:instrText xml:space="preserve"> ADDIN EN.CITE </w:instrText>
      </w:r>
      <w:r w:rsidR="00862273" w:rsidRPr="005B6E79">
        <w:fldChar w:fldCharType="begin">
          <w:fldData xml:space="preserve">PEVuZE5vdGU+PENpdGU+PEF1dGhvcj5QdWJsaWMgSGVhbHRoIEFnZW5jeSBvZiBDYW5hZGE8L0F1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=
</w:fldData>
        </w:fldChar>
      </w:r>
      <w:r w:rsidR="00862273" w:rsidRPr="005B6E79">
        <w:instrText xml:space="preserve"> ADDIN EN.CITE.DATA </w:instrText>
      </w:r>
      <w:r w:rsidR="00862273" w:rsidRPr="005B6E79">
        <w:fldChar w:fldCharType="end"/>
      </w:r>
      <w:r w:rsidRPr="005B6E79">
        <w:fldChar w:fldCharType="separate"/>
      </w:r>
      <w:r w:rsidR="00862273" w:rsidRPr="005B6E79">
        <w:rPr>
          <w:noProof/>
        </w:rPr>
        <w:t>(</w:t>
      </w:r>
      <w:hyperlink w:anchor="_ENREF_62" w:tooltip="Public Health Agency of Canada, 2014 #64" w:history="1">
        <w:r w:rsidR="00FE6BFA" w:rsidRPr="005B6E79">
          <w:rPr>
            <w:noProof/>
          </w:rPr>
          <w:t>Public Health Agency of Canada, 2014</w:t>
        </w:r>
      </w:hyperlink>
      <w:r w:rsidR="00862273" w:rsidRPr="005B6E79">
        <w:rPr>
          <w:noProof/>
        </w:rPr>
        <w:t xml:space="preserve">; </w:t>
      </w:r>
      <w:hyperlink w:anchor="_ENREF_82" w:tooltip="Takuissu, 2024 #43" w:history="1">
        <w:r w:rsidR="00FE6BFA" w:rsidRPr="005B6E79">
          <w:rPr>
            <w:noProof/>
          </w:rPr>
          <w:t xml:space="preserve">Takuissu </w:t>
        </w:r>
        <w:r w:rsidR="00FE6BFA" w:rsidRPr="000C4B6B">
          <w:rPr>
            <w:noProof/>
          </w:rPr>
          <w:t>et al</w:t>
        </w:r>
        <w:r w:rsidR="00FE6BFA" w:rsidRPr="005B6E79">
          <w:rPr>
            <w:noProof/>
          </w:rPr>
          <w:t>., 2024</w:t>
        </w:r>
      </w:hyperlink>
      <w:r w:rsidR="00862273" w:rsidRPr="005B6E79">
        <w:rPr>
          <w:noProof/>
        </w:rPr>
        <w:t>)</w:t>
      </w:r>
      <w:r w:rsidRPr="005B6E79">
        <w:fldChar w:fldCharType="end"/>
      </w:r>
      <w:r w:rsidRPr="005B6E79">
        <w:t xml:space="preserve">. </w:t>
      </w:r>
    </w:p>
    <w:p w14:paraId="4CABCC0D" w14:textId="46DFB96A" w:rsidR="007C477C" w:rsidRPr="005B6E79" w:rsidRDefault="007C477C" w:rsidP="00827987">
      <w:pPr>
        <w:pStyle w:val="RARMPparagraph"/>
      </w:pPr>
      <w:r w:rsidRPr="005B6E79">
        <w:t>Adenoviruses are very stable in the environment at pH 6-8 and below 40</w:t>
      </w:r>
      <w:r w:rsidR="00E04394" w:rsidRPr="005B6E79">
        <w:t>°</w:t>
      </w:r>
      <w:r w:rsidRPr="005B6E79">
        <w:t xml:space="preserve">C </w:t>
      </w:r>
      <w:r w:rsidRPr="005B6E79">
        <w:fldChar w:fldCharType="begin"/>
      </w:r>
      <w:r w:rsidRPr="005B6E79">
        <w:instrText xml:space="preserve"> ADDIN EN.CITE &lt;EndNote&gt;&lt;Cite&gt;&lt;Author&gt;Rexroad&lt;/Author&gt;&lt;Year&gt;2006&lt;/Year&gt;&lt;RecNum&gt;108&lt;/RecNum&gt;&lt;DisplayText&gt;(Rexroad et al., 2006)&lt;/DisplayText&gt;&lt;record&gt;&lt;rec-number&gt;108&lt;/rec-number&gt;&lt;foreign-keys&gt;&lt;key app="EN" db-id="verwe2fxj5fev7epfz8xtdvez025feseze0z" timestamp="1733275116"&gt;108&lt;/key&gt;&lt;/foreign-keys&gt;&lt;ref-type name="Journal Article"&gt;17&lt;/ref-type&gt;&lt;contributors&gt;&lt;authors&gt;&lt;author&gt;Rexroad, Jason&lt;/author&gt;&lt;author&gt;Evans, Robert K.&lt;/author&gt;&lt;author&gt;Middaugh, C. Russell&lt;/author&gt;&lt;/authors&gt;&lt;/contributors&gt;&lt;titles&gt;&lt;title&gt;Effect of pH and ionic strength on the physical stability of adenovirus type 5&lt;/title&gt;&lt;secondary-title&gt;Journal of Pharmaceutical Sciences&lt;/secondary-title&gt;&lt;/titles&gt;&lt;periodical&gt;&lt;full-title&gt;Journal of Pharmaceutical Sciences&lt;/full-title&gt;&lt;/periodical&gt;&lt;pages&gt;237-247&lt;/pages&gt;&lt;volume&gt;95&lt;/volume&gt;&lt;number&gt;2&lt;/number&gt;&lt;keywords&gt;&lt;keyword&gt;absorption spectroscopy&lt;/keyword&gt;&lt;keyword&gt;adenoviral vector&lt;/keyword&gt;&lt;keyword&gt;fluorescence spectroscopy&lt;/keyword&gt;&lt;keyword&gt;gene vectors&lt;/keyword&gt;&lt;keyword&gt;light scattering (dynamic)&lt;/keyword&gt;&lt;keyword&gt;physical stability&lt;/keyword&gt;&lt;keyword&gt;spectroscopy&lt;/keyword&gt;&lt;keyword&gt;UV/Vis spectroscopy&lt;/keyword&gt;&lt;keyword&gt;vaccines&lt;/keyword&gt;&lt;keyword&gt;viral vectors&lt;/keyword&gt;&lt;/keywords&gt;&lt;dates&gt;&lt;year&gt;2006&lt;/year&gt;&lt;pub-dates&gt;&lt;date&gt;2006/02/01/&lt;/date&gt;&lt;/pub-dates&gt;&lt;/dates&gt;&lt;isbn&gt;0022-3549&lt;/isbn&gt;&lt;urls&gt;&lt;related-urls&gt;&lt;url&gt;http://www.sciencedirect.com/science/article/pii/S0022354916319530&lt;/url&gt;&lt;/related-urls&gt;&lt;/urls&gt;&lt;electronic-resource-num&gt;https://doi.org/10.1002/jps.20496&lt;/electronic-resource-num&gt;&lt;/record&gt;&lt;/Cite&gt;&lt;/EndNote&gt;</w:instrText>
      </w:r>
      <w:r w:rsidRPr="005B6E79">
        <w:fldChar w:fldCharType="separate"/>
      </w:r>
      <w:r w:rsidRPr="005B6E79">
        <w:rPr>
          <w:noProof/>
        </w:rPr>
        <w:t>(</w:t>
      </w:r>
      <w:hyperlink w:anchor="_ENREF_65" w:tooltip="Rexroad, 2006 #108" w:history="1">
        <w:r w:rsidR="00FE6BFA" w:rsidRPr="005B6E79">
          <w:rPr>
            <w:noProof/>
          </w:rPr>
          <w:t xml:space="preserve">Rexroad </w:t>
        </w:r>
        <w:r w:rsidR="00FE6BFA" w:rsidRPr="000C4B6B">
          <w:rPr>
            <w:noProof/>
          </w:rPr>
          <w:t>et al</w:t>
        </w:r>
        <w:r w:rsidR="00FE6BFA" w:rsidRPr="005B6E79">
          <w:rPr>
            <w:noProof/>
          </w:rPr>
          <w:t>., 2006</w:t>
        </w:r>
      </w:hyperlink>
      <w:r w:rsidRPr="005B6E79">
        <w:rPr>
          <w:noProof/>
        </w:rPr>
        <w:t>)</w:t>
      </w:r>
      <w:r w:rsidRPr="005B6E79">
        <w:fldChar w:fldCharType="end"/>
      </w:r>
      <w:r w:rsidRPr="005B6E79">
        <w:t xml:space="preserve"> and can survive for long periods in liquid or on surfaces in a desiccated state</w:t>
      </w:r>
      <w:r w:rsidR="0065784B" w:rsidRPr="005B6E79">
        <w:t xml:space="preserve"> </w:t>
      </w:r>
      <w:r w:rsidR="0065784B" w:rsidRPr="005B6E79">
        <w:fldChar w:fldCharType="begin"/>
      </w:r>
      <w:r w:rsidR="0065784B" w:rsidRPr="005B6E79">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65784B" w:rsidRPr="005B6E79">
        <w:fldChar w:fldCharType="separate"/>
      </w:r>
      <w:r w:rsidR="0065784B" w:rsidRPr="005B6E79">
        <w:rPr>
          <w:noProof/>
        </w:rPr>
        <w:t>(</w:t>
      </w:r>
      <w:hyperlink w:anchor="_ENREF_6" w:tooltip="Allard and Vantarakis, 2017 #24" w:history="1">
        <w:r w:rsidR="00FE6BFA" w:rsidRPr="005B6E79">
          <w:rPr>
            <w:noProof/>
          </w:rPr>
          <w:t>Allard and Vantarakis, 2017</w:t>
        </w:r>
      </w:hyperlink>
      <w:r w:rsidR="0065784B" w:rsidRPr="005B6E79">
        <w:rPr>
          <w:noProof/>
        </w:rPr>
        <w:t>)</w:t>
      </w:r>
      <w:r w:rsidR="0065784B" w:rsidRPr="005B6E79">
        <w:fldChar w:fldCharType="end"/>
      </w:r>
      <w:r w:rsidRPr="005B6E79">
        <w:t>. For example, H</w:t>
      </w:r>
      <w:proofErr w:type="spellStart"/>
      <w:r w:rsidRPr="005B6E79">
        <w:rPr>
          <w:lang w:val="en-US"/>
        </w:rPr>
        <w:t>AdV</w:t>
      </w:r>
      <w:proofErr w:type="spellEnd"/>
      <w:r w:rsidRPr="005B6E79">
        <w:rPr>
          <w:lang w:val="en-US"/>
        </w:rPr>
        <w:t xml:space="preserve"> can survive up to 10 days on paper under ambient conditions and for 3-8 weeks on environmental surfaces at room temperature </w:t>
      </w:r>
      <w:r w:rsidRPr="005B6E79">
        <w:rPr>
          <w:lang w:val="en-US"/>
        </w:rPr>
        <w:fldChar w:fldCharType="begin"/>
      </w:r>
      <w:r w:rsidRPr="005B6E79">
        <w:rPr>
          <w:lang w:val="en-US"/>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Pr="005B6E79">
        <w:rPr>
          <w:lang w:val="en-US"/>
        </w:rPr>
        <w:fldChar w:fldCharType="separate"/>
      </w:r>
      <w:r w:rsidRPr="005B6E79">
        <w:rPr>
          <w:noProof/>
          <w:lang w:val="en-US"/>
        </w:rPr>
        <w:t>(</w:t>
      </w:r>
      <w:hyperlink w:anchor="_ENREF_62" w:tooltip="Public Health Agency of Canada, 2014 #64" w:history="1">
        <w:r w:rsidR="00FE6BFA" w:rsidRPr="005B6E79">
          <w:rPr>
            <w:noProof/>
            <w:lang w:val="en-US"/>
          </w:rPr>
          <w:t>Public Health Agency of Canada, 2014</w:t>
        </w:r>
      </w:hyperlink>
      <w:r w:rsidRPr="005B6E79">
        <w:rPr>
          <w:noProof/>
          <w:lang w:val="en-US"/>
        </w:rPr>
        <w:t>)</w:t>
      </w:r>
      <w:r w:rsidRPr="005B6E79">
        <w:rPr>
          <w:lang w:val="en-US"/>
        </w:rPr>
        <w:fldChar w:fldCharType="end"/>
      </w:r>
      <w:r w:rsidRPr="005B6E79">
        <w:rPr>
          <w:lang w:val="en-US"/>
        </w:rPr>
        <w:t xml:space="preserve">. </w:t>
      </w:r>
      <w:r w:rsidR="0065784B" w:rsidRPr="005B6E79">
        <w:t xml:space="preserve">They are often detected in high concentrations in domestic sewage and sludge in various countries and in some situations may be used in surveillance for faecal contamination </w:t>
      </w:r>
      <w:r w:rsidR="0065784B" w:rsidRPr="005B6E79">
        <w:fldChar w:fldCharType="begin"/>
      </w:r>
      <w:r w:rsidR="0065784B" w:rsidRPr="005B6E79">
        <w:instrText xml:space="preserve"> ADDIN EN.CITE &lt;EndNote&gt;&lt;Cite&gt;&lt;Author&gt;Allard and Vantarakis&lt;/Author&gt;&lt;Year&gt;2017&lt;/Year&gt;&lt;RecNum&gt;24&lt;/RecNum&gt;&lt;DisplayText&gt;(Allard and Vantarakis, 2017)&lt;/DisplayText&gt;&lt;record&gt;&lt;rec-number&gt;24&lt;/rec-number&gt;&lt;foreign-keys&gt;&lt;key app="EN" db-id="r2tztzpvkaxer7e0fa95d9fbvvepswf5sa5s" timestamp="1742267411"&gt;24&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65784B" w:rsidRPr="005B6E79">
        <w:fldChar w:fldCharType="separate"/>
      </w:r>
      <w:r w:rsidR="0065784B" w:rsidRPr="005B6E79">
        <w:rPr>
          <w:noProof/>
        </w:rPr>
        <w:t>(</w:t>
      </w:r>
      <w:hyperlink w:anchor="_ENREF_6" w:tooltip="Allard and Vantarakis, 2017 #24" w:history="1">
        <w:r w:rsidR="00FE6BFA" w:rsidRPr="005B6E79">
          <w:rPr>
            <w:noProof/>
          </w:rPr>
          <w:t>Allard and Vantarakis, 2017</w:t>
        </w:r>
      </w:hyperlink>
      <w:r w:rsidR="0065784B" w:rsidRPr="005B6E79">
        <w:rPr>
          <w:noProof/>
        </w:rPr>
        <w:t>)</w:t>
      </w:r>
      <w:r w:rsidR="0065784B" w:rsidRPr="005B6E79">
        <w:fldChar w:fldCharType="end"/>
      </w:r>
      <w:r w:rsidR="0065784B" w:rsidRPr="005B6E79">
        <w:t xml:space="preserve">. </w:t>
      </w:r>
      <w:r w:rsidR="007E1210" w:rsidRPr="005B6E79">
        <w:t xml:space="preserve">Certain types of </w:t>
      </w:r>
      <w:proofErr w:type="spellStart"/>
      <w:r w:rsidR="007E1210" w:rsidRPr="005B6E79">
        <w:t>HAdVs</w:t>
      </w:r>
      <w:proofErr w:type="spellEnd"/>
      <w:r w:rsidR="007E1210" w:rsidRPr="005B6E79">
        <w:t xml:space="preserve"> were shown to be stable in surface waters and </w:t>
      </w:r>
      <w:r w:rsidR="00E04394" w:rsidRPr="005B6E79">
        <w:t>groundwater</w:t>
      </w:r>
      <w:r w:rsidR="007E1210" w:rsidRPr="005B6E79">
        <w:t xml:space="preserve"> at 10</w:t>
      </w:r>
      <w:r w:rsidR="007E1210" w:rsidRPr="005B6E79">
        <w:rPr>
          <w:rFonts w:cs="Calibri"/>
        </w:rPr>
        <w:t>°</w:t>
      </w:r>
      <w:r w:rsidR="007E1210" w:rsidRPr="005B6E79">
        <w:t xml:space="preserve">C for at least 160 days </w:t>
      </w:r>
      <w:r w:rsidR="009A5A40" w:rsidRPr="005B6E79">
        <w:fldChar w:fldCharType="begin"/>
      </w:r>
      <w:r w:rsidR="009A5A40" w:rsidRPr="005B6E79">
        <w:instrText xml:space="preserve"> ADDIN EN.CITE &lt;EndNote&gt;&lt;Cite&gt;&lt;Author&gt;Rigotto&lt;/Author&gt;&lt;Year&gt;2011&lt;/Year&gt;&lt;RecNum&gt;46&lt;/RecNum&gt;&lt;DisplayText&gt;(Rigotto et al., 2011)&lt;/DisplayText&gt;&lt;record&gt;&lt;rec-number&gt;46&lt;/rec-number&gt;&lt;foreign-keys&gt;&lt;key app="EN" db-id="r2tztzpvkaxer7e0fa95d9fbvvepswf5sa5s" timestamp="1748850746"&gt;46&lt;/key&gt;&lt;/foreign-keys&gt;&lt;ref-type name="Journal Article"&gt;17&lt;/ref-type&gt;&lt;contributors&gt;&lt;authors&gt;&lt;author&gt;Rigotto, C.&lt;/author&gt;&lt;author&gt;Hanley, K.&lt;/author&gt;&lt;author&gt;Rochelle, P. A.&lt;/author&gt;&lt;author&gt;De Leon, R.&lt;/author&gt;&lt;author&gt;Barardi, C. R. M.&lt;/author&gt;&lt;author&gt;Yates, M. V.&lt;/author&gt;&lt;/authors&gt;&lt;/contributors&gt;&lt;titles&gt;&lt;title&gt;Survival of Adenovirus Types 2 and 41 in Surface and Ground Waters Measured by a Plaque Assay&lt;/title&gt;&lt;secondary-title&gt;Environmental Science &amp;amp; Technology&lt;/secondary-title&gt;&lt;/titles&gt;&lt;periodical&gt;&lt;full-title&gt;Environmental Science &amp;amp; Technology&lt;/full-title&gt;&lt;/periodical&gt;&lt;pages&gt;4145-4150&lt;/pages&gt;&lt;volume&gt;45&lt;/volume&gt;&lt;number&gt;9&lt;/number&gt;&lt;dates&gt;&lt;year&gt;2011&lt;/year&gt;&lt;pub-dates&gt;&lt;date&gt;2011/05/01&lt;/date&gt;&lt;/pub-dates&gt;&lt;/dates&gt;&lt;publisher&gt;American Chemical Society&lt;/publisher&gt;&lt;isbn&gt;0013-936X&lt;/isbn&gt;&lt;urls&gt;&lt;related-urls&gt;&lt;url&gt;https://doi.org/10.1021/es103922r&lt;/url&gt;&lt;/related-urls&gt;&lt;/urls&gt;&lt;electronic-resource-num&gt;10.1021/es103922r&lt;/electronic-resource-num&gt;&lt;/record&gt;&lt;/Cite&gt;&lt;/EndNote&gt;</w:instrText>
      </w:r>
      <w:r w:rsidR="009A5A40" w:rsidRPr="005B6E79">
        <w:fldChar w:fldCharType="separate"/>
      </w:r>
      <w:r w:rsidR="009A5A40" w:rsidRPr="005B6E79">
        <w:rPr>
          <w:noProof/>
        </w:rPr>
        <w:t>(</w:t>
      </w:r>
      <w:hyperlink w:anchor="_ENREF_66" w:tooltip="Rigotto, 2011 #46" w:history="1">
        <w:r w:rsidR="00FE6BFA" w:rsidRPr="005B6E79">
          <w:rPr>
            <w:noProof/>
          </w:rPr>
          <w:t xml:space="preserve">Rigotto </w:t>
        </w:r>
        <w:r w:rsidR="00FE6BFA" w:rsidRPr="000C4B6B">
          <w:rPr>
            <w:noProof/>
          </w:rPr>
          <w:t>et al</w:t>
        </w:r>
        <w:r w:rsidR="00FE6BFA" w:rsidRPr="005B6E79">
          <w:rPr>
            <w:noProof/>
          </w:rPr>
          <w:t>., 2011</w:t>
        </w:r>
      </w:hyperlink>
      <w:r w:rsidR="009A5A40" w:rsidRPr="005B6E79">
        <w:rPr>
          <w:noProof/>
        </w:rPr>
        <w:t>)</w:t>
      </w:r>
      <w:r w:rsidR="009A5A40" w:rsidRPr="005B6E79">
        <w:fldChar w:fldCharType="end"/>
      </w:r>
      <w:r w:rsidR="007E1210" w:rsidRPr="005B6E79">
        <w:t xml:space="preserve">. </w:t>
      </w:r>
      <w:r w:rsidRPr="005B6E79">
        <w:rPr>
          <w:lang w:val="en-US"/>
        </w:rPr>
        <w:t xml:space="preserve">Therefore, </w:t>
      </w:r>
      <w:proofErr w:type="spellStart"/>
      <w:r w:rsidRPr="005B6E79">
        <w:rPr>
          <w:lang w:val="en-US"/>
        </w:rPr>
        <w:t>AdVs</w:t>
      </w:r>
      <w:proofErr w:type="spellEnd"/>
      <w:r w:rsidRPr="005B6E79">
        <w:rPr>
          <w:lang w:val="en-US"/>
        </w:rPr>
        <w:t xml:space="preserve"> survival time depends on the relative humidity, temperature and </w:t>
      </w:r>
      <w:r w:rsidR="00E04394" w:rsidRPr="005B6E79">
        <w:rPr>
          <w:lang w:val="en-US"/>
        </w:rPr>
        <w:t xml:space="preserve">the </w:t>
      </w:r>
      <w:r w:rsidRPr="005B6E79">
        <w:rPr>
          <w:lang w:val="en-US"/>
        </w:rPr>
        <w:t xml:space="preserve">type of surface </w:t>
      </w:r>
      <w:r w:rsidRPr="005B6E79">
        <w:rPr>
          <w:lang w:val="en-US"/>
        </w:rPr>
        <w:fldChar w:fldCharType="begin">
          <w:fldData xml:space="preserve">PEVuZE5vdGU+PENpdGU+PEF1dGhvcj5BYmFkPC9BdXRob3I+PFllYXI+MTk5NDwvWWVhcj48UmVj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</w:fldData>
        </w:fldChar>
      </w:r>
      <w:r w:rsidR="00FF3FF2" w:rsidRPr="005B6E79">
        <w:rPr>
          <w:lang w:val="en-US"/>
        </w:rPr>
        <w:instrText xml:space="preserve"> ADDIN EN.CITE </w:instrText>
      </w:r>
      <w:r w:rsidR="00FF3FF2" w:rsidRPr="005B6E79">
        <w:rPr>
          <w:lang w:val="en-US"/>
        </w:rPr>
        <w:fldChar w:fldCharType="begin">
          <w:fldData xml:space="preserve">PEVuZE5vdGU+PENpdGU+PEF1dGhvcj5BYmFkPC9BdXRob3I+PFllYXI+MTk5NDwvWWVhcj48UmVj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</w:fldData>
        </w:fldChar>
      </w:r>
      <w:r w:rsidR="00FF3FF2" w:rsidRPr="005B6E79">
        <w:rPr>
          <w:lang w:val="en-US"/>
        </w:rPr>
        <w:instrText xml:space="preserve"> ADDIN EN.CITE.DATA </w:instrText>
      </w:r>
      <w:r w:rsidR="00FF3FF2" w:rsidRPr="005B6E79">
        <w:rPr>
          <w:lang w:val="en-US"/>
        </w:rPr>
      </w:r>
      <w:r w:rsidR="00FF3FF2" w:rsidRPr="005B6E79">
        <w:rPr>
          <w:lang w:val="en-US"/>
        </w:rPr>
        <w:fldChar w:fldCharType="end"/>
      </w:r>
      <w:r w:rsidRPr="005B6E79">
        <w:rPr>
          <w:lang w:val="en-US"/>
        </w:rPr>
      </w:r>
      <w:r w:rsidRPr="005B6E79">
        <w:rPr>
          <w:lang w:val="en-US"/>
        </w:rPr>
        <w:fldChar w:fldCharType="separate"/>
      </w:r>
      <w:r w:rsidRPr="005B6E79">
        <w:rPr>
          <w:noProof/>
          <w:lang w:val="en-US"/>
        </w:rPr>
        <w:t>(</w:t>
      </w:r>
      <w:hyperlink w:anchor="_ENREF_1" w:tooltip="Abad, 1994 #11228" w:history="1">
        <w:r w:rsidR="00FE6BFA" w:rsidRPr="005B6E79">
          <w:rPr>
            <w:noProof/>
            <w:lang w:val="en-US"/>
          </w:rPr>
          <w:t xml:space="preserve">Abad </w:t>
        </w:r>
        <w:r w:rsidR="00FE6BFA" w:rsidRPr="000C4B6B">
          <w:rPr>
            <w:noProof/>
            <w:lang w:val="en-US"/>
          </w:rPr>
          <w:t>et al</w:t>
        </w:r>
        <w:r w:rsidR="00FE6BFA" w:rsidRPr="005B6E79">
          <w:rPr>
            <w:noProof/>
            <w:lang w:val="en-US"/>
          </w:rPr>
          <w:t>., 1994</w:t>
        </w:r>
      </w:hyperlink>
      <w:r w:rsidRPr="005B6E79">
        <w:rPr>
          <w:noProof/>
          <w:lang w:val="en-US"/>
        </w:rPr>
        <w:t>)</w:t>
      </w:r>
      <w:r w:rsidRPr="005B6E79">
        <w:rPr>
          <w:lang w:val="en-US"/>
        </w:rPr>
        <w:fldChar w:fldCharType="end"/>
      </w:r>
      <w:r w:rsidRPr="005B6E79">
        <w:rPr>
          <w:lang w:val="en-US"/>
        </w:rPr>
        <w:t>.</w:t>
      </w:r>
      <w:r w:rsidR="007E1210" w:rsidRPr="005B6E79">
        <w:rPr>
          <w:lang w:val="en-US"/>
        </w:rPr>
        <w:t xml:space="preserve"> </w:t>
      </w:r>
    </w:p>
    <w:p w14:paraId="24AC3916" w14:textId="528BF020" w:rsidR="00181FBD" w:rsidRPr="005B6E79" w:rsidRDefault="002165C4" w:rsidP="002165C4">
      <w:pPr>
        <w:pStyle w:val="RARMPparagraph"/>
      </w:pPr>
      <w:r w:rsidRPr="005B6E79">
        <w:rPr>
          <w:rFonts w:cs="Calibri"/>
        </w:rPr>
        <w:t>Adenoviruses</w:t>
      </w:r>
      <w:r w:rsidRPr="005B6E79">
        <w:rPr>
          <w:rFonts w:eastAsiaTheme="minorEastAsia" w:cs="Calibri"/>
        </w:rPr>
        <w:t xml:space="preserve"> are reported to be sensitive to 70% ethanol, 0.9% Virkon S (&gt;5 min contact time), </w:t>
      </w:r>
      <w:r w:rsidRPr="005B6E79">
        <w:t>0.2% chlorine, 0.55% ortho-</w:t>
      </w:r>
      <w:proofErr w:type="spellStart"/>
      <w:r w:rsidRPr="005B6E79">
        <w:t>phthalaldehyde</w:t>
      </w:r>
      <w:proofErr w:type="spellEnd"/>
      <w:r w:rsidRPr="005B6E79">
        <w:t xml:space="preserve"> and 2.4% glutaraldehyde </w:t>
      </w:r>
      <w:r w:rsidRPr="005B6E79">
        <w:fldChar w:fldCharType="begin">
          <w:fldData xml:space="preserve">PEVuZE5vdGU+PENpdGU+PEF1dGhvcj5SdXRhbGE8L0F1dGhvcj48WWVhcj4yMDA2PC9ZZWFyPjxS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</w:fldData>
        </w:fldChar>
      </w:r>
      <w:r w:rsidRPr="005B6E79">
        <w:instrText xml:space="preserve"> ADDIN EN.CITE </w:instrText>
      </w:r>
      <w:r w:rsidRPr="005B6E79">
        <w:fldChar w:fldCharType="begin">
          <w:fldData xml:space="preserve">PEVuZE5vdGU+PENpdGU+PEF1dGhvcj5SdXRhbGE8L0F1dGhvcj48WWVhcj4yMDA2PC9ZZWFyPjxS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</w:fldData>
        </w:fldChar>
      </w:r>
      <w:r w:rsidRPr="005B6E79">
        <w:instrText xml:space="preserve"> ADDIN EN.CITE.DATA </w:instrText>
      </w:r>
      <w:r w:rsidRPr="005B6E79">
        <w:fldChar w:fldCharType="end"/>
      </w:r>
      <w:r w:rsidRPr="005B6E79">
        <w:fldChar w:fldCharType="separate"/>
      </w:r>
      <w:r w:rsidRPr="005B6E79">
        <w:rPr>
          <w:noProof/>
        </w:rPr>
        <w:t>(</w:t>
      </w:r>
      <w:hyperlink w:anchor="_ENREF_53" w:tooltip="McCormick, 2004 #110" w:history="1">
        <w:r w:rsidR="00FE6BFA" w:rsidRPr="005B6E79">
          <w:rPr>
            <w:noProof/>
          </w:rPr>
          <w:t>McCormick and Maheshwari, 2004</w:t>
        </w:r>
      </w:hyperlink>
      <w:r w:rsidRPr="005B6E79">
        <w:rPr>
          <w:noProof/>
        </w:rPr>
        <w:t xml:space="preserve">; </w:t>
      </w:r>
      <w:hyperlink w:anchor="_ENREF_69" w:tooltip="Rutala, 2006 #105" w:history="1">
        <w:r w:rsidR="00FE6BFA" w:rsidRPr="005B6E79">
          <w:rPr>
            <w:noProof/>
          </w:rPr>
          <w:t xml:space="preserve">Rutala </w:t>
        </w:r>
        <w:r w:rsidR="00FE6BFA" w:rsidRPr="000C4B6B">
          <w:rPr>
            <w:noProof/>
          </w:rPr>
          <w:t>et al</w:t>
        </w:r>
        <w:r w:rsidR="00FE6BFA" w:rsidRPr="005B6E79">
          <w:rPr>
            <w:noProof/>
          </w:rPr>
          <w:t>., 2006</w:t>
        </w:r>
      </w:hyperlink>
      <w:r w:rsidRPr="005B6E79">
        <w:rPr>
          <w:noProof/>
        </w:rPr>
        <w:t>)</w:t>
      </w:r>
      <w:r w:rsidRPr="005B6E79">
        <w:fldChar w:fldCharType="end"/>
      </w:r>
      <w:r w:rsidRPr="005B6E79">
        <w:t xml:space="preserve">. In addition, </w:t>
      </w:r>
      <w:proofErr w:type="spellStart"/>
      <w:r w:rsidRPr="005B6E79">
        <w:t>AdVs</w:t>
      </w:r>
      <w:proofErr w:type="spellEnd"/>
      <w:r w:rsidRPr="005B6E79">
        <w:t xml:space="preserve"> can be inactivated by heat, </w:t>
      </w:r>
      <w:r w:rsidR="00A54233">
        <w:t>for example</w:t>
      </w:r>
      <w:r w:rsidRPr="005B6E79">
        <w:t xml:space="preserve"> heating to 56°C for 30 minutes or 60°C for 2 minutes or autoclaving </w:t>
      </w:r>
      <w:r w:rsidRPr="005B6E79">
        <w:fldChar w:fldCharType="begin">
          <w:fldData xml:space="preserve">PEVuZE5vdGU+PENpdGU+PEF1dGhvcj5QdWJsaWMgSGVhbHRoIEFnZW5jeSBvZiBDYW5hZGE8L0F1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=
</w:fldData>
        </w:fldChar>
      </w:r>
      <w:r w:rsidRPr="005B6E79">
        <w:instrText xml:space="preserve"> ADDIN EN.CITE </w:instrText>
      </w:r>
      <w:r w:rsidRPr="005B6E79">
        <w:fldChar w:fldCharType="begin">
          <w:fldData xml:space="preserve">PEVuZE5vdGU+PENpdGU+PEF1dGhvcj5QdWJsaWMgSGVhbHRoIEFnZW5jeSBvZiBDYW5hZGE8L0F1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=
</w:fldData>
        </w:fldChar>
      </w:r>
      <w:r w:rsidRPr="005B6E79">
        <w:instrText xml:space="preserve"> ADDIN EN.CITE.DATA </w:instrText>
      </w:r>
      <w:r w:rsidRPr="005B6E79">
        <w:fldChar w:fldCharType="end"/>
      </w:r>
      <w:r w:rsidRPr="005B6E79">
        <w:fldChar w:fldCharType="separate"/>
      </w:r>
      <w:r w:rsidRPr="005B6E79">
        <w:rPr>
          <w:noProof/>
        </w:rPr>
        <w:t>(</w:t>
      </w:r>
      <w:hyperlink w:anchor="_ENREF_6" w:tooltip="Allard and Vantarakis, 2017 #24" w:history="1">
        <w:r w:rsidR="00FE6BFA" w:rsidRPr="005B6E79">
          <w:rPr>
            <w:noProof/>
          </w:rPr>
          <w:t>Allard and Vantarakis, 2017</w:t>
        </w:r>
      </w:hyperlink>
      <w:r w:rsidRPr="005B6E79">
        <w:rPr>
          <w:noProof/>
        </w:rPr>
        <w:t xml:space="preserve">; </w:t>
      </w:r>
      <w:hyperlink w:anchor="_ENREF_29" w:tooltip="Gray, 2018 #100" w:history="1">
        <w:r w:rsidR="00FE6BFA" w:rsidRPr="005B6E79">
          <w:rPr>
            <w:noProof/>
          </w:rPr>
          <w:t>Gray and Erdman, 2018</w:t>
        </w:r>
      </w:hyperlink>
      <w:r w:rsidRPr="005B6E79">
        <w:rPr>
          <w:noProof/>
        </w:rPr>
        <w:t xml:space="preserve">; </w:t>
      </w:r>
      <w:hyperlink w:anchor="_ENREF_62" w:tooltip="Public Health Agency of Canada, 2014 #64" w:history="1">
        <w:r w:rsidR="00FE6BFA" w:rsidRPr="005B6E79">
          <w:rPr>
            <w:noProof/>
          </w:rPr>
          <w:t>Public Health Agency of Canada, 2014</w:t>
        </w:r>
      </w:hyperlink>
      <w:r w:rsidRPr="005B6E79">
        <w:rPr>
          <w:noProof/>
        </w:rPr>
        <w:t>)</w:t>
      </w:r>
      <w:r w:rsidRPr="005B6E79">
        <w:fldChar w:fldCharType="end"/>
      </w:r>
      <w:r w:rsidRPr="005B6E79">
        <w:t>.</w:t>
      </w:r>
    </w:p>
    <w:p w14:paraId="2FFCFA7C" w14:textId="2B28D73C" w:rsidR="001E5054" w:rsidRDefault="001E5054" w:rsidP="001E5054">
      <w:pPr>
        <w:pStyle w:val="Sectionheading1"/>
      </w:pPr>
      <w:bookmarkStart w:id="49" w:name="_Toc209859572"/>
      <w:bookmarkStart w:id="50" w:name="_Ref220914220"/>
      <w:bookmarkStart w:id="51" w:name="_Ref220920025"/>
      <w:bookmarkStart w:id="52" w:name="_Ref256776892"/>
      <w:bookmarkStart w:id="53" w:name="_Toc274904750"/>
      <w:bookmarkStart w:id="54" w:name="_Toc291151800"/>
      <w:bookmarkStart w:id="55" w:name="_Toc309054004"/>
      <w:bookmarkStart w:id="56" w:name="_Toc309833696"/>
      <w:bookmarkStart w:id="57" w:name="_Toc311188357"/>
      <w:bookmarkStart w:id="58" w:name="_Toc355008008"/>
      <w:bookmarkStart w:id="59" w:name="_Ref419242708"/>
      <w:bookmarkStart w:id="60" w:name="_Toc105754496"/>
      <w:bookmarkStart w:id="61" w:name="_Ref142303589"/>
      <w:bookmarkStart w:id="62" w:name="_Toc211613761"/>
      <w:r w:rsidRPr="005B6E79">
        <w:t>The GM</w:t>
      </w:r>
      <w:r w:rsidR="00687222" w:rsidRPr="005B6E79">
        <w:t xml:space="preserve">O </w:t>
      </w:r>
      <w:r w:rsidR="00FA226C" w:rsidRPr="005B6E79">
        <w:t>-</w:t>
      </w:r>
      <w:r w:rsidRPr="005B6E79">
        <w:t xml:space="preserve"> nature and effect of </w:t>
      </w:r>
      <w:r w:rsidRPr="00275868">
        <w:t>the genetic modification</w:t>
      </w:r>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0E0FC58C" w14:textId="0AE216E7" w:rsidR="00AB7859" w:rsidRPr="00593F9D" w:rsidRDefault="00AB7859" w:rsidP="00AB7859">
      <w:pPr>
        <w:pStyle w:val="Sectionheading2"/>
      </w:pPr>
      <w:bookmarkStart w:id="63" w:name="_Ref142304030"/>
      <w:bookmarkStart w:id="64" w:name="_Toc211613762"/>
      <w:r w:rsidRPr="00593F9D">
        <w:t>The genetic modifications</w:t>
      </w:r>
      <w:bookmarkEnd w:id="63"/>
      <w:bookmarkEnd w:id="64"/>
    </w:p>
    <w:p w14:paraId="0DD585F0" w14:textId="404FCC23" w:rsidR="000E146B" w:rsidRPr="005B6E79" w:rsidRDefault="0007107E" w:rsidP="000E146B">
      <w:pPr>
        <w:pStyle w:val="RARMPparagraph"/>
      </w:pPr>
      <w:r w:rsidRPr="005B6E79">
        <w:t xml:space="preserve">Nadofaragene </w:t>
      </w:r>
      <w:proofErr w:type="spellStart"/>
      <w:r w:rsidRPr="005B6E79">
        <w:t>firadenovec</w:t>
      </w:r>
      <w:proofErr w:type="spellEnd"/>
      <w:r w:rsidR="001057C6" w:rsidRPr="005B6E79">
        <w:t xml:space="preserve"> </w:t>
      </w:r>
      <w:r w:rsidR="006F3CFF" w:rsidRPr="005B6E79">
        <w:t xml:space="preserve">is a </w:t>
      </w:r>
      <w:r w:rsidR="00F846CF" w:rsidRPr="005B6E79">
        <w:t xml:space="preserve">replication-deficient </w:t>
      </w:r>
      <w:r w:rsidR="006F3CFF" w:rsidRPr="005B6E79">
        <w:t xml:space="preserve">recombinant </w:t>
      </w:r>
      <w:proofErr w:type="spellStart"/>
      <w:r w:rsidR="006A3C85" w:rsidRPr="005B6E79">
        <w:t>HAdV</w:t>
      </w:r>
      <w:proofErr w:type="spellEnd"/>
      <w:r w:rsidR="006A3C85" w:rsidRPr="005B6E79">
        <w:t xml:space="preserve"> </w:t>
      </w:r>
      <w:r w:rsidR="00F846CF" w:rsidRPr="005B6E79">
        <w:t>carrying</w:t>
      </w:r>
      <w:r w:rsidR="006F3CFF" w:rsidRPr="005B6E79">
        <w:t xml:space="preserve"> a gene encoding the human interferon al</w:t>
      </w:r>
      <w:r w:rsidR="009613C5">
        <w:t>ph</w:t>
      </w:r>
      <w:r w:rsidR="006F3CFF" w:rsidRPr="005B6E79">
        <w:t>a-2b (</w:t>
      </w:r>
      <w:proofErr w:type="spellStart"/>
      <w:r w:rsidR="006B1B95" w:rsidRPr="005B6E79">
        <w:t>h</w:t>
      </w:r>
      <w:r w:rsidR="006F3CFF" w:rsidRPr="005B6E79">
        <w:t>IFN</w:t>
      </w:r>
      <w:proofErr w:type="spellEnd"/>
      <w:r w:rsidR="006F3CFF" w:rsidRPr="005B6E79">
        <w:t>-α2b)</w:t>
      </w:r>
      <w:r w:rsidR="0061752F" w:rsidRPr="005B6E79">
        <w:t xml:space="preserve"> protein</w:t>
      </w:r>
      <w:r w:rsidR="006F3CFF" w:rsidRPr="005B6E79">
        <w:t xml:space="preserve">. </w:t>
      </w:r>
    </w:p>
    <w:p w14:paraId="263673D9" w14:textId="213D85A8" w:rsidR="00AD53FD" w:rsidRPr="005B6E79" w:rsidRDefault="00AD53FD" w:rsidP="000E146B">
      <w:pPr>
        <w:pStyle w:val="RARMPparagraph"/>
      </w:pPr>
      <w:bookmarkStart w:id="65" w:name="_Hlk191896023"/>
      <w:r w:rsidRPr="005B6E79">
        <w:t xml:space="preserve">This GM </w:t>
      </w:r>
      <w:bookmarkStart w:id="66" w:name="_Hlk193210975"/>
      <w:r w:rsidR="00AF0E21" w:rsidRPr="005B6E79">
        <w:t>therapeutic</w:t>
      </w:r>
      <w:bookmarkEnd w:id="66"/>
      <w:r w:rsidRPr="005B6E79">
        <w:t xml:space="preserve"> </w:t>
      </w:r>
      <w:r w:rsidR="006A3C85" w:rsidRPr="005B6E79">
        <w:t>wa</w:t>
      </w:r>
      <w:r w:rsidRPr="005B6E79">
        <w:t xml:space="preserve">s developed </w:t>
      </w:r>
      <w:r w:rsidR="00AE3A1E" w:rsidRPr="005B6E79">
        <w:t>from</w:t>
      </w:r>
      <w:r w:rsidRPr="005B6E79">
        <w:t xml:space="preserve"> </w:t>
      </w:r>
      <w:bookmarkStart w:id="67" w:name="_Hlk193456038"/>
      <w:r w:rsidR="00C644BE" w:rsidRPr="005B6E79">
        <w:t>HAdV</w:t>
      </w:r>
      <w:r w:rsidR="00A27CB5" w:rsidRPr="005B6E79">
        <w:t>-C</w:t>
      </w:r>
      <w:r w:rsidR="00C644BE" w:rsidRPr="005B6E79">
        <w:t xml:space="preserve">5 </w:t>
      </w:r>
      <w:bookmarkEnd w:id="67"/>
      <w:r w:rsidRPr="005B6E79">
        <w:t xml:space="preserve">by deleting </w:t>
      </w:r>
      <w:bookmarkStart w:id="68" w:name="_Hlk195792942"/>
      <w:r w:rsidR="007168E7" w:rsidRPr="005B6E79">
        <w:t xml:space="preserve">specific </w:t>
      </w:r>
      <w:r w:rsidR="00E10DF8" w:rsidRPr="005B6E79">
        <w:t>gene sequenc</w:t>
      </w:r>
      <w:r w:rsidR="006A3C85" w:rsidRPr="005B6E79">
        <w:t>es</w:t>
      </w:r>
      <w:r w:rsidRPr="005B6E79">
        <w:t xml:space="preserve"> to </w:t>
      </w:r>
      <w:r w:rsidR="00E10DF8" w:rsidRPr="005B6E79">
        <w:t>improve safety</w:t>
      </w:r>
      <w:r w:rsidRPr="005B6E79">
        <w:t xml:space="preserve"> and replacing </w:t>
      </w:r>
      <w:r w:rsidR="006A3C85" w:rsidRPr="005B6E79">
        <w:t xml:space="preserve">a </w:t>
      </w:r>
      <w:r w:rsidR="007168E7" w:rsidRPr="005B6E79">
        <w:t xml:space="preserve">deleted </w:t>
      </w:r>
      <w:r w:rsidR="006A3C85" w:rsidRPr="005B6E79">
        <w:t xml:space="preserve">DNA sequence </w:t>
      </w:r>
      <w:r w:rsidRPr="005B6E79">
        <w:t xml:space="preserve">with </w:t>
      </w:r>
      <w:r w:rsidR="00F53C47" w:rsidRPr="005B6E79">
        <w:t>a</w:t>
      </w:r>
      <w:r w:rsidRPr="005B6E79">
        <w:t xml:space="preserve"> </w:t>
      </w:r>
      <w:bookmarkStart w:id="69" w:name="_Hlk193286989"/>
      <w:proofErr w:type="spellStart"/>
      <w:r w:rsidR="00C11C8B" w:rsidRPr="005B6E79">
        <w:rPr>
          <w:i/>
          <w:iCs/>
        </w:rPr>
        <w:t>h</w:t>
      </w:r>
      <w:r w:rsidRPr="005B6E79">
        <w:rPr>
          <w:i/>
          <w:iCs/>
        </w:rPr>
        <w:t>IFN</w:t>
      </w:r>
      <w:proofErr w:type="spellEnd"/>
      <w:r w:rsidRPr="005B6E79">
        <w:rPr>
          <w:i/>
          <w:iCs/>
        </w:rPr>
        <w:t>-α2b</w:t>
      </w:r>
      <w:r w:rsidRPr="005B6E79">
        <w:t xml:space="preserve"> </w:t>
      </w:r>
      <w:bookmarkEnd w:id="69"/>
      <w:r w:rsidRPr="005B6E79">
        <w:t>gene expression cassette</w:t>
      </w:r>
      <w:bookmarkEnd w:id="68"/>
      <w:r w:rsidRPr="005B6E79">
        <w:t xml:space="preserve">. </w:t>
      </w:r>
      <w:bookmarkStart w:id="70" w:name="_Hlk209705332"/>
      <w:bookmarkEnd w:id="65"/>
      <w:r w:rsidR="00845D06" w:rsidRPr="005B6E79">
        <w:t xml:space="preserve">The identities of </w:t>
      </w:r>
      <w:r w:rsidR="006A3C85" w:rsidRPr="005B6E79">
        <w:t>the deletions</w:t>
      </w:r>
      <w:r w:rsidR="00845D06" w:rsidRPr="005B6E79">
        <w:t xml:space="preserve"> have been declared Confidential Commercial Information (CCI). Under section 185 of the Act, the </w:t>
      </w:r>
      <w:r w:rsidR="008758A6" w:rsidRPr="005B6E79">
        <w:t>CCI</w:t>
      </w:r>
      <w:r w:rsidR="00845D06" w:rsidRPr="005B6E79">
        <w:t xml:space="preserve"> is made available to the prescribed experts and agencies that are consulted on the RARMP for this application.</w:t>
      </w:r>
      <w:bookmarkEnd w:id="70"/>
    </w:p>
    <w:p w14:paraId="368EC37B" w14:textId="0F0825BF" w:rsidR="007B2463" w:rsidRPr="005B6E79" w:rsidRDefault="00845D06" w:rsidP="004602C3">
      <w:pPr>
        <w:pStyle w:val="RARMPparagraph"/>
      </w:pPr>
      <w:r w:rsidRPr="005B6E79">
        <w:t xml:space="preserve">The GM therapeutic was generated through recombination between a plasmid containing the </w:t>
      </w:r>
      <w:proofErr w:type="spellStart"/>
      <w:r w:rsidRPr="005B6E79">
        <w:rPr>
          <w:i/>
          <w:iCs/>
        </w:rPr>
        <w:t>hIFN</w:t>
      </w:r>
      <w:proofErr w:type="spellEnd"/>
      <w:r w:rsidRPr="005B6E79">
        <w:rPr>
          <w:i/>
          <w:iCs/>
        </w:rPr>
        <w:t>-α2b</w:t>
      </w:r>
      <w:r w:rsidRPr="005B6E79">
        <w:t xml:space="preserve"> gene and a viral derivative, followed by </w:t>
      </w:r>
      <w:r w:rsidR="002141F3" w:rsidRPr="005B6E79">
        <w:rPr>
          <w:i/>
          <w:iCs/>
        </w:rPr>
        <w:t>in vitro</w:t>
      </w:r>
      <w:r w:rsidR="002141F3" w:rsidRPr="005B6E79">
        <w:t xml:space="preserve"> </w:t>
      </w:r>
      <w:r w:rsidRPr="005B6E79">
        <w:t xml:space="preserve">co-transfection into a human cell line for viral production. </w:t>
      </w:r>
      <w:r w:rsidR="002141F3" w:rsidRPr="005B6E79">
        <w:t>The human cells provide necessary proteins d</w:t>
      </w:r>
      <w:r w:rsidRPr="005B6E79">
        <w:t xml:space="preserve">uring </w:t>
      </w:r>
      <w:r w:rsidR="00DC328A" w:rsidRPr="005B6E79">
        <w:t xml:space="preserve">virus </w:t>
      </w:r>
      <w:r w:rsidRPr="005B6E79">
        <w:t>propagation.</w:t>
      </w:r>
      <w:r w:rsidR="00363403" w:rsidRPr="005B6E79">
        <w:t xml:space="preserve"> However, this production process </w:t>
      </w:r>
      <w:r w:rsidR="00B846D6" w:rsidRPr="005B6E79">
        <w:t>may</w:t>
      </w:r>
      <w:r w:rsidR="00363403" w:rsidRPr="005B6E79">
        <w:t xml:space="preserve"> lead to the GM therapeutic containing a small percentage of </w:t>
      </w:r>
      <w:r w:rsidR="00B846D6" w:rsidRPr="005B6E79">
        <w:t>replication-competent</w:t>
      </w:r>
      <w:r w:rsidR="00363403" w:rsidRPr="005B6E79">
        <w:t xml:space="preserve"> </w:t>
      </w:r>
      <w:r w:rsidR="00CB31CB" w:rsidRPr="005B6E79">
        <w:t>ade</w:t>
      </w:r>
      <w:r w:rsidR="003931DD" w:rsidRPr="005B6E79">
        <w:t>novirus (RCA)</w:t>
      </w:r>
      <w:r w:rsidR="00363403" w:rsidRPr="005B6E79">
        <w:t>.</w:t>
      </w:r>
      <w:r w:rsidR="004602C3" w:rsidRPr="005B6E79">
        <w:t xml:space="preserve"> Information on how the GM therapeutic was generated and the identity of the human cell line have </w:t>
      </w:r>
      <w:r w:rsidR="00DC328A" w:rsidRPr="005B6E79">
        <w:t xml:space="preserve">also </w:t>
      </w:r>
      <w:r w:rsidR="004602C3" w:rsidRPr="005B6E79">
        <w:t>been declared CCI.</w:t>
      </w:r>
    </w:p>
    <w:p w14:paraId="09F969E7" w14:textId="39F4AF4B" w:rsidR="00FB1FDF" w:rsidRPr="005B6E79" w:rsidRDefault="00164217" w:rsidP="00FA226C">
      <w:pPr>
        <w:pStyle w:val="Sectionheading2"/>
      </w:pPr>
      <w:bookmarkStart w:id="71" w:name="_Toc211613763"/>
      <w:r w:rsidRPr="005B6E79">
        <w:t>Effect</w:t>
      </w:r>
      <w:r w:rsidR="00132438" w:rsidRPr="005B6E79">
        <w:t>s</w:t>
      </w:r>
      <w:r w:rsidRPr="005B6E79">
        <w:t xml:space="preserve"> of the genetic modification</w:t>
      </w:r>
      <w:r w:rsidR="00132438" w:rsidRPr="005B6E79">
        <w:t>s</w:t>
      </w:r>
      <w:bookmarkEnd w:id="71"/>
    </w:p>
    <w:p w14:paraId="22176149" w14:textId="6B0BDCD8" w:rsidR="00F846CF" w:rsidRPr="005B6E79" w:rsidRDefault="00F846CF" w:rsidP="00F846CF">
      <w:pPr>
        <w:pStyle w:val="Sectionheading3"/>
      </w:pPr>
      <w:r w:rsidRPr="005B6E79">
        <w:t>Deletion of regions</w:t>
      </w:r>
      <w:r w:rsidR="00303F7D" w:rsidRPr="005B6E79">
        <w:t xml:space="preserve"> from HAdV</w:t>
      </w:r>
      <w:r w:rsidR="005C17FD" w:rsidRPr="005B6E79">
        <w:t>-C</w:t>
      </w:r>
      <w:r w:rsidR="00303F7D" w:rsidRPr="005B6E79">
        <w:t>5</w:t>
      </w:r>
    </w:p>
    <w:p w14:paraId="6CE403FA" w14:textId="0933364B" w:rsidR="00F846CF" w:rsidRPr="005B6E79" w:rsidRDefault="00303F7D" w:rsidP="00303F7D">
      <w:pPr>
        <w:pStyle w:val="RARMPparagraph"/>
      </w:pPr>
      <w:r w:rsidRPr="005B6E79">
        <w:t xml:space="preserve">The </w:t>
      </w:r>
      <w:r w:rsidR="00AD6609" w:rsidRPr="005B6E79">
        <w:t xml:space="preserve">GM </w:t>
      </w:r>
      <w:r w:rsidR="00AF0E21" w:rsidRPr="005B6E79">
        <w:t>therapeutic</w:t>
      </w:r>
      <w:r w:rsidRPr="005B6E79">
        <w:t xml:space="preserve"> </w:t>
      </w:r>
      <w:bookmarkStart w:id="72" w:name="_Hlk194767834"/>
      <w:r w:rsidR="006A3C85" w:rsidRPr="005B6E79">
        <w:t>was made safer</w:t>
      </w:r>
      <w:r w:rsidR="001C03BB" w:rsidRPr="005B6E79">
        <w:t xml:space="preserve"> </w:t>
      </w:r>
      <w:bookmarkEnd w:id="72"/>
      <w:r w:rsidRPr="005B6E79">
        <w:t>due to the removal of</w:t>
      </w:r>
      <w:r w:rsidR="00AD6609" w:rsidRPr="005B6E79">
        <w:t xml:space="preserve"> </w:t>
      </w:r>
      <w:r w:rsidRPr="005B6E79">
        <w:t xml:space="preserve">specific </w:t>
      </w:r>
      <w:r w:rsidR="006A3C85" w:rsidRPr="005B6E79">
        <w:t xml:space="preserve">DNA sequences from </w:t>
      </w:r>
      <w:r w:rsidR="00524FE1" w:rsidRPr="005B6E79">
        <w:t xml:space="preserve">the </w:t>
      </w:r>
      <w:r w:rsidR="00970287" w:rsidRPr="005B6E79">
        <w:t xml:space="preserve">HAdV-C5 </w:t>
      </w:r>
      <w:r w:rsidR="00524FE1" w:rsidRPr="005B6E79">
        <w:t>genome</w:t>
      </w:r>
      <w:r w:rsidRPr="005B6E79">
        <w:t xml:space="preserve">. </w:t>
      </w:r>
      <w:r w:rsidR="00986834">
        <w:t>Details</w:t>
      </w:r>
      <w:r w:rsidR="00A8196F" w:rsidRPr="00A8196F">
        <w:t xml:space="preserve"> of the deletions have been declared CCI. </w:t>
      </w:r>
    </w:p>
    <w:p w14:paraId="7FD044CC" w14:textId="58FA68BB" w:rsidR="0061752F" w:rsidRPr="005B6E79" w:rsidRDefault="0061752F" w:rsidP="00AE3A1E">
      <w:pPr>
        <w:pStyle w:val="Sectionheading3"/>
      </w:pPr>
      <w:r w:rsidRPr="005B6E79">
        <w:t>Insertion of the</w:t>
      </w:r>
      <w:r w:rsidR="00AE3A1E" w:rsidRPr="005B6E79">
        <w:t xml:space="preserve"> </w:t>
      </w:r>
      <w:bookmarkStart w:id="73" w:name="_Hlk193455115"/>
      <w:proofErr w:type="spellStart"/>
      <w:r w:rsidR="006B1B95" w:rsidRPr="005B6E79">
        <w:t>h</w:t>
      </w:r>
      <w:r w:rsidR="00AE3A1E" w:rsidRPr="005B6E79">
        <w:t>IFN</w:t>
      </w:r>
      <w:proofErr w:type="spellEnd"/>
      <w:r w:rsidR="00AE3A1E" w:rsidRPr="005B6E79">
        <w:t>-α2b gene expression cassette</w:t>
      </w:r>
      <w:bookmarkEnd w:id="73"/>
    </w:p>
    <w:p w14:paraId="28C28E10" w14:textId="7CFCE867" w:rsidR="00117EC1" w:rsidRPr="005B6E79" w:rsidRDefault="00970287" w:rsidP="00A55EE2">
      <w:pPr>
        <w:pStyle w:val="RARMPparagraph"/>
      </w:pPr>
      <w:r w:rsidRPr="005B6E79">
        <w:t xml:space="preserve">The GM therapeutic </w:t>
      </w:r>
      <w:r w:rsidR="002671FF" w:rsidRPr="005B6E79">
        <w:t xml:space="preserve">is intended as a treatment of (BCG)-unresponsive NMIBC. It </w:t>
      </w:r>
      <w:r w:rsidRPr="005B6E79">
        <w:t>contains a</w:t>
      </w:r>
      <w:r w:rsidR="00B2433D" w:rsidRPr="005B6E79">
        <w:t xml:space="preserve">n introduced </w:t>
      </w:r>
      <w:proofErr w:type="spellStart"/>
      <w:r w:rsidRPr="005B6E79">
        <w:rPr>
          <w:i/>
          <w:iCs/>
        </w:rPr>
        <w:t>hIFN</w:t>
      </w:r>
      <w:proofErr w:type="spellEnd"/>
      <w:r w:rsidRPr="005B6E79">
        <w:rPr>
          <w:i/>
          <w:iCs/>
        </w:rPr>
        <w:t>-α2b</w:t>
      </w:r>
      <w:r w:rsidRPr="005B6E79">
        <w:t xml:space="preserve"> gene expression cassette</w:t>
      </w:r>
      <w:r w:rsidR="00B2433D" w:rsidRPr="005B6E79">
        <w:t xml:space="preserve"> </w:t>
      </w:r>
      <w:r w:rsidR="002671FF" w:rsidRPr="005B6E79">
        <w:t>which</w:t>
      </w:r>
      <w:r w:rsidR="00B2433D" w:rsidRPr="005B6E79">
        <w:t xml:space="preserve"> produce</w:t>
      </w:r>
      <w:r w:rsidR="002671FF" w:rsidRPr="005B6E79">
        <w:t>s</w:t>
      </w:r>
      <w:r w:rsidR="00B2433D" w:rsidRPr="005B6E79">
        <w:t xml:space="preserve"> the </w:t>
      </w:r>
      <w:proofErr w:type="spellStart"/>
      <w:r w:rsidR="00B2433D" w:rsidRPr="005B6E79">
        <w:t>hIFN</w:t>
      </w:r>
      <w:proofErr w:type="spellEnd"/>
      <w:r w:rsidR="00B2433D" w:rsidRPr="005B6E79">
        <w:t xml:space="preserve">-α2b </w:t>
      </w:r>
      <w:r w:rsidR="00CA4EA0" w:rsidRPr="005B6E79">
        <w:t xml:space="preserve">protein </w:t>
      </w:r>
      <w:r w:rsidR="00CA2D90" w:rsidRPr="005B6E79">
        <w:t xml:space="preserve">in patients </w:t>
      </w:r>
      <w:r w:rsidR="002671FF" w:rsidRPr="005B6E79">
        <w:t>receiving the therapeutic</w:t>
      </w:r>
      <w:r w:rsidR="00CA4EA0" w:rsidRPr="005B6E79">
        <w:t>.</w:t>
      </w:r>
      <w:r w:rsidR="00B2433D" w:rsidRPr="005B6E79">
        <w:t xml:space="preserve">  </w:t>
      </w:r>
      <w:r w:rsidRPr="005B6E79">
        <w:t xml:space="preserve"> </w:t>
      </w:r>
    </w:p>
    <w:p w14:paraId="706BFED6" w14:textId="64AB8C7A" w:rsidR="00205228" w:rsidRPr="005B6E79" w:rsidRDefault="00457D97" w:rsidP="00B62034">
      <w:pPr>
        <w:pStyle w:val="RARMPparagraph"/>
      </w:pPr>
      <w:r w:rsidRPr="005B6E79">
        <w:lastRenderedPageBreak/>
        <w:t xml:space="preserve">Interferons (IFNs) are produced by the innate </w:t>
      </w:r>
      <w:bookmarkStart w:id="74" w:name="_Hlk190188399"/>
      <w:r w:rsidRPr="005B6E79">
        <w:t>immune system</w:t>
      </w:r>
      <w:bookmarkEnd w:id="74"/>
      <w:r w:rsidR="007C7AFA" w:rsidRPr="005B6E79">
        <w:rPr>
          <w:rFonts w:ascii="Times-Roman" w:hAnsi="Times-Roman" w:cs="Times-Roman"/>
          <w:sz w:val="20"/>
          <w:szCs w:val="20"/>
        </w:rPr>
        <w:t xml:space="preserve"> </w:t>
      </w:r>
      <w:r w:rsidR="007C7AFA" w:rsidRPr="005B6E79">
        <w:t>via Toll</w:t>
      </w:r>
      <w:r w:rsidR="007C7AFA" w:rsidRPr="005B6E79">
        <w:rPr>
          <w:rFonts w:ascii="Cambria Math" w:hAnsi="Cambria Math" w:cs="Cambria Math"/>
        </w:rPr>
        <w:t>‑</w:t>
      </w:r>
      <w:r w:rsidR="007C7AFA" w:rsidRPr="005B6E79">
        <w:t>like receptor (TLR) stimulation and other signalling cascades</w:t>
      </w:r>
      <w:r w:rsidRPr="005B6E79">
        <w:t xml:space="preserve">. </w:t>
      </w:r>
      <w:bookmarkStart w:id="75" w:name="_Hlk192175042"/>
      <w:r w:rsidR="007C7AFA" w:rsidRPr="005B6E79">
        <w:t xml:space="preserve">There are </w:t>
      </w:r>
      <w:r w:rsidR="002671FF" w:rsidRPr="005B6E79">
        <w:t xml:space="preserve">3 </w:t>
      </w:r>
      <w:r w:rsidR="007C7AFA" w:rsidRPr="005B6E79">
        <w:t>main classes of IFNs in humans: IFN</w:t>
      </w:r>
      <w:r w:rsidR="007C7AFA" w:rsidRPr="005B6E79">
        <w:rPr>
          <w:rFonts w:ascii="Cambria Math" w:hAnsi="Cambria Math" w:cs="Cambria Math"/>
        </w:rPr>
        <w:t>‑</w:t>
      </w:r>
      <w:r w:rsidR="007C7AFA" w:rsidRPr="005B6E79">
        <w:t xml:space="preserve">α, </w:t>
      </w:r>
      <w:r w:rsidR="007C7AFA" w:rsidRPr="005B6E79">
        <w:rPr>
          <w:rFonts w:ascii="Cambria Math" w:hAnsi="Cambria Math" w:cs="Cambria Math"/>
        </w:rPr>
        <w:t>‑</w:t>
      </w:r>
      <w:r w:rsidR="007C7AFA" w:rsidRPr="005B6E79">
        <w:t xml:space="preserve">β and </w:t>
      </w:r>
      <w:r w:rsidR="007C7AFA" w:rsidRPr="005B6E79">
        <w:rPr>
          <w:rFonts w:ascii="Cambria Math" w:hAnsi="Cambria Math" w:cs="Cambria Math"/>
        </w:rPr>
        <w:t>‑</w:t>
      </w:r>
      <w:r w:rsidR="007C7AFA" w:rsidRPr="005B6E79">
        <w:t>γ</w:t>
      </w:r>
      <w:r w:rsidR="00205228" w:rsidRPr="005B6E79">
        <w:t>, with IFN</w:t>
      </w:r>
      <w:r w:rsidR="00205228" w:rsidRPr="005B6E79">
        <w:rPr>
          <w:rFonts w:ascii="Cambria Math" w:hAnsi="Cambria Math" w:cs="Cambria Math"/>
        </w:rPr>
        <w:t>‑</w:t>
      </w:r>
      <w:r w:rsidR="00205228" w:rsidRPr="005B6E79">
        <w:t xml:space="preserve">α and </w:t>
      </w:r>
      <w:r w:rsidR="00205228" w:rsidRPr="005B6E79">
        <w:rPr>
          <w:rFonts w:ascii="Cambria Math" w:hAnsi="Cambria Math" w:cs="Cambria Math"/>
        </w:rPr>
        <w:t>‑</w:t>
      </w:r>
      <w:r w:rsidR="00205228" w:rsidRPr="005B6E79">
        <w:t>β belonging to the type I IFNs</w:t>
      </w:r>
      <w:r w:rsidR="007C7AFA" w:rsidRPr="005B6E79">
        <w:t xml:space="preserve"> </w:t>
      </w:r>
      <w:r w:rsidR="007C7AFA" w:rsidRPr="005B6E79">
        <w:fldChar w:fldCharType="begin"/>
      </w:r>
      <w:r w:rsidR="007C7AFA" w:rsidRPr="005B6E79">
        <w:instrText xml:space="preserve"> ADDIN EN.CITE &lt;EndNote&gt;&lt;Cite&gt;&lt;Author&gt;Shi&lt;/Author&gt;&lt;Year&gt;2022&lt;/Year&gt;&lt;RecNum&gt;8&lt;/RecNum&gt;&lt;DisplayText&gt;(Shi et al., 2022)&lt;/DisplayText&gt;&lt;record&gt;&lt;rec-number&gt;8&lt;/rec-number&gt;&lt;foreign-keys&gt;&lt;key app="EN" db-id="r2tztzpvkaxer7e0fa95d9fbvvepswf5sa5s" timestamp="1739254268"&gt;8&lt;/key&gt;&lt;/foreign-keys&gt;&lt;ref-type name="Journal Article"&gt;17&lt;/ref-type&gt;&lt;contributors&gt;&lt;authors&gt;&lt;author&gt;Shi, W.&lt;/author&gt;&lt;author&gt;Yao, X.&lt;/author&gt;&lt;author&gt;Fu, Y.&lt;/author&gt;&lt;author&gt;Wang, Y.&lt;/author&gt;&lt;/authors&gt;&lt;/contributors&gt;&lt;auth-address&gt;College of Food Science and Biology, Hebei University of Science and Technology, Shijiazhuang, Hebei 050018, P.R. China.&lt;/auth-address&gt;&lt;titles&gt;&lt;title&gt;Interferon-α and its effects on cancer cell apoptosis&lt;/title&gt;&lt;secondary-title&gt;Oncol Lett&lt;/secondary-title&gt;&lt;/titles&gt;&lt;periodical&gt;&lt;full-title&gt;Oncol Lett&lt;/full-title&gt;&lt;/periodical&gt;&lt;pages&gt;235&lt;/pages&gt;&lt;volume&gt;24&lt;/volume&gt;&lt;number&gt;1&lt;/number&gt;&lt;edition&gt;2022/06/21&lt;/edition&gt;&lt;keywords&gt;&lt;keyword&gt;anticancer therapies&lt;/keyword&gt;&lt;keyword&gt;apoptosis&lt;/keyword&gt;&lt;keyword&gt;cancer cells&lt;/keyword&gt;&lt;keyword&gt;interferon-α&lt;/keyword&gt;&lt;keyword&gt;mechanism&lt;/keyword&gt;&lt;/keywords&gt;&lt;dates&gt;&lt;year&gt;2022&lt;/year&gt;&lt;pub-dates&gt;&lt;date&gt;Jul&lt;/date&gt;&lt;/pub-dates&gt;&lt;/dates&gt;&lt;isbn&gt;1792-1074 (Print)&amp;#xD;1792-1074&lt;/isbn&gt;&lt;accession-num&gt;35720476&lt;/accession-num&gt;&lt;urls&gt;&lt;/urls&gt;&lt;custom2&gt;PMC9185151&lt;/custom2&gt;&lt;electronic-resource-num&gt;10.3892/ol.2022.13355&lt;/electronic-resource-num&gt;&lt;remote-database-provider&gt;NLM&lt;/remote-database-provider&gt;&lt;language&gt;eng&lt;/language&gt;&lt;/record&gt;&lt;/Cite&gt;&lt;/EndNote&gt;</w:instrText>
      </w:r>
      <w:r w:rsidR="007C7AFA" w:rsidRPr="005B6E79">
        <w:fldChar w:fldCharType="separate"/>
      </w:r>
      <w:r w:rsidR="007C7AFA" w:rsidRPr="005B6E79">
        <w:rPr>
          <w:noProof/>
        </w:rPr>
        <w:t>(</w:t>
      </w:r>
      <w:hyperlink w:anchor="_ENREF_75" w:tooltip="Shi, 2022 #8" w:history="1">
        <w:r w:rsidR="00FE6BFA" w:rsidRPr="005B6E79">
          <w:rPr>
            <w:noProof/>
          </w:rPr>
          <w:t xml:space="preserve">Shi </w:t>
        </w:r>
        <w:r w:rsidR="00FE6BFA" w:rsidRPr="000C4B6B">
          <w:rPr>
            <w:noProof/>
          </w:rPr>
          <w:t>et al</w:t>
        </w:r>
        <w:r w:rsidR="00FE6BFA" w:rsidRPr="005B6E79">
          <w:rPr>
            <w:noProof/>
          </w:rPr>
          <w:t>., 2022</w:t>
        </w:r>
      </w:hyperlink>
      <w:r w:rsidR="007C7AFA" w:rsidRPr="005B6E79">
        <w:rPr>
          <w:noProof/>
        </w:rPr>
        <w:t>)</w:t>
      </w:r>
      <w:r w:rsidR="007C7AFA" w:rsidRPr="005B6E79">
        <w:fldChar w:fldCharType="end"/>
      </w:r>
      <w:r w:rsidR="007C7AFA" w:rsidRPr="005B6E79">
        <w:t>.</w:t>
      </w:r>
    </w:p>
    <w:p w14:paraId="2BDAD47B" w14:textId="6517426C" w:rsidR="00A55EE2" w:rsidRPr="005B6E79" w:rsidRDefault="00A55EE2" w:rsidP="00B62034">
      <w:pPr>
        <w:pStyle w:val="RARMPparagraph"/>
      </w:pPr>
      <w:r w:rsidRPr="005B6E79">
        <w:t xml:space="preserve">IFN-α </w:t>
      </w:r>
      <w:bookmarkEnd w:id="75"/>
      <w:r w:rsidRPr="005B6E79">
        <w:t xml:space="preserve">is a key cytokine produced </w:t>
      </w:r>
      <w:r w:rsidR="00457D97" w:rsidRPr="005B6E79">
        <w:t>primari</w:t>
      </w:r>
      <w:r w:rsidRPr="005B6E79">
        <w:t>ly by monocytes/macrophages</w:t>
      </w:r>
      <w:r w:rsidR="0089014C" w:rsidRPr="005B6E79">
        <w:t xml:space="preserve"> and can also be synthesized by B cells </w:t>
      </w:r>
      <w:r w:rsidRPr="005B6E79">
        <w:t>and</w:t>
      </w:r>
      <w:r w:rsidR="0089014C" w:rsidRPr="005B6E79">
        <w:t xml:space="preserve"> </w:t>
      </w:r>
      <w:r w:rsidRPr="005B6E79">
        <w:t xml:space="preserve">fibroblasts. </w:t>
      </w:r>
      <w:r w:rsidR="001746E9" w:rsidRPr="005B6E79">
        <w:t>There are 13 different human IFN-α subtype proteins expressed from 14 human IFN</w:t>
      </w:r>
      <w:r w:rsidR="001746E9" w:rsidRPr="005B6E79">
        <w:rPr>
          <w:rFonts w:ascii="Cambria Math" w:hAnsi="Cambria Math" w:cs="Cambria Math"/>
        </w:rPr>
        <w:t>‑</w:t>
      </w:r>
      <w:r w:rsidR="001746E9" w:rsidRPr="005B6E79">
        <w:t xml:space="preserve">α genes </w:t>
      </w:r>
      <w:r w:rsidR="001746E9" w:rsidRPr="005B6E79">
        <w:fldChar w:fldCharType="begin"/>
      </w:r>
      <w:r w:rsidR="001746E9" w:rsidRPr="005B6E79">
        <w:instrText xml:space="preserve"> ADDIN EN.CITE &lt;EndNote&gt;&lt;Cite&gt;&lt;Author&gt;Shi&lt;/Author&gt;&lt;Year&gt;2022&lt;/Year&gt;&lt;RecNum&gt;8&lt;/RecNum&gt;&lt;DisplayText&gt;(Shi et al., 2022)&lt;/DisplayText&gt;&lt;record&gt;&lt;rec-number&gt;8&lt;/rec-number&gt;&lt;foreign-keys&gt;&lt;key app="EN" db-id="r2tztzpvkaxer7e0fa95d9fbvvepswf5sa5s" timestamp="1739254268"&gt;8&lt;/key&gt;&lt;/foreign-keys&gt;&lt;ref-type name="Journal Article"&gt;17&lt;/ref-type&gt;&lt;contributors&gt;&lt;authors&gt;&lt;author&gt;Shi, W.&lt;/author&gt;&lt;author&gt;Yao, X.&lt;/author&gt;&lt;author&gt;Fu, Y.&lt;/author&gt;&lt;author&gt;Wang, Y.&lt;/author&gt;&lt;/authors&gt;&lt;/contributors&gt;&lt;auth-address&gt;College of Food Science and Biology, Hebei University of Science and Technology, Shijiazhuang, Hebei 050018, P.R. China.&lt;/auth-address&gt;&lt;titles&gt;&lt;title&gt;Interferon-α and its effects on cancer cell apoptosis&lt;/title&gt;&lt;secondary-title&gt;Oncol Lett&lt;/secondary-title&gt;&lt;/titles&gt;&lt;periodical&gt;&lt;full-title&gt;Oncol Lett&lt;/full-title&gt;&lt;/periodical&gt;&lt;pages&gt;235&lt;/pages&gt;&lt;volume&gt;24&lt;/volume&gt;&lt;number&gt;1&lt;/number&gt;&lt;edition&gt;2022/06/21&lt;/edition&gt;&lt;keywords&gt;&lt;keyword&gt;anticancer therapies&lt;/keyword&gt;&lt;keyword&gt;apoptosis&lt;/keyword&gt;&lt;keyword&gt;cancer cells&lt;/keyword&gt;&lt;keyword&gt;interferon-α&lt;/keyword&gt;&lt;keyword&gt;mechanism&lt;/keyword&gt;&lt;/keywords&gt;&lt;dates&gt;&lt;year&gt;2022&lt;/year&gt;&lt;pub-dates&gt;&lt;date&gt;Jul&lt;/date&gt;&lt;/pub-dates&gt;&lt;/dates&gt;&lt;isbn&gt;1792-1074 (Print)&amp;#xD;1792-1074&lt;/isbn&gt;&lt;accession-num&gt;35720476&lt;/accession-num&gt;&lt;urls&gt;&lt;/urls&gt;&lt;custom2&gt;PMC9185151&lt;/custom2&gt;&lt;electronic-resource-num&gt;10.3892/ol.2022.13355&lt;/electronic-resource-num&gt;&lt;remote-database-provider&gt;NLM&lt;/remote-database-provider&gt;&lt;language&gt;eng&lt;/language&gt;&lt;/record&gt;&lt;/Cite&gt;&lt;/EndNote&gt;</w:instrText>
      </w:r>
      <w:r w:rsidR="001746E9" w:rsidRPr="005B6E79">
        <w:fldChar w:fldCharType="separate"/>
      </w:r>
      <w:r w:rsidR="001746E9" w:rsidRPr="005B6E79">
        <w:rPr>
          <w:noProof/>
        </w:rPr>
        <w:t>(</w:t>
      </w:r>
      <w:hyperlink w:anchor="_ENREF_75" w:tooltip="Shi, 2022 #8" w:history="1">
        <w:r w:rsidR="00FE6BFA" w:rsidRPr="005B6E79">
          <w:rPr>
            <w:noProof/>
          </w:rPr>
          <w:t xml:space="preserve">Shi </w:t>
        </w:r>
        <w:r w:rsidR="00FE6BFA" w:rsidRPr="000C4B6B">
          <w:rPr>
            <w:noProof/>
          </w:rPr>
          <w:t>et al</w:t>
        </w:r>
        <w:r w:rsidR="00FE6BFA" w:rsidRPr="005B6E79">
          <w:rPr>
            <w:noProof/>
          </w:rPr>
          <w:t>., 2022</w:t>
        </w:r>
      </w:hyperlink>
      <w:r w:rsidR="001746E9" w:rsidRPr="005B6E79">
        <w:rPr>
          <w:noProof/>
        </w:rPr>
        <w:t>)</w:t>
      </w:r>
      <w:r w:rsidR="001746E9" w:rsidRPr="005B6E79">
        <w:fldChar w:fldCharType="end"/>
      </w:r>
      <w:r w:rsidRPr="005B6E79">
        <w:t xml:space="preserve">. </w:t>
      </w:r>
    </w:p>
    <w:p w14:paraId="5F1F530F" w14:textId="2B1DA49F" w:rsidR="00AE3A1E" w:rsidRPr="000E47CD" w:rsidRDefault="00A55EE2" w:rsidP="00335471">
      <w:pPr>
        <w:pStyle w:val="RARMPparagraph"/>
      </w:pPr>
      <w:r w:rsidRPr="000E47CD">
        <w:t>IFN</w:t>
      </w:r>
      <w:r w:rsidR="008F58A8" w:rsidRPr="000E47CD">
        <w:t>-</w:t>
      </w:r>
      <w:r w:rsidRPr="000E47CD">
        <w:t xml:space="preserve">α2b is one of </w:t>
      </w:r>
      <w:r w:rsidR="002671FF" w:rsidRPr="000E47CD">
        <w:t xml:space="preserve">3 </w:t>
      </w:r>
      <w:r w:rsidRPr="000E47CD">
        <w:t xml:space="preserve">IFN-α2 variants sharing the same properties </w:t>
      </w:r>
      <w:r w:rsidR="0042066F" w:rsidRPr="000E47CD">
        <w:fldChar w:fldCharType="begin"/>
      </w:r>
      <w:r w:rsidR="0042066F" w:rsidRPr="000E47CD">
        <w:instrText xml:space="preserve"> ADDIN EN.CITE &lt;EndNote&gt;&lt;Cite&gt;&lt;Author&gt;Gibbert&lt;/Author&gt;&lt;Year&gt;2013&lt;/Year&gt;&lt;RecNum&gt;25&lt;/RecNum&gt;&lt;DisplayText&gt;(Gibbert et al., 2013)&lt;/DisplayText&gt;&lt;record&gt;&lt;rec-number&gt;25&lt;/rec-number&gt;&lt;foreign-keys&gt;&lt;key app="EN" db-id="r2tztzpvkaxer7e0fa95d9fbvvepswf5sa5s" timestamp="1742450582"&gt;25&lt;/key&gt;&lt;/foreign-keys&gt;&lt;ref-type name="Journal Article"&gt;17&lt;/ref-type&gt;&lt;contributors&gt;&lt;authors&gt;&lt;author&gt;Gibbert, K.&lt;/author&gt;&lt;author&gt;Schlaak, J. F.&lt;/author&gt;&lt;author&gt;Yang, D.&lt;/author&gt;&lt;author&gt;Dittmer, U.&lt;/author&gt;&lt;/authors&gt;&lt;/contributors&gt;&lt;titles&gt;&lt;title&gt;IFN-α subtypes: distinct biological activities in anti-viral therapy&lt;/title&gt;&lt;secondary-title&gt;British journal of pharmacology&lt;/secondary-title&gt;&lt;alt-title&gt;Br J Pharmacol&lt;/alt-title&gt;&lt;/titles&gt;&lt;periodical&gt;&lt;full-title&gt;British journal of pharmacology&lt;/full-title&gt;&lt;abbr-1&gt;Br J Pharmacol&lt;/abbr-1&gt;&lt;/periodical&gt;&lt;alt-periodical&gt;&lt;full-title&gt;British journal of pharmacology&lt;/full-title&gt;&lt;abbr-1&gt;Br J Pharmacol&lt;/abbr-1&gt;&lt;/alt-periodical&gt;&lt;pages&gt;1048-1058&lt;/pages&gt;&lt;volume&gt;168&lt;/volume&gt;&lt;number&gt;5&lt;/number&gt;&lt;keywords&gt;&lt;keyword&gt;Animals&lt;/keyword&gt;&lt;keyword&gt;Antiviral Agents/pharmacology/*therapeutic use&lt;/keyword&gt;&lt;keyword&gt;Humans&lt;/keyword&gt;&lt;keyword&gt;Interferon Type I/pharmacology/physiology/*therapeutic use&lt;/keyword&gt;&lt;keyword&gt;Protein Subunits/pharmacology/*therapeutic use&lt;/keyword&gt;&lt;keyword&gt;Virus Diseases/*drug therapy&lt;/keyword&gt;&lt;/keywords&gt;&lt;dates&gt;&lt;year&gt;2013&lt;/year&gt;&lt;/dates&gt;&lt;publisher&gt;Blackwell Publishing Ltd&lt;/publisher&gt;&lt;isbn&gt;1476-5381&amp;#xD;0007-1188&lt;/isbn&gt;&lt;accession-num&gt;23072338&lt;/accession-num&gt;&lt;urls&gt;&lt;related-urls&gt;&lt;url&gt;https://www.ncbi.nlm.nih.gov/pubmed/23072338&lt;/url&gt;&lt;url&gt;https://www.ncbi.nlm.nih.gov/pmc/articles/PMC3594665/&lt;/url&gt;&lt;/related-urls&gt;&lt;/urls&gt;&lt;electronic-resource-num&gt;10.1111/bph.12010&lt;/electronic-resource-num&gt;&lt;remote-database-name&gt;PubMed&lt;/remote-database-name&gt;&lt;language&gt;eng&lt;/language&gt;&lt;/record&gt;&lt;/Cite&gt;&lt;/EndNote&gt;</w:instrText>
      </w:r>
      <w:r w:rsidR="0042066F" w:rsidRPr="000E47CD">
        <w:fldChar w:fldCharType="separate"/>
      </w:r>
      <w:r w:rsidR="0042066F" w:rsidRPr="000E47CD">
        <w:t>(</w:t>
      </w:r>
      <w:hyperlink w:anchor="_ENREF_28" w:tooltip="Gibbert, 2013 #25" w:history="1">
        <w:r w:rsidR="00FE6BFA" w:rsidRPr="000E47CD">
          <w:t xml:space="preserve">Gibbert </w:t>
        </w:r>
        <w:r w:rsidR="00FE6BFA" w:rsidRPr="000C4B6B">
          <w:t>et al</w:t>
        </w:r>
        <w:r w:rsidR="00FE6BFA" w:rsidRPr="000E47CD">
          <w:t>., 2013</w:t>
        </w:r>
      </w:hyperlink>
      <w:r w:rsidR="0042066F" w:rsidRPr="000E47CD">
        <w:t>)</w:t>
      </w:r>
      <w:r w:rsidR="0042066F" w:rsidRPr="000E47CD">
        <w:fldChar w:fldCharType="end"/>
      </w:r>
      <w:r w:rsidRPr="000E47CD">
        <w:t>.</w:t>
      </w:r>
      <w:r w:rsidR="003E7F16" w:rsidRPr="000E47CD">
        <w:t xml:space="preserve"> </w:t>
      </w:r>
      <w:r w:rsidR="00A54FED" w:rsidRPr="000E47CD">
        <w:t>The</w:t>
      </w:r>
      <w:r w:rsidR="00A54FED" w:rsidRPr="000E47CD">
        <w:rPr>
          <w:rFonts w:ascii="MinionPro-Regular" w:hAnsi="MinionPro-Regular" w:cs="MinionPro-Regular"/>
          <w:sz w:val="18"/>
          <w:szCs w:val="18"/>
        </w:rPr>
        <w:t xml:space="preserve"> </w:t>
      </w:r>
      <w:proofErr w:type="spellStart"/>
      <w:r w:rsidR="00CB275E" w:rsidRPr="000E47CD">
        <w:rPr>
          <w:rFonts w:asciiTheme="minorHAnsi" w:hAnsiTheme="minorHAnsi" w:cstheme="minorHAnsi"/>
        </w:rPr>
        <w:t>h</w:t>
      </w:r>
      <w:r w:rsidR="00CB275E" w:rsidRPr="000E47CD">
        <w:t>IFN</w:t>
      </w:r>
      <w:proofErr w:type="spellEnd"/>
      <w:r w:rsidR="00A54FED" w:rsidRPr="000E47CD">
        <w:noBreakHyphen/>
      </w:r>
      <w:r w:rsidR="00CB275E" w:rsidRPr="000E47CD">
        <w:t>α2b</w:t>
      </w:r>
      <w:r w:rsidR="00A54FED" w:rsidRPr="000E47CD">
        <w:t xml:space="preserve"> protein</w:t>
      </w:r>
      <w:r w:rsidR="00CB275E" w:rsidRPr="000E47CD">
        <w:t xml:space="preserve"> regulates</w:t>
      </w:r>
      <w:r w:rsidR="00A54FED" w:rsidRPr="000E47CD">
        <w:t xml:space="preserve"> expression of</w:t>
      </w:r>
      <w:r w:rsidR="00CB275E" w:rsidRPr="000E47CD">
        <w:t xml:space="preserve"> many genes involved in antiviral and antiproliferative activities and has been</w:t>
      </w:r>
      <w:r w:rsidR="003E7F16" w:rsidRPr="000E47CD">
        <w:t xml:space="preserve"> used in hepatitis and cancer treatments</w:t>
      </w:r>
      <w:r w:rsidR="00CB275E" w:rsidRPr="000E47CD">
        <w:t xml:space="preserve"> </w:t>
      </w:r>
      <w:r w:rsidR="00061810" w:rsidRPr="000E47CD">
        <w:fldChar w:fldCharType="begin"/>
      </w:r>
      <w:r w:rsidR="004944F9" w:rsidRPr="000E47CD">
        <w:instrText xml:space="preserve"> ADDIN EN.CITE &lt;EndNote&gt;&lt;Cite&gt;&lt;Author&gt;Asmana Ningrum&lt;/Author&gt;&lt;Year&gt;2014&lt;/Year&gt;&lt;RecNum&gt;28&lt;/RecNum&gt;&lt;DisplayText&gt;(Asmana Ningrum, 2014)&lt;/DisplayText&gt;&lt;record&gt;&lt;rec-number&gt;28&lt;/rec-number&gt;&lt;foreign-keys&gt;&lt;key app="EN" db-id="r2tztzpvkaxer7e0fa95d9fbvvepswf5sa5s" timestamp="1742537383"&gt;28&lt;/key&gt;&lt;/foreign-keys&gt;&lt;ref-type name="Journal Article"&gt;17&lt;/ref-type&gt;&lt;contributors&gt;&lt;authors&gt;&lt;author&gt;Asmana Ningrum, Ratih&lt;/author&gt;&lt;/authors&gt;&lt;/contributors&gt;&lt;titles&gt;&lt;title&gt;Human interferon alpha-2b: a therapeutic protein for cancer treatment&lt;/title&gt;&lt;secondary-title&gt;Scientifica&lt;/secondary-title&gt;&lt;/titles&gt;&lt;periodical&gt;&lt;full-title&gt;Scientifica&lt;/full-title&gt;&lt;/periodical&gt;&lt;pages&gt;970315&lt;/pages&gt;&lt;volume&gt;2014&lt;/volume&gt;&lt;number&gt;1&lt;/number&gt;&lt;dates&gt;&lt;year&gt;2014&lt;/year&gt;&lt;/dates&gt;&lt;isbn&gt;2090-908X&lt;/isbn&gt;&lt;urls&gt;&lt;related-urls&gt;&lt;url&gt;https://onlinelibrary.wiley.com/doi/abs/10.1155/2014/970315&lt;/url&gt;&lt;/related-urls&gt;&lt;/urls&gt;&lt;electronic-resource-num&gt;https://doi.org/10.1155/2014/970315&lt;/electronic-resource-num&gt;&lt;/record&gt;&lt;/Cite&gt;&lt;/EndNote&gt;</w:instrText>
      </w:r>
      <w:r w:rsidR="00061810" w:rsidRPr="000E47CD">
        <w:fldChar w:fldCharType="separate"/>
      </w:r>
      <w:r w:rsidR="00061810" w:rsidRPr="000E47CD">
        <w:rPr>
          <w:noProof/>
        </w:rPr>
        <w:t>(</w:t>
      </w:r>
      <w:hyperlink w:anchor="_ENREF_7" w:tooltip="Asmana Ningrum, 2014 #28" w:history="1">
        <w:r w:rsidR="00FE6BFA" w:rsidRPr="000E47CD">
          <w:rPr>
            <w:noProof/>
          </w:rPr>
          <w:t>Asmana Ningrum, 2014</w:t>
        </w:r>
      </w:hyperlink>
      <w:r w:rsidR="00061810" w:rsidRPr="000E47CD">
        <w:rPr>
          <w:noProof/>
        </w:rPr>
        <w:t>)</w:t>
      </w:r>
      <w:r w:rsidR="00061810" w:rsidRPr="000E47CD">
        <w:fldChar w:fldCharType="end"/>
      </w:r>
      <w:r w:rsidR="003E7F16" w:rsidRPr="000E47CD">
        <w:t xml:space="preserve">. </w:t>
      </w:r>
      <w:r w:rsidR="005E4355" w:rsidRPr="000E47CD">
        <w:t xml:space="preserve">It also plays a role in mediating an immune response and is involved in antigen recognition and processing, leading to T-cell, natural killer and dendritic cell activation (Martini </w:t>
      </w:r>
      <w:r w:rsidR="005E4355" w:rsidRPr="000C4B6B">
        <w:t>et al</w:t>
      </w:r>
      <w:r w:rsidR="005E4355" w:rsidRPr="000E47CD">
        <w:t>., 2023).</w:t>
      </w:r>
      <w:r w:rsidR="00233DFB" w:rsidRPr="000E47CD">
        <w:t xml:space="preserve"> Therefore, the actions of the GM therapeutic are multi-fold and include direct cytotoxicity</w:t>
      </w:r>
      <w:r w:rsidR="0053618C" w:rsidRPr="000E47CD">
        <w:t xml:space="preserve"> on cancer cells</w:t>
      </w:r>
      <w:r w:rsidR="00233DFB" w:rsidRPr="000E47CD">
        <w:t xml:space="preserve">, antiangiogenic effects, increased tumour cell immunogenicity and activation of key immune cells </w:t>
      </w:r>
      <w:r w:rsidR="00233DFB" w:rsidRPr="000E47CD">
        <w:fldChar w:fldCharType="begin"/>
      </w:r>
      <w:r w:rsidR="00233DFB" w:rsidRPr="000E47CD">
        <w:instrText xml:space="preserve"> ADDIN EN.CITE &lt;EndNote&gt;&lt;Cite&gt;&lt;Author&gt;Konety&lt;/Author&gt;&lt;Year&gt;2024&lt;/Year&gt;&lt;RecNum&gt;45&lt;/RecNum&gt;&lt;DisplayText&gt;(Konety et al., 2024)&lt;/DisplayText&gt;&lt;record&gt;&lt;rec-number&gt;45&lt;/rec-number&gt;&lt;foreign-keys&gt;&lt;key app="EN" db-id="r2tztzpvkaxer7e0fa95d9fbvvepswf5sa5s" timestamp="1748569065"&gt;45&lt;/key&gt;&lt;/foreign-keys&gt;&lt;ref-type name="Journal Article"&gt;17&lt;/ref-type&gt;&lt;contributors&gt;&lt;authors&gt;&lt;author&gt;Konety, Badrinath R.&lt;/author&gt;&lt;author&gt;Shore, Neal D.&lt;/author&gt;&lt;author&gt;Sant, Grannum R.&lt;/author&gt;&lt;/authors&gt;&lt;/contributors&gt;&lt;titles&gt;&lt;title&gt;Clinical use of nadofaragene firadenovec-vncg&lt;/title&gt;&lt;secondary-title&gt;Therapeutic Advances in Urology&lt;/secondary-title&gt;&lt;/titles&gt;&lt;periodical&gt;&lt;full-title&gt;Therapeutic Advances in Urology&lt;/full-title&gt;&lt;/periodical&gt;&lt;pages&gt;17562872241280005&lt;/pages&gt;&lt;volume&gt;16&lt;/volume&gt;&lt;keywords&gt;&lt;keyword&gt;BCG unresponsive bladder cancer, bladder cancer, gene therapy&lt;/keyword&gt;&lt;/keywords&gt;&lt;dates&gt;&lt;year&gt;2024&lt;/year&gt;&lt;/dates&gt;&lt;urls&gt;&lt;related-urls&gt;&lt;url&gt;https://journals.sagepub.com/doi/abs/10.1177/17562872241280005&lt;/url&gt;&lt;/related-urls&gt;&lt;/urls&gt;&lt;electronic-resource-num&gt;10.1177/17562872241280005&lt;/electronic-resource-num&gt;&lt;/record&gt;&lt;/Cite&gt;&lt;/EndNote&gt;</w:instrText>
      </w:r>
      <w:r w:rsidR="00233DFB" w:rsidRPr="000E47CD">
        <w:fldChar w:fldCharType="separate"/>
      </w:r>
      <w:r w:rsidR="00233DFB" w:rsidRPr="000E47CD">
        <w:rPr>
          <w:noProof/>
        </w:rPr>
        <w:t>(</w:t>
      </w:r>
      <w:hyperlink w:anchor="_ENREF_42" w:tooltip="Konety, 2024 #45" w:history="1">
        <w:r w:rsidR="00FE6BFA" w:rsidRPr="000E47CD">
          <w:rPr>
            <w:noProof/>
          </w:rPr>
          <w:t xml:space="preserve">Konety </w:t>
        </w:r>
        <w:r w:rsidR="00FE6BFA" w:rsidRPr="000C4B6B">
          <w:rPr>
            <w:noProof/>
          </w:rPr>
          <w:t>et al</w:t>
        </w:r>
        <w:r w:rsidR="00FE6BFA" w:rsidRPr="000E47CD">
          <w:rPr>
            <w:noProof/>
          </w:rPr>
          <w:t>., 2024</w:t>
        </w:r>
      </w:hyperlink>
      <w:r w:rsidR="00233DFB" w:rsidRPr="000E47CD">
        <w:rPr>
          <w:noProof/>
        </w:rPr>
        <w:t>)</w:t>
      </w:r>
      <w:r w:rsidR="00233DFB" w:rsidRPr="000E47CD">
        <w:fldChar w:fldCharType="end"/>
      </w:r>
      <w:r w:rsidR="00233DFB" w:rsidRPr="000E47CD">
        <w:t>.</w:t>
      </w:r>
    </w:p>
    <w:p w14:paraId="6916FDC9" w14:textId="0870B9C2" w:rsidR="00A55EE2" w:rsidRPr="000E47CD" w:rsidRDefault="00324B0D" w:rsidP="00AE3A1E">
      <w:pPr>
        <w:pStyle w:val="RARMPparagraph"/>
      </w:pPr>
      <w:bookmarkStart w:id="76" w:name="_Hlk193446121"/>
      <w:r w:rsidRPr="000E47CD">
        <w:t xml:space="preserve">The </w:t>
      </w:r>
      <w:bookmarkStart w:id="77" w:name="_Hlk192175229"/>
      <w:proofErr w:type="spellStart"/>
      <w:r w:rsidRPr="000E47CD">
        <w:rPr>
          <w:i/>
          <w:iCs/>
        </w:rPr>
        <w:t>hIFN</w:t>
      </w:r>
      <w:proofErr w:type="spellEnd"/>
      <w:r w:rsidRPr="000E47CD">
        <w:rPr>
          <w:i/>
          <w:iCs/>
        </w:rPr>
        <w:t>-α2b</w:t>
      </w:r>
      <w:bookmarkEnd w:id="77"/>
      <w:r w:rsidRPr="000E47CD">
        <w:t xml:space="preserve"> gene </w:t>
      </w:r>
      <w:r w:rsidR="00377634" w:rsidRPr="000E47CD">
        <w:t>expression is driven by a strong promoter and an associated enhancer sequence.</w:t>
      </w:r>
      <w:bookmarkEnd w:id="76"/>
      <w:r w:rsidR="008920B9" w:rsidRPr="000E47CD">
        <w:t xml:space="preserve"> Details of the </w:t>
      </w:r>
      <w:proofErr w:type="spellStart"/>
      <w:r w:rsidR="008920B9" w:rsidRPr="000E47CD">
        <w:t>hIFN</w:t>
      </w:r>
      <w:proofErr w:type="spellEnd"/>
      <w:r w:rsidR="008920B9" w:rsidRPr="000E47CD">
        <w:t>-α2b protein, the promoter and the enhancer have been declared CCI</w:t>
      </w:r>
      <w:r w:rsidR="00035639" w:rsidRPr="000E47CD">
        <w:t>.</w:t>
      </w:r>
      <w:r w:rsidR="00377634" w:rsidRPr="000E47CD">
        <w:t xml:space="preserve"> </w:t>
      </w:r>
    </w:p>
    <w:p w14:paraId="1E0F3A8D" w14:textId="2856B603" w:rsidR="00ED4171" w:rsidRPr="000E47CD" w:rsidRDefault="00ED4171" w:rsidP="00ED4171">
      <w:pPr>
        <w:pStyle w:val="Sectionheading3"/>
      </w:pPr>
      <w:bookmarkStart w:id="78" w:name="_Ref199888150"/>
      <w:r w:rsidRPr="000E47CD">
        <w:t>Toxicity or adverse response associated with the genetic modifications</w:t>
      </w:r>
      <w:bookmarkEnd w:id="78"/>
    </w:p>
    <w:p w14:paraId="5F6484CD" w14:textId="10A0E7C2" w:rsidR="00ED4171" w:rsidRPr="000E47CD" w:rsidRDefault="00ED4171" w:rsidP="00D72CF4">
      <w:pPr>
        <w:pStyle w:val="RARMPparagraph"/>
      </w:pPr>
      <w:r w:rsidRPr="000E47CD">
        <w:t xml:space="preserve">The GM </w:t>
      </w:r>
      <w:r w:rsidR="00AF0E21" w:rsidRPr="000E47CD">
        <w:t>therapeutic</w:t>
      </w:r>
      <w:r w:rsidRPr="000E47CD">
        <w:t xml:space="preserve"> is a genetically modified </w:t>
      </w:r>
      <w:proofErr w:type="spellStart"/>
      <w:r w:rsidR="00D72CF4" w:rsidRPr="000E47CD">
        <w:t>HAd</w:t>
      </w:r>
      <w:r w:rsidR="00F44C82" w:rsidRPr="000E47CD">
        <w:t>V</w:t>
      </w:r>
      <w:proofErr w:type="spellEnd"/>
      <w:r w:rsidRPr="000E47CD">
        <w:t xml:space="preserve"> intended for use as a therapeutic for patients with </w:t>
      </w:r>
      <w:r w:rsidR="00482BEB" w:rsidRPr="000E47CD">
        <w:t>high-grade BCG-unresponsive NMIBC</w:t>
      </w:r>
      <w:r w:rsidRPr="000E47CD">
        <w:t xml:space="preserve">. The GM </w:t>
      </w:r>
      <w:r w:rsidR="00AF0E21" w:rsidRPr="000E47CD">
        <w:t>therapeutic</w:t>
      </w:r>
      <w:r w:rsidRPr="000E47CD">
        <w:t xml:space="preserve"> functions to </w:t>
      </w:r>
      <w:r w:rsidR="00223456" w:rsidRPr="000E47CD">
        <w:t xml:space="preserve">increase </w:t>
      </w:r>
      <w:r w:rsidR="004C30E3" w:rsidRPr="000E47CD">
        <w:t>anticancer</w:t>
      </w:r>
      <w:r w:rsidRPr="000E47CD">
        <w:t xml:space="preserve"> activity </w:t>
      </w:r>
      <w:r w:rsidR="00223456" w:rsidRPr="000E47CD">
        <w:t xml:space="preserve">via </w:t>
      </w:r>
      <w:r w:rsidR="004C30E3" w:rsidRPr="000E47CD">
        <w:t xml:space="preserve">immunostimulatory, antiangiogenic and apoptotic effects </w:t>
      </w:r>
      <w:r w:rsidR="00571638" w:rsidRPr="000E47CD">
        <w:fldChar w:fldCharType="begin"/>
      </w:r>
      <w:r w:rsidR="00571638" w:rsidRPr="000E47CD">
        <w:instrText xml:space="preserve"> ADDIN EN.CITE &lt;EndNote&gt;&lt;Cite&gt;&lt;Author&gt;Lee&lt;/Author&gt;&lt;Year&gt;2023&lt;/Year&gt;&lt;RecNum&gt;1&lt;/RecNum&gt;&lt;DisplayText&gt;(Lee, 2023)&lt;/DisplayText&gt;&lt;record&gt;&lt;rec-number&gt;1&lt;/rec-number&gt;&lt;foreign-keys&gt;&lt;key app="EN" db-id="r2tztzpvkaxer7e0fa95d9fbvvepswf5sa5s" timestamp="1737069813"&gt;1&lt;/key&gt;&lt;/foreign-keys&gt;&lt;ref-type name="Journal Article"&gt;17&lt;/ref-type&gt;&lt;contributors&gt;&lt;authors&gt;&lt;author&gt;Lee, A.&lt;/author&gt;&lt;/authors&gt;&lt;/contributors&gt;&lt;auth-address&gt;Springer Nature, Mairangi Bay, Private Bag 65901, Auckland, 0754, New Zealand. dru@adis.com.&lt;/auth-address&gt;&lt;titles&gt;&lt;title&gt;Nadofaragene Firadenovec: First Approval&lt;/title&gt;&lt;secondary-title&gt;Drugs&lt;/secondary-title&gt;&lt;/titles&gt;&lt;periodical&gt;&lt;full-title&gt;Drugs&lt;/full-title&gt;&lt;/periodical&gt;&lt;pages&gt;353-357&lt;/pages&gt;&lt;volume&gt;83&lt;/volume&gt;&lt;number&gt;4&lt;/number&gt;&lt;edition&gt;2023/03/02&lt;/edition&gt;&lt;keywords&gt;&lt;keyword&gt;Adult&lt;/keyword&gt;&lt;keyword&gt;Humans&lt;/keyword&gt;&lt;keyword&gt;BCG Vaccine/therapeutic use&lt;/keyword&gt;&lt;keyword&gt;Adjuvants, Immunologic/therapeutic use&lt;/keyword&gt;&lt;keyword&gt;Administration, Intravesical&lt;/keyword&gt;&lt;keyword&gt;*Antineoplastic Agents/pharmacology/therapeutic use&lt;/keyword&gt;&lt;keyword&gt;*Urinary Bladder Neoplasms/drug therapy/genetics/pathology&lt;/keyword&gt;&lt;keyword&gt;Interferon-alpha/therapeutic use&lt;/keyword&gt;&lt;keyword&gt;Neoplasm Invasiveness&lt;/keyword&gt;&lt;keyword&gt;Neoplasm Recurrence, Local&lt;/keyword&gt;&lt;/keywords&gt;&lt;dates&gt;&lt;year&gt;2023&lt;/year&gt;&lt;pub-dates&gt;&lt;date&gt;Mar&lt;/date&gt;&lt;/pub-dates&gt;&lt;/dates&gt;&lt;isbn&gt;0012-6667 (Print)&amp;#xD;0012-6667&lt;/isbn&gt;&lt;accession-num&gt;36856952&lt;/accession-num&gt;&lt;urls&gt;&lt;/urls&gt;&lt;custom2&gt;PMC10239371 offered an opportunity to comment on the article. Changes resulting from any comments received were made by the authors on the basis of scientific completeness and accuracy. Arnold Lee is a salaried employee of Adis International Ltd/Springer Nature, and declares no relevant conflicts of interest. All authors contributed to the review and are responsible for the article content.&lt;/custom2&gt;&lt;electronic-resource-num&gt;10.1007/s40265-023-01846-z&lt;/electronic-resource-num&gt;&lt;remote-database-provider&gt;NLM&lt;/remote-database-provider&gt;&lt;language&gt;eng&lt;/language&gt;&lt;/record&gt;&lt;/Cite&gt;&lt;/EndNote&gt;</w:instrText>
      </w:r>
      <w:r w:rsidR="00571638" w:rsidRPr="000E47CD">
        <w:fldChar w:fldCharType="separate"/>
      </w:r>
      <w:r w:rsidR="00571638" w:rsidRPr="000E47CD">
        <w:rPr>
          <w:noProof/>
        </w:rPr>
        <w:t>(</w:t>
      </w:r>
      <w:hyperlink w:anchor="_ENREF_45" w:tooltip="Lee, 2023 #1" w:history="1">
        <w:r w:rsidR="00FE6BFA" w:rsidRPr="000E47CD">
          <w:rPr>
            <w:noProof/>
          </w:rPr>
          <w:t>Lee, 2023</w:t>
        </w:r>
      </w:hyperlink>
      <w:r w:rsidR="00571638" w:rsidRPr="000E47CD">
        <w:rPr>
          <w:noProof/>
        </w:rPr>
        <w:t>)</w:t>
      </w:r>
      <w:r w:rsidR="00571638" w:rsidRPr="000E47CD">
        <w:fldChar w:fldCharType="end"/>
      </w:r>
      <w:r w:rsidRPr="000E47CD">
        <w:t>.</w:t>
      </w:r>
    </w:p>
    <w:p w14:paraId="121AA996" w14:textId="03088B0D" w:rsidR="009D2A0C" w:rsidRPr="00231864" w:rsidRDefault="00DC54A6" w:rsidP="00CA04D8">
      <w:pPr>
        <w:pStyle w:val="RARMPparagraph"/>
      </w:pPr>
      <w:r w:rsidRPr="000E47CD">
        <w:t>The GM therapeutic will produce t</w:t>
      </w:r>
      <w:r w:rsidR="009D2A0C" w:rsidRPr="000E47CD">
        <w:t xml:space="preserve">he </w:t>
      </w:r>
      <w:bookmarkStart w:id="79" w:name="_Hlk194566520"/>
      <w:r w:rsidR="009D2A0C" w:rsidRPr="000E47CD">
        <w:t>IFN-α2b protein</w:t>
      </w:r>
      <w:bookmarkEnd w:id="79"/>
      <w:r w:rsidRPr="000E47CD">
        <w:t xml:space="preserve">, which </w:t>
      </w:r>
      <w:r w:rsidR="009D2A0C" w:rsidRPr="000E47CD">
        <w:t xml:space="preserve">has been </w:t>
      </w:r>
      <w:r w:rsidR="00C23D3D" w:rsidRPr="000E47CD">
        <w:t xml:space="preserve">used </w:t>
      </w:r>
      <w:r w:rsidR="00C61921" w:rsidRPr="000E47CD">
        <w:t>extensively</w:t>
      </w:r>
      <w:r w:rsidR="009D2A0C" w:rsidRPr="000E47CD">
        <w:t xml:space="preserve"> </w:t>
      </w:r>
      <w:r w:rsidRPr="000E47CD">
        <w:t>in</w:t>
      </w:r>
      <w:r w:rsidR="00C61921" w:rsidRPr="000E47CD">
        <w:t xml:space="preserve"> clinical applications for treatment of some viral infection</w:t>
      </w:r>
      <w:r w:rsidR="00C23D3D" w:rsidRPr="000E47CD">
        <w:t>s</w:t>
      </w:r>
      <w:r w:rsidR="00C61921" w:rsidRPr="000E47CD">
        <w:t xml:space="preserve"> and for </w:t>
      </w:r>
      <w:r w:rsidRPr="000E47CD">
        <w:t>treatment for various cancers</w:t>
      </w:r>
      <w:r w:rsidR="00C61921" w:rsidRPr="000E47CD">
        <w:t xml:space="preserve"> </w:t>
      </w:r>
      <w:r w:rsidR="00E411F7" w:rsidRPr="000E47CD">
        <w:fldChar w:fldCharType="begin"/>
      </w:r>
      <w:r w:rsidR="00E411F7" w:rsidRPr="000E47CD">
        <w:instrText xml:space="preserve"> ADDIN EN.CITE &lt;EndNote&gt;&lt;Cite&gt;&lt;Author&gt;Xiong&lt;/Author&gt;&lt;Year&gt;2022&lt;/Year&gt;&lt;RecNum&gt;6&lt;/RecNum&gt;&lt;DisplayText&gt;(Xiong et al., 2022)&lt;/DisplayText&gt;&lt;record&gt;&lt;rec-number&gt;6&lt;/rec-number&gt;&lt;foreign-keys&gt;&lt;key app="EN" db-id="r2tztzpvkaxer7e0fa95d9fbvvepswf5sa5s" timestamp="1737698571"&gt;6&lt;/key&gt;&lt;/foreign-keys&gt;&lt;ref-type name="Journal Article"&gt;17&lt;/ref-type&gt;&lt;contributors&gt;&lt;authors&gt;&lt;author&gt;Xiong, Fei&lt;/author&gt;&lt;author&gt;Wang, Qi&lt;/author&gt;&lt;author&gt;Wu, Guan-hua&lt;/author&gt;&lt;author&gt;Liu, Wen-zheng&lt;/author&gt;&lt;author&gt;Wang, Bing&lt;/author&gt;&lt;author&gt;Chen, Yong-jun&lt;/author&gt;&lt;/authors&gt;&lt;/contributors&gt;&lt;titles&gt;&lt;title&gt;Direct and indirect effects of IFN-α2b in malignancy treatment: not only an archer but also an arrow&lt;/title&gt;&lt;secondary-title&gt;Biomarker Research&lt;/secondary-title&gt;&lt;/titles&gt;&lt;periodical&gt;&lt;full-title&gt;Biomarker Research&lt;/full-title&gt;&lt;/periodical&gt;&lt;pages&gt;69&lt;/pages&gt;&lt;volume&gt;10&lt;/volume&gt;&lt;number&gt;1&lt;/number&gt;&lt;dates&gt;&lt;year&gt;2022&lt;/year&gt;&lt;pub-dates&gt;&lt;date&gt;2022/09/14&lt;/date&gt;&lt;/pub-dates&gt;&lt;/dates&gt;&lt;isbn&gt;2050-7771&lt;/isbn&gt;&lt;urls&gt;&lt;related-urls&gt;&lt;url&gt;https://doi.org/10.1186/s40364-022-00415-y&lt;/url&gt;&lt;/related-urls&gt;&lt;/urls&gt;&lt;electronic-resource-num&gt;10.1186/s40364-022-00415-y&lt;/electronic-resource-num&gt;&lt;/record&gt;&lt;/Cite&gt;&lt;/EndNote&gt;</w:instrText>
      </w:r>
      <w:r w:rsidR="00E411F7" w:rsidRPr="000E47CD">
        <w:fldChar w:fldCharType="separate"/>
      </w:r>
      <w:r w:rsidR="00E411F7" w:rsidRPr="000E47CD">
        <w:rPr>
          <w:noProof/>
        </w:rPr>
        <w:t>(</w:t>
      </w:r>
      <w:hyperlink w:anchor="_ENREF_94" w:tooltip="Xiong, 2022 #6" w:history="1">
        <w:r w:rsidR="00FE6BFA" w:rsidRPr="000E47CD">
          <w:rPr>
            <w:noProof/>
          </w:rPr>
          <w:t xml:space="preserve">Xiong </w:t>
        </w:r>
        <w:r w:rsidR="00FE6BFA" w:rsidRPr="000C4B6B">
          <w:rPr>
            <w:noProof/>
          </w:rPr>
          <w:t>et al</w:t>
        </w:r>
        <w:r w:rsidR="00FE6BFA" w:rsidRPr="000E47CD">
          <w:rPr>
            <w:noProof/>
          </w:rPr>
          <w:t>., 2022</w:t>
        </w:r>
      </w:hyperlink>
      <w:r w:rsidR="00E411F7" w:rsidRPr="000E47CD">
        <w:rPr>
          <w:noProof/>
        </w:rPr>
        <w:t>)</w:t>
      </w:r>
      <w:r w:rsidR="00E411F7" w:rsidRPr="000E47CD">
        <w:fldChar w:fldCharType="end"/>
      </w:r>
      <w:r w:rsidR="00C61921" w:rsidRPr="000E47CD">
        <w:t>.</w:t>
      </w:r>
      <w:r w:rsidR="00A54FED" w:rsidRPr="000E47CD">
        <w:t xml:space="preserve"> </w:t>
      </w:r>
      <w:r w:rsidR="00D20B9C" w:rsidRPr="000E47CD">
        <w:t>In the past, t</w:t>
      </w:r>
      <w:r w:rsidR="00A54FED" w:rsidRPr="000E47CD">
        <w:t>reatment</w:t>
      </w:r>
      <w:r w:rsidR="001F3C2F" w:rsidRPr="000E47CD">
        <w:t>s</w:t>
      </w:r>
      <w:r w:rsidR="00A54FED" w:rsidRPr="000E47CD">
        <w:t xml:space="preserve"> with the IFN-α2b protein </w:t>
      </w:r>
      <w:r w:rsidR="00D20B9C" w:rsidRPr="000E47CD">
        <w:t>ha</w:t>
      </w:r>
      <w:r w:rsidR="001F3C2F" w:rsidRPr="000E47CD">
        <w:t>ve</w:t>
      </w:r>
      <w:r w:rsidR="00D20B9C" w:rsidRPr="000E47CD">
        <w:t xml:space="preserve"> been</w:t>
      </w:r>
      <w:r w:rsidR="00C75B36" w:rsidRPr="000E47CD">
        <w:t xml:space="preserve"> intramuscular, subcutaneous, intralesional, or </w:t>
      </w:r>
      <w:r w:rsidR="00A54FED" w:rsidRPr="000E47CD">
        <w:t>intravenous</w:t>
      </w:r>
      <w:r w:rsidR="00D20B9C" w:rsidRPr="000E47CD">
        <w:t xml:space="preserve">, </w:t>
      </w:r>
      <w:r w:rsidR="00C23D3D" w:rsidRPr="000E47CD">
        <w:t xml:space="preserve">but </w:t>
      </w:r>
      <w:r w:rsidR="001F3C2F" w:rsidRPr="000E47CD">
        <w:t>not</w:t>
      </w:r>
      <w:r w:rsidR="00D20B9C" w:rsidRPr="000E47CD">
        <w:t xml:space="preserve"> intravesical</w:t>
      </w:r>
      <w:r w:rsidR="003C6B29" w:rsidRPr="000E47CD">
        <w:t xml:space="preserve"> instillation</w:t>
      </w:r>
      <w:r w:rsidR="00A54FED" w:rsidRPr="000E47CD">
        <w:t>.</w:t>
      </w:r>
      <w:r w:rsidR="00C61921" w:rsidRPr="000E47CD">
        <w:t xml:space="preserve"> </w:t>
      </w:r>
      <w:r w:rsidR="0055724C" w:rsidRPr="000E47CD">
        <w:t xml:space="preserve">The commercially available IFN-α2b protein, </w:t>
      </w:r>
      <w:r w:rsidR="00790683" w:rsidRPr="000E47CD">
        <w:t xml:space="preserve">registered in the USA as </w:t>
      </w:r>
      <w:r w:rsidR="0055724C" w:rsidRPr="000E47CD">
        <w:t xml:space="preserve">INTRON A, </w:t>
      </w:r>
      <w:r w:rsidR="00790683" w:rsidRPr="000E47CD">
        <w:t xml:space="preserve">has been used to treat patients with hepatitis B and C, and various </w:t>
      </w:r>
      <w:r w:rsidR="009E0A3C" w:rsidRPr="000E47CD">
        <w:t>virus</w:t>
      </w:r>
      <w:r w:rsidR="009E0A3C">
        <w:t>-</w:t>
      </w:r>
      <w:r w:rsidR="00A60080" w:rsidRPr="000E47CD">
        <w:t xml:space="preserve">induced tumours. </w:t>
      </w:r>
      <w:r w:rsidR="00C61921" w:rsidRPr="000E47CD">
        <w:t xml:space="preserve">According to </w:t>
      </w:r>
      <w:r w:rsidR="00F06BFA" w:rsidRPr="000E47CD">
        <w:t xml:space="preserve">the </w:t>
      </w:r>
      <w:hyperlink r:id="rId25" w:history="1">
        <w:r w:rsidR="00F06BFA" w:rsidRPr="000E47CD">
          <w:rPr>
            <w:rStyle w:val="Hyperlink"/>
            <w:color w:val="auto"/>
          </w:rPr>
          <w:t>Product Information for INTRON A</w:t>
        </w:r>
      </w:hyperlink>
      <w:r w:rsidR="00F06BFA" w:rsidRPr="000E47CD">
        <w:t xml:space="preserve">, </w:t>
      </w:r>
      <w:r w:rsidR="00231864" w:rsidRPr="00231864">
        <w:t xml:space="preserve">most of the adverse reactions </w:t>
      </w:r>
      <w:r w:rsidR="00F06BFA" w:rsidRPr="00231864">
        <w:t xml:space="preserve">possibly related to </w:t>
      </w:r>
      <w:bookmarkStart w:id="80" w:name="_Hlk194572537"/>
      <w:r w:rsidR="00F06BFA" w:rsidRPr="00231864">
        <w:t>INTRON A</w:t>
      </w:r>
      <w:bookmarkEnd w:id="80"/>
      <w:r w:rsidR="00F06BFA" w:rsidRPr="00231864">
        <w:t xml:space="preserve"> therapy during clinical trials</w:t>
      </w:r>
      <w:r w:rsidR="00231864" w:rsidRPr="00231864">
        <w:t xml:space="preserve"> were mild to moderate in severity and were manageable. Some were transient and most diminished with continued therapy</w:t>
      </w:r>
      <w:r w:rsidR="00231864">
        <w:t xml:space="preserve">. </w:t>
      </w:r>
      <w:r w:rsidR="00231864" w:rsidRPr="00231864">
        <w:t>The most frequently reported adverse reactions were “flu-like” symptoms, particularly fever, headache, chills, myalgia, and fatigue</w:t>
      </w:r>
      <w:r w:rsidR="00231864">
        <w:t>.</w:t>
      </w:r>
      <w:r w:rsidR="00231864" w:rsidRPr="00231864">
        <w:t xml:space="preserve"> </w:t>
      </w:r>
      <w:r w:rsidR="00EB192D">
        <w:t>In nonclinical studies</w:t>
      </w:r>
      <w:r w:rsidR="005E413B">
        <w:t xml:space="preserve"> included in the product information</w:t>
      </w:r>
      <w:r w:rsidR="00EB192D">
        <w:t xml:space="preserve">, </w:t>
      </w:r>
      <w:r w:rsidR="0095033F">
        <w:t xml:space="preserve">mice, rats and </w:t>
      </w:r>
      <w:r w:rsidR="00EB192D">
        <w:t>c</w:t>
      </w:r>
      <w:r w:rsidR="008B465B" w:rsidRPr="00C01071">
        <w:t xml:space="preserve">ynomolgus monkeys </w:t>
      </w:r>
      <w:r w:rsidR="00F15224">
        <w:t>have been</w:t>
      </w:r>
      <w:r w:rsidR="008B465B" w:rsidRPr="00C01071">
        <w:t xml:space="preserve"> used for repeat-dose toxicity testing of </w:t>
      </w:r>
      <w:r w:rsidR="00EB192D" w:rsidRPr="00EB192D">
        <w:t>INTRON A</w:t>
      </w:r>
      <w:r w:rsidR="0095033F">
        <w:t>.</w:t>
      </w:r>
      <w:r w:rsidR="008B465B" w:rsidRPr="00C01071">
        <w:t xml:space="preserve"> </w:t>
      </w:r>
      <w:r w:rsidR="0095033F">
        <w:t>The dose</w:t>
      </w:r>
      <w:r w:rsidR="00F15224">
        <w:t>s</w:t>
      </w:r>
      <w:r w:rsidR="0095033F">
        <w:t xml:space="preserve"> for mice</w:t>
      </w:r>
      <w:r w:rsidR="0095033F" w:rsidRPr="0095033F">
        <w:t xml:space="preserve"> (0.1, 1.0 million </w:t>
      </w:r>
      <w:r w:rsidR="00F15224" w:rsidRPr="00C01071">
        <w:t>international units [IU]</w:t>
      </w:r>
      <w:r w:rsidR="00F15224">
        <w:t>/kg</w:t>
      </w:r>
      <w:r w:rsidR="0095033F" w:rsidRPr="0095033F">
        <w:t>/day)</w:t>
      </w:r>
      <w:r w:rsidR="0095033F">
        <w:t xml:space="preserve"> </w:t>
      </w:r>
      <w:r w:rsidR="00F15224">
        <w:t>injected</w:t>
      </w:r>
      <w:r w:rsidR="00F15224" w:rsidRPr="00C01071">
        <w:t xml:space="preserve"> </w:t>
      </w:r>
      <w:r w:rsidR="00F15224">
        <w:t>for 9</w:t>
      </w:r>
      <w:r w:rsidR="00A54FED">
        <w:t> </w:t>
      </w:r>
      <w:r w:rsidR="00F15224">
        <w:t xml:space="preserve">days, </w:t>
      </w:r>
      <w:r w:rsidR="00F15224" w:rsidRPr="00F15224">
        <w:t xml:space="preserve">rats (4, 20, 100 million IU/kg/day) </w:t>
      </w:r>
      <w:r w:rsidR="00F15224">
        <w:t xml:space="preserve">injected for 3 months and </w:t>
      </w:r>
      <w:r w:rsidR="00F15224" w:rsidRPr="00F15224">
        <w:t>cynomolgus monkeys (0.25, 0.75, 1.1</w:t>
      </w:r>
      <w:r w:rsidR="00F15224">
        <w:t>,</w:t>
      </w:r>
      <w:r w:rsidR="00F15224" w:rsidRPr="00F15224">
        <w:t xml:space="preserve"> 2.5 million IU/kg/day) </w:t>
      </w:r>
      <w:r w:rsidR="00F15224">
        <w:t xml:space="preserve">injected for 1 month </w:t>
      </w:r>
      <w:r w:rsidR="00F15224" w:rsidRPr="00F15224">
        <w:t>revealed no evidence of toxicity</w:t>
      </w:r>
      <w:r w:rsidR="00F15224">
        <w:t>.</w:t>
      </w:r>
      <w:r w:rsidR="00F15224" w:rsidRPr="00F15224">
        <w:t xml:space="preserve"> </w:t>
      </w:r>
      <w:r w:rsidR="00F15224">
        <w:t xml:space="preserve">However, </w:t>
      </w:r>
      <w:r w:rsidR="008B465B" w:rsidRPr="00C01071">
        <w:t xml:space="preserve">high doses (20 and 100 million </w:t>
      </w:r>
      <w:r w:rsidR="00F15224">
        <w:t>IU</w:t>
      </w:r>
      <w:r w:rsidR="008B465B" w:rsidRPr="00C01071">
        <w:t xml:space="preserve">/kg/day) injected daily </w:t>
      </w:r>
      <w:r w:rsidR="00F15224" w:rsidRPr="00F15224">
        <w:t xml:space="preserve">for 3 months </w:t>
      </w:r>
      <w:r w:rsidR="00F169EC" w:rsidRPr="00F169EC">
        <w:t xml:space="preserve">in cynomolgus monkeys </w:t>
      </w:r>
      <w:r w:rsidR="008B465B" w:rsidRPr="00C01071">
        <w:t xml:space="preserve">produced toxicity and mortality. </w:t>
      </w:r>
      <w:r w:rsidR="005E413B">
        <w:t>Due to the known species-specificity of interferon, the effects in animals are unlikely to be predictive of those in human</w:t>
      </w:r>
      <w:r w:rsidR="00C23D3D">
        <w:t>s</w:t>
      </w:r>
      <w:r w:rsidR="005E413B">
        <w:t xml:space="preserve">. </w:t>
      </w:r>
    </w:p>
    <w:p w14:paraId="35EF3D1A" w14:textId="562895D7" w:rsidR="00F47C7B" w:rsidRPr="000E47CD" w:rsidRDefault="006A658D" w:rsidP="00D72CF4">
      <w:pPr>
        <w:pStyle w:val="RARMPparagraph"/>
      </w:pPr>
      <w:r w:rsidRPr="000E47CD">
        <w:t xml:space="preserve">According to information provided by the applicant, nonclinical studies </w:t>
      </w:r>
      <w:r w:rsidR="00E80F81" w:rsidRPr="000E47CD">
        <w:t xml:space="preserve">of the GM therapeutic </w:t>
      </w:r>
      <w:r w:rsidRPr="000E47CD">
        <w:t xml:space="preserve">indicated that no unacceptable toxicities were seen in animals following intravesical administration </w:t>
      </w:r>
      <w:r w:rsidR="00E80F81" w:rsidRPr="000E47CD">
        <w:t>of</w:t>
      </w:r>
      <w:r w:rsidRPr="000E47CD">
        <w:t xml:space="preserve"> 5 × 10</w:t>
      </w:r>
      <w:r w:rsidRPr="000E47CD">
        <w:rPr>
          <w:vertAlign w:val="superscript"/>
        </w:rPr>
        <w:t>11</w:t>
      </w:r>
      <w:r w:rsidRPr="000E47CD">
        <w:t xml:space="preserve"> viral particles (</w:t>
      </w:r>
      <w:proofErr w:type="spellStart"/>
      <w:r w:rsidRPr="000E47CD">
        <w:t>vp</w:t>
      </w:r>
      <w:proofErr w:type="spellEnd"/>
      <w:r w:rsidRPr="000E47CD">
        <w:t>)/</w:t>
      </w:r>
      <w:proofErr w:type="spellStart"/>
      <w:r w:rsidRPr="000E47CD">
        <w:t>m</w:t>
      </w:r>
      <w:r w:rsidR="005D7562" w:rsidRPr="000E47CD">
        <w:t>L</w:t>
      </w:r>
      <w:r w:rsidRPr="000E47CD">
        <w:t>.</w:t>
      </w:r>
      <w:proofErr w:type="spellEnd"/>
      <w:r w:rsidRPr="000E47CD">
        <w:t xml:space="preserve"> The predominant safety finding following the intravesical administration of </w:t>
      </w:r>
      <w:r w:rsidR="00223456" w:rsidRPr="000E47CD">
        <w:t>the GM therapeutic</w:t>
      </w:r>
      <w:r w:rsidRPr="000E47CD">
        <w:t xml:space="preserve"> to monkeys was a reversible exacerbation of local irritation produced by the dosing procedure.</w:t>
      </w:r>
    </w:p>
    <w:p w14:paraId="24E99A11" w14:textId="10F6EF53" w:rsidR="006A658D" w:rsidRPr="000E47CD" w:rsidRDefault="00223456" w:rsidP="00D72CF4">
      <w:pPr>
        <w:pStyle w:val="RARMPparagraph"/>
      </w:pPr>
      <w:r w:rsidRPr="000E47CD">
        <w:t>The GM therapeutic</w:t>
      </w:r>
      <w:r w:rsidR="006A658D" w:rsidRPr="000E47CD">
        <w:t xml:space="preserve"> was tested for adverse effects in cynomolgus monkeys following intravesical administration targeting the urothelium to treat urinary bladder cancer </w:t>
      </w:r>
      <w:r w:rsidR="006A658D" w:rsidRPr="000E47CD">
        <w:fldChar w:fldCharType="begin"/>
      </w:r>
      <w:r w:rsidR="006A658D" w:rsidRPr="000E47CD">
        <w:instrText xml:space="preserve"> ADDIN EN.CITE &lt;EndNote&gt;&lt;Cite&gt;&lt;Author&gt;Veneziale&lt;/Author&gt;&lt;Year&gt;2011&lt;/Year&gt;&lt;RecNum&gt;7132&lt;/RecNum&gt;&lt;DisplayText&gt;(Veneziale et al., 2011)&lt;/DisplayText&gt;&lt;record&gt;&lt;rec-number&gt;7132&lt;/rec-number&gt;&lt;foreign-keys&gt;&lt;key app="EN" db-id="vf22ax0roe9ssce55r0vrezirwdtv52edrxs" timestamp="1564008086"&gt;7132&lt;/key&gt;&lt;/foreign-keys&gt;&lt;ref-type name="Journal Article"&gt;17&lt;/ref-type&gt;&lt;contributors&gt;&lt;authors&gt;&lt;author&gt;Veneziale, R. W.&lt;/author&gt;&lt;author&gt;Kishnani, N. S.&lt;/author&gt;&lt;author&gt;Nelson, J.&lt;/author&gt;&lt;author&gt;Resendez, J. C.&lt;/author&gt;&lt;author&gt;Frank, D. W.&lt;/author&gt;&lt;author&gt;Cai, X. Y.&lt;/author&gt;&lt;author&gt;Xie, L.&lt;/author&gt;&lt;author&gt;Cullen, C.&lt;/author&gt;&lt;author&gt;Frugone, C. A.&lt;/author&gt;&lt;author&gt;Rosenfeld, C.&lt;/author&gt;&lt;author&gt;Hubbell, J.&lt;/author&gt;&lt;author&gt;Maxwell, S. E.&lt;/author&gt;&lt;author&gt;Sugarman, B. J.&lt;/author&gt;&lt;author&gt;Hutchins, B.&lt;/author&gt;&lt;author&gt;Maneval, D.&lt;/author&gt;&lt;author&gt;Treinen, K. A.&lt;/author&gt;&lt;/authors&gt;&lt;/contributors&gt;&lt;titles&gt;&lt;title&gt;Toxicity and exposure of an adenovirus containing human interferon alpha-2b following intracystic administration in cynomolgus monkeys&lt;/title&gt;&lt;secondary-title&gt;Gene Therapy&lt;/secondary-title&gt;&lt;/titles&gt;&lt;periodical&gt;&lt;full-title&gt;Gene Therapy&lt;/full-title&gt;&lt;/periodical&gt;&lt;pages&gt;742&lt;/pages&gt;&lt;volume&gt;19&lt;/volume&gt;&lt;dates&gt;&lt;year&gt;2011&lt;/year&gt;&lt;pub-dates&gt;&lt;date&gt;09/08/online&lt;/date&gt;&lt;/pub-dates&gt;&lt;/dates&gt;&lt;publisher&gt;Macmillan Publishers Limited&lt;/publisher&gt;&lt;work-type&gt;Original Article&lt;/work-type&gt;&lt;urls&gt;&lt;related-urls&gt;&lt;url&gt;https://doi.org/10.1038/gt.2011.116&lt;/url&gt;&lt;/related-urls&gt;&lt;/urls&gt;&lt;electronic-resource-num&gt;10.1038/gt.2011.116&lt;/electronic-resource-num&gt;&lt;/record&gt;&lt;/Cite&gt;&lt;/EndNote&gt;</w:instrText>
      </w:r>
      <w:r w:rsidR="006A658D" w:rsidRPr="000E47CD">
        <w:fldChar w:fldCharType="separate"/>
      </w:r>
      <w:r w:rsidR="006A658D" w:rsidRPr="000E47CD">
        <w:t>(</w:t>
      </w:r>
      <w:hyperlink w:anchor="_ENREF_89" w:tooltip="Veneziale, 2011 #7132" w:history="1">
        <w:r w:rsidR="00FE6BFA" w:rsidRPr="000E47CD">
          <w:t xml:space="preserve">Veneziale </w:t>
        </w:r>
        <w:r w:rsidR="00FE6BFA" w:rsidRPr="000C4B6B">
          <w:t>et al</w:t>
        </w:r>
        <w:r w:rsidR="00FE6BFA" w:rsidRPr="000E47CD">
          <w:t>., 2011</w:t>
        </w:r>
      </w:hyperlink>
      <w:r w:rsidR="006A658D" w:rsidRPr="000E47CD">
        <w:t>)</w:t>
      </w:r>
      <w:r w:rsidR="006A658D" w:rsidRPr="000E47CD">
        <w:fldChar w:fldCharType="end"/>
      </w:r>
      <w:r w:rsidR="006A658D" w:rsidRPr="000E47CD">
        <w:t>. Animals were repeat</w:t>
      </w:r>
      <w:r w:rsidR="00B475DC" w:rsidRPr="000E47CD">
        <w:t xml:space="preserve"> </w:t>
      </w:r>
      <w:r w:rsidR="006A658D" w:rsidRPr="000E47CD">
        <w:t>dosed with an interval of 90 days with either 2.5 x 10</w:t>
      </w:r>
      <w:r w:rsidR="006A658D" w:rsidRPr="000E47CD">
        <w:rPr>
          <w:vertAlign w:val="superscript"/>
        </w:rPr>
        <w:t>11</w:t>
      </w:r>
      <w:r w:rsidR="006A658D" w:rsidRPr="000E47CD">
        <w:t xml:space="preserve"> </w:t>
      </w:r>
      <w:proofErr w:type="spellStart"/>
      <w:r w:rsidR="006A658D" w:rsidRPr="000E47CD">
        <w:t>vp</w:t>
      </w:r>
      <w:proofErr w:type="spellEnd"/>
      <w:r w:rsidR="006A658D" w:rsidRPr="000E47CD">
        <w:t xml:space="preserve"> or 1.25 x 10</w:t>
      </w:r>
      <w:r w:rsidR="006A658D" w:rsidRPr="000E47CD">
        <w:rPr>
          <w:vertAlign w:val="superscript"/>
        </w:rPr>
        <w:t>13</w:t>
      </w:r>
      <w:r w:rsidR="00D20B9C" w:rsidRPr="000E47CD">
        <w:t> </w:t>
      </w:r>
      <w:proofErr w:type="spellStart"/>
      <w:r w:rsidR="006A658D" w:rsidRPr="000E47CD">
        <w:t>vp</w:t>
      </w:r>
      <w:proofErr w:type="spellEnd"/>
      <w:r w:rsidR="006A658D" w:rsidRPr="000E47CD">
        <w:t xml:space="preserve">. Adverse events, such as inflammation and ulceration </w:t>
      </w:r>
      <w:r w:rsidR="009F3150" w:rsidRPr="000E47CD">
        <w:t xml:space="preserve">of </w:t>
      </w:r>
      <w:r w:rsidR="006A658D" w:rsidRPr="000E47CD">
        <w:t>the bladder and irritation in the ureters, urethra and kidneys were observed which resolved within 2 months after re-dosing</w:t>
      </w:r>
      <w:r w:rsidR="00A26427" w:rsidRPr="000E47CD">
        <w:t>.</w:t>
      </w:r>
    </w:p>
    <w:p w14:paraId="25DAAF55" w14:textId="21C2CFCC" w:rsidR="00164217" w:rsidRDefault="00164217" w:rsidP="00164217">
      <w:pPr>
        <w:pStyle w:val="Sectionheading2"/>
      </w:pPr>
      <w:bookmarkStart w:id="81" w:name="_Ref142303897"/>
      <w:bookmarkStart w:id="82" w:name="_Ref142303958"/>
      <w:bookmarkStart w:id="83" w:name="_Toc211613764"/>
      <w:r>
        <w:lastRenderedPageBreak/>
        <w:t>Characterisation of the GMO</w:t>
      </w:r>
      <w:bookmarkEnd w:id="81"/>
      <w:bookmarkEnd w:id="82"/>
      <w:bookmarkEnd w:id="83"/>
    </w:p>
    <w:p w14:paraId="1354EC14" w14:textId="3CC0F8DE" w:rsidR="009A46CE" w:rsidRPr="000E47CD" w:rsidRDefault="009A46CE" w:rsidP="0077656E">
      <w:pPr>
        <w:pStyle w:val="RARMPparagraph"/>
      </w:pPr>
      <w:r w:rsidRPr="000E47CD">
        <w:t xml:space="preserve">The GMO is engineered on the HAdV-C5 backbone </w:t>
      </w:r>
      <w:r w:rsidR="00FC0388" w:rsidRPr="000E47CD">
        <w:t>except for</w:t>
      </w:r>
      <w:r w:rsidRPr="000E47CD">
        <w:t xml:space="preserve"> the introduced transgene, thus the cell-host recognition in the GMO relies on the same mechanism as the wild-type HAdV-C5 and depends on the recognition of CAR which are highly expressed on the surface of cancer cells.</w:t>
      </w:r>
    </w:p>
    <w:p w14:paraId="7541337D" w14:textId="5ED5E7E5" w:rsidR="003E37C3" w:rsidRPr="000E47CD" w:rsidRDefault="00F47C7B" w:rsidP="0077656E">
      <w:pPr>
        <w:pStyle w:val="RARMPparagraph"/>
      </w:pPr>
      <w:r w:rsidRPr="000E47CD">
        <w:t xml:space="preserve">Data obtained from pre-clinical </w:t>
      </w:r>
      <w:r w:rsidR="00873586" w:rsidRPr="000E47CD">
        <w:t xml:space="preserve">and clinical </w:t>
      </w:r>
      <w:r w:rsidRPr="000E47CD">
        <w:t>studie</w:t>
      </w:r>
      <w:r w:rsidR="00873586" w:rsidRPr="000E47CD">
        <w:t xml:space="preserve">s </w:t>
      </w:r>
      <w:r w:rsidRPr="000E47CD">
        <w:t>using the proposed GMO has been used to characterise the GMO</w:t>
      </w:r>
      <w:r w:rsidR="00E164BC" w:rsidRPr="000E47CD">
        <w:t>.</w:t>
      </w:r>
    </w:p>
    <w:p w14:paraId="4EB0CC62" w14:textId="77777777" w:rsidR="00F47C7B" w:rsidRDefault="00F47C7B" w:rsidP="00F47C7B">
      <w:pPr>
        <w:pStyle w:val="Sectionheading3"/>
      </w:pPr>
      <w:bookmarkStart w:id="84" w:name="_Ref199502388"/>
      <w:r w:rsidRPr="00F47C7B">
        <w:t>Genetic stability and molecular characterisation</w:t>
      </w:r>
      <w:bookmarkEnd w:id="84"/>
    </w:p>
    <w:p w14:paraId="30888E7C" w14:textId="1615F320" w:rsidR="00684ADC" w:rsidRPr="000E47CD" w:rsidRDefault="009038F2" w:rsidP="007B06AB">
      <w:pPr>
        <w:pStyle w:val="RARMPparagraph"/>
      </w:pPr>
      <w:r w:rsidRPr="000E47CD">
        <w:t xml:space="preserve">Adenoviruses in general </w:t>
      </w:r>
      <w:r w:rsidR="00C170F9" w:rsidRPr="000E47CD">
        <w:t>are</w:t>
      </w:r>
      <w:r w:rsidRPr="000E47CD">
        <w:t xml:space="preserve"> genetically stable (</w:t>
      </w:r>
      <w:proofErr w:type="spellStart"/>
      <w:r w:rsidRPr="000E47CD">
        <w:t>Vujadinovic</w:t>
      </w:r>
      <w:proofErr w:type="spellEnd"/>
      <w:r w:rsidRPr="000E47CD">
        <w:t xml:space="preserve"> </w:t>
      </w:r>
      <w:r w:rsidRPr="000C4B6B">
        <w:t>et al</w:t>
      </w:r>
      <w:r w:rsidRPr="000E47CD">
        <w:t xml:space="preserve">., 2018). </w:t>
      </w:r>
      <w:r w:rsidR="00437E7B" w:rsidRPr="000E47CD">
        <w:t>As discussed in Section</w:t>
      </w:r>
      <w:r w:rsidR="003231BA" w:rsidRPr="000E47CD">
        <w:t xml:space="preserve"> </w:t>
      </w:r>
      <w:r w:rsidR="00437E7B" w:rsidRPr="000E47CD">
        <w:fldChar w:fldCharType="begin"/>
      </w:r>
      <w:r w:rsidR="00437E7B" w:rsidRPr="000E47CD">
        <w:instrText xml:space="preserve"> REF _Ref142304030 \n \h </w:instrText>
      </w:r>
      <w:r w:rsidR="006F5A05" w:rsidRPr="000E47CD">
        <w:instrText xml:space="preserve"> \* MERGEFORMAT </w:instrText>
      </w:r>
      <w:r w:rsidR="00437E7B" w:rsidRPr="000E47CD">
        <w:fldChar w:fldCharType="separate"/>
      </w:r>
      <w:r w:rsidR="00F3638E">
        <w:t>4.1</w:t>
      </w:r>
      <w:r w:rsidR="00437E7B" w:rsidRPr="000E47CD">
        <w:fldChar w:fldCharType="end"/>
      </w:r>
      <w:r w:rsidR="00437E7B" w:rsidRPr="000E47CD">
        <w:t xml:space="preserve">, due to the possible formation of RCA in the GM therapeutic during the manufacturing process, </w:t>
      </w:r>
      <w:bookmarkStart w:id="85" w:name="_Hlk199345452"/>
      <w:r w:rsidR="006F5A05" w:rsidRPr="000E47CD">
        <w:t xml:space="preserve">the level of RCA in </w:t>
      </w:r>
      <w:r w:rsidR="00437E7B" w:rsidRPr="000E47CD">
        <w:t xml:space="preserve">the final GM therapeutic product </w:t>
      </w:r>
      <w:r w:rsidR="006F5A05" w:rsidRPr="000E47CD">
        <w:t>needs to be controlled</w:t>
      </w:r>
      <w:r w:rsidR="00437E7B" w:rsidRPr="000E47CD">
        <w:t>.</w:t>
      </w:r>
      <w:r w:rsidR="007A783C" w:rsidRPr="000E47CD">
        <w:t xml:space="preserve"> The presence of RCA contaminants constitutes a risk of unintended viral spread and host inflammation response when the viral products are used clinically. </w:t>
      </w:r>
      <w:r w:rsidR="006F5A05" w:rsidRPr="000E47CD">
        <w:t>Therefore, the GM therapeutic product during manufacturing will be monitored to ensure that the level of RCA in the batches for clinical use meets the safety limit specification</w:t>
      </w:r>
      <w:bookmarkEnd w:id="85"/>
      <w:r w:rsidR="006F5A05" w:rsidRPr="000E47CD">
        <w:t>.</w:t>
      </w:r>
    </w:p>
    <w:p w14:paraId="345AEE2D" w14:textId="032FFA59" w:rsidR="00CF76AF" w:rsidRPr="000E47CD" w:rsidRDefault="00CF76AF" w:rsidP="007F2F45">
      <w:pPr>
        <w:pStyle w:val="RARMPparagraph"/>
      </w:pPr>
      <w:bookmarkStart w:id="86" w:name="_Hlk199169084"/>
      <w:r w:rsidRPr="000E47CD">
        <w:t xml:space="preserve">Adenovirus vectors are non-integrating and do not have a tendency to integrate or reactivate in a host </w:t>
      </w:r>
      <w:r w:rsidRPr="000E47CD">
        <w:fldChar w:fldCharType="begin"/>
      </w:r>
      <w:r w:rsidRPr="000E47CD">
        <w:instrText xml:space="preserve"> ADDIN EN.CITE &lt;EndNote&gt;&lt;Cite&gt;&lt;Author&gt;EMEA&lt;/Author&gt;&lt;Year&gt;2007&lt;/Year&gt;&lt;RecNum&gt;123&lt;/RecNum&gt;&lt;DisplayText&gt;(EMEA, 2007; FDA, 2020)&lt;/DisplayText&gt;&lt;record&gt;&lt;rec-number&gt;123&lt;/rec-number&gt;&lt;foreign-keys&gt;&lt;key app="EN" db-id="verwe2fxj5fev7epfz8xtdvez025feseze0z" timestamp="1733275117"&gt;123&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24&lt;/RecNum&gt;&lt;record&gt;&lt;rec-number&gt;124&lt;/rec-number&gt;&lt;foreign-keys&gt;&lt;key app="EN" db-id="verwe2fxj5fev7epfz8xtdvez025feseze0z" timestamp="1733275117"&gt;124&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Pr="000E47CD">
        <w:fldChar w:fldCharType="separate"/>
      </w:r>
      <w:r w:rsidRPr="000E47CD">
        <w:t>(</w:t>
      </w:r>
      <w:hyperlink w:anchor="_ENREF_26" w:tooltip="EMEA, 2007 #123" w:history="1">
        <w:r w:rsidR="00FE6BFA" w:rsidRPr="000E47CD">
          <w:t>EMEA, 2007</w:t>
        </w:r>
      </w:hyperlink>
      <w:r w:rsidRPr="000E47CD">
        <w:t xml:space="preserve">; </w:t>
      </w:r>
      <w:hyperlink w:anchor="_ENREF_27" w:tooltip="FDA, 2020 #124" w:history="1">
        <w:r w:rsidR="00FE6BFA" w:rsidRPr="000E47CD">
          <w:t>FDA, 2020</w:t>
        </w:r>
      </w:hyperlink>
      <w:r w:rsidRPr="000E47CD">
        <w:t>)</w:t>
      </w:r>
      <w:r w:rsidRPr="000E47CD">
        <w:fldChar w:fldCharType="end"/>
      </w:r>
      <w:r w:rsidRPr="000E47CD">
        <w:t xml:space="preserve">. The viral DNA is maintained as multiple episomal copies in the infected nuclei. </w:t>
      </w:r>
      <w:r w:rsidR="00C2423E">
        <w:t>S</w:t>
      </w:r>
      <w:r w:rsidRPr="000E47CD">
        <w:t xml:space="preserve">ome studies in cell lines and mice have suggested plausible integration of </w:t>
      </w:r>
      <w:proofErr w:type="spellStart"/>
      <w:r w:rsidRPr="000E47CD">
        <w:t>AdV</w:t>
      </w:r>
      <w:proofErr w:type="spellEnd"/>
      <w:r w:rsidRPr="000E47CD">
        <w:t xml:space="preserve"> vectors into host genomes at very low frequencies </w:t>
      </w:r>
      <w:r w:rsidRPr="000E47CD">
        <w:fldChar w:fldCharType="begin">
          <w:fldData xml:space="preserve">PEVuZE5vdGU+PENpdGU+PEF1dGhvcj5IaWxsZ2VuYmVyZzwvQXV0aG9yPjxZZWFyPjIwMDE8L1ll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</w:fldData>
        </w:fldChar>
      </w:r>
      <w:r w:rsidRPr="000E47CD">
        <w:instrText xml:space="preserve"> ADDIN EN.CITE </w:instrText>
      </w:r>
      <w:r w:rsidRPr="000E47CD">
        <w:fldChar w:fldCharType="begin">
          <w:fldData xml:space="preserve">PEVuZE5vdGU+PENpdGU+PEF1dGhvcj5IaWxsZ2VuYmVyZzwvQXV0aG9yPjxZZWFyPjIwMDE8L1ll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</w:fldData>
        </w:fldChar>
      </w:r>
      <w:r w:rsidRPr="000E47CD">
        <w:instrText xml:space="preserve"> ADDIN EN.CITE.DATA </w:instrText>
      </w:r>
      <w:r w:rsidRPr="000E47CD">
        <w:fldChar w:fldCharType="end"/>
      </w:r>
      <w:r w:rsidRPr="000E47CD">
        <w:fldChar w:fldCharType="separate"/>
      </w:r>
      <w:r w:rsidRPr="000E47CD">
        <w:t>(</w:t>
      </w:r>
      <w:hyperlink w:anchor="_ENREF_33" w:tooltip="Hillgenberg, 2001 #125" w:history="1">
        <w:r w:rsidR="00FE6BFA" w:rsidRPr="000E47CD">
          <w:t xml:space="preserve">Hillgenberg </w:t>
        </w:r>
        <w:r w:rsidR="00FE6BFA" w:rsidRPr="000C4B6B">
          <w:t>et al</w:t>
        </w:r>
        <w:r w:rsidR="00FE6BFA" w:rsidRPr="000E47CD">
          <w:t>., 2001</w:t>
        </w:r>
      </w:hyperlink>
      <w:r w:rsidRPr="000E47CD">
        <w:t xml:space="preserve">; </w:t>
      </w:r>
      <w:hyperlink w:anchor="_ENREF_81" w:tooltip="Stephen, 2010 #126" w:history="1">
        <w:r w:rsidR="00FE6BFA" w:rsidRPr="000E47CD">
          <w:t xml:space="preserve">Stephen </w:t>
        </w:r>
        <w:r w:rsidR="00FE6BFA" w:rsidRPr="000C4B6B">
          <w:t>et al</w:t>
        </w:r>
        <w:r w:rsidR="00FE6BFA" w:rsidRPr="000E47CD">
          <w:t>., 2010</w:t>
        </w:r>
      </w:hyperlink>
      <w:r w:rsidRPr="000E47CD">
        <w:t>)</w:t>
      </w:r>
      <w:r w:rsidRPr="000E47CD">
        <w:fldChar w:fldCharType="end"/>
      </w:r>
      <w:r w:rsidRPr="000E47CD">
        <w:t xml:space="preserve">. However, </w:t>
      </w:r>
      <w:r w:rsidR="00C170F9" w:rsidRPr="000E47CD">
        <w:t xml:space="preserve">a </w:t>
      </w:r>
      <w:r w:rsidR="003C6B29" w:rsidRPr="000E47CD">
        <w:t xml:space="preserve">search of the scientific literature did not find any </w:t>
      </w:r>
      <w:r w:rsidRPr="000E47CD">
        <w:t xml:space="preserve">clinical or human studies </w:t>
      </w:r>
      <w:r w:rsidR="009F3150" w:rsidRPr="000E47CD">
        <w:t>that showed</w:t>
      </w:r>
      <w:r w:rsidRPr="000E47CD">
        <w:t xml:space="preserve"> integration of</w:t>
      </w:r>
      <w:r w:rsidR="009F3150" w:rsidRPr="000E47CD">
        <w:t xml:space="preserve"> an</w:t>
      </w:r>
      <w:r w:rsidRPr="000E47CD">
        <w:t xml:space="preserve"> </w:t>
      </w:r>
      <w:proofErr w:type="spellStart"/>
      <w:r w:rsidRPr="000E47CD">
        <w:t>AdV</w:t>
      </w:r>
      <w:proofErr w:type="spellEnd"/>
      <w:r w:rsidRPr="000E47CD">
        <w:t xml:space="preserve"> vector into the host genome</w:t>
      </w:r>
      <w:bookmarkEnd w:id="86"/>
      <w:r w:rsidRPr="000E47CD">
        <w:t>.</w:t>
      </w:r>
    </w:p>
    <w:p w14:paraId="09516BE3" w14:textId="303B17A2" w:rsidR="007F2F45" w:rsidRPr="000E47CD" w:rsidRDefault="007F2F45" w:rsidP="007F2F45">
      <w:pPr>
        <w:pStyle w:val="RARMPparagraph"/>
      </w:pPr>
      <w:r w:rsidRPr="000E47CD">
        <w:t xml:space="preserve">The entire vector genome </w:t>
      </w:r>
      <w:r w:rsidR="0000732C" w:rsidRPr="000E47CD">
        <w:t xml:space="preserve">of this GM therapeutic </w:t>
      </w:r>
      <w:r w:rsidRPr="000E47CD">
        <w:t>has been sequenced</w:t>
      </w:r>
      <w:r w:rsidR="004C30E3" w:rsidRPr="000E47CD">
        <w:t xml:space="preserve"> and aligns with the </w:t>
      </w:r>
      <w:r w:rsidR="00442BD5" w:rsidRPr="000E47CD">
        <w:t>H</w:t>
      </w:r>
      <w:r w:rsidR="004C30E3" w:rsidRPr="000E47CD">
        <w:t>Ad</w:t>
      </w:r>
      <w:r w:rsidR="00442BD5" w:rsidRPr="000E47CD">
        <w:t xml:space="preserve">V-C5 </w:t>
      </w:r>
      <w:r w:rsidR="004C30E3" w:rsidRPr="000E47CD">
        <w:t>genome except for the intended modifications</w:t>
      </w:r>
      <w:r w:rsidR="005B0894" w:rsidRPr="000E47CD">
        <w:t>.</w:t>
      </w:r>
    </w:p>
    <w:p w14:paraId="4DB50AA2" w14:textId="77777777" w:rsidR="00F47C7B" w:rsidRPr="000E47CD" w:rsidRDefault="00F47C7B" w:rsidP="00F47C7B">
      <w:pPr>
        <w:pStyle w:val="Sectionheading3"/>
      </w:pPr>
      <w:r w:rsidRPr="000E47CD">
        <w:t>Stability in the environment and decontamination</w:t>
      </w:r>
    </w:p>
    <w:p w14:paraId="48F4884E" w14:textId="62899DE0" w:rsidR="005B0894" w:rsidRPr="000E47CD" w:rsidRDefault="00CF76AF" w:rsidP="005B0894">
      <w:pPr>
        <w:pStyle w:val="RARMPparagraph"/>
      </w:pPr>
      <w:r w:rsidRPr="000E47CD">
        <w:t xml:space="preserve">The stability of this GMO in the environment (surfaces, water types and sediments) has not been tested. Methods of decontamination effective against the parent organism, HAdV-C5, are expected to be equally effective against the GMO (see </w:t>
      </w:r>
      <w:r w:rsidR="00204BC8">
        <w:t>Chapter 1</w:t>
      </w:r>
      <w:r w:rsidRPr="000E47CD">
        <w:t xml:space="preserve">, Section </w:t>
      </w:r>
      <w:r w:rsidRPr="000E47CD">
        <w:fldChar w:fldCharType="begin"/>
      </w:r>
      <w:r w:rsidRPr="000E47CD">
        <w:instrText xml:space="preserve"> REF _Ref192865097 \n \h </w:instrText>
      </w:r>
      <w:r w:rsidRPr="000E47CD">
        <w:fldChar w:fldCharType="separate"/>
      </w:r>
      <w:r w:rsidR="00F3638E">
        <w:t>3.5.4</w:t>
      </w:r>
      <w:r w:rsidRPr="000E47CD">
        <w:fldChar w:fldCharType="end"/>
      </w:r>
      <w:r w:rsidRPr="000E47CD">
        <w:t>).</w:t>
      </w:r>
    </w:p>
    <w:p w14:paraId="45E51F55" w14:textId="4192FD56" w:rsidR="00F47C7B" w:rsidRPr="000E47CD" w:rsidRDefault="00720CF1" w:rsidP="00F47C7B">
      <w:pPr>
        <w:pStyle w:val="Sectionheading3"/>
      </w:pPr>
      <w:r>
        <w:t>Pre</w:t>
      </w:r>
      <w:r w:rsidR="00F47C7B" w:rsidRPr="000E47CD">
        <w:t xml:space="preserve">-clinical studies </w:t>
      </w:r>
      <w:r w:rsidR="00B75266" w:rsidRPr="000E47CD">
        <w:t>on</w:t>
      </w:r>
      <w:r w:rsidR="00F47C7B" w:rsidRPr="000E47CD">
        <w:t xml:space="preserve"> the GMO</w:t>
      </w:r>
    </w:p>
    <w:p w14:paraId="3A778E26" w14:textId="341FA565" w:rsidR="005B0894" w:rsidRPr="000E47CD" w:rsidRDefault="00A577E9" w:rsidP="005B0894">
      <w:pPr>
        <w:pStyle w:val="RARMPparagraph"/>
      </w:pPr>
      <w:r w:rsidRPr="000E47CD">
        <w:t xml:space="preserve">The GM therapeutic has been evaluated in preclinical studies </w:t>
      </w:r>
      <w:r w:rsidRPr="000E47CD">
        <w:rPr>
          <w:i/>
          <w:iCs/>
        </w:rPr>
        <w:t>in vitro</w:t>
      </w:r>
      <w:r w:rsidRPr="000E47CD">
        <w:t xml:space="preserve"> </w:t>
      </w:r>
      <w:r w:rsidR="007312B7" w:rsidRPr="000E47CD">
        <w:t xml:space="preserve">using cancer cell lines </w:t>
      </w:r>
      <w:r w:rsidRPr="000E47CD">
        <w:t xml:space="preserve">and </w:t>
      </w:r>
      <w:r w:rsidRPr="000E47CD">
        <w:rPr>
          <w:i/>
          <w:iCs/>
        </w:rPr>
        <w:t>in vivo</w:t>
      </w:r>
      <w:r w:rsidR="007312B7" w:rsidRPr="000E47CD">
        <w:rPr>
          <w:i/>
          <w:iCs/>
        </w:rPr>
        <w:t xml:space="preserve"> </w:t>
      </w:r>
      <w:r w:rsidR="007312B7" w:rsidRPr="000E47CD">
        <w:t xml:space="preserve">in various animal </w:t>
      </w:r>
      <w:r w:rsidR="008805F8" w:rsidRPr="000E47CD">
        <w:t>models</w:t>
      </w:r>
      <w:r w:rsidRPr="000E47CD">
        <w:t>.</w:t>
      </w:r>
    </w:p>
    <w:p w14:paraId="45E57941" w14:textId="6CFEC248" w:rsidR="00A577E9" w:rsidRPr="000E47CD" w:rsidRDefault="00A577E9" w:rsidP="005B0894">
      <w:pPr>
        <w:pStyle w:val="RARMPparagraph"/>
      </w:pPr>
      <w:r w:rsidRPr="000E47CD">
        <w:rPr>
          <w:i/>
          <w:iCs/>
        </w:rPr>
        <w:t>In vitro</w:t>
      </w:r>
      <w:r w:rsidRPr="000E47CD">
        <w:t xml:space="preserve"> pharmacology data from </w:t>
      </w:r>
      <w:r w:rsidR="00892C4C">
        <w:t>several</w:t>
      </w:r>
      <w:r w:rsidRPr="000E47CD">
        <w:t xml:space="preserve"> cancer cell lines, including urothelial cancer cell lines</w:t>
      </w:r>
      <w:r w:rsidR="00C2423E">
        <w:t>,</w:t>
      </w:r>
      <w:r w:rsidRPr="000E47CD">
        <w:t xml:space="preserve"> has shown that transduction with the GMO produces biologically active IFN-α2b protein in a time and dose-dependent manner</w:t>
      </w:r>
      <w:r w:rsidR="000232BD" w:rsidRPr="000E47CD">
        <w:t xml:space="preserve"> </w:t>
      </w:r>
      <w:r w:rsidR="007312B7" w:rsidRPr="000E47CD">
        <w:fldChar w:fldCharType="begin">
          <w:fldData xml:space="preserve">PEVuZE5vdGU+PENpdGU+PEF1dGhvcj5JcWJhbCBBaG1lZDwvQXV0aG9yPjxZZWFyPjIwMDE8L1ll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</w:fldData>
        </w:fldChar>
      </w:r>
      <w:r w:rsidR="007312B7" w:rsidRPr="000E47CD">
        <w:instrText xml:space="preserve"> ADDIN EN.CITE </w:instrText>
      </w:r>
      <w:r w:rsidR="007312B7" w:rsidRPr="000E47CD">
        <w:fldChar w:fldCharType="begin">
          <w:fldData xml:space="preserve">PEVuZE5vdGU+PENpdGU+PEF1dGhvcj5JcWJhbCBBaG1lZDwvQXV0aG9yPjxZZWFyPjIwMDE8L1ll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</w:fldData>
        </w:fldChar>
      </w:r>
      <w:r w:rsidR="007312B7" w:rsidRPr="000E47CD">
        <w:instrText xml:space="preserve"> ADDIN EN.CITE.DATA </w:instrText>
      </w:r>
      <w:r w:rsidR="007312B7" w:rsidRPr="000E47CD">
        <w:fldChar w:fldCharType="end"/>
      </w:r>
      <w:r w:rsidR="007312B7" w:rsidRPr="000E47CD">
        <w:fldChar w:fldCharType="separate"/>
      </w:r>
      <w:r w:rsidR="007312B7" w:rsidRPr="000E47CD">
        <w:rPr>
          <w:noProof/>
        </w:rPr>
        <w:t>(</w:t>
      </w:r>
      <w:hyperlink w:anchor="_ENREF_2" w:tooltip="Adam, 2007 #33" w:history="1">
        <w:r w:rsidR="00FE6BFA" w:rsidRPr="000E47CD">
          <w:rPr>
            <w:noProof/>
          </w:rPr>
          <w:t xml:space="preserve">Adam </w:t>
        </w:r>
        <w:r w:rsidR="00FE6BFA" w:rsidRPr="000C4B6B">
          <w:rPr>
            <w:noProof/>
          </w:rPr>
          <w:t>et al</w:t>
        </w:r>
        <w:r w:rsidR="00FE6BFA" w:rsidRPr="000E47CD">
          <w:rPr>
            <w:noProof/>
          </w:rPr>
          <w:t>., 2007</w:t>
        </w:r>
      </w:hyperlink>
      <w:r w:rsidR="007312B7" w:rsidRPr="000E47CD">
        <w:rPr>
          <w:noProof/>
        </w:rPr>
        <w:t xml:space="preserve">; </w:t>
      </w:r>
      <w:hyperlink w:anchor="_ENREF_8" w:tooltip="Benedict, 2004 #32" w:history="1">
        <w:r w:rsidR="00FE6BFA" w:rsidRPr="000E47CD">
          <w:rPr>
            <w:noProof/>
          </w:rPr>
          <w:t xml:space="preserve">Benedict </w:t>
        </w:r>
        <w:r w:rsidR="00FE6BFA" w:rsidRPr="000C4B6B">
          <w:rPr>
            <w:noProof/>
          </w:rPr>
          <w:t>et al</w:t>
        </w:r>
        <w:r w:rsidR="00FE6BFA" w:rsidRPr="000E47CD">
          <w:rPr>
            <w:noProof/>
          </w:rPr>
          <w:t>., 2004</w:t>
        </w:r>
      </w:hyperlink>
      <w:r w:rsidR="007312B7" w:rsidRPr="000E47CD">
        <w:rPr>
          <w:noProof/>
        </w:rPr>
        <w:t xml:space="preserve">; </w:t>
      </w:r>
      <w:hyperlink w:anchor="_ENREF_37" w:tooltip="Iqbal Ahmed, 2001 #31" w:history="1">
        <w:r w:rsidR="00FE6BFA" w:rsidRPr="000E47CD">
          <w:rPr>
            <w:noProof/>
          </w:rPr>
          <w:t xml:space="preserve">Iqbal Ahmed </w:t>
        </w:r>
        <w:r w:rsidR="00FE6BFA" w:rsidRPr="000C4B6B">
          <w:rPr>
            <w:noProof/>
          </w:rPr>
          <w:t>et al</w:t>
        </w:r>
        <w:r w:rsidR="00FE6BFA" w:rsidRPr="000E47CD">
          <w:rPr>
            <w:noProof/>
          </w:rPr>
          <w:t>., 2001</w:t>
        </w:r>
      </w:hyperlink>
      <w:r w:rsidR="007312B7" w:rsidRPr="000E47CD">
        <w:rPr>
          <w:noProof/>
        </w:rPr>
        <w:t>)</w:t>
      </w:r>
      <w:r w:rsidR="007312B7" w:rsidRPr="000E47CD">
        <w:fldChar w:fldCharType="end"/>
      </w:r>
      <w:r w:rsidRPr="000E47CD">
        <w:t>.</w:t>
      </w:r>
      <w:r w:rsidR="006A07C0" w:rsidRPr="000E47CD">
        <w:t xml:space="preserve"> </w:t>
      </w:r>
      <w:r w:rsidR="009B6D77" w:rsidRPr="000E47CD">
        <w:t>T</w:t>
      </w:r>
      <w:r w:rsidR="006A07C0" w:rsidRPr="000E47CD">
        <w:t xml:space="preserve">reatment </w:t>
      </w:r>
      <w:r w:rsidR="009B6D77" w:rsidRPr="000E47CD">
        <w:t xml:space="preserve">of a human liver cancer cell line </w:t>
      </w:r>
      <w:r w:rsidR="006A07C0" w:rsidRPr="000E47CD">
        <w:t>with the GMO result</w:t>
      </w:r>
      <w:r w:rsidR="009B6D77" w:rsidRPr="000E47CD">
        <w:t>ed</w:t>
      </w:r>
      <w:r w:rsidR="006A07C0" w:rsidRPr="000E47CD">
        <w:t xml:space="preserve"> in inhibition of cell growth and potent cellular toxicity, with an increase in caspase 3 induction</w:t>
      </w:r>
      <w:r w:rsidR="009B6D77" w:rsidRPr="000E47CD">
        <w:t xml:space="preserve"> and</w:t>
      </w:r>
      <w:r w:rsidR="006A07C0" w:rsidRPr="000E47CD">
        <w:t xml:space="preserve"> DNA fragmentation and resul</w:t>
      </w:r>
      <w:r w:rsidR="009B6D77" w:rsidRPr="000E47CD">
        <w:t>ted in</w:t>
      </w:r>
      <w:r w:rsidR="006A07C0" w:rsidRPr="000E47CD">
        <w:t xml:space="preserve"> apoptosis</w:t>
      </w:r>
      <w:r w:rsidR="009B6D77" w:rsidRPr="000E47CD">
        <w:t xml:space="preserve"> </w:t>
      </w:r>
      <w:r w:rsidR="007312B7" w:rsidRPr="000E47CD">
        <w:fldChar w:fldCharType="begin">
          <w:fldData xml:space="preserve">PEVuZE5vdGU+PENpdGU+PEF1dGhvcj5CZW5lZGljdDwvQXV0aG9yPjxZZWFyPjIwMDQ8L1llYXI+
PFJlY051bT4zMjwvUmVjTnVtPjxEaXNwbGF5VGV4dD4oQmVuZWRpY3QgZXQgYWwuLCAyMDA0KTwv
RGlzcGxheVRleHQ+PHJlY29yZD48cmVjLW51bWJlcj4zMjwvcmVjLW51bWJlcj48Zm9yZWlnbi1r
ZXlzPjxrZXkgYXBwPSJFTiIgZGItaWQ9InIydHp0enB2a2F4ZXI3ZTBmYTk1ZDlmYnZ2ZXBzd2Y1
c2E1cyIgdGltZXN0YW1wPSIxNzQzNzMwNzQ5Ij4zMj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7312B7" w:rsidRPr="000E47CD">
        <w:instrText xml:space="preserve"> ADDIN EN.CITE </w:instrText>
      </w:r>
      <w:r w:rsidR="007312B7" w:rsidRPr="000E47CD">
        <w:fldChar w:fldCharType="begin">
          <w:fldData xml:space="preserve">PEVuZE5vdGU+PENpdGU+PEF1dGhvcj5CZW5lZGljdDwvQXV0aG9yPjxZZWFyPjIwMDQ8L1llYXI+
PFJlY051bT4zMjwvUmVjTnVtPjxEaXNwbGF5VGV4dD4oQmVuZWRpY3QgZXQgYWwuLCAyMDA0KTwv
RGlzcGxheVRleHQ+PHJlY29yZD48cmVjLW51bWJlcj4zMjwvcmVjLW51bWJlcj48Zm9yZWlnbi1r
ZXlzPjxrZXkgYXBwPSJFTiIgZGItaWQ9InIydHp0enB2a2F4ZXI3ZTBmYTk1ZDlmYnZ2ZXBzd2Y1
c2E1cyIgdGltZXN0YW1wPSIxNzQzNzMwNzQ5Ij4zMj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7312B7" w:rsidRPr="000E47CD">
        <w:instrText xml:space="preserve"> ADDIN EN.CITE.DATA </w:instrText>
      </w:r>
      <w:r w:rsidR="007312B7" w:rsidRPr="000E47CD">
        <w:fldChar w:fldCharType="end"/>
      </w:r>
      <w:r w:rsidR="007312B7" w:rsidRPr="000E47CD">
        <w:fldChar w:fldCharType="separate"/>
      </w:r>
      <w:r w:rsidR="007312B7" w:rsidRPr="000E47CD">
        <w:rPr>
          <w:noProof/>
        </w:rPr>
        <w:t>(</w:t>
      </w:r>
      <w:hyperlink w:anchor="_ENREF_8" w:tooltip="Benedict, 2004 #32" w:history="1">
        <w:r w:rsidR="00FE6BFA" w:rsidRPr="000E47CD">
          <w:rPr>
            <w:noProof/>
          </w:rPr>
          <w:t xml:space="preserve">Benedict </w:t>
        </w:r>
        <w:r w:rsidR="00FE6BFA" w:rsidRPr="000C4B6B">
          <w:rPr>
            <w:noProof/>
          </w:rPr>
          <w:t>et al</w:t>
        </w:r>
        <w:r w:rsidR="00FE6BFA" w:rsidRPr="000E47CD">
          <w:rPr>
            <w:noProof/>
          </w:rPr>
          <w:t>., 2004</w:t>
        </w:r>
      </w:hyperlink>
      <w:r w:rsidR="007312B7" w:rsidRPr="000E47CD">
        <w:rPr>
          <w:noProof/>
        </w:rPr>
        <w:t>)</w:t>
      </w:r>
      <w:r w:rsidR="007312B7" w:rsidRPr="000E47CD">
        <w:fldChar w:fldCharType="end"/>
      </w:r>
      <w:r w:rsidR="009B6D77" w:rsidRPr="000E47CD">
        <w:t>.</w:t>
      </w:r>
    </w:p>
    <w:p w14:paraId="08F44843" w14:textId="04703E4B" w:rsidR="00A577E9" w:rsidRPr="000E47CD" w:rsidRDefault="00A577E9" w:rsidP="005B0894">
      <w:pPr>
        <w:pStyle w:val="RARMPparagraph"/>
      </w:pPr>
      <w:r w:rsidRPr="000E47CD">
        <w:t>The anti</w:t>
      </w:r>
      <w:r w:rsidR="008805F8" w:rsidRPr="000E47CD">
        <w:t>-tumour</w:t>
      </w:r>
      <w:r w:rsidRPr="000E47CD">
        <w:t xml:space="preserve"> efficacy of the GMO has been demonstrated in </w:t>
      </w:r>
      <w:r w:rsidR="00892C4C">
        <w:t>several</w:t>
      </w:r>
      <w:r w:rsidRPr="000E47CD">
        <w:t xml:space="preserve"> animal</w:t>
      </w:r>
      <w:r w:rsidR="008805F8" w:rsidRPr="000E47CD">
        <w:t xml:space="preserve"> species</w:t>
      </w:r>
      <w:r w:rsidRPr="000E47CD">
        <w:t>. Intra</w:t>
      </w:r>
      <w:r w:rsidR="009F3150" w:rsidRPr="000E47CD">
        <w:t>-</w:t>
      </w:r>
      <w:r w:rsidRPr="000E47CD">
        <w:t>tumoral or intravenous administration of the GMO was found to prolong survival and suppression of tumour growth was demonstrated in a dose dependent manner</w:t>
      </w:r>
      <w:r w:rsidR="007D7344" w:rsidRPr="000E47CD">
        <w:t xml:space="preserve"> </w:t>
      </w:r>
      <w:r w:rsidR="00394645" w:rsidRPr="000E47CD">
        <w:fldChar w:fldCharType="begin">
          <w:fldData xml:space="preserve">PEVuZE5vdGU+PENpdGU+PEF1dGhvcj5JcWJhbCBBaG1lZDwvQXV0aG9yPjxZZWFyPjIwMDE8L1ll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</w:fldData>
        </w:fldChar>
      </w:r>
      <w:r w:rsidR="00394645" w:rsidRPr="000E47CD">
        <w:instrText xml:space="preserve"> ADDIN EN.CITE </w:instrText>
      </w:r>
      <w:r w:rsidR="00394645" w:rsidRPr="000E47CD">
        <w:fldChar w:fldCharType="begin">
          <w:fldData xml:space="preserve">PEVuZE5vdGU+PENpdGU+PEF1dGhvcj5JcWJhbCBBaG1lZDwvQXV0aG9yPjxZZWFyPjIwMDE8L1ll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</w:fldData>
        </w:fldChar>
      </w:r>
      <w:r w:rsidR="00394645" w:rsidRPr="000E47CD">
        <w:instrText xml:space="preserve"> ADDIN EN.CITE.DATA </w:instrText>
      </w:r>
      <w:r w:rsidR="00394645" w:rsidRPr="000E47CD">
        <w:fldChar w:fldCharType="end"/>
      </w:r>
      <w:r w:rsidR="00394645" w:rsidRPr="000E47CD">
        <w:fldChar w:fldCharType="separate"/>
      </w:r>
      <w:r w:rsidR="00394645" w:rsidRPr="000E47CD">
        <w:rPr>
          <w:noProof/>
        </w:rPr>
        <w:t>(</w:t>
      </w:r>
      <w:hyperlink w:anchor="_ENREF_37" w:tooltip="Iqbal Ahmed, 2001 #31" w:history="1">
        <w:r w:rsidR="00FE6BFA" w:rsidRPr="000E47CD">
          <w:rPr>
            <w:noProof/>
          </w:rPr>
          <w:t xml:space="preserve">Iqbal Ahmed </w:t>
        </w:r>
        <w:r w:rsidR="00FE6BFA" w:rsidRPr="000C4B6B">
          <w:rPr>
            <w:noProof/>
          </w:rPr>
          <w:t>et al</w:t>
        </w:r>
        <w:r w:rsidR="00FE6BFA" w:rsidRPr="000E47CD">
          <w:rPr>
            <w:noProof/>
          </w:rPr>
          <w:t>., 2001</w:t>
        </w:r>
      </w:hyperlink>
      <w:r w:rsidR="00394645" w:rsidRPr="000E47CD">
        <w:rPr>
          <w:noProof/>
        </w:rPr>
        <w:t>)</w:t>
      </w:r>
      <w:r w:rsidR="00394645" w:rsidRPr="000E47CD">
        <w:fldChar w:fldCharType="end"/>
      </w:r>
      <w:r w:rsidRPr="000E47CD">
        <w:t>.</w:t>
      </w:r>
      <w:r w:rsidR="007D7344" w:rsidRPr="000E47CD">
        <w:t xml:space="preserve"> In </w:t>
      </w:r>
      <w:r w:rsidR="00907EDC" w:rsidRPr="000E47CD">
        <w:t>a</w:t>
      </w:r>
      <w:r w:rsidR="007D7344" w:rsidRPr="000E47CD">
        <w:t xml:space="preserve"> mouse orthotopic xenograft tumour model for NMIBC, high concentrations of IFN-α2b were expressed in bladders of mice </w:t>
      </w:r>
      <w:r w:rsidR="00B0595E" w:rsidRPr="000E47CD">
        <w:t>following intravesical</w:t>
      </w:r>
      <w:r w:rsidR="007D7344" w:rsidRPr="000E47CD">
        <w:t xml:space="preserve"> </w:t>
      </w:r>
      <w:r w:rsidR="00B0595E" w:rsidRPr="000E47CD">
        <w:t>administration of</w:t>
      </w:r>
      <w:r w:rsidR="007D7344" w:rsidRPr="000E47CD">
        <w:t xml:space="preserve"> the GMO </w:t>
      </w:r>
      <w:r w:rsidR="00B475DC" w:rsidRPr="000E47CD">
        <w:t xml:space="preserve">formulated with the excipient </w:t>
      </w:r>
      <w:r w:rsidR="007D7344" w:rsidRPr="000E47CD">
        <w:t xml:space="preserve">Syn3 </w:t>
      </w:r>
      <w:r w:rsidR="00B0595E" w:rsidRPr="000E47CD">
        <w:t xml:space="preserve">and </w:t>
      </w:r>
      <w:r w:rsidR="007D7344" w:rsidRPr="000E47CD">
        <w:t>bladder tumours significantly</w:t>
      </w:r>
      <w:r w:rsidR="00907EDC" w:rsidRPr="000E47CD">
        <w:t xml:space="preserve"> regressed</w:t>
      </w:r>
      <w:r w:rsidR="00B0595E" w:rsidRPr="000E47CD">
        <w:t xml:space="preserve"> </w:t>
      </w:r>
      <w:r w:rsidR="00394645" w:rsidRPr="000E47CD">
        <w:fldChar w:fldCharType="begin">
          <w:fldData xml:space="preserve">PEVuZE5vdGU+PENpdGU+PEF1dGhvcj5CZW5lZGljdDwvQXV0aG9yPjxZZWFyPjIwMDQ8L1llYXI+
PFJlY051bT4zMjwvUmVjTnVtPjxEaXNwbGF5VGV4dD4oQmVuZWRpY3QgZXQgYWwuLCAyMDA0KTwv
RGlzcGxheVRleHQ+PHJlY29yZD48cmVjLW51bWJlcj4zMjwvcmVjLW51bWJlcj48Zm9yZWlnbi1r
ZXlzPjxrZXkgYXBwPSJFTiIgZGItaWQ9InIydHp0enB2a2F4ZXI3ZTBmYTk1ZDlmYnZ2ZXBzd2Y1
c2E1cyIgdGltZXN0YW1wPSIxNzQzNzMwNzQ5Ij4zMj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394645" w:rsidRPr="000E47CD">
        <w:instrText xml:space="preserve"> ADDIN EN.CITE </w:instrText>
      </w:r>
      <w:r w:rsidR="00394645" w:rsidRPr="000E47CD">
        <w:fldChar w:fldCharType="begin">
          <w:fldData xml:space="preserve">PEVuZE5vdGU+PENpdGU+PEF1dGhvcj5CZW5lZGljdDwvQXV0aG9yPjxZZWFyPjIwMDQ8L1llYXI+
PFJlY051bT4zMjwvUmVjTnVtPjxEaXNwbGF5VGV4dD4oQmVuZWRpY3QgZXQgYWwuLCAyMDA0KTwv
RGlzcGxheVRleHQ+PHJlY29yZD48cmVjLW51bWJlcj4zMjwvcmVjLW51bWJlcj48Zm9yZWlnbi1r
ZXlzPjxrZXkgYXBwPSJFTiIgZGItaWQ9InIydHp0enB2a2F4ZXI3ZTBmYTk1ZDlmYnZ2ZXBzd2Y1
c2E1cyIgdGltZXN0YW1wPSIxNzQzNzMwNzQ5Ij4zMj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394645" w:rsidRPr="000E47CD">
        <w:instrText xml:space="preserve"> ADDIN EN.CITE.DATA </w:instrText>
      </w:r>
      <w:r w:rsidR="00394645" w:rsidRPr="000E47CD">
        <w:fldChar w:fldCharType="end"/>
      </w:r>
      <w:r w:rsidR="00394645" w:rsidRPr="000E47CD">
        <w:fldChar w:fldCharType="separate"/>
      </w:r>
      <w:r w:rsidR="00394645" w:rsidRPr="000E47CD">
        <w:rPr>
          <w:noProof/>
        </w:rPr>
        <w:t>(</w:t>
      </w:r>
      <w:hyperlink w:anchor="_ENREF_8" w:tooltip="Benedict, 2004 #32" w:history="1">
        <w:r w:rsidR="00FE6BFA" w:rsidRPr="000E47CD">
          <w:rPr>
            <w:noProof/>
          </w:rPr>
          <w:t xml:space="preserve">Benedict </w:t>
        </w:r>
        <w:r w:rsidR="00FE6BFA" w:rsidRPr="000C4B6B">
          <w:rPr>
            <w:noProof/>
          </w:rPr>
          <w:t>et al</w:t>
        </w:r>
        <w:r w:rsidR="00FE6BFA" w:rsidRPr="000E47CD">
          <w:rPr>
            <w:noProof/>
          </w:rPr>
          <w:t>., 2004</w:t>
        </w:r>
      </w:hyperlink>
      <w:r w:rsidR="00394645" w:rsidRPr="000E47CD">
        <w:rPr>
          <w:noProof/>
        </w:rPr>
        <w:t>)</w:t>
      </w:r>
      <w:r w:rsidR="00394645" w:rsidRPr="000E47CD">
        <w:fldChar w:fldCharType="end"/>
      </w:r>
      <w:r w:rsidR="00907EDC" w:rsidRPr="000E47CD">
        <w:t>.</w:t>
      </w:r>
      <w:r w:rsidR="00B475DC" w:rsidRPr="000E47CD">
        <w:t xml:space="preserve"> Syn3 </w:t>
      </w:r>
      <w:r w:rsidR="00562BEF" w:rsidRPr="000E47CD">
        <w:t>has been identified as</w:t>
      </w:r>
      <w:r w:rsidR="00B475DC" w:rsidRPr="000E47CD">
        <w:t xml:space="preserve"> an excipient that </w:t>
      </w:r>
      <w:r w:rsidR="00BB3E48" w:rsidRPr="000E47CD">
        <w:t xml:space="preserve">can </w:t>
      </w:r>
      <w:r w:rsidR="00B475DC" w:rsidRPr="000E47CD">
        <w:t>increas</w:t>
      </w:r>
      <w:r w:rsidR="00BB3E48" w:rsidRPr="000E47CD">
        <w:t>e</w:t>
      </w:r>
      <w:r w:rsidR="00B475DC" w:rsidRPr="000E47CD">
        <w:t xml:space="preserve"> </w:t>
      </w:r>
      <w:proofErr w:type="spellStart"/>
      <w:r w:rsidR="006663B1" w:rsidRPr="000E47CD">
        <w:t>AdV</w:t>
      </w:r>
      <w:proofErr w:type="spellEnd"/>
      <w:r w:rsidR="00B475DC" w:rsidRPr="000E47CD">
        <w:t>-mediated gene transfer and expression in the bladder epithelium</w:t>
      </w:r>
      <w:r w:rsidR="00BB3E48" w:rsidRPr="000E47CD">
        <w:t xml:space="preserve"> </w:t>
      </w:r>
      <w:r w:rsidR="00562BEF" w:rsidRPr="000E47CD">
        <w:fldChar w:fldCharType="begin">
          <w:fldData xml:space="preserve">PEVuZE5vdGU+PENpdGU+PEF1dGhvcj5Db25ub3I8L0F1dGhvcj48WWVhcj4yMDAxPC9ZZWFyPjxS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</w:fldData>
        </w:fldChar>
      </w:r>
      <w:r w:rsidR="00562BEF" w:rsidRPr="000E47CD">
        <w:instrText xml:space="preserve"> ADDIN EN.CITE </w:instrText>
      </w:r>
      <w:r w:rsidR="00562BEF" w:rsidRPr="000E47CD">
        <w:fldChar w:fldCharType="begin">
          <w:fldData xml:space="preserve">PEVuZE5vdGU+PENpdGU+PEF1dGhvcj5Db25ub3I8L0F1dGhvcj48WWVhcj4yMDAxPC9ZZWFyPjxS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</w:fldData>
        </w:fldChar>
      </w:r>
      <w:r w:rsidR="00562BEF" w:rsidRPr="000E47CD">
        <w:instrText xml:space="preserve"> ADDIN EN.CITE.DATA </w:instrText>
      </w:r>
      <w:r w:rsidR="00562BEF" w:rsidRPr="000E47CD">
        <w:fldChar w:fldCharType="end"/>
      </w:r>
      <w:r w:rsidR="00562BEF" w:rsidRPr="000E47CD">
        <w:fldChar w:fldCharType="separate"/>
      </w:r>
      <w:r w:rsidR="00562BEF" w:rsidRPr="000E47CD">
        <w:rPr>
          <w:noProof/>
        </w:rPr>
        <w:t>(</w:t>
      </w:r>
      <w:hyperlink w:anchor="_ENREF_19" w:tooltip="Connor, 2001 #34" w:history="1">
        <w:r w:rsidR="00FE6BFA" w:rsidRPr="000E47CD">
          <w:rPr>
            <w:noProof/>
          </w:rPr>
          <w:t xml:space="preserve">Connor </w:t>
        </w:r>
        <w:r w:rsidR="00FE6BFA" w:rsidRPr="000C4B6B">
          <w:rPr>
            <w:noProof/>
          </w:rPr>
          <w:t>et al</w:t>
        </w:r>
        <w:r w:rsidR="00FE6BFA" w:rsidRPr="000E47CD">
          <w:rPr>
            <w:noProof/>
          </w:rPr>
          <w:t>., 2001</w:t>
        </w:r>
      </w:hyperlink>
      <w:r w:rsidR="00562BEF" w:rsidRPr="000E47CD">
        <w:rPr>
          <w:noProof/>
        </w:rPr>
        <w:t>)</w:t>
      </w:r>
      <w:r w:rsidR="00562BEF" w:rsidRPr="000E47CD">
        <w:fldChar w:fldCharType="end"/>
      </w:r>
      <w:r w:rsidR="00BB3E48" w:rsidRPr="000E47CD">
        <w:t>.</w:t>
      </w:r>
    </w:p>
    <w:p w14:paraId="4DFB5FFC" w14:textId="6C9C77D8" w:rsidR="00A577E9" w:rsidRPr="000E47CD" w:rsidRDefault="008802C3" w:rsidP="005B0894">
      <w:pPr>
        <w:pStyle w:val="RARMPparagraph"/>
      </w:pPr>
      <w:r w:rsidRPr="000E47CD">
        <w:t>According to information provided by the applicant, i</w:t>
      </w:r>
      <w:r w:rsidR="00A577E9" w:rsidRPr="000E47CD">
        <w:t xml:space="preserve">n a pilot study, cynomolgus monkeys </w:t>
      </w:r>
      <w:r w:rsidRPr="000E47CD">
        <w:t>following</w:t>
      </w:r>
      <w:r w:rsidR="00A577E9" w:rsidRPr="000E47CD">
        <w:t xml:space="preserve"> intravesical administration of 2</w:t>
      </w:r>
      <w:r w:rsidRPr="000E47CD">
        <w:t>.</w:t>
      </w:r>
      <w:r w:rsidR="00A577E9" w:rsidRPr="000E47CD">
        <w:t>5</w:t>
      </w:r>
      <w:r w:rsidRPr="000E47CD">
        <w:t xml:space="preserve"> </w:t>
      </w:r>
      <w:r w:rsidR="00A577E9" w:rsidRPr="000E47CD">
        <w:t>x</w:t>
      </w:r>
      <w:r w:rsidRPr="000E47CD">
        <w:t xml:space="preserve"> </w:t>
      </w:r>
      <w:r w:rsidR="00A577E9" w:rsidRPr="000E47CD">
        <w:t>10</w:t>
      </w:r>
      <w:r w:rsidR="00A577E9" w:rsidRPr="000E47CD">
        <w:rPr>
          <w:vertAlign w:val="superscript"/>
        </w:rPr>
        <w:t>1</w:t>
      </w:r>
      <w:r w:rsidRPr="000E47CD">
        <w:rPr>
          <w:vertAlign w:val="superscript"/>
        </w:rPr>
        <w:t>3</w:t>
      </w:r>
      <w:r w:rsidR="00A577E9" w:rsidRPr="000E47CD">
        <w:t xml:space="preserve"> </w:t>
      </w:r>
      <w:proofErr w:type="spellStart"/>
      <w:r w:rsidR="00A577E9" w:rsidRPr="000E47CD">
        <w:t>vp</w:t>
      </w:r>
      <w:proofErr w:type="spellEnd"/>
      <w:r w:rsidR="00A577E9" w:rsidRPr="000E47CD">
        <w:t xml:space="preserve"> </w:t>
      </w:r>
      <w:r w:rsidR="00E1720A" w:rsidRPr="000E47CD">
        <w:t>GMO</w:t>
      </w:r>
      <w:r w:rsidR="00A577E9" w:rsidRPr="000E47CD">
        <w:t xml:space="preserve"> with Syn3</w:t>
      </w:r>
      <w:r w:rsidRPr="000E47CD">
        <w:t xml:space="preserve"> showed p</w:t>
      </w:r>
      <w:r w:rsidR="00A577E9" w:rsidRPr="000E47CD">
        <w:t>eak urinary IFN</w:t>
      </w:r>
      <w:r w:rsidR="00E1720A" w:rsidRPr="000E47CD">
        <w:t>-</w:t>
      </w:r>
      <w:r w:rsidR="00A577E9" w:rsidRPr="000E47CD">
        <w:t>α2b protein concentrations &gt;10,000 -</w:t>
      </w:r>
      <w:r w:rsidR="00394645" w:rsidRPr="000E47CD">
        <w:t xml:space="preserve"> </w:t>
      </w:r>
      <w:r w:rsidR="00A577E9" w:rsidRPr="000E47CD">
        <w:t xml:space="preserve">50,000 </w:t>
      </w:r>
      <w:proofErr w:type="spellStart"/>
      <w:r w:rsidR="00A577E9" w:rsidRPr="000E47CD">
        <w:t>pg</w:t>
      </w:r>
      <w:proofErr w:type="spellEnd"/>
      <w:r w:rsidR="00A577E9" w:rsidRPr="000E47CD">
        <w:t>/m</w:t>
      </w:r>
      <w:r w:rsidR="00063D25" w:rsidRPr="000E47CD">
        <w:t>L</w:t>
      </w:r>
      <w:r w:rsidR="00A577E9" w:rsidRPr="000E47CD">
        <w:t xml:space="preserve"> and </w:t>
      </w:r>
      <w:r w:rsidR="00C2423E">
        <w:t xml:space="preserve">concentrations </w:t>
      </w:r>
      <w:r w:rsidR="00A577E9" w:rsidRPr="000E47CD">
        <w:t xml:space="preserve">remained above background levels </w:t>
      </w:r>
      <w:r w:rsidR="00A577E9" w:rsidRPr="000E47CD">
        <w:lastRenderedPageBreak/>
        <w:t xml:space="preserve">for 14 days. IFN-α2b expression was mainly localised and confined to the bladder and urine. </w:t>
      </w:r>
      <w:r w:rsidRPr="000E47CD">
        <w:t xml:space="preserve">IFN-α2b expression </w:t>
      </w:r>
      <w:r w:rsidR="00A577E9" w:rsidRPr="000E47CD">
        <w:t>was attenuated after re-dosing</w:t>
      </w:r>
      <w:r w:rsidR="00394645" w:rsidRPr="000E47CD">
        <w:t>,</w:t>
      </w:r>
      <w:r w:rsidR="00A577E9" w:rsidRPr="000E47CD">
        <w:t xml:space="preserve"> possibly due to neutralising antibodies to the adenovirus and/or IFN</w:t>
      </w:r>
      <w:r w:rsidR="00756DB4" w:rsidRPr="000E47CD">
        <w:noBreakHyphen/>
      </w:r>
      <w:r w:rsidR="00A577E9" w:rsidRPr="000E47CD">
        <w:t>α2b</w:t>
      </w:r>
      <w:r w:rsidR="00394645" w:rsidRPr="000E47CD">
        <w:t xml:space="preserve"> protein</w:t>
      </w:r>
      <w:r w:rsidR="00E1720A" w:rsidRPr="000E47CD">
        <w:t>.</w:t>
      </w:r>
      <w:r w:rsidRPr="000E47CD">
        <w:t xml:space="preserve"> Similar results of attenuated IFN-α2b expression following re-dosing were also observed in the rat model </w:t>
      </w:r>
      <w:r w:rsidR="00394645" w:rsidRPr="000E47CD">
        <w:fldChar w:fldCharType="begin"/>
      </w:r>
      <w:r w:rsidR="00394645" w:rsidRPr="000E47CD">
        <w:instrText xml:space="preserve"> ADDIN EN.CITE &lt;EndNote&gt;&lt;Cite&gt;&lt;Author&gt;Connor&lt;/Author&gt;&lt;Year&gt;2005&lt;/Year&gt;&lt;RecNum&gt;14&lt;/RecNum&gt;&lt;DisplayText&gt;(Connor et al., 2005)&lt;/DisplayText&gt;&lt;record&gt;&lt;rec-number&gt;14&lt;/rec-number&gt;&lt;foreign-keys&gt;&lt;key app="EN" db-id="r2tztzpvkaxer7e0fa95d9fbvvepswf5sa5s" timestamp="1741070425"&gt;14&lt;/key&gt;&lt;/foreign-keys&gt;&lt;ref-type name="Journal Article"&gt;17&lt;/ref-type&gt;&lt;contributors&gt;&lt;authors&gt;&lt;author&gt;Connor, Robert J.&lt;/author&gt;&lt;author&gt;Anderson, Jennifer M.&lt;/author&gt;&lt;author&gt;Machemer, Todd&lt;/author&gt;&lt;author&gt;Maneval, Daniel C.&lt;/author&gt;&lt;author&gt;Engler, Heidrun&lt;/author&gt;&lt;/authors&gt;&lt;/contributors&gt;&lt;titles&gt;&lt;title&gt;Sustained intravesical interferon protein exposure is achieved using an adenoviral-mediated gene delivery system: A study in rats evaluating dosing regimens&lt;/title&gt;&lt;secondary-title&gt;Urology&lt;/secondary-title&gt;&lt;/titles&gt;&lt;periodical&gt;&lt;full-title&gt;Urology&lt;/full-title&gt;&lt;/periodical&gt;&lt;pages&gt;224-229&lt;/pages&gt;&lt;volume&gt;66&lt;/volume&gt;&lt;number&gt;1&lt;/number&gt;&lt;dates&gt;&lt;year&gt;2005&lt;/year&gt;&lt;pub-dates&gt;&lt;date&gt;2005/07/01/&lt;/date&gt;&lt;/pub-dates&gt;&lt;/dates&gt;&lt;isbn&gt;0090-4295&lt;/isbn&gt;&lt;urls&gt;&lt;related-urls&gt;&lt;url&gt;https://www.sciencedirect.com/science/article/pii/S0090429505002189&lt;/url&gt;&lt;/related-urls&gt;&lt;/urls&gt;&lt;electronic-resource-num&gt;https://doi.org/10.1016/j.urology.2005.02.015&lt;/electronic-resource-num&gt;&lt;/record&gt;&lt;/Cite&gt;&lt;/EndNote&gt;</w:instrText>
      </w:r>
      <w:r w:rsidR="00394645" w:rsidRPr="000E47CD">
        <w:fldChar w:fldCharType="separate"/>
      </w:r>
      <w:r w:rsidR="00394645" w:rsidRPr="000E47CD">
        <w:rPr>
          <w:noProof/>
        </w:rPr>
        <w:t>(</w:t>
      </w:r>
      <w:hyperlink w:anchor="_ENREF_18" w:tooltip="Connor, 2005 #14" w:history="1">
        <w:r w:rsidR="00FE6BFA" w:rsidRPr="000E47CD">
          <w:rPr>
            <w:noProof/>
          </w:rPr>
          <w:t xml:space="preserve">Connor </w:t>
        </w:r>
        <w:r w:rsidR="00FE6BFA" w:rsidRPr="000C4B6B">
          <w:rPr>
            <w:noProof/>
          </w:rPr>
          <w:t>et al</w:t>
        </w:r>
        <w:r w:rsidR="00FE6BFA" w:rsidRPr="000E47CD">
          <w:rPr>
            <w:noProof/>
          </w:rPr>
          <w:t>., 2005</w:t>
        </w:r>
      </w:hyperlink>
      <w:r w:rsidR="00394645" w:rsidRPr="000E47CD">
        <w:rPr>
          <w:noProof/>
        </w:rPr>
        <w:t>)</w:t>
      </w:r>
      <w:r w:rsidR="00394645" w:rsidRPr="000E47CD">
        <w:fldChar w:fldCharType="end"/>
      </w:r>
      <w:r w:rsidR="00E3502A" w:rsidRPr="000E47CD">
        <w:t>.</w:t>
      </w:r>
    </w:p>
    <w:p w14:paraId="14627D5E" w14:textId="02F8DFD3" w:rsidR="00E1720A" w:rsidRPr="000E47CD" w:rsidRDefault="00E1720A" w:rsidP="005B0894">
      <w:pPr>
        <w:pStyle w:val="RARMPparagraph"/>
      </w:pPr>
      <w:r w:rsidRPr="000E47CD">
        <w:t xml:space="preserve">The systemic exposure of the GMO as measured </w:t>
      </w:r>
      <w:r w:rsidR="006C4328" w:rsidRPr="000E47CD">
        <w:t>by copies of the GMO specific DNA</w:t>
      </w:r>
      <w:r w:rsidR="00972E8C" w:rsidRPr="000E47CD">
        <w:t>/m</w:t>
      </w:r>
      <w:r w:rsidR="001F07BD">
        <w:t>L</w:t>
      </w:r>
      <w:r w:rsidR="00972E8C" w:rsidRPr="000E47CD">
        <w:t xml:space="preserve"> in blood and plasma </w:t>
      </w:r>
      <w:r w:rsidRPr="000E47CD">
        <w:t>in the different toxicology studies in monkey and rat was low and close to the low level of quantification for all doses and for both species</w:t>
      </w:r>
      <w:r w:rsidR="00394645" w:rsidRPr="000E47CD">
        <w:t xml:space="preserve"> (Information provided by the applicant)</w:t>
      </w:r>
      <w:r w:rsidRPr="000E47CD">
        <w:t>.</w:t>
      </w:r>
    </w:p>
    <w:p w14:paraId="6E1EECAE" w14:textId="39BAA0B8" w:rsidR="00E1720A" w:rsidRPr="000E47CD" w:rsidRDefault="009D74E7" w:rsidP="005A39A9">
      <w:pPr>
        <w:pStyle w:val="RARMPparagraph"/>
      </w:pPr>
      <w:r w:rsidRPr="000E47CD">
        <w:t xml:space="preserve">Biodistribution and shedding </w:t>
      </w:r>
      <w:r w:rsidR="00756DB4" w:rsidRPr="000E47CD">
        <w:t xml:space="preserve">of the GMO </w:t>
      </w:r>
      <w:r w:rsidRPr="000E47CD">
        <w:t xml:space="preserve">were analysed in cynomolgus monkeys by real-time quantitative PCR (qPCR) assay following intravesical administration of the GMO </w:t>
      </w:r>
      <w:r w:rsidR="00DA2661" w:rsidRPr="000E47CD">
        <w:t>with the doses of 2.5 x 10</w:t>
      </w:r>
      <w:r w:rsidR="00DA2661" w:rsidRPr="000E47CD">
        <w:rPr>
          <w:vertAlign w:val="superscript"/>
        </w:rPr>
        <w:t>11</w:t>
      </w:r>
      <w:r w:rsidR="00DA2661" w:rsidRPr="000E47CD">
        <w:t xml:space="preserve"> or 1.25</w:t>
      </w:r>
      <w:r w:rsidR="00756DB4" w:rsidRPr="000E47CD">
        <w:t> </w:t>
      </w:r>
      <w:r w:rsidR="00DA2661" w:rsidRPr="000E47CD">
        <w:t>x 10</w:t>
      </w:r>
      <w:r w:rsidR="00DA2661" w:rsidRPr="000E47CD">
        <w:rPr>
          <w:vertAlign w:val="superscript"/>
        </w:rPr>
        <w:t>13</w:t>
      </w:r>
      <w:r w:rsidR="00DA2661" w:rsidRPr="000E47CD">
        <w:t xml:space="preserve"> </w:t>
      </w:r>
      <w:proofErr w:type="spellStart"/>
      <w:r w:rsidR="00DA2661" w:rsidRPr="000E47CD">
        <w:t>vp</w:t>
      </w:r>
      <w:proofErr w:type="spellEnd"/>
      <w:r w:rsidR="00DA2661" w:rsidRPr="000E47CD">
        <w:t xml:space="preserve"> </w:t>
      </w:r>
      <w:r w:rsidRPr="000E47CD">
        <w:fldChar w:fldCharType="begin"/>
      </w:r>
      <w:r w:rsidRPr="000E47CD">
        <w:instrText xml:space="preserve"> ADDIN EN.CITE &lt;EndNote&gt;&lt;Cite&gt;&lt;Author&gt;Veneziale&lt;/Author&gt;&lt;Year&gt;2011&lt;/Year&gt;&lt;RecNum&gt;7132&lt;/RecNum&gt;&lt;DisplayText&gt;(Veneziale et al., 2011)&lt;/DisplayText&gt;&lt;record&gt;&lt;rec-number&gt;7132&lt;/rec-number&gt;&lt;foreign-keys&gt;&lt;key app="EN" db-id="vf22ax0roe9ssce55r0vrezirwdtv52edrxs" timestamp="1564008086"&gt;7132&lt;/key&gt;&lt;/foreign-keys&gt;&lt;ref-type name="Journal Article"&gt;17&lt;/ref-type&gt;&lt;contributors&gt;&lt;authors&gt;&lt;author&gt;Veneziale, R. W.&lt;/author&gt;&lt;author&gt;Kishnani, N. S.&lt;/author&gt;&lt;author&gt;Nelson, J.&lt;/author&gt;&lt;author&gt;Resendez, J. C.&lt;/author&gt;&lt;author&gt;Frank, D. W.&lt;/author&gt;&lt;author&gt;Cai, X. Y.&lt;/author&gt;&lt;author&gt;Xie, L.&lt;/author&gt;&lt;author&gt;Cullen, C.&lt;/author&gt;&lt;author&gt;Frugone, C. A.&lt;/author&gt;&lt;author&gt;Rosenfeld, C.&lt;/author&gt;&lt;author&gt;Hubbell, J.&lt;/author&gt;&lt;author&gt;Maxwell, S. E.&lt;/author&gt;&lt;author&gt;Sugarman, B. J.&lt;/author&gt;&lt;author&gt;Hutchins, B.&lt;/author&gt;&lt;author&gt;Maneval, D.&lt;/author&gt;&lt;author&gt;Treinen, K. A.&lt;/author&gt;&lt;/authors&gt;&lt;/contributors&gt;&lt;titles&gt;&lt;title&gt;Toxicity and exposure of an adenovirus containing human interferon alpha-2b following intracystic administration in cynomolgus monkeys&lt;/title&gt;&lt;secondary-title&gt;Gene Therapy&lt;/secondary-title&gt;&lt;/titles&gt;&lt;periodical&gt;&lt;full-title&gt;Gene Therapy&lt;/full-title&gt;&lt;/periodical&gt;&lt;pages&gt;742&lt;/pages&gt;&lt;volume&gt;19&lt;/volume&gt;&lt;dates&gt;&lt;year&gt;2011&lt;/year&gt;&lt;pub-dates&gt;&lt;date&gt;09/08/online&lt;/date&gt;&lt;/pub-dates&gt;&lt;/dates&gt;&lt;publisher&gt;Macmillan Publishers Limited&lt;/publisher&gt;&lt;work-type&gt;Original Article&lt;/work-type&gt;&lt;urls&gt;&lt;related-urls&gt;&lt;url&gt;https://doi.org/10.1038/gt.2011.116&lt;/url&gt;&lt;/related-urls&gt;&lt;/urls&gt;&lt;electronic-resource-num&gt;10.1038/gt.2011.116&lt;/electronic-resource-num&gt;&lt;/record&gt;&lt;/Cite&gt;&lt;/EndNote&gt;</w:instrText>
      </w:r>
      <w:r w:rsidRPr="000E47CD">
        <w:fldChar w:fldCharType="separate"/>
      </w:r>
      <w:r w:rsidRPr="000E47CD">
        <w:t>(</w:t>
      </w:r>
      <w:hyperlink w:anchor="_ENREF_89" w:tooltip="Veneziale, 2011 #7132" w:history="1">
        <w:r w:rsidR="00FE6BFA" w:rsidRPr="000E47CD">
          <w:t xml:space="preserve">Veneziale </w:t>
        </w:r>
        <w:r w:rsidR="00FE6BFA" w:rsidRPr="000C4B6B">
          <w:t>et al</w:t>
        </w:r>
        <w:r w:rsidR="00FE6BFA" w:rsidRPr="000E47CD">
          <w:t>., 2011</w:t>
        </w:r>
      </w:hyperlink>
      <w:r w:rsidRPr="000E47CD">
        <w:t>)</w:t>
      </w:r>
      <w:r w:rsidRPr="000E47CD">
        <w:fldChar w:fldCharType="end"/>
      </w:r>
      <w:r w:rsidRPr="000E47CD">
        <w:t>. Urine, blood and tissue samples (liver, kidney, bladder and gonads) were collected at various time points from Day 1 to Day 148.</w:t>
      </w:r>
      <w:r w:rsidR="005D7562" w:rsidRPr="000E47CD">
        <w:t xml:space="preserve"> Most urine samples tested positive </w:t>
      </w:r>
      <w:r w:rsidR="00D033CE" w:rsidRPr="000E47CD">
        <w:t xml:space="preserve">for </w:t>
      </w:r>
      <w:r w:rsidR="00225C48" w:rsidRPr="000E47CD">
        <w:t xml:space="preserve">the </w:t>
      </w:r>
      <w:r w:rsidR="00D033CE" w:rsidRPr="000E47CD">
        <w:t>GMO DNA</w:t>
      </w:r>
      <w:r w:rsidR="00225C48" w:rsidRPr="000E47CD">
        <w:t>-fragments that were amplified</w:t>
      </w:r>
      <w:r w:rsidR="00D033CE" w:rsidRPr="000E47CD">
        <w:t xml:space="preserve"> </w:t>
      </w:r>
      <w:r w:rsidR="00DD5E50" w:rsidRPr="000E47CD">
        <w:t>(GMO</w:t>
      </w:r>
      <w:r w:rsidR="003E53AA" w:rsidRPr="000E47CD">
        <w:t>-specific</w:t>
      </w:r>
      <w:r w:rsidR="00DD5E50" w:rsidRPr="000E47CD">
        <w:t xml:space="preserve"> DNA) </w:t>
      </w:r>
      <w:r w:rsidR="005D7562" w:rsidRPr="000E47CD">
        <w:t xml:space="preserve">in the first two days after each dose. On Day 15 and Day 105 (15 days post-second dose), urine from only one and two of the 32 monkeys tested positive, respectively. None of the urine samples tested positive on week 12, prior to the second dose. As expected, due to the route of administration, GMO-specific DNA was detected in bladder tissue on Day 8 post-first dose and Day 98 (8 days post-second dose) in both the low and high-dose group. In blood samples, </w:t>
      </w:r>
      <w:r w:rsidR="00FE19A3" w:rsidRPr="000E47CD">
        <w:t>GMO</w:t>
      </w:r>
      <w:r w:rsidR="005D7562" w:rsidRPr="000E47CD">
        <w:t>-specific DNA was detected at low levels in the low-dose group during the first 24</w:t>
      </w:r>
      <w:r w:rsidR="00D31099" w:rsidRPr="000E47CD">
        <w:t> </w:t>
      </w:r>
      <w:r w:rsidR="005D7562" w:rsidRPr="000E47CD">
        <w:t xml:space="preserve">hours in </w:t>
      </w:r>
      <w:r w:rsidR="00AF1707">
        <w:t xml:space="preserve">a </w:t>
      </w:r>
      <w:r w:rsidR="005D7562" w:rsidRPr="000E47CD">
        <w:t>limited number of monkeys (2/16 post-first dose and 1/10 post-second dose). In the high</w:t>
      </w:r>
      <w:r w:rsidR="00D31099" w:rsidRPr="000E47CD">
        <w:noBreakHyphen/>
      </w:r>
      <w:r w:rsidR="005D7562" w:rsidRPr="000E47CD">
        <w:t>dose group, two-third</w:t>
      </w:r>
      <w:r w:rsidR="00756DB4" w:rsidRPr="000E47CD">
        <w:t>s</w:t>
      </w:r>
      <w:r w:rsidR="005D7562" w:rsidRPr="000E47CD">
        <w:t xml:space="preserve"> of the monkeys (11/16 for first dose and 7/10 for repeat dose) tested positive during the first 24 hours. Detection was below quantifiable levels in all monkeys for the remaining samples collected on Days 8, 15, 98 and 148. </w:t>
      </w:r>
      <w:r w:rsidR="00FE19A3" w:rsidRPr="000E47CD">
        <w:t xml:space="preserve">Low levels of GMO-specific DNA were detected in kidney (1/16 at Day 148) and liver (2/16 at Day 8) in the low dose group. For the high dose group, higher levels of GMO-specific DNA were detected in kidney (3/16 at Day 98) and liver (5/16 at Day 8). In the high dose group </w:t>
      </w:r>
      <w:r w:rsidR="005A39A9" w:rsidRPr="000E47CD">
        <w:t xml:space="preserve">GMO-specific </w:t>
      </w:r>
      <w:r w:rsidR="00FE19A3" w:rsidRPr="000E47CD">
        <w:t>DNA was also detected in gonads of one male and one female on Day 8. These monkeys also had the highest level of GMO</w:t>
      </w:r>
      <w:r w:rsidR="003E53AA" w:rsidRPr="000E47CD">
        <w:t>-specific</w:t>
      </w:r>
      <w:r w:rsidR="00FE19A3" w:rsidRPr="000E47CD">
        <w:t xml:space="preserve"> DNA in their blood samples. GMO</w:t>
      </w:r>
      <w:r w:rsidR="003E53AA" w:rsidRPr="000E47CD">
        <w:t>-</w:t>
      </w:r>
      <w:r w:rsidR="00FE19A3" w:rsidRPr="000E47CD">
        <w:t>specific DNA was not detected in gonads beyond Day 8</w:t>
      </w:r>
      <w:r w:rsidR="007D6238" w:rsidRPr="000E47CD">
        <w:t>.</w:t>
      </w:r>
    </w:p>
    <w:p w14:paraId="6BC30113" w14:textId="36B4428F" w:rsidR="002F188F" w:rsidRPr="000E47CD" w:rsidRDefault="002F188F" w:rsidP="005A39A9">
      <w:pPr>
        <w:pStyle w:val="RARMPparagraph"/>
      </w:pPr>
      <w:r w:rsidRPr="000E47CD">
        <w:t>The applicant stated that the potential of the GMO for genotoxicity or carcinogenicity, or for toxicity to reproduction and development, has not been studied.</w:t>
      </w:r>
    </w:p>
    <w:p w14:paraId="52002648" w14:textId="0C160651" w:rsidR="00B75266" w:rsidRDefault="00F47C7B" w:rsidP="005B0894">
      <w:pPr>
        <w:pStyle w:val="Sectionheading3"/>
      </w:pPr>
      <w:bookmarkStart w:id="87" w:name="_Ref198135376"/>
      <w:r w:rsidRPr="00F47C7B">
        <w:t xml:space="preserve">Clinical </w:t>
      </w:r>
      <w:r w:rsidR="00E34337">
        <w:t>studie</w:t>
      </w:r>
      <w:r w:rsidRPr="00F47C7B">
        <w:t>s</w:t>
      </w:r>
      <w:r w:rsidR="00B75266">
        <w:t xml:space="preserve"> of the GMO</w:t>
      </w:r>
      <w:bookmarkEnd w:id="87"/>
    </w:p>
    <w:p w14:paraId="718CFE87" w14:textId="335DFC9D" w:rsidR="009358AE" w:rsidRPr="000E47CD" w:rsidRDefault="0025205D" w:rsidP="00147CF2">
      <w:pPr>
        <w:pStyle w:val="RARMPparagraph"/>
      </w:pPr>
      <w:r w:rsidRPr="000E47CD">
        <w:t xml:space="preserve">The GM therapeutic has been studied in 4 clinical trials from Phase 1 to 3 </w:t>
      </w:r>
      <w:r w:rsidR="00D6414F" w:rsidRPr="000E47CD">
        <w:t xml:space="preserve">in the USA </w:t>
      </w:r>
      <w:r w:rsidR="00AF695F" w:rsidRPr="000E47CD">
        <w:t xml:space="preserve">for intravesical recombinant </w:t>
      </w:r>
      <w:proofErr w:type="spellStart"/>
      <w:r w:rsidR="006B2B06" w:rsidRPr="000E47CD">
        <w:t>AdV</w:t>
      </w:r>
      <w:proofErr w:type="spellEnd"/>
      <w:r w:rsidR="006B2B06" w:rsidRPr="000E47CD">
        <w:t xml:space="preserve"> </w:t>
      </w:r>
      <w:r w:rsidR="00AF695F" w:rsidRPr="000E47CD">
        <w:t xml:space="preserve">mediated IFN-α2b gene therapy formulated with Syn3 in patients with high-grade BCG-unresponsive NMIBC </w:t>
      </w:r>
      <w:r w:rsidRPr="000E47CD">
        <w:t>(Table 1).</w:t>
      </w:r>
    </w:p>
    <w:p w14:paraId="73AEE800" w14:textId="19E72D97" w:rsidR="0025205D" w:rsidRPr="000E47CD" w:rsidRDefault="0025205D" w:rsidP="0025205D">
      <w:pPr>
        <w:pStyle w:val="RARMPparagraph"/>
        <w:numPr>
          <w:ilvl w:val="0"/>
          <w:numId w:val="0"/>
        </w:numPr>
        <w:rPr>
          <w:b/>
          <w:bCs/>
        </w:rPr>
      </w:pPr>
      <w:r w:rsidRPr="000E47CD">
        <w:rPr>
          <w:b/>
          <w:bCs/>
        </w:rPr>
        <w:t>Table 1. Summary of previous clinical trials using the GMO</w:t>
      </w:r>
    </w:p>
    <w:tbl>
      <w:tblPr>
        <w:tblStyle w:val="TableGrid"/>
        <w:tblW w:w="0" w:type="auto"/>
        <w:tblCellMar>
          <w:top w:w="57" w:type="dxa"/>
          <w:left w:w="57" w:type="dxa"/>
          <w:bottom w:w="57" w:type="dxa"/>
          <w:right w:w="57" w:type="dxa"/>
        </w:tblCellMar>
        <w:tblLook w:val="04A0" w:firstRow="1" w:lastRow="0" w:firstColumn="1" w:lastColumn="0" w:noHBand="0" w:noVBand="1"/>
        <w:tblCaption w:val="Summary of previous clinical trials using CG0070 GMO"/>
        <w:tblDescription w:val="This table describes previous clinical trials with the GMO. The column headings are Number, Study design, Number treated, Main adverse events and References."/>
      </w:tblPr>
      <w:tblGrid>
        <w:gridCol w:w="407"/>
        <w:gridCol w:w="2934"/>
        <w:gridCol w:w="764"/>
        <w:gridCol w:w="3751"/>
        <w:gridCol w:w="1318"/>
      </w:tblGrid>
      <w:tr w:rsidR="000E47CD" w:rsidRPr="000E47CD" w14:paraId="7E8ED3F3" w14:textId="77777777" w:rsidTr="00477E38">
        <w:trPr>
          <w:trHeight w:val="283"/>
          <w:tblHeader/>
        </w:trPr>
        <w:tc>
          <w:tcPr>
            <w:tcW w:w="0" w:type="auto"/>
            <w:shd w:val="clear" w:color="auto" w:fill="E6E6E6" w:themeFill="background1" w:themeFillShade="E6"/>
            <w:vAlign w:val="center"/>
          </w:tcPr>
          <w:p w14:paraId="708F72F1" w14:textId="77777777" w:rsidR="0025205D" w:rsidRPr="000E47CD" w:rsidRDefault="0025205D" w:rsidP="00477E38">
            <w:pPr>
              <w:jc w:val="center"/>
              <w:rPr>
                <w:rFonts w:asciiTheme="minorHAnsi" w:hAnsiTheme="minorHAnsi" w:cstheme="minorHAnsi"/>
                <w:b/>
                <w:sz w:val="20"/>
                <w:szCs w:val="20"/>
              </w:rPr>
            </w:pPr>
            <w:r w:rsidRPr="000E47CD">
              <w:rPr>
                <w:rFonts w:asciiTheme="minorHAnsi" w:hAnsiTheme="minorHAnsi" w:cstheme="minorHAnsi"/>
                <w:b/>
                <w:sz w:val="20"/>
                <w:szCs w:val="20"/>
              </w:rPr>
              <w:t>No.</w:t>
            </w:r>
          </w:p>
        </w:tc>
        <w:tc>
          <w:tcPr>
            <w:tcW w:w="0" w:type="auto"/>
            <w:shd w:val="clear" w:color="auto" w:fill="E6E6E6" w:themeFill="background1" w:themeFillShade="E6"/>
            <w:vAlign w:val="center"/>
          </w:tcPr>
          <w:p w14:paraId="4A3988FD" w14:textId="77777777" w:rsidR="0025205D" w:rsidRPr="000E47CD" w:rsidRDefault="0025205D" w:rsidP="00477E38">
            <w:pPr>
              <w:jc w:val="center"/>
              <w:rPr>
                <w:rFonts w:asciiTheme="minorHAnsi" w:hAnsiTheme="minorHAnsi" w:cstheme="minorHAnsi"/>
                <w:b/>
                <w:sz w:val="20"/>
                <w:szCs w:val="20"/>
              </w:rPr>
            </w:pPr>
            <w:r w:rsidRPr="000E47CD">
              <w:rPr>
                <w:rFonts w:asciiTheme="minorHAnsi" w:hAnsiTheme="minorHAnsi" w:cstheme="minorHAnsi"/>
                <w:b/>
                <w:sz w:val="20"/>
                <w:szCs w:val="20"/>
              </w:rPr>
              <w:t>Clinical study</w:t>
            </w:r>
          </w:p>
        </w:tc>
        <w:tc>
          <w:tcPr>
            <w:tcW w:w="0" w:type="auto"/>
            <w:shd w:val="clear" w:color="auto" w:fill="E6E6E6" w:themeFill="background1" w:themeFillShade="E6"/>
            <w:vAlign w:val="center"/>
          </w:tcPr>
          <w:p w14:paraId="1C4936B1" w14:textId="77777777" w:rsidR="0025205D" w:rsidRPr="000E47CD" w:rsidRDefault="0025205D" w:rsidP="00477E38">
            <w:pPr>
              <w:jc w:val="center"/>
              <w:rPr>
                <w:rFonts w:asciiTheme="minorHAnsi" w:hAnsiTheme="minorHAnsi" w:cstheme="minorHAnsi"/>
                <w:b/>
                <w:sz w:val="20"/>
                <w:szCs w:val="20"/>
              </w:rPr>
            </w:pPr>
            <w:r w:rsidRPr="000E47CD">
              <w:rPr>
                <w:rFonts w:asciiTheme="minorHAnsi" w:hAnsiTheme="minorHAnsi" w:cstheme="minorHAnsi"/>
                <w:b/>
                <w:sz w:val="20"/>
                <w:szCs w:val="20"/>
              </w:rPr>
              <w:t>No. treated</w:t>
            </w:r>
          </w:p>
        </w:tc>
        <w:tc>
          <w:tcPr>
            <w:tcW w:w="0" w:type="auto"/>
            <w:shd w:val="clear" w:color="auto" w:fill="E6E6E6" w:themeFill="background1" w:themeFillShade="E6"/>
            <w:vAlign w:val="center"/>
          </w:tcPr>
          <w:p w14:paraId="3FC3E38A" w14:textId="51EAA7DB" w:rsidR="0025205D" w:rsidRPr="000E47CD" w:rsidRDefault="005F76FC" w:rsidP="00477E38">
            <w:pPr>
              <w:jc w:val="center"/>
              <w:rPr>
                <w:rFonts w:asciiTheme="minorHAnsi" w:hAnsiTheme="minorHAnsi" w:cstheme="minorHAnsi"/>
                <w:b/>
                <w:sz w:val="20"/>
                <w:szCs w:val="20"/>
              </w:rPr>
            </w:pPr>
            <w:r w:rsidRPr="000E47CD">
              <w:rPr>
                <w:rFonts w:asciiTheme="minorHAnsi" w:hAnsiTheme="minorHAnsi" w:cstheme="minorHAnsi"/>
                <w:b/>
                <w:sz w:val="20"/>
                <w:szCs w:val="20"/>
              </w:rPr>
              <w:t>Adverse events (AE)</w:t>
            </w:r>
            <w:r w:rsidR="002C7323" w:rsidRPr="000E47CD">
              <w:t>*</w:t>
            </w:r>
          </w:p>
        </w:tc>
        <w:tc>
          <w:tcPr>
            <w:tcW w:w="0" w:type="auto"/>
            <w:shd w:val="clear" w:color="auto" w:fill="E6E6E6" w:themeFill="background1" w:themeFillShade="E6"/>
            <w:vAlign w:val="center"/>
          </w:tcPr>
          <w:p w14:paraId="58FD0AA9" w14:textId="77777777" w:rsidR="0025205D" w:rsidRPr="000E47CD" w:rsidRDefault="0025205D" w:rsidP="00477E38">
            <w:pPr>
              <w:jc w:val="center"/>
              <w:rPr>
                <w:rFonts w:asciiTheme="minorHAnsi" w:hAnsiTheme="minorHAnsi" w:cstheme="minorHAnsi"/>
                <w:b/>
                <w:sz w:val="20"/>
                <w:szCs w:val="20"/>
              </w:rPr>
            </w:pPr>
            <w:r w:rsidRPr="000E47CD">
              <w:rPr>
                <w:rFonts w:asciiTheme="minorHAnsi" w:hAnsiTheme="minorHAnsi" w:cstheme="minorHAnsi"/>
                <w:b/>
                <w:sz w:val="20"/>
                <w:szCs w:val="20"/>
              </w:rPr>
              <w:t>References</w:t>
            </w:r>
          </w:p>
        </w:tc>
      </w:tr>
      <w:tr w:rsidR="000E47CD" w:rsidRPr="000E47CD" w14:paraId="5B0E2634" w14:textId="77777777" w:rsidTr="00477E38">
        <w:tc>
          <w:tcPr>
            <w:tcW w:w="0" w:type="auto"/>
            <w:vAlign w:val="center"/>
          </w:tcPr>
          <w:p w14:paraId="48661A52" w14:textId="77777777" w:rsidR="0025205D" w:rsidRPr="000E47CD" w:rsidRDefault="0025205D" w:rsidP="00477E38">
            <w:pPr>
              <w:spacing w:before="40" w:after="40"/>
              <w:jc w:val="center"/>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1</w:t>
            </w:r>
          </w:p>
        </w:tc>
        <w:tc>
          <w:tcPr>
            <w:tcW w:w="0" w:type="auto"/>
          </w:tcPr>
          <w:p w14:paraId="100C9E2C" w14:textId="77777777"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A Phase 1 study of the safety and tolerability of intravesical administration of SCH 721015 in patients with transitional cell carcinoma of the bladder</w:t>
            </w:r>
          </w:p>
        </w:tc>
        <w:tc>
          <w:tcPr>
            <w:tcW w:w="0" w:type="auto"/>
          </w:tcPr>
          <w:p w14:paraId="4F1CC46B" w14:textId="77777777"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17</w:t>
            </w:r>
          </w:p>
        </w:tc>
        <w:tc>
          <w:tcPr>
            <w:tcW w:w="0" w:type="auto"/>
          </w:tcPr>
          <w:p w14:paraId="1DA80CD2" w14:textId="00932B11" w:rsidR="0025205D" w:rsidRPr="000E47CD" w:rsidRDefault="00734C82" w:rsidP="00734C82">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All patients ha</w:t>
            </w:r>
            <w:r w:rsidR="00265438" w:rsidRPr="000E47CD">
              <w:rPr>
                <w:rFonts w:asciiTheme="minorHAnsi" w:eastAsia="Times New Roman" w:hAnsiTheme="minorHAnsi" w:cstheme="minorHAnsi"/>
                <w:sz w:val="20"/>
                <w:szCs w:val="20"/>
              </w:rPr>
              <w:t>d</w:t>
            </w:r>
            <w:r w:rsidRPr="000E47CD">
              <w:rPr>
                <w:rFonts w:asciiTheme="minorHAnsi" w:eastAsia="Times New Roman" w:hAnsiTheme="minorHAnsi" w:cstheme="minorHAnsi"/>
                <w:sz w:val="20"/>
                <w:szCs w:val="20"/>
              </w:rPr>
              <w:t xml:space="preserve"> at least one AE of grade 1 or 2. Common treatment-related AEs included </w:t>
            </w:r>
            <w:r w:rsidR="002871E5" w:rsidRPr="000E47CD">
              <w:rPr>
                <w:rFonts w:asciiTheme="minorHAnsi" w:eastAsia="Times New Roman" w:hAnsiTheme="minorHAnsi" w:cstheme="minorHAnsi"/>
                <w:sz w:val="20"/>
                <w:szCs w:val="20"/>
              </w:rPr>
              <w:t>m</w:t>
            </w:r>
            <w:r w:rsidR="0044148F" w:rsidRPr="000E47CD">
              <w:rPr>
                <w:rFonts w:asciiTheme="minorHAnsi" w:eastAsia="Times New Roman" w:hAnsiTheme="minorHAnsi" w:cstheme="minorHAnsi"/>
                <w:sz w:val="20"/>
                <w:szCs w:val="20"/>
              </w:rPr>
              <w:t>icturition urgency (88%)</w:t>
            </w:r>
            <w:r w:rsidR="006B2B06" w:rsidRPr="000E47CD">
              <w:rPr>
                <w:rFonts w:asciiTheme="minorHAnsi" w:eastAsia="Times New Roman" w:hAnsiTheme="minorHAnsi" w:cstheme="minorHAnsi"/>
                <w:sz w:val="20"/>
                <w:szCs w:val="20"/>
              </w:rPr>
              <w:t>,</w:t>
            </w:r>
            <w:r w:rsidR="0044148F" w:rsidRPr="000E47CD">
              <w:rPr>
                <w:rFonts w:asciiTheme="minorHAnsi" w:eastAsia="Times New Roman" w:hAnsiTheme="minorHAnsi" w:cstheme="minorHAnsi"/>
                <w:sz w:val="20"/>
                <w:szCs w:val="20"/>
              </w:rPr>
              <w:t xml:space="preserve"> headache (59%), fatigue (47%) and nausea (35%).</w:t>
            </w:r>
            <w:r w:rsidRPr="000E47CD">
              <w:rPr>
                <w:rFonts w:ascii="Times New Roman" w:hAnsi="Times New Roman" w:cs="Times New Roman"/>
                <w:sz w:val="20"/>
                <w:szCs w:val="20"/>
              </w:rPr>
              <w:t xml:space="preserve"> </w:t>
            </w:r>
            <w:r w:rsidRPr="000E47CD">
              <w:rPr>
                <w:rFonts w:asciiTheme="minorHAnsi" w:eastAsia="Times New Roman" w:hAnsiTheme="minorHAnsi" w:cstheme="minorHAnsi"/>
                <w:sz w:val="20"/>
                <w:szCs w:val="20"/>
              </w:rPr>
              <w:t>No dose-limiting changes in laboratory parameters were reported, but transient decreases in total white blood cell counts, neutrophil counts, and lymphocyte counts were observed</w:t>
            </w:r>
            <w:r w:rsidR="002871E5" w:rsidRPr="000E47CD">
              <w:rPr>
                <w:rFonts w:asciiTheme="minorHAnsi" w:eastAsia="Times New Roman" w:hAnsiTheme="minorHAnsi" w:cstheme="minorHAnsi"/>
                <w:sz w:val="20"/>
                <w:szCs w:val="20"/>
              </w:rPr>
              <w:t>.</w:t>
            </w:r>
          </w:p>
        </w:tc>
        <w:tc>
          <w:tcPr>
            <w:tcW w:w="0" w:type="auto"/>
          </w:tcPr>
          <w:p w14:paraId="4B887572" w14:textId="77777777" w:rsidR="0025205D" w:rsidRPr="000E47CD" w:rsidRDefault="0025205D" w:rsidP="00477E38">
            <w:pPr>
              <w:spacing w:before="40" w:after="40"/>
              <w:rPr>
                <w:sz w:val="20"/>
                <w:szCs w:val="20"/>
              </w:rPr>
            </w:pPr>
            <w:hyperlink r:id="rId26" w:history="1">
              <w:r w:rsidRPr="000E47CD">
                <w:rPr>
                  <w:rStyle w:val="Hyperlink"/>
                  <w:rFonts w:asciiTheme="minorHAnsi" w:eastAsia="Times New Roman" w:hAnsiTheme="minorHAnsi" w:cstheme="minorHAnsi"/>
                  <w:color w:val="auto"/>
                  <w:sz w:val="20"/>
                  <w:szCs w:val="20"/>
                </w:rPr>
                <w:t>NCT00536588</w:t>
              </w:r>
            </w:hyperlink>
          </w:p>
          <w:p w14:paraId="16CB4034" w14:textId="77777777" w:rsidR="00C06E49" w:rsidRPr="000E47CD" w:rsidRDefault="00C06E49" w:rsidP="00477E38">
            <w:pPr>
              <w:spacing w:before="40" w:after="40"/>
              <w:rPr>
                <w:rStyle w:val="Hyperlink"/>
                <w:rFonts w:asciiTheme="minorHAnsi" w:eastAsia="Times New Roman" w:hAnsiTheme="minorHAnsi" w:cstheme="minorHAnsi"/>
                <w:color w:val="auto"/>
                <w:sz w:val="20"/>
                <w:szCs w:val="20"/>
              </w:rPr>
            </w:pPr>
          </w:p>
          <w:p w14:paraId="5300A6DC" w14:textId="64D33FCE" w:rsidR="0044148F" w:rsidRPr="000E47CD" w:rsidRDefault="00A413FF" w:rsidP="00477E38">
            <w:pPr>
              <w:spacing w:before="40" w:after="40"/>
              <w:rPr>
                <w:rStyle w:val="Hyperlink"/>
                <w:rFonts w:asciiTheme="minorHAnsi" w:eastAsia="Times New Roman" w:hAnsiTheme="minorHAnsi" w:cstheme="minorHAnsi"/>
                <w:color w:val="auto"/>
                <w:sz w:val="20"/>
                <w:szCs w:val="20"/>
                <w:u w:val="none"/>
              </w:rPr>
            </w:pPr>
            <w:r w:rsidRPr="000E47CD">
              <w:rPr>
                <w:rStyle w:val="Hyperlink"/>
                <w:rFonts w:asciiTheme="minorHAnsi" w:eastAsia="Times New Roman" w:hAnsiTheme="minorHAnsi" w:cstheme="minorHAnsi"/>
                <w:color w:val="auto"/>
                <w:sz w:val="20"/>
                <w:szCs w:val="20"/>
                <w:u w:val="none"/>
              </w:rPr>
              <w:fldChar w:fldCharType="begin">
                <w:fldData xml:space="preserve">PEVuZE5vdGU+PENpdGU+PEF1dGhvcj5EaW5uZXk8L0F1dGhvcj48WWVhcj4yMDEzPC9ZZWFyPjxS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</w:fldData>
              </w:fldChar>
            </w:r>
            <w:r w:rsidRPr="000E47CD">
              <w:rPr>
                <w:rStyle w:val="Hyperlink"/>
                <w:rFonts w:asciiTheme="minorHAnsi" w:eastAsia="Times New Roman" w:hAnsiTheme="minorHAnsi" w:cstheme="minorHAnsi"/>
                <w:color w:val="auto"/>
                <w:sz w:val="20"/>
                <w:szCs w:val="20"/>
                <w:u w:val="none"/>
              </w:rPr>
              <w:instrText xml:space="preserve"> ADDIN EN.CITE </w:instrText>
            </w:r>
            <w:r w:rsidRPr="000E47CD">
              <w:rPr>
                <w:rStyle w:val="Hyperlink"/>
                <w:rFonts w:asciiTheme="minorHAnsi" w:eastAsia="Times New Roman" w:hAnsiTheme="minorHAnsi" w:cstheme="minorHAnsi"/>
                <w:color w:val="auto"/>
                <w:sz w:val="20"/>
                <w:szCs w:val="20"/>
                <w:u w:val="none"/>
              </w:rPr>
              <w:fldChar w:fldCharType="begin">
                <w:fldData xml:space="preserve">PEVuZE5vdGU+PENpdGU+PEF1dGhvcj5EaW5uZXk8L0F1dGhvcj48WWVhcj4yMDEzPC9ZZWFyPjxS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</w:fldData>
              </w:fldChar>
            </w:r>
            <w:r w:rsidRPr="000E47CD">
              <w:rPr>
                <w:rStyle w:val="Hyperlink"/>
                <w:rFonts w:asciiTheme="minorHAnsi" w:eastAsia="Times New Roman" w:hAnsiTheme="minorHAnsi" w:cstheme="minorHAnsi"/>
                <w:color w:val="auto"/>
                <w:sz w:val="20"/>
                <w:szCs w:val="20"/>
                <w:u w:val="none"/>
              </w:rPr>
              <w:instrText xml:space="preserve"> ADDIN EN.CITE.DATA </w:instrText>
            </w:r>
            <w:r w:rsidRPr="000E47CD">
              <w:rPr>
                <w:rStyle w:val="Hyperlink"/>
                <w:rFonts w:asciiTheme="minorHAnsi" w:eastAsia="Times New Roman" w:hAnsiTheme="minorHAnsi" w:cstheme="minorHAnsi"/>
                <w:color w:val="auto"/>
                <w:sz w:val="20"/>
                <w:szCs w:val="20"/>
                <w:u w:val="none"/>
              </w:rPr>
            </w:r>
            <w:r w:rsidRPr="000E47CD">
              <w:rPr>
                <w:rStyle w:val="Hyperlink"/>
                <w:rFonts w:asciiTheme="minorHAnsi" w:eastAsia="Times New Roman" w:hAnsiTheme="minorHAnsi" w:cstheme="minorHAnsi"/>
                <w:color w:val="auto"/>
                <w:sz w:val="20"/>
                <w:szCs w:val="20"/>
                <w:u w:val="none"/>
              </w:rPr>
              <w:fldChar w:fldCharType="end"/>
            </w:r>
            <w:r w:rsidRPr="000E47CD">
              <w:rPr>
                <w:rStyle w:val="Hyperlink"/>
                <w:rFonts w:asciiTheme="minorHAnsi" w:eastAsia="Times New Roman" w:hAnsiTheme="minorHAnsi" w:cstheme="minorHAnsi"/>
                <w:color w:val="auto"/>
                <w:sz w:val="20"/>
                <w:szCs w:val="20"/>
                <w:u w:val="none"/>
              </w:rPr>
            </w:r>
            <w:r w:rsidRPr="000E47CD">
              <w:rPr>
                <w:rStyle w:val="Hyperlink"/>
                <w:rFonts w:asciiTheme="minorHAnsi" w:eastAsia="Times New Roman" w:hAnsiTheme="minorHAnsi" w:cstheme="minorHAnsi"/>
                <w:color w:val="auto"/>
                <w:sz w:val="20"/>
                <w:szCs w:val="20"/>
                <w:u w:val="none"/>
              </w:rPr>
              <w:fldChar w:fldCharType="separate"/>
            </w:r>
            <w:r w:rsidRPr="000E47CD">
              <w:rPr>
                <w:rStyle w:val="Hyperlink"/>
                <w:rFonts w:asciiTheme="minorHAnsi" w:eastAsia="Times New Roman" w:hAnsiTheme="minorHAnsi" w:cstheme="minorHAnsi"/>
                <w:noProof/>
                <w:color w:val="auto"/>
                <w:sz w:val="20"/>
                <w:szCs w:val="20"/>
                <w:u w:val="none"/>
              </w:rPr>
              <w:t>(</w:t>
            </w:r>
            <w:hyperlink w:anchor="_ENREF_24" w:tooltip="Dinney, 2013 #29" w:history="1">
              <w:r w:rsidR="00FE6BFA" w:rsidRPr="000E47CD">
                <w:rPr>
                  <w:rFonts w:asciiTheme="minorHAnsi" w:eastAsia="Times New Roman" w:hAnsiTheme="minorHAnsi" w:cstheme="minorHAnsi"/>
                  <w:noProof/>
                  <w:sz w:val="20"/>
                  <w:szCs w:val="20"/>
                </w:rPr>
                <w:t xml:space="preserve">Dinney </w:t>
              </w:r>
              <w:r w:rsidR="00FE6BFA" w:rsidRPr="000C4B6B">
                <w:rPr>
                  <w:rFonts w:asciiTheme="minorHAnsi" w:eastAsia="Times New Roman" w:hAnsiTheme="minorHAnsi" w:cstheme="minorHAnsi"/>
                  <w:noProof/>
                  <w:sz w:val="20"/>
                  <w:szCs w:val="20"/>
                </w:rPr>
                <w:t>et al</w:t>
              </w:r>
              <w:r w:rsidR="00FE6BFA" w:rsidRPr="000E47CD">
                <w:rPr>
                  <w:rFonts w:asciiTheme="minorHAnsi" w:eastAsia="Times New Roman" w:hAnsiTheme="minorHAnsi" w:cstheme="minorHAnsi"/>
                  <w:noProof/>
                  <w:sz w:val="20"/>
                  <w:szCs w:val="20"/>
                </w:rPr>
                <w:t>., 2013</w:t>
              </w:r>
            </w:hyperlink>
            <w:r w:rsidRPr="000E47CD">
              <w:rPr>
                <w:rStyle w:val="Hyperlink"/>
                <w:rFonts w:asciiTheme="minorHAnsi" w:eastAsia="Times New Roman" w:hAnsiTheme="minorHAnsi" w:cstheme="minorHAnsi"/>
                <w:noProof/>
                <w:color w:val="auto"/>
                <w:sz w:val="20"/>
                <w:szCs w:val="20"/>
                <w:u w:val="none"/>
              </w:rPr>
              <w:t>)</w:t>
            </w:r>
            <w:r w:rsidRPr="000E47CD">
              <w:rPr>
                <w:rStyle w:val="Hyperlink"/>
                <w:rFonts w:asciiTheme="minorHAnsi" w:eastAsia="Times New Roman" w:hAnsiTheme="minorHAnsi" w:cstheme="minorHAnsi"/>
                <w:color w:val="auto"/>
                <w:sz w:val="20"/>
                <w:szCs w:val="20"/>
                <w:u w:val="none"/>
              </w:rPr>
              <w:fldChar w:fldCharType="end"/>
            </w:r>
          </w:p>
        </w:tc>
      </w:tr>
      <w:tr w:rsidR="000E47CD" w:rsidRPr="000E47CD" w14:paraId="474A1F93" w14:textId="77777777" w:rsidTr="00477E38">
        <w:tc>
          <w:tcPr>
            <w:tcW w:w="0" w:type="auto"/>
            <w:vAlign w:val="center"/>
          </w:tcPr>
          <w:p w14:paraId="48DC8264" w14:textId="77777777" w:rsidR="0025205D" w:rsidRPr="000E47CD" w:rsidRDefault="0025205D" w:rsidP="00477E38">
            <w:pPr>
              <w:spacing w:before="40" w:after="40"/>
              <w:jc w:val="center"/>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2</w:t>
            </w:r>
          </w:p>
        </w:tc>
        <w:tc>
          <w:tcPr>
            <w:tcW w:w="0" w:type="auto"/>
          </w:tcPr>
          <w:p w14:paraId="4E830693" w14:textId="70CE45A3"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Phase 1</w:t>
            </w:r>
            <w:r w:rsidR="002871E5" w:rsidRPr="000E47CD">
              <w:rPr>
                <w:rFonts w:asciiTheme="minorHAnsi" w:eastAsia="Times New Roman" w:hAnsiTheme="minorHAnsi" w:cstheme="minorHAnsi"/>
                <w:sz w:val="20"/>
                <w:szCs w:val="20"/>
              </w:rPr>
              <w:t>b</w:t>
            </w:r>
            <w:r w:rsidRPr="000E47CD">
              <w:rPr>
                <w:rFonts w:asciiTheme="minorHAnsi" w:eastAsia="Times New Roman" w:hAnsiTheme="minorHAnsi" w:cstheme="minorHAnsi"/>
                <w:sz w:val="20"/>
                <w:szCs w:val="20"/>
              </w:rPr>
              <w:t xml:space="preserve"> intravesical administration of SCH 721015 (Ad-</w:t>
            </w:r>
            <w:proofErr w:type="spellStart"/>
            <w:r w:rsidRPr="000E47CD">
              <w:rPr>
                <w:rFonts w:asciiTheme="minorHAnsi" w:eastAsia="Times New Roman" w:hAnsiTheme="minorHAnsi" w:cstheme="minorHAnsi"/>
                <w:sz w:val="20"/>
                <w:szCs w:val="20"/>
              </w:rPr>
              <w:t>IFNa</w:t>
            </w:r>
            <w:proofErr w:type="spellEnd"/>
            <w:r w:rsidRPr="000E47CD">
              <w:rPr>
                <w:rFonts w:asciiTheme="minorHAnsi" w:eastAsia="Times New Roman" w:hAnsiTheme="minorHAnsi" w:cstheme="minorHAnsi"/>
                <w:sz w:val="20"/>
                <w:szCs w:val="20"/>
              </w:rPr>
              <w:t xml:space="preserve">) in admixture with SCH 209702 (Syn3) for the treatment </w:t>
            </w:r>
            <w:r w:rsidRPr="000E47CD">
              <w:rPr>
                <w:rFonts w:asciiTheme="minorHAnsi" w:eastAsia="Times New Roman" w:hAnsiTheme="minorHAnsi" w:cstheme="minorHAnsi"/>
                <w:sz w:val="20"/>
                <w:szCs w:val="20"/>
              </w:rPr>
              <w:lastRenderedPageBreak/>
              <w:t>of BCG refractory superficial bladder cancer</w:t>
            </w:r>
          </w:p>
        </w:tc>
        <w:tc>
          <w:tcPr>
            <w:tcW w:w="0" w:type="auto"/>
          </w:tcPr>
          <w:p w14:paraId="13A023DA" w14:textId="77777777"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lastRenderedPageBreak/>
              <w:t>7</w:t>
            </w:r>
          </w:p>
        </w:tc>
        <w:tc>
          <w:tcPr>
            <w:tcW w:w="0" w:type="auto"/>
          </w:tcPr>
          <w:p w14:paraId="018C0BA3" w14:textId="6C941446" w:rsidR="0025205D" w:rsidRPr="000E47CD" w:rsidRDefault="003E19DB"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 xml:space="preserve">One AE reported </w:t>
            </w:r>
            <w:r w:rsidR="00A845BF" w:rsidRPr="000E47CD">
              <w:rPr>
                <w:rFonts w:asciiTheme="minorHAnsi" w:eastAsia="Times New Roman" w:hAnsiTheme="minorHAnsi" w:cstheme="minorHAnsi"/>
                <w:sz w:val="20"/>
                <w:szCs w:val="20"/>
              </w:rPr>
              <w:t>as</w:t>
            </w:r>
            <w:r w:rsidRPr="000E47CD">
              <w:rPr>
                <w:rFonts w:asciiTheme="minorHAnsi" w:eastAsia="Times New Roman" w:hAnsiTheme="minorHAnsi" w:cstheme="minorHAnsi"/>
                <w:sz w:val="20"/>
                <w:szCs w:val="20"/>
              </w:rPr>
              <w:t xml:space="preserve"> a non-serious worsening of lower urinary tract symptoms</w:t>
            </w:r>
            <w:r w:rsidR="00A845BF" w:rsidRPr="000E47CD">
              <w:rPr>
                <w:rFonts w:asciiTheme="minorHAnsi" w:eastAsia="Times New Roman" w:hAnsiTheme="minorHAnsi" w:cstheme="minorHAnsi"/>
                <w:sz w:val="20"/>
                <w:szCs w:val="20"/>
              </w:rPr>
              <w:t xml:space="preserve"> from one patient.</w:t>
            </w:r>
          </w:p>
        </w:tc>
        <w:tc>
          <w:tcPr>
            <w:tcW w:w="0" w:type="auto"/>
          </w:tcPr>
          <w:p w14:paraId="33156B4B" w14:textId="77777777" w:rsidR="0025205D" w:rsidRPr="000E47CD" w:rsidRDefault="0025205D" w:rsidP="00477E38">
            <w:pPr>
              <w:spacing w:before="40" w:after="40"/>
              <w:rPr>
                <w:sz w:val="20"/>
                <w:szCs w:val="20"/>
              </w:rPr>
            </w:pPr>
            <w:hyperlink r:id="rId27" w:history="1">
              <w:r w:rsidRPr="000E47CD">
                <w:rPr>
                  <w:rStyle w:val="Hyperlink"/>
                  <w:rFonts w:asciiTheme="minorHAnsi" w:eastAsia="Times New Roman" w:hAnsiTheme="minorHAnsi" w:cstheme="minorHAnsi"/>
                  <w:color w:val="auto"/>
                  <w:sz w:val="20"/>
                  <w:szCs w:val="20"/>
                </w:rPr>
                <w:t>NCT01162785</w:t>
              </w:r>
            </w:hyperlink>
          </w:p>
          <w:p w14:paraId="12531853" w14:textId="77777777" w:rsidR="00C06E49" w:rsidRPr="000E47CD" w:rsidRDefault="00C06E49" w:rsidP="00477E38">
            <w:pPr>
              <w:spacing w:before="40" w:after="40"/>
              <w:rPr>
                <w:rFonts w:asciiTheme="minorHAnsi" w:eastAsia="Times New Roman" w:hAnsiTheme="minorHAnsi" w:cstheme="minorHAnsi"/>
                <w:sz w:val="20"/>
                <w:szCs w:val="20"/>
              </w:rPr>
            </w:pPr>
          </w:p>
          <w:p w14:paraId="74A70A7C" w14:textId="5B5DF991" w:rsidR="00C06E49" w:rsidRPr="000E47CD" w:rsidRDefault="00C06E49"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lastRenderedPageBreak/>
              <w:fldChar w:fldCharType="begin">
                <w:fldData xml:space="preserve">PEVuZE5vdGU+PENpdGU+PEF1dGhvcj5OYXZhaTwvQXV0aG9yPjxZZWFyPjIwMTY8L1llYXI+PFJl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</w:fldData>
              </w:fldChar>
            </w:r>
            <w:r w:rsidRPr="000E47CD">
              <w:rPr>
                <w:rFonts w:asciiTheme="minorHAnsi" w:eastAsia="Times New Roman" w:hAnsiTheme="minorHAnsi" w:cstheme="minorHAnsi"/>
                <w:sz w:val="20"/>
                <w:szCs w:val="20"/>
              </w:rPr>
              <w:instrText xml:space="preserve"> ADDIN EN.CITE </w:instrText>
            </w:r>
            <w:r w:rsidRPr="000E47CD">
              <w:rPr>
                <w:rFonts w:asciiTheme="minorHAnsi" w:eastAsia="Times New Roman" w:hAnsiTheme="minorHAnsi" w:cstheme="minorHAnsi"/>
                <w:sz w:val="20"/>
                <w:szCs w:val="20"/>
              </w:rPr>
              <w:fldChar w:fldCharType="begin">
                <w:fldData xml:space="preserve">PEVuZE5vdGU+PENpdGU+PEF1dGhvcj5OYXZhaTwvQXV0aG9yPjxZZWFyPjIwMTY8L1llYXI+PFJl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</w:fldData>
              </w:fldChar>
            </w:r>
            <w:r w:rsidRPr="000E47CD">
              <w:rPr>
                <w:rFonts w:asciiTheme="minorHAnsi" w:eastAsia="Times New Roman" w:hAnsiTheme="minorHAnsi" w:cstheme="minorHAnsi"/>
                <w:sz w:val="20"/>
                <w:szCs w:val="20"/>
              </w:rPr>
              <w:instrText xml:space="preserve"> ADDIN EN.CITE.DATA </w:instrText>
            </w:r>
            <w:r w:rsidRPr="000E47CD">
              <w:rPr>
                <w:rFonts w:asciiTheme="minorHAnsi" w:eastAsia="Times New Roman" w:hAnsiTheme="minorHAnsi" w:cstheme="minorHAnsi"/>
                <w:sz w:val="20"/>
                <w:szCs w:val="20"/>
              </w:rPr>
            </w:r>
            <w:r w:rsidRPr="000E47CD">
              <w:rPr>
                <w:rFonts w:asciiTheme="minorHAnsi" w:eastAsia="Times New Roman" w:hAnsiTheme="minorHAnsi" w:cstheme="minorHAnsi"/>
                <w:sz w:val="20"/>
                <w:szCs w:val="20"/>
              </w:rPr>
              <w:fldChar w:fldCharType="end"/>
            </w:r>
            <w:r w:rsidRPr="000E47CD">
              <w:rPr>
                <w:rFonts w:asciiTheme="minorHAnsi" w:eastAsia="Times New Roman" w:hAnsiTheme="minorHAnsi" w:cstheme="minorHAnsi"/>
                <w:sz w:val="20"/>
                <w:szCs w:val="20"/>
              </w:rPr>
            </w:r>
            <w:r w:rsidRPr="000E47CD">
              <w:rPr>
                <w:rFonts w:asciiTheme="minorHAnsi" w:eastAsia="Times New Roman" w:hAnsiTheme="minorHAnsi" w:cstheme="minorHAnsi"/>
                <w:sz w:val="20"/>
                <w:szCs w:val="20"/>
              </w:rPr>
              <w:fldChar w:fldCharType="separate"/>
            </w:r>
            <w:r w:rsidRPr="000E47CD">
              <w:rPr>
                <w:rFonts w:asciiTheme="minorHAnsi" w:eastAsia="Times New Roman" w:hAnsiTheme="minorHAnsi" w:cstheme="minorHAnsi"/>
                <w:noProof/>
                <w:sz w:val="20"/>
                <w:szCs w:val="20"/>
              </w:rPr>
              <w:t>(</w:t>
            </w:r>
            <w:hyperlink w:anchor="_ENREF_57" w:tooltip="Navai, 2016 #35" w:history="1">
              <w:r w:rsidR="00FE6BFA" w:rsidRPr="000E47CD">
                <w:rPr>
                  <w:rFonts w:asciiTheme="minorHAnsi" w:eastAsia="Times New Roman" w:hAnsiTheme="minorHAnsi" w:cstheme="minorHAnsi"/>
                  <w:noProof/>
                  <w:sz w:val="20"/>
                  <w:szCs w:val="20"/>
                </w:rPr>
                <w:t xml:space="preserve">Navai </w:t>
              </w:r>
              <w:r w:rsidR="00FE6BFA" w:rsidRPr="000C4B6B">
                <w:rPr>
                  <w:rFonts w:asciiTheme="minorHAnsi" w:eastAsia="Times New Roman" w:hAnsiTheme="minorHAnsi" w:cstheme="minorHAnsi"/>
                  <w:noProof/>
                  <w:sz w:val="20"/>
                  <w:szCs w:val="20"/>
                </w:rPr>
                <w:t>et al</w:t>
              </w:r>
              <w:r w:rsidR="00FE6BFA" w:rsidRPr="000E47CD">
                <w:rPr>
                  <w:rFonts w:asciiTheme="minorHAnsi" w:eastAsia="Times New Roman" w:hAnsiTheme="minorHAnsi" w:cstheme="minorHAnsi"/>
                  <w:noProof/>
                  <w:sz w:val="20"/>
                  <w:szCs w:val="20"/>
                </w:rPr>
                <w:t>., 2016</w:t>
              </w:r>
            </w:hyperlink>
            <w:r w:rsidRPr="000E47CD">
              <w:rPr>
                <w:rFonts w:asciiTheme="minorHAnsi" w:eastAsia="Times New Roman" w:hAnsiTheme="minorHAnsi" w:cstheme="minorHAnsi"/>
                <w:noProof/>
                <w:sz w:val="20"/>
                <w:szCs w:val="20"/>
              </w:rPr>
              <w:t>)</w:t>
            </w:r>
            <w:r w:rsidRPr="000E47CD">
              <w:rPr>
                <w:rFonts w:asciiTheme="minorHAnsi" w:eastAsia="Times New Roman" w:hAnsiTheme="minorHAnsi" w:cstheme="minorHAnsi"/>
                <w:sz w:val="20"/>
                <w:szCs w:val="20"/>
              </w:rPr>
              <w:fldChar w:fldCharType="end"/>
            </w:r>
          </w:p>
        </w:tc>
      </w:tr>
      <w:tr w:rsidR="000E47CD" w:rsidRPr="000E47CD" w14:paraId="5028BC1C" w14:textId="77777777" w:rsidTr="00477E38">
        <w:tc>
          <w:tcPr>
            <w:tcW w:w="0" w:type="auto"/>
            <w:vAlign w:val="center"/>
          </w:tcPr>
          <w:p w14:paraId="01AA1868" w14:textId="77777777" w:rsidR="0025205D" w:rsidRPr="000E47CD" w:rsidRDefault="0025205D" w:rsidP="00477E38">
            <w:pPr>
              <w:spacing w:before="40" w:after="40"/>
              <w:jc w:val="center"/>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lastRenderedPageBreak/>
              <w:t>3</w:t>
            </w:r>
          </w:p>
        </w:tc>
        <w:tc>
          <w:tcPr>
            <w:tcW w:w="0" w:type="auto"/>
          </w:tcPr>
          <w:p w14:paraId="757704A0" w14:textId="77777777"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 xml:space="preserve">A Phase 2, randomized, open label, parallel arm study to evaluate the safety and efficacy of </w:t>
            </w:r>
            <w:proofErr w:type="spellStart"/>
            <w:r w:rsidRPr="000E47CD">
              <w:rPr>
                <w:rFonts w:asciiTheme="minorHAnsi" w:eastAsia="Times New Roman" w:hAnsiTheme="minorHAnsi" w:cstheme="minorHAnsi"/>
                <w:sz w:val="20"/>
                <w:szCs w:val="20"/>
              </w:rPr>
              <w:t>rAd</w:t>
            </w:r>
            <w:proofErr w:type="spellEnd"/>
            <w:r w:rsidRPr="000E47CD">
              <w:rPr>
                <w:rFonts w:asciiTheme="minorHAnsi" w:eastAsia="Times New Roman" w:hAnsiTheme="minorHAnsi" w:cstheme="minorHAnsi"/>
                <w:sz w:val="20"/>
                <w:szCs w:val="20"/>
              </w:rPr>
              <w:t>-IFN/Syn3 following intravesical administration in subjects with high grade, BCG refractory or relapsed superficial bladder cancer</w:t>
            </w:r>
          </w:p>
        </w:tc>
        <w:tc>
          <w:tcPr>
            <w:tcW w:w="0" w:type="auto"/>
          </w:tcPr>
          <w:p w14:paraId="71F96CD4" w14:textId="77777777"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40</w:t>
            </w:r>
          </w:p>
        </w:tc>
        <w:tc>
          <w:tcPr>
            <w:tcW w:w="0" w:type="auto"/>
          </w:tcPr>
          <w:p w14:paraId="08D0EC64" w14:textId="2B838524" w:rsidR="0025205D" w:rsidRPr="000E47CD" w:rsidRDefault="00E67EE2"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 xml:space="preserve">97.5% </w:t>
            </w:r>
            <w:r w:rsidR="00FD560C" w:rsidRPr="000E47CD">
              <w:rPr>
                <w:rFonts w:asciiTheme="minorHAnsi" w:eastAsia="Times New Roman" w:hAnsiTheme="minorHAnsi" w:cstheme="minorHAnsi"/>
                <w:sz w:val="20"/>
                <w:szCs w:val="20"/>
              </w:rPr>
              <w:t>patients experienced at least one AE, with slightly more AEs in the 3×10</w:t>
            </w:r>
            <w:r w:rsidR="00FD560C" w:rsidRPr="000E47CD">
              <w:rPr>
                <w:rFonts w:asciiTheme="minorHAnsi" w:eastAsia="Times New Roman" w:hAnsiTheme="minorHAnsi" w:cstheme="minorHAnsi"/>
                <w:sz w:val="20"/>
                <w:szCs w:val="20"/>
                <w:vertAlign w:val="superscript"/>
              </w:rPr>
              <w:t>11</w:t>
            </w:r>
            <w:r w:rsidR="00FD560C" w:rsidRPr="000E47CD">
              <w:rPr>
                <w:rFonts w:asciiTheme="minorHAnsi" w:eastAsia="Times New Roman" w:hAnsiTheme="minorHAnsi" w:cstheme="minorHAnsi"/>
                <w:sz w:val="20"/>
                <w:szCs w:val="20"/>
              </w:rPr>
              <w:t xml:space="preserve"> </w:t>
            </w:r>
            <w:proofErr w:type="spellStart"/>
            <w:r w:rsidR="00FD560C" w:rsidRPr="000E47CD">
              <w:rPr>
                <w:rFonts w:asciiTheme="minorHAnsi" w:eastAsia="Times New Roman" w:hAnsiTheme="minorHAnsi" w:cstheme="minorHAnsi"/>
                <w:sz w:val="20"/>
                <w:szCs w:val="20"/>
              </w:rPr>
              <w:t>vp</w:t>
            </w:r>
            <w:proofErr w:type="spellEnd"/>
            <w:r w:rsidR="00FD560C" w:rsidRPr="000E47CD">
              <w:rPr>
                <w:rFonts w:asciiTheme="minorHAnsi" w:eastAsia="Times New Roman" w:hAnsiTheme="minorHAnsi" w:cstheme="minorHAnsi"/>
                <w:sz w:val="20"/>
                <w:szCs w:val="20"/>
              </w:rPr>
              <w:t>/mL dose group compared to the 1×10</w:t>
            </w:r>
            <w:r w:rsidR="00FD560C" w:rsidRPr="000E47CD">
              <w:rPr>
                <w:rFonts w:asciiTheme="minorHAnsi" w:eastAsia="Times New Roman" w:hAnsiTheme="minorHAnsi" w:cstheme="minorHAnsi"/>
                <w:sz w:val="20"/>
                <w:szCs w:val="20"/>
                <w:vertAlign w:val="superscript"/>
              </w:rPr>
              <w:t>11</w:t>
            </w:r>
            <w:r w:rsidR="00FD560C" w:rsidRPr="000E47CD">
              <w:rPr>
                <w:rFonts w:asciiTheme="minorHAnsi" w:eastAsia="Times New Roman" w:hAnsiTheme="minorHAnsi" w:cstheme="minorHAnsi"/>
                <w:sz w:val="20"/>
                <w:szCs w:val="20"/>
              </w:rPr>
              <w:t xml:space="preserve"> </w:t>
            </w:r>
            <w:proofErr w:type="spellStart"/>
            <w:r w:rsidR="00FD560C" w:rsidRPr="000E47CD">
              <w:rPr>
                <w:rFonts w:asciiTheme="minorHAnsi" w:eastAsia="Times New Roman" w:hAnsiTheme="minorHAnsi" w:cstheme="minorHAnsi"/>
                <w:sz w:val="20"/>
                <w:szCs w:val="20"/>
              </w:rPr>
              <w:t>vp</w:t>
            </w:r>
            <w:proofErr w:type="spellEnd"/>
            <w:r w:rsidR="00FD560C" w:rsidRPr="000E47CD">
              <w:rPr>
                <w:rFonts w:asciiTheme="minorHAnsi" w:eastAsia="Times New Roman" w:hAnsiTheme="minorHAnsi" w:cstheme="minorHAnsi"/>
                <w:sz w:val="20"/>
                <w:szCs w:val="20"/>
              </w:rPr>
              <w:t>/mL dose group. Most AEs were Grade 2 or lower, while 9 patients (22.5%) had AEs of Grade 3. There were no Grade 4 or 5 events.</w:t>
            </w:r>
          </w:p>
        </w:tc>
        <w:tc>
          <w:tcPr>
            <w:tcW w:w="0" w:type="auto"/>
          </w:tcPr>
          <w:p w14:paraId="13008AF4" w14:textId="77777777" w:rsidR="0025205D" w:rsidRPr="000E47CD" w:rsidRDefault="0025205D" w:rsidP="00477E38">
            <w:pPr>
              <w:spacing w:before="40" w:after="40"/>
              <w:rPr>
                <w:sz w:val="20"/>
                <w:szCs w:val="20"/>
              </w:rPr>
            </w:pPr>
            <w:hyperlink r:id="rId28" w:history="1">
              <w:r w:rsidRPr="000E47CD">
                <w:rPr>
                  <w:rStyle w:val="Hyperlink"/>
                  <w:rFonts w:asciiTheme="minorHAnsi" w:eastAsia="Times New Roman" w:hAnsiTheme="minorHAnsi" w:cstheme="minorHAnsi"/>
                  <w:color w:val="auto"/>
                  <w:sz w:val="20"/>
                  <w:szCs w:val="20"/>
                </w:rPr>
                <w:t>NCT01687244</w:t>
              </w:r>
            </w:hyperlink>
          </w:p>
          <w:p w14:paraId="174E512E" w14:textId="77777777" w:rsidR="00231F69" w:rsidRPr="000E47CD" w:rsidRDefault="00231F69" w:rsidP="00477E38">
            <w:pPr>
              <w:spacing w:before="40" w:after="40"/>
              <w:rPr>
                <w:rFonts w:eastAsia="Times New Roman" w:cstheme="minorHAnsi"/>
                <w:sz w:val="20"/>
                <w:szCs w:val="20"/>
              </w:rPr>
            </w:pPr>
          </w:p>
          <w:p w14:paraId="5209770B" w14:textId="7C0AA9A8" w:rsidR="00231F69" w:rsidRPr="000E47CD" w:rsidRDefault="00231F69"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fldChar w:fldCharType="begin">
                <w:fldData xml:space="preserve">PEVuZE5vdGU+PENpdGU+PEF1dGhvcj5TaG9yZTwvQXV0aG9yPjxZZWFyPjIwMTc8L1llYXI+PFJl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</w:fldData>
              </w:fldChar>
            </w:r>
            <w:r w:rsidRPr="000E47CD">
              <w:rPr>
                <w:rFonts w:asciiTheme="minorHAnsi" w:eastAsia="Times New Roman" w:hAnsiTheme="minorHAnsi" w:cstheme="minorHAnsi"/>
                <w:sz w:val="20"/>
                <w:szCs w:val="20"/>
              </w:rPr>
              <w:instrText xml:space="preserve"> ADDIN EN.CITE </w:instrText>
            </w:r>
            <w:r w:rsidRPr="000E47CD">
              <w:rPr>
                <w:rFonts w:asciiTheme="minorHAnsi" w:eastAsia="Times New Roman" w:hAnsiTheme="minorHAnsi" w:cstheme="minorHAnsi"/>
                <w:sz w:val="20"/>
                <w:szCs w:val="20"/>
              </w:rPr>
              <w:fldChar w:fldCharType="begin">
                <w:fldData xml:space="preserve">PEVuZE5vdGU+PENpdGU+PEF1dGhvcj5TaG9yZTwvQXV0aG9yPjxZZWFyPjIwMTc8L1llYXI+PFJl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</w:fldData>
              </w:fldChar>
            </w:r>
            <w:r w:rsidRPr="000E47CD">
              <w:rPr>
                <w:rFonts w:asciiTheme="minorHAnsi" w:eastAsia="Times New Roman" w:hAnsiTheme="minorHAnsi" w:cstheme="minorHAnsi"/>
                <w:sz w:val="20"/>
                <w:szCs w:val="20"/>
              </w:rPr>
              <w:instrText xml:space="preserve"> ADDIN EN.CITE.DATA </w:instrText>
            </w:r>
            <w:r w:rsidRPr="000E47CD">
              <w:rPr>
                <w:rFonts w:asciiTheme="minorHAnsi" w:eastAsia="Times New Roman" w:hAnsiTheme="minorHAnsi" w:cstheme="minorHAnsi"/>
                <w:sz w:val="20"/>
                <w:szCs w:val="20"/>
              </w:rPr>
            </w:r>
            <w:r w:rsidRPr="000E47CD">
              <w:rPr>
                <w:rFonts w:asciiTheme="minorHAnsi" w:eastAsia="Times New Roman" w:hAnsiTheme="minorHAnsi" w:cstheme="minorHAnsi"/>
                <w:sz w:val="20"/>
                <w:szCs w:val="20"/>
              </w:rPr>
              <w:fldChar w:fldCharType="end"/>
            </w:r>
            <w:r w:rsidRPr="000E47CD">
              <w:rPr>
                <w:rFonts w:asciiTheme="minorHAnsi" w:eastAsia="Times New Roman" w:hAnsiTheme="minorHAnsi" w:cstheme="minorHAnsi"/>
                <w:sz w:val="20"/>
                <w:szCs w:val="20"/>
              </w:rPr>
            </w:r>
            <w:r w:rsidRPr="000E47CD">
              <w:rPr>
                <w:rFonts w:asciiTheme="minorHAnsi" w:eastAsia="Times New Roman" w:hAnsiTheme="minorHAnsi" w:cstheme="minorHAnsi"/>
                <w:sz w:val="20"/>
                <w:szCs w:val="20"/>
              </w:rPr>
              <w:fldChar w:fldCharType="separate"/>
            </w:r>
            <w:r w:rsidRPr="000E47CD">
              <w:rPr>
                <w:rFonts w:asciiTheme="minorHAnsi" w:eastAsia="Times New Roman" w:hAnsiTheme="minorHAnsi" w:cstheme="minorHAnsi"/>
                <w:noProof/>
                <w:sz w:val="20"/>
                <w:szCs w:val="20"/>
              </w:rPr>
              <w:t>(</w:t>
            </w:r>
            <w:hyperlink w:anchor="_ENREF_77" w:tooltip="Shore, 2017 #37" w:history="1">
              <w:r w:rsidR="00FE6BFA" w:rsidRPr="000E47CD">
                <w:rPr>
                  <w:rFonts w:asciiTheme="minorHAnsi" w:eastAsia="Times New Roman" w:hAnsiTheme="minorHAnsi" w:cstheme="minorHAnsi"/>
                  <w:noProof/>
                  <w:sz w:val="20"/>
                  <w:szCs w:val="20"/>
                </w:rPr>
                <w:t xml:space="preserve">Shore </w:t>
              </w:r>
              <w:r w:rsidR="00FE6BFA" w:rsidRPr="000C4B6B">
                <w:rPr>
                  <w:rFonts w:asciiTheme="minorHAnsi" w:eastAsia="Times New Roman" w:hAnsiTheme="minorHAnsi" w:cstheme="minorHAnsi"/>
                  <w:noProof/>
                  <w:sz w:val="20"/>
                  <w:szCs w:val="20"/>
                </w:rPr>
                <w:t>et al</w:t>
              </w:r>
              <w:r w:rsidR="00FE6BFA" w:rsidRPr="000E47CD">
                <w:rPr>
                  <w:rFonts w:asciiTheme="minorHAnsi" w:eastAsia="Times New Roman" w:hAnsiTheme="minorHAnsi" w:cstheme="minorHAnsi"/>
                  <w:noProof/>
                  <w:sz w:val="20"/>
                  <w:szCs w:val="20"/>
                </w:rPr>
                <w:t>., 2017</w:t>
              </w:r>
            </w:hyperlink>
            <w:r w:rsidRPr="000E47CD">
              <w:rPr>
                <w:rFonts w:asciiTheme="minorHAnsi" w:eastAsia="Times New Roman" w:hAnsiTheme="minorHAnsi" w:cstheme="minorHAnsi"/>
                <w:noProof/>
                <w:sz w:val="20"/>
                <w:szCs w:val="20"/>
              </w:rPr>
              <w:t>)</w:t>
            </w:r>
            <w:r w:rsidRPr="000E47CD">
              <w:rPr>
                <w:rFonts w:asciiTheme="minorHAnsi" w:eastAsia="Times New Roman" w:hAnsiTheme="minorHAnsi" w:cstheme="minorHAnsi"/>
                <w:sz w:val="20"/>
                <w:szCs w:val="20"/>
              </w:rPr>
              <w:fldChar w:fldCharType="end"/>
            </w:r>
          </w:p>
        </w:tc>
      </w:tr>
      <w:tr w:rsidR="000E47CD" w:rsidRPr="000E47CD" w14:paraId="5D29E9C5" w14:textId="77777777" w:rsidTr="00477E38">
        <w:tc>
          <w:tcPr>
            <w:tcW w:w="0" w:type="auto"/>
            <w:vAlign w:val="center"/>
          </w:tcPr>
          <w:p w14:paraId="45C55337" w14:textId="77777777" w:rsidR="0025205D" w:rsidRPr="000E47CD" w:rsidRDefault="0025205D" w:rsidP="00477E38">
            <w:pPr>
              <w:spacing w:before="40" w:after="40"/>
              <w:jc w:val="center"/>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4</w:t>
            </w:r>
          </w:p>
        </w:tc>
        <w:tc>
          <w:tcPr>
            <w:tcW w:w="0" w:type="auto"/>
          </w:tcPr>
          <w:p w14:paraId="3E16450A" w14:textId="77777777" w:rsidR="0025205D" w:rsidRPr="000E47CD" w:rsidRDefault="0025205D"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A Phase III, open label study to evaluate the safety and efficacy of INSTILADRIN® (</w:t>
            </w:r>
            <w:proofErr w:type="spellStart"/>
            <w:r w:rsidRPr="000E47CD">
              <w:rPr>
                <w:rFonts w:asciiTheme="minorHAnsi" w:eastAsia="Times New Roman" w:hAnsiTheme="minorHAnsi" w:cstheme="minorHAnsi"/>
                <w:sz w:val="20"/>
                <w:szCs w:val="20"/>
              </w:rPr>
              <w:t>rAd</w:t>
            </w:r>
            <w:proofErr w:type="spellEnd"/>
            <w:r w:rsidRPr="000E47CD">
              <w:rPr>
                <w:rFonts w:asciiTheme="minorHAnsi" w:eastAsia="Times New Roman" w:hAnsiTheme="minorHAnsi" w:cstheme="minorHAnsi"/>
                <w:sz w:val="20"/>
                <w:szCs w:val="20"/>
              </w:rPr>
              <w:t xml:space="preserve">-IFN)/Syn3) administered </w:t>
            </w:r>
            <w:proofErr w:type="spellStart"/>
            <w:r w:rsidRPr="000E47CD">
              <w:rPr>
                <w:rFonts w:asciiTheme="minorHAnsi" w:eastAsia="Times New Roman" w:hAnsiTheme="minorHAnsi" w:cstheme="minorHAnsi"/>
                <w:sz w:val="20"/>
                <w:szCs w:val="20"/>
              </w:rPr>
              <w:t>intravesically</w:t>
            </w:r>
            <w:proofErr w:type="spellEnd"/>
            <w:r w:rsidRPr="000E47CD">
              <w:rPr>
                <w:rFonts w:asciiTheme="minorHAnsi" w:eastAsia="Times New Roman" w:hAnsiTheme="minorHAnsi" w:cstheme="minorHAnsi"/>
                <w:sz w:val="20"/>
                <w:szCs w:val="20"/>
              </w:rPr>
              <w:t xml:space="preserve"> to patients with high-grade, BCG unresponsive non-muscle invasive bladder cancer (NMIBC)</w:t>
            </w:r>
          </w:p>
        </w:tc>
        <w:tc>
          <w:tcPr>
            <w:tcW w:w="0" w:type="auto"/>
          </w:tcPr>
          <w:p w14:paraId="77636539" w14:textId="77777777" w:rsidR="0025205D" w:rsidRPr="000E47CD" w:rsidRDefault="0025205D" w:rsidP="00477E38">
            <w:pPr>
              <w:spacing w:before="40" w:after="40"/>
              <w:rPr>
                <w:rFonts w:asciiTheme="minorHAnsi" w:eastAsia="Times New Roman" w:hAnsiTheme="minorHAnsi" w:cstheme="minorHAnsi"/>
                <w:sz w:val="20"/>
                <w:szCs w:val="20"/>
                <w:vertAlign w:val="subscript"/>
              </w:rPr>
            </w:pPr>
            <w:r w:rsidRPr="000E47CD">
              <w:rPr>
                <w:rFonts w:asciiTheme="minorHAnsi" w:eastAsia="Times New Roman" w:hAnsiTheme="minorHAnsi" w:cstheme="minorHAnsi"/>
                <w:sz w:val="20"/>
                <w:szCs w:val="20"/>
              </w:rPr>
              <w:t>157</w:t>
            </w:r>
          </w:p>
        </w:tc>
        <w:tc>
          <w:tcPr>
            <w:tcW w:w="0" w:type="auto"/>
          </w:tcPr>
          <w:p w14:paraId="3B2F3EAF" w14:textId="0D3CA2CA" w:rsidR="0025205D" w:rsidRPr="000E47CD" w:rsidRDefault="00E67EE2"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t xml:space="preserve">93.0% </w:t>
            </w:r>
            <w:r w:rsidR="00FD560C" w:rsidRPr="000E47CD">
              <w:rPr>
                <w:rFonts w:asciiTheme="minorHAnsi" w:eastAsia="Times New Roman" w:hAnsiTheme="minorHAnsi" w:cstheme="minorHAnsi"/>
                <w:sz w:val="20"/>
                <w:szCs w:val="20"/>
              </w:rPr>
              <w:t>patients experienced an AE</w:t>
            </w:r>
            <w:r w:rsidR="00A14948" w:rsidRPr="000E47CD">
              <w:rPr>
                <w:rFonts w:asciiTheme="minorHAnsi" w:eastAsia="Times New Roman" w:hAnsiTheme="minorHAnsi" w:cstheme="minorHAnsi"/>
                <w:sz w:val="20"/>
                <w:szCs w:val="20"/>
              </w:rPr>
              <w:t>.</w:t>
            </w:r>
            <w:r w:rsidR="00FD560C" w:rsidRPr="000E47CD">
              <w:rPr>
                <w:rFonts w:asciiTheme="minorHAnsi" w:eastAsia="Times New Roman" w:hAnsiTheme="minorHAnsi" w:cstheme="minorHAnsi"/>
                <w:sz w:val="20"/>
                <w:szCs w:val="20"/>
              </w:rPr>
              <w:t xml:space="preserve"> </w:t>
            </w:r>
            <w:r w:rsidR="00A14948" w:rsidRPr="000E47CD">
              <w:rPr>
                <w:rFonts w:asciiTheme="minorHAnsi" w:eastAsia="Times New Roman" w:hAnsiTheme="minorHAnsi" w:cstheme="minorHAnsi"/>
                <w:sz w:val="20"/>
                <w:szCs w:val="20"/>
              </w:rPr>
              <w:t xml:space="preserve">Most AEs were Grade 2 or lower, while 31 patients (19.7%) and 3 patients (1.9%) had AEs of Grade 3 and 4, respectively. </w:t>
            </w:r>
            <w:r w:rsidRPr="000E47CD">
              <w:rPr>
                <w:rFonts w:asciiTheme="minorHAnsi" w:eastAsia="Times New Roman" w:hAnsiTheme="minorHAnsi" w:cstheme="minorHAnsi"/>
                <w:sz w:val="20"/>
                <w:szCs w:val="20"/>
              </w:rPr>
              <w:t>GMO</w:t>
            </w:r>
            <w:r w:rsidR="00A14948" w:rsidRPr="000E47CD">
              <w:rPr>
                <w:rFonts w:asciiTheme="minorHAnsi" w:eastAsia="Times New Roman" w:hAnsiTheme="minorHAnsi" w:cstheme="minorHAnsi"/>
                <w:sz w:val="20"/>
                <w:szCs w:val="20"/>
              </w:rPr>
              <w:t xml:space="preserve">-related AEs occurred in 70.7% of patients; 6 (3.8%) patients had a </w:t>
            </w:r>
            <w:r w:rsidRPr="000E47CD">
              <w:rPr>
                <w:rFonts w:asciiTheme="minorHAnsi" w:eastAsia="Times New Roman" w:hAnsiTheme="minorHAnsi" w:cstheme="minorHAnsi"/>
                <w:sz w:val="20"/>
                <w:szCs w:val="20"/>
              </w:rPr>
              <w:t>GMO</w:t>
            </w:r>
            <w:r w:rsidR="00A14948" w:rsidRPr="000E47CD">
              <w:rPr>
                <w:rFonts w:asciiTheme="minorHAnsi" w:eastAsia="Times New Roman" w:hAnsiTheme="minorHAnsi" w:cstheme="minorHAnsi"/>
                <w:sz w:val="20"/>
                <w:szCs w:val="20"/>
              </w:rPr>
              <w:t>-related Grade 3 A</w:t>
            </w:r>
            <w:r w:rsidR="006B2B06" w:rsidRPr="000E47CD">
              <w:rPr>
                <w:rFonts w:asciiTheme="minorHAnsi" w:eastAsia="Times New Roman" w:hAnsiTheme="minorHAnsi" w:cstheme="minorHAnsi"/>
                <w:sz w:val="20"/>
                <w:szCs w:val="20"/>
              </w:rPr>
              <w:t>E</w:t>
            </w:r>
            <w:r w:rsidR="00170FE2" w:rsidRPr="000E47CD">
              <w:rPr>
                <w:rFonts w:asciiTheme="minorHAnsi" w:eastAsia="Times New Roman" w:hAnsiTheme="minorHAnsi" w:cstheme="minorHAnsi"/>
                <w:sz w:val="20"/>
                <w:szCs w:val="20"/>
              </w:rPr>
              <w:t>.</w:t>
            </w:r>
            <w:r w:rsidR="00A14948" w:rsidRPr="000E47CD">
              <w:rPr>
                <w:rFonts w:asciiTheme="minorHAnsi" w:eastAsia="Times New Roman" w:hAnsiTheme="minorHAnsi" w:cstheme="minorHAnsi"/>
                <w:sz w:val="20"/>
                <w:szCs w:val="20"/>
              </w:rPr>
              <w:t xml:space="preserve"> </w:t>
            </w:r>
            <w:r w:rsidR="00170FE2" w:rsidRPr="000E47CD">
              <w:rPr>
                <w:rFonts w:asciiTheme="minorHAnsi" w:eastAsia="Times New Roman" w:hAnsiTheme="minorHAnsi" w:cstheme="minorHAnsi"/>
                <w:sz w:val="20"/>
                <w:szCs w:val="20"/>
              </w:rPr>
              <w:t>N</w:t>
            </w:r>
            <w:r w:rsidR="00A14948" w:rsidRPr="000E47CD">
              <w:rPr>
                <w:rFonts w:asciiTheme="minorHAnsi" w:eastAsia="Times New Roman" w:hAnsiTheme="minorHAnsi" w:cstheme="minorHAnsi"/>
                <w:sz w:val="20"/>
                <w:szCs w:val="20"/>
              </w:rPr>
              <w:t xml:space="preserve">o </w:t>
            </w:r>
            <w:r w:rsidR="00170FE2" w:rsidRPr="000E47CD">
              <w:rPr>
                <w:rFonts w:asciiTheme="minorHAnsi" w:eastAsia="Times New Roman" w:hAnsiTheme="minorHAnsi" w:cstheme="minorHAnsi"/>
                <w:sz w:val="20"/>
                <w:szCs w:val="20"/>
              </w:rPr>
              <w:t>GMO</w:t>
            </w:r>
            <w:r w:rsidR="00A14948" w:rsidRPr="000E47CD">
              <w:rPr>
                <w:rFonts w:asciiTheme="minorHAnsi" w:eastAsia="Times New Roman" w:hAnsiTheme="minorHAnsi" w:cstheme="minorHAnsi"/>
                <w:sz w:val="20"/>
                <w:szCs w:val="20"/>
              </w:rPr>
              <w:t>-related Grade 4 or 5 AEs were reported.</w:t>
            </w:r>
          </w:p>
        </w:tc>
        <w:tc>
          <w:tcPr>
            <w:tcW w:w="0" w:type="auto"/>
          </w:tcPr>
          <w:p w14:paraId="49DBC147" w14:textId="77777777" w:rsidR="0025205D" w:rsidRPr="000E47CD" w:rsidRDefault="0025205D" w:rsidP="00477E38">
            <w:pPr>
              <w:spacing w:before="40" w:after="40"/>
              <w:rPr>
                <w:sz w:val="20"/>
                <w:szCs w:val="20"/>
              </w:rPr>
            </w:pPr>
            <w:hyperlink r:id="rId29" w:history="1">
              <w:r w:rsidRPr="000E47CD">
                <w:rPr>
                  <w:rStyle w:val="Hyperlink"/>
                  <w:rFonts w:asciiTheme="minorHAnsi" w:eastAsia="Times New Roman" w:hAnsiTheme="minorHAnsi" w:cstheme="minorHAnsi"/>
                  <w:color w:val="auto"/>
                  <w:sz w:val="20"/>
                  <w:szCs w:val="20"/>
                </w:rPr>
                <w:t>NCT02773849</w:t>
              </w:r>
            </w:hyperlink>
          </w:p>
          <w:p w14:paraId="277CDEF5" w14:textId="77777777" w:rsidR="00C31601" w:rsidRPr="000E47CD" w:rsidRDefault="00C31601" w:rsidP="00477E38">
            <w:pPr>
              <w:spacing w:before="40" w:after="40"/>
              <w:rPr>
                <w:rFonts w:eastAsia="Times New Roman" w:cstheme="minorHAnsi"/>
                <w:sz w:val="20"/>
                <w:szCs w:val="20"/>
              </w:rPr>
            </w:pPr>
          </w:p>
          <w:p w14:paraId="1E848689" w14:textId="1DEDECFE" w:rsidR="00C31601" w:rsidRPr="000E47CD" w:rsidRDefault="00231F69" w:rsidP="00477E38">
            <w:pPr>
              <w:spacing w:before="40" w:after="40"/>
              <w:rPr>
                <w:rFonts w:asciiTheme="minorHAnsi" w:eastAsia="Times New Roman" w:hAnsiTheme="minorHAnsi" w:cstheme="minorHAnsi"/>
                <w:sz w:val="20"/>
                <w:szCs w:val="20"/>
              </w:rPr>
            </w:pPr>
            <w:r w:rsidRPr="000E47CD">
              <w:rPr>
                <w:rFonts w:asciiTheme="minorHAnsi" w:eastAsia="Times New Roman" w:hAnsiTheme="minorHAnsi" w:cstheme="minorHAnsi"/>
                <w:sz w:val="20"/>
                <w:szCs w:val="20"/>
              </w:rPr>
              <w:fldChar w:fldCharType="begin">
                <w:fldData xml:space="preserve">PEVuZE5vdGU+PENpdGU+PEF1dGhvcj5Cb29yamlhbjwvQXV0aG9yPjxZZWFyPjIwMjE8L1llYXI+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==
</w:fldData>
              </w:fldChar>
            </w:r>
            <w:r w:rsidRPr="000E47CD">
              <w:rPr>
                <w:rFonts w:asciiTheme="minorHAnsi" w:eastAsia="Times New Roman" w:hAnsiTheme="minorHAnsi" w:cstheme="minorHAnsi"/>
                <w:sz w:val="20"/>
                <w:szCs w:val="20"/>
              </w:rPr>
              <w:instrText xml:space="preserve"> ADDIN EN.CITE </w:instrText>
            </w:r>
            <w:r w:rsidRPr="000E47CD">
              <w:rPr>
                <w:rFonts w:asciiTheme="minorHAnsi" w:eastAsia="Times New Roman" w:hAnsiTheme="minorHAnsi" w:cstheme="minorHAnsi"/>
                <w:sz w:val="20"/>
                <w:szCs w:val="20"/>
              </w:rPr>
              <w:fldChar w:fldCharType="begin">
                <w:fldData xml:space="preserve">PEVuZE5vdGU+PENpdGU+PEF1dGhvcj5Cb29yamlhbjwvQXV0aG9yPjxZZWFyPjIwMjE8L1llYXI+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==
</w:fldData>
              </w:fldChar>
            </w:r>
            <w:r w:rsidRPr="000E47CD">
              <w:rPr>
                <w:rFonts w:asciiTheme="minorHAnsi" w:eastAsia="Times New Roman" w:hAnsiTheme="minorHAnsi" w:cstheme="minorHAnsi"/>
                <w:sz w:val="20"/>
                <w:szCs w:val="20"/>
              </w:rPr>
              <w:instrText xml:space="preserve"> ADDIN EN.CITE.DATA </w:instrText>
            </w:r>
            <w:r w:rsidRPr="000E47CD">
              <w:rPr>
                <w:rFonts w:asciiTheme="minorHAnsi" w:eastAsia="Times New Roman" w:hAnsiTheme="minorHAnsi" w:cstheme="minorHAnsi"/>
                <w:sz w:val="20"/>
                <w:szCs w:val="20"/>
              </w:rPr>
            </w:r>
            <w:r w:rsidRPr="000E47CD">
              <w:rPr>
                <w:rFonts w:asciiTheme="minorHAnsi" w:eastAsia="Times New Roman" w:hAnsiTheme="minorHAnsi" w:cstheme="minorHAnsi"/>
                <w:sz w:val="20"/>
                <w:szCs w:val="20"/>
              </w:rPr>
              <w:fldChar w:fldCharType="end"/>
            </w:r>
            <w:r w:rsidRPr="000E47CD">
              <w:rPr>
                <w:rFonts w:asciiTheme="minorHAnsi" w:eastAsia="Times New Roman" w:hAnsiTheme="minorHAnsi" w:cstheme="minorHAnsi"/>
                <w:sz w:val="20"/>
                <w:szCs w:val="20"/>
              </w:rPr>
            </w:r>
            <w:r w:rsidRPr="000E47CD">
              <w:rPr>
                <w:rFonts w:asciiTheme="minorHAnsi" w:eastAsia="Times New Roman" w:hAnsiTheme="minorHAnsi" w:cstheme="minorHAnsi"/>
                <w:sz w:val="20"/>
                <w:szCs w:val="20"/>
              </w:rPr>
              <w:fldChar w:fldCharType="separate"/>
            </w:r>
            <w:r w:rsidRPr="000E47CD">
              <w:rPr>
                <w:rFonts w:asciiTheme="minorHAnsi" w:eastAsia="Times New Roman" w:hAnsiTheme="minorHAnsi" w:cstheme="minorHAnsi"/>
                <w:noProof/>
                <w:sz w:val="20"/>
                <w:szCs w:val="20"/>
              </w:rPr>
              <w:t>(</w:t>
            </w:r>
            <w:hyperlink w:anchor="_ENREF_10" w:tooltip="Boorjian, 2021 #36" w:history="1">
              <w:r w:rsidR="00FE6BFA" w:rsidRPr="000E47CD">
                <w:rPr>
                  <w:rFonts w:asciiTheme="minorHAnsi" w:eastAsia="Times New Roman" w:hAnsiTheme="minorHAnsi" w:cstheme="minorHAnsi"/>
                  <w:noProof/>
                  <w:sz w:val="20"/>
                  <w:szCs w:val="20"/>
                </w:rPr>
                <w:t xml:space="preserve">Boorjian </w:t>
              </w:r>
              <w:r w:rsidR="00FE6BFA" w:rsidRPr="000C4B6B">
                <w:rPr>
                  <w:rFonts w:asciiTheme="minorHAnsi" w:eastAsia="Times New Roman" w:hAnsiTheme="minorHAnsi" w:cstheme="minorHAnsi"/>
                  <w:noProof/>
                  <w:sz w:val="20"/>
                  <w:szCs w:val="20"/>
                </w:rPr>
                <w:t>et al</w:t>
              </w:r>
              <w:r w:rsidR="00FE6BFA" w:rsidRPr="000E47CD">
                <w:rPr>
                  <w:rFonts w:asciiTheme="minorHAnsi" w:eastAsia="Times New Roman" w:hAnsiTheme="minorHAnsi" w:cstheme="minorHAnsi"/>
                  <w:noProof/>
                  <w:sz w:val="20"/>
                  <w:szCs w:val="20"/>
                </w:rPr>
                <w:t>., 2021</w:t>
              </w:r>
            </w:hyperlink>
            <w:r w:rsidRPr="000E47CD">
              <w:rPr>
                <w:rFonts w:asciiTheme="minorHAnsi" w:eastAsia="Times New Roman" w:hAnsiTheme="minorHAnsi" w:cstheme="minorHAnsi"/>
                <w:noProof/>
                <w:sz w:val="20"/>
                <w:szCs w:val="20"/>
              </w:rPr>
              <w:t>)</w:t>
            </w:r>
            <w:r w:rsidRPr="000E47CD">
              <w:rPr>
                <w:rFonts w:asciiTheme="minorHAnsi" w:eastAsia="Times New Roman" w:hAnsiTheme="minorHAnsi" w:cstheme="minorHAnsi"/>
                <w:sz w:val="20"/>
                <w:szCs w:val="20"/>
              </w:rPr>
              <w:fldChar w:fldCharType="end"/>
            </w:r>
          </w:p>
        </w:tc>
      </w:tr>
    </w:tbl>
    <w:p w14:paraId="303D63DA" w14:textId="5470E122" w:rsidR="002C7323" w:rsidRPr="000E47CD" w:rsidRDefault="002C7323" w:rsidP="005F76FC">
      <w:pPr>
        <w:pStyle w:val="RARMPparagraph"/>
        <w:numPr>
          <w:ilvl w:val="0"/>
          <w:numId w:val="0"/>
        </w:numPr>
      </w:pPr>
      <w:r w:rsidRPr="000E47CD">
        <w:t xml:space="preserve">*Based on </w:t>
      </w:r>
      <w:hyperlink r:id="rId30" w:history="1">
        <w:r w:rsidRPr="000E47CD">
          <w:rPr>
            <w:rStyle w:val="Hyperlink"/>
            <w:color w:val="auto"/>
          </w:rPr>
          <w:t>Common Terminology Criteria for Adverse Events (CTCAE)</w:t>
        </w:r>
      </w:hyperlink>
      <w:r w:rsidRPr="000E47CD">
        <w:t xml:space="preserve">: </w:t>
      </w:r>
      <w:r w:rsidR="00615A44" w:rsidRPr="000E47CD">
        <w:t xml:space="preserve">Grade 1 - Mild; Grade 2 -  Moderate; Grade 3 - Severe or medically significant but not immediately life-threatening; Grade 4 - </w:t>
      </w:r>
      <w:r w:rsidR="00D14995" w:rsidRPr="000E47CD">
        <w:t>L</w:t>
      </w:r>
      <w:r w:rsidR="00615A44" w:rsidRPr="000E47CD">
        <w:t xml:space="preserve">ife-threatening consequences; Grade 5 </w:t>
      </w:r>
      <w:r w:rsidR="00D14995" w:rsidRPr="000E47CD">
        <w:t>-</w:t>
      </w:r>
      <w:r w:rsidR="00615A44" w:rsidRPr="000E47CD">
        <w:t xml:space="preserve"> </w:t>
      </w:r>
      <w:r w:rsidR="00D14995" w:rsidRPr="000E47CD">
        <w:t>D</w:t>
      </w:r>
      <w:r w:rsidR="00615A44" w:rsidRPr="000E47CD">
        <w:t>eath.</w:t>
      </w:r>
    </w:p>
    <w:p w14:paraId="1848CCAB" w14:textId="23C4F966" w:rsidR="00C0667C" w:rsidRPr="000E47CD" w:rsidRDefault="002C19A8" w:rsidP="00C0667C">
      <w:pPr>
        <w:pStyle w:val="RARMPparagraph"/>
      </w:pPr>
      <w:r w:rsidRPr="000E47CD">
        <w:t xml:space="preserve">The Phase 1 trial assessed the safety, tolerability, and maximum tolerated dose (MTD) of </w:t>
      </w:r>
      <w:r w:rsidR="00C51892" w:rsidRPr="000E47CD">
        <w:t xml:space="preserve">the </w:t>
      </w:r>
      <w:r w:rsidRPr="000E47CD">
        <w:t xml:space="preserve">intravesical </w:t>
      </w:r>
      <w:r w:rsidR="00C51892" w:rsidRPr="000E47CD">
        <w:t xml:space="preserve">administered GMO </w:t>
      </w:r>
      <w:r w:rsidRPr="000E47CD">
        <w:t xml:space="preserve">in patients with transitional cell carcinoma of the bladder. </w:t>
      </w:r>
      <w:r w:rsidR="006B327E" w:rsidRPr="000E47CD">
        <w:t xml:space="preserve">No dose limiting toxicity was identified, and no significant </w:t>
      </w:r>
      <w:r w:rsidR="00F37A2F" w:rsidRPr="000E47CD">
        <w:t>GMO</w:t>
      </w:r>
      <w:r w:rsidR="006B327E" w:rsidRPr="000E47CD">
        <w:t>-related adverse events were observed. Therefore, t</w:t>
      </w:r>
      <w:r w:rsidRPr="000E47CD">
        <w:t xml:space="preserve">he </w:t>
      </w:r>
      <w:r w:rsidR="006B327E" w:rsidRPr="000E47CD">
        <w:t>MTD</w:t>
      </w:r>
      <w:r w:rsidRPr="000E47CD">
        <w:t xml:space="preserve"> was not reached in this trial and therefore the 2 highest doses (1×10</w:t>
      </w:r>
      <w:r w:rsidRPr="000E47CD">
        <w:rPr>
          <w:vertAlign w:val="superscript"/>
        </w:rPr>
        <w:t>11</w:t>
      </w:r>
      <w:r w:rsidRPr="000E47CD">
        <w:t xml:space="preserve"> </w:t>
      </w:r>
      <w:proofErr w:type="spellStart"/>
      <w:r w:rsidRPr="000E47CD">
        <w:t>vp</w:t>
      </w:r>
      <w:proofErr w:type="spellEnd"/>
      <w:r w:rsidRPr="000E47CD">
        <w:t>/mL and 3×10</w:t>
      </w:r>
      <w:r w:rsidRPr="000E47CD">
        <w:rPr>
          <w:vertAlign w:val="superscript"/>
        </w:rPr>
        <w:t>11</w:t>
      </w:r>
      <w:r w:rsidRPr="000E47CD">
        <w:t xml:space="preserve"> </w:t>
      </w:r>
      <w:proofErr w:type="spellStart"/>
      <w:r w:rsidRPr="000E47CD">
        <w:t>vp</w:t>
      </w:r>
      <w:proofErr w:type="spellEnd"/>
      <w:r w:rsidRPr="000E47CD">
        <w:t xml:space="preserve">/mL) were selected for the Phase 2 trial. </w:t>
      </w:r>
      <w:r w:rsidR="00FF7DB6" w:rsidRPr="000E47CD">
        <w:t>qPCR analysis of blood samples showed no GMO</w:t>
      </w:r>
      <w:r w:rsidR="00D80853" w:rsidRPr="000E47CD">
        <w:noBreakHyphen/>
      </w:r>
      <w:r w:rsidR="00FF7DB6" w:rsidRPr="000E47CD">
        <w:t xml:space="preserve">specific DNA detected in any samples collected from </w:t>
      </w:r>
      <w:r w:rsidR="008433D3" w:rsidRPr="000E47CD">
        <w:t xml:space="preserve">the </w:t>
      </w:r>
      <w:r w:rsidR="00FF7DB6" w:rsidRPr="000E47CD">
        <w:t>17 patients.</w:t>
      </w:r>
      <w:r w:rsidR="000C7872" w:rsidRPr="000E47CD">
        <w:t xml:space="preserve"> </w:t>
      </w:r>
      <w:r w:rsidR="00C0667C" w:rsidRPr="000E47CD">
        <w:t>The presence of GMO</w:t>
      </w:r>
      <w:r w:rsidR="00D80853" w:rsidRPr="000E47CD">
        <w:noBreakHyphen/>
      </w:r>
      <w:r w:rsidR="00C0667C" w:rsidRPr="000E47CD">
        <w:t>derived DNA was also assessed in urine using qPCR. Generally, a higher frequency of detection of samples positive for GMO-derived DNA and persistence of presence correlated with increase in dose level with correspondingly more quantifiable samples at higher doses. At the highest dose concentration of 3 × 10</w:t>
      </w:r>
      <w:r w:rsidR="00C0667C" w:rsidRPr="000E47CD">
        <w:rPr>
          <w:vertAlign w:val="superscript"/>
        </w:rPr>
        <w:t>11</w:t>
      </w:r>
      <w:r w:rsidR="00C0667C" w:rsidRPr="000E47CD">
        <w:t xml:space="preserve"> </w:t>
      </w:r>
      <w:proofErr w:type="spellStart"/>
      <w:r w:rsidR="00C0667C" w:rsidRPr="000E47CD">
        <w:t>vp</w:t>
      </w:r>
      <w:proofErr w:type="spellEnd"/>
      <w:r w:rsidR="00C0667C" w:rsidRPr="000E47CD">
        <w:t xml:space="preserve">/mL, quantifiable DNA </w:t>
      </w:r>
      <w:r w:rsidR="00A40116">
        <w:t xml:space="preserve">in urine </w:t>
      </w:r>
      <w:r w:rsidR="00C0667C" w:rsidRPr="000E47CD">
        <w:t>was noted up to Day 3 in 3 of 4 patients, with detectable levels of DNA in urine persisting up to Day 14. Detection of DNA by qPCR does not necessarily indicate the presence of intact GMO in urine. Infectivity assessment of qPCR-positive samples was not performed.</w:t>
      </w:r>
    </w:p>
    <w:p w14:paraId="4F66B668" w14:textId="5FB5FEEB" w:rsidR="0025205D" w:rsidRPr="000E47CD" w:rsidRDefault="000C7872" w:rsidP="005B3C50">
      <w:pPr>
        <w:pStyle w:val="RARMPparagraph"/>
      </w:pPr>
      <w:r w:rsidRPr="000E47CD">
        <w:t xml:space="preserve">The Phase 1b trial </w:t>
      </w:r>
      <w:r w:rsidR="00DB2F0E" w:rsidRPr="000E47CD">
        <w:t>assessed safety and tolerability of 2 intravesical administrations of the GMO (dose of 3×10</w:t>
      </w:r>
      <w:r w:rsidR="00DB2F0E" w:rsidRPr="000E47CD">
        <w:rPr>
          <w:vertAlign w:val="superscript"/>
        </w:rPr>
        <w:t>11</w:t>
      </w:r>
      <w:r w:rsidR="00DB2F0E" w:rsidRPr="000E47CD">
        <w:t xml:space="preserve"> </w:t>
      </w:r>
      <w:proofErr w:type="spellStart"/>
      <w:r w:rsidR="00DB2F0E" w:rsidRPr="000E47CD">
        <w:t>vp</w:t>
      </w:r>
      <w:proofErr w:type="spellEnd"/>
      <w:r w:rsidR="00DB2F0E" w:rsidRPr="000E47CD">
        <w:t xml:space="preserve">/mL) in patients with BCG-refractory NMIBC. It </w:t>
      </w:r>
      <w:r w:rsidRPr="000E47CD">
        <w:t xml:space="preserve">showed that </w:t>
      </w:r>
      <w:r w:rsidR="00DB2F0E" w:rsidRPr="000E47CD">
        <w:t xml:space="preserve">treatment was generally well tolerated and </w:t>
      </w:r>
      <w:r w:rsidRPr="000E47CD">
        <w:t xml:space="preserve">a second instillation on </w:t>
      </w:r>
      <w:r w:rsidR="00682F49" w:rsidRPr="000E47CD">
        <w:t>D</w:t>
      </w:r>
      <w:r w:rsidRPr="000E47CD">
        <w:t>ay 4 did not have any notabl</w:t>
      </w:r>
      <w:r w:rsidR="008433D3" w:rsidRPr="000E47CD">
        <w:t>e</w:t>
      </w:r>
      <w:r w:rsidRPr="000E47CD">
        <w:t xml:space="preserve"> benefits</w:t>
      </w:r>
      <w:r w:rsidR="0050318B" w:rsidRPr="000E47CD">
        <w:t xml:space="preserve"> for sustained IFN</w:t>
      </w:r>
      <w:r w:rsidR="00D80853" w:rsidRPr="000E47CD">
        <w:noBreakHyphen/>
      </w:r>
      <w:r w:rsidR="0050318B" w:rsidRPr="000E47CD">
        <w:t>α2b protein synthesis</w:t>
      </w:r>
      <w:r w:rsidRPr="000E47CD">
        <w:t>.</w:t>
      </w:r>
    </w:p>
    <w:p w14:paraId="08B81F7E" w14:textId="3F3B0416" w:rsidR="002C19A8" w:rsidRPr="000E47CD" w:rsidRDefault="002C19A8" w:rsidP="002C19A8">
      <w:pPr>
        <w:pStyle w:val="RARMPparagraph"/>
      </w:pPr>
      <w:r w:rsidRPr="000E47CD">
        <w:t>The Phase 2 trial evaluated safety and efficacy in patients with high-grade BCG-refractory or relapsed NMIBC at two dose levels (1×10</w:t>
      </w:r>
      <w:r w:rsidRPr="000E47CD">
        <w:rPr>
          <w:vertAlign w:val="superscript"/>
        </w:rPr>
        <w:t>11</w:t>
      </w:r>
      <w:r w:rsidRPr="000E47CD">
        <w:t xml:space="preserve"> </w:t>
      </w:r>
      <w:proofErr w:type="spellStart"/>
      <w:r w:rsidRPr="000E47CD">
        <w:t>vp</w:t>
      </w:r>
      <w:proofErr w:type="spellEnd"/>
      <w:r w:rsidRPr="000E47CD">
        <w:t>/mL and 3×10</w:t>
      </w:r>
      <w:r w:rsidRPr="000E47CD">
        <w:rPr>
          <w:vertAlign w:val="superscript"/>
        </w:rPr>
        <w:t>11</w:t>
      </w:r>
      <w:r w:rsidRPr="000E47CD">
        <w:t xml:space="preserve"> </w:t>
      </w:r>
      <w:proofErr w:type="spellStart"/>
      <w:r w:rsidRPr="000E47CD">
        <w:t>vp</w:t>
      </w:r>
      <w:proofErr w:type="spellEnd"/>
      <w:r w:rsidRPr="000E47CD">
        <w:t>/mL). The 3×10</w:t>
      </w:r>
      <w:r w:rsidRPr="000E47CD">
        <w:rPr>
          <w:vertAlign w:val="superscript"/>
        </w:rPr>
        <w:t>11</w:t>
      </w:r>
      <w:r w:rsidRPr="000E47CD">
        <w:t xml:space="preserve"> </w:t>
      </w:r>
      <w:proofErr w:type="spellStart"/>
      <w:r w:rsidRPr="000E47CD">
        <w:t>vp</w:t>
      </w:r>
      <w:proofErr w:type="spellEnd"/>
      <w:r w:rsidRPr="000E47CD">
        <w:t>/mL dose, administered every 3 months, showed numerically higher efficacy and was well tolerated.</w:t>
      </w:r>
      <w:r w:rsidR="00251393" w:rsidRPr="000E47CD">
        <w:t xml:space="preserve"> None of the 40 patients that received their initial dose had measurable GMO DNA in their blood. Of the 23 patients receiving a second dose at month 4 day 1, one patient had a positive test result for the GMO DNA in blood</w:t>
      </w:r>
      <w:r w:rsidR="001D71A9">
        <w:t xml:space="preserve"> following the second dose</w:t>
      </w:r>
      <w:r w:rsidR="00251393" w:rsidRPr="000E47CD">
        <w:t xml:space="preserve">. All 40 patients had measurable amounts of </w:t>
      </w:r>
      <w:bookmarkStart w:id="88" w:name="_Hlk194853178"/>
      <w:r w:rsidR="00251393" w:rsidRPr="000E47CD">
        <w:t xml:space="preserve">the GMO </w:t>
      </w:r>
      <w:bookmarkEnd w:id="88"/>
      <w:r w:rsidR="00251393" w:rsidRPr="000E47CD">
        <w:t xml:space="preserve">DNA in urine after their initial dose. The number of patients with the GMO DNA in urine slightly declined to 33 patients (84.6%) at month 1 day 12. Of 23 patients receiving dose 2, pre-dose levels of 20 patients (87.0%) were negative for the GMO </w:t>
      </w:r>
      <w:proofErr w:type="gramStart"/>
      <w:r w:rsidR="00251393" w:rsidRPr="000E47CD">
        <w:t>DNA</w:t>
      </w:r>
      <w:proofErr w:type="gramEnd"/>
      <w:r w:rsidR="00251393" w:rsidRPr="000E47CD">
        <w:t xml:space="preserve"> and 3 patients (13.0%) had measurable GMO DNA in urine </w:t>
      </w:r>
      <w:r w:rsidR="00251393" w:rsidRPr="000E47CD">
        <w:lastRenderedPageBreak/>
        <w:t>resulting from the first dose. At month 4 day 4, 19 patients (90.5%) receiving dose 2 had the GMO DNA in urine but this dropped to 6 patients (28.6%) by month 4 day 12.</w:t>
      </w:r>
    </w:p>
    <w:p w14:paraId="4EF87022" w14:textId="652176C6" w:rsidR="002C19A8" w:rsidRPr="000E47CD" w:rsidRDefault="00D6414F" w:rsidP="002C19A8">
      <w:pPr>
        <w:pStyle w:val="RARMPparagraph"/>
      </w:pPr>
      <w:r w:rsidRPr="000E47CD">
        <w:t>The Phase 3 trial was focusing on confirming the safety and efficacy of the 3×10</w:t>
      </w:r>
      <w:r w:rsidRPr="000E47CD">
        <w:rPr>
          <w:vertAlign w:val="superscript"/>
        </w:rPr>
        <w:t>11</w:t>
      </w:r>
      <w:r w:rsidRPr="000E47CD">
        <w:t xml:space="preserve"> </w:t>
      </w:r>
      <w:proofErr w:type="spellStart"/>
      <w:r w:rsidRPr="000E47CD">
        <w:t>vp</w:t>
      </w:r>
      <w:proofErr w:type="spellEnd"/>
      <w:r w:rsidRPr="000E47CD">
        <w:t>/m</w:t>
      </w:r>
      <w:r w:rsidR="00C51892" w:rsidRPr="000E47CD">
        <w:t>L</w:t>
      </w:r>
      <w:r w:rsidRPr="000E47CD">
        <w:t xml:space="preserve"> dose of </w:t>
      </w:r>
      <w:r w:rsidR="00C51892" w:rsidRPr="000E47CD">
        <w:t>intravesical</w:t>
      </w:r>
      <w:r w:rsidRPr="000E47CD">
        <w:t xml:space="preserve"> administered </w:t>
      </w:r>
      <w:r w:rsidR="00C51892" w:rsidRPr="000E47CD">
        <w:t xml:space="preserve">GMO </w:t>
      </w:r>
      <w:r w:rsidRPr="000E47CD">
        <w:t>in high-grade BCG-unresponsive NMIBC. It measured the complete response rate in patients with CIS and secondary outcomes such as duration of complete response and high-grade recurrence-free survival or patients with papillary disease.</w:t>
      </w:r>
    </w:p>
    <w:p w14:paraId="5EE9BF08" w14:textId="6A6D6ABF" w:rsidR="00553EB7" w:rsidRPr="000E47CD" w:rsidRDefault="00C16F7C" w:rsidP="002C19A8">
      <w:pPr>
        <w:pStyle w:val="RARMPparagraph"/>
      </w:pPr>
      <w:r w:rsidRPr="000E47CD">
        <w:t xml:space="preserve">The safety of the GMO was also evaluated in the Phase 2 and Phase 3 trials with AEs recorded as shown in Table 1. </w:t>
      </w:r>
      <w:r w:rsidR="003D2CAC" w:rsidRPr="000E47CD">
        <w:t xml:space="preserve">The most frequently reported AEs (occurring in ≥10% of patients overall) </w:t>
      </w:r>
      <w:r w:rsidRPr="000E47CD">
        <w:t xml:space="preserve">in these trials </w:t>
      </w:r>
      <w:r w:rsidR="003D2CAC" w:rsidRPr="000E47CD">
        <w:t>were micturition urgency, dysuria, fatigue, pollakiuria, haematuria, nocturia, urinary tract infection, pyrexia, chills, nausea, diarrhoea, and urinary incontinence.</w:t>
      </w:r>
      <w:r w:rsidR="00682F49" w:rsidRPr="000E47CD">
        <w:t xml:space="preserve"> </w:t>
      </w:r>
      <w:r w:rsidR="00237E87" w:rsidRPr="000E47CD">
        <w:t>No GMO-related Grade 4 or 5 AEs were reported.</w:t>
      </w:r>
    </w:p>
    <w:p w14:paraId="14F47FD0" w14:textId="7DE41BF2" w:rsidR="00A1470B" w:rsidRPr="000E47CD" w:rsidRDefault="00A1470B" w:rsidP="002C19A8">
      <w:pPr>
        <w:pStyle w:val="RARMPparagraph"/>
      </w:pPr>
      <w:r w:rsidRPr="000E47CD">
        <w:t>Immunogenicity was evaluated through the measurement of anti-</w:t>
      </w:r>
      <w:proofErr w:type="spellStart"/>
      <w:r w:rsidR="00664FC2" w:rsidRPr="000E47CD">
        <w:t>AdV</w:t>
      </w:r>
      <w:proofErr w:type="spellEnd"/>
      <w:r w:rsidRPr="000E47CD">
        <w:t xml:space="preserve"> 5 antibody levels in serum </w:t>
      </w:r>
      <w:r w:rsidR="00B7173E" w:rsidRPr="000E47CD">
        <w:t xml:space="preserve">following the intravesical administrations of the GMO </w:t>
      </w:r>
      <w:r w:rsidRPr="000E47CD">
        <w:t xml:space="preserve">in the clinical trials. </w:t>
      </w:r>
      <w:r w:rsidR="006A6528" w:rsidRPr="000E47CD">
        <w:t xml:space="preserve">Five </w:t>
      </w:r>
      <w:r w:rsidR="00E022B3" w:rsidRPr="000E47CD">
        <w:t>patients</w:t>
      </w:r>
      <w:r w:rsidR="006A6528" w:rsidRPr="000E47CD">
        <w:t xml:space="preserve"> (29.4%)</w:t>
      </w:r>
      <w:r w:rsidR="00E022B3" w:rsidRPr="000E47CD">
        <w:t xml:space="preserve"> in the Phase 1 trial, </w:t>
      </w:r>
      <w:r w:rsidRPr="000E47CD">
        <w:t xml:space="preserve">22 patients </w:t>
      </w:r>
      <w:r w:rsidR="006A6528" w:rsidRPr="000E47CD">
        <w:t xml:space="preserve">(55.0%) </w:t>
      </w:r>
      <w:r w:rsidRPr="000E47CD">
        <w:t xml:space="preserve">in the Phase 2 trial and 97 patients </w:t>
      </w:r>
      <w:r w:rsidR="006A6528" w:rsidRPr="000E47CD">
        <w:t xml:space="preserve">(72.4%) </w:t>
      </w:r>
      <w:r w:rsidR="00B7173E" w:rsidRPr="000E47CD">
        <w:t xml:space="preserve">in </w:t>
      </w:r>
      <w:r w:rsidRPr="000E47CD">
        <w:t xml:space="preserve">the Phase 3 trial </w:t>
      </w:r>
      <w:r w:rsidR="00E022B3" w:rsidRPr="000E47CD">
        <w:t xml:space="preserve">revealed </w:t>
      </w:r>
      <w:r w:rsidRPr="000E47CD">
        <w:t>a significant anti-</w:t>
      </w:r>
      <w:proofErr w:type="spellStart"/>
      <w:r w:rsidR="00664FC2" w:rsidRPr="000E47CD">
        <w:t>AdV</w:t>
      </w:r>
      <w:proofErr w:type="spellEnd"/>
      <w:r w:rsidR="00664FC2" w:rsidRPr="000E47CD">
        <w:t xml:space="preserve"> </w:t>
      </w:r>
      <w:r w:rsidRPr="000E47CD">
        <w:t>antibody response.</w:t>
      </w:r>
    </w:p>
    <w:p w14:paraId="670ABC3A" w14:textId="5983C448" w:rsidR="00F423DD" w:rsidRDefault="00FB1FDF" w:rsidP="00F423DD">
      <w:pPr>
        <w:pStyle w:val="Sectionheading1"/>
      </w:pPr>
      <w:bookmarkStart w:id="89" w:name="_Toc211613765"/>
      <w:r>
        <w:t xml:space="preserve">The </w:t>
      </w:r>
      <w:r w:rsidR="00F423DD">
        <w:t>receiving environment</w:t>
      </w:r>
      <w:bookmarkEnd w:id="89"/>
    </w:p>
    <w:p w14:paraId="2F0DDEE4" w14:textId="67DFB8B1" w:rsidR="009A71A0" w:rsidRPr="000E47CD" w:rsidRDefault="009A71A0" w:rsidP="009A71A0">
      <w:pPr>
        <w:pStyle w:val="RARMPparagraph"/>
      </w:pPr>
      <w:r>
        <w:t xml:space="preserve">The </w:t>
      </w:r>
      <w:r w:rsidRPr="000E47CD">
        <w:t xml:space="preserve">receiving environment forms part of the context for assessing risks associated with dealings with </w:t>
      </w:r>
      <w:r w:rsidR="009A4ED3" w:rsidRPr="000E47CD">
        <w:t xml:space="preserve">the </w:t>
      </w:r>
      <w:r w:rsidRPr="000E47CD">
        <w:t xml:space="preserve">GM </w:t>
      </w:r>
      <w:r w:rsidR="00816D6C" w:rsidRPr="000E47CD">
        <w:t>therapeutic</w:t>
      </w:r>
      <w:r w:rsidRPr="000E47CD">
        <w:t xml:space="preserve"> </w:t>
      </w:r>
      <w:r w:rsidR="00F517F7" w:rsidRPr="000E47CD">
        <w:fldChar w:fldCharType="begin"/>
      </w:r>
      <w:r w:rsidR="00F517F7" w:rsidRPr="000E47CD">
        <w:instrText xml:space="preserve"> ADDIN EN.CITE &lt;EndNote&gt;&lt;Cite&gt;&lt;Author&gt;OGTR&lt;/Author&gt;&lt;Year&gt;2013&lt;/Year&gt;&lt;RecNum&gt;1&lt;/RecNum&gt;&lt;DisplayText&gt;(OGTR, 2013)&lt;/DisplayText&gt;&lt;record&gt;&lt;rec-number&gt;1&lt;/rec-number&gt;&lt;foreign-keys&gt;&lt;key app="EN" db-id="xdvttrsx1z22a6etzw5pttv1fpe52099wrxs" timestamp="1685508445"&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F517F7" w:rsidRPr="000E47CD">
        <w:fldChar w:fldCharType="separate"/>
      </w:r>
      <w:r w:rsidR="00F517F7" w:rsidRPr="000E47CD">
        <w:rPr>
          <w:noProof/>
        </w:rPr>
        <w:t>(</w:t>
      </w:r>
      <w:hyperlink w:anchor="_ENREF_60" w:tooltip="OGTR, 2013 #1" w:history="1">
        <w:r w:rsidR="00FE6BFA" w:rsidRPr="000E47CD">
          <w:rPr>
            <w:noProof/>
          </w:rPr>
          <w:t>OGTR, 2013</w:t>
        </w:r>
      </w:hyperlink>
      <w:r w:rsidR="00F517F7" w:rsidRPr="000E47CD">
        <w:rPr>
          <w:noProof/>
        </w:rPr>
        <w:t>)</w:t>
      </w:r>
      <w:r w:rsidR="00F517F7" w:rsidRPr="000E47CD">
        <w:fldChar w:fldCharType="end"/>
      </w:r>
      <w:r w:rsidRPr="000E47CD">
        <w:t>. It informs the consideration of potential exposure pathways, including the likelihood of the GMO spreading or persisting outside the site of release.</w:t>
      </w:r>
    </w:p>
    <w:p w14:paraId="3A37E40C" w14:textId="4EBB436E" w:rsidR="00FB1FDF" w:rsidRPr="000E47CD" w:rsidRDefault="00164217" w:rsidP="00164217">
      <w:pPr>
        <w:pStyle w:val="Sectionheading2"/>
      </w:pPr>
      <w:bookmarkStart w:id="90" w:name="_Ref142304307"/>
      <w:bookmarkStart w:id="91" w:name="_Toc211613766"/>
      <w:r w:rsidRPr="000E47CD">
        <w:t xml:space="preserve">Site of </w:t>
      </w:r>
      <w:r w:rsidR="009D0985" w:rsidRPr="000E47CD">
        <w:t>release</w:t>
      </w:r>
      <w:bookmarkEnd w:id="90"/>
      <w:bookmarkEnd w:id="91"/>
    </w:p>
    <w:p w14:paraId="1316542A" w14:textId="1A2A2A74" w:rsidR="006C2605" w:rsidRPr="000E47CD" w:rsidRDefault="006C2605" w:rsidP="004D00BE">
      <w:pPr>
        <w:pStyle w:val="RARMPparagraph"/>
      </w:pPr>
      <w:r w:rsidRPr="000E47CD">
        <w:t xml:space="preserve">The GM </w:t>
      </w:r>
      <w:r w:rsidR="00532DBC" w:rsidRPr="000E47CD">
        <w:t>therapeutic</w:t>
      </w:r>
      <w:r w:rsidRPr="000E47CD">
        <w:t xml:space="preserve"> is intended to be administered by </w:t>
      </w:r>
      <w:r w:rsidR="00532DBC" w:rsidRPr="000E47CD">
        <w:t>experienced urologists</w:t>
      </w:r>
      <w:r w:rsidR="0079773A" w:rsidRPr="000E47CD">
        <w:t xml:space="preserve"> </w:t>
      </w:r>
      <w:r w:rsidR="00532DBC" w:rsidRPr="000E47CD">
        <w:t xml:space="preserve">in the urology </w:t>
      </w:r>
      <w:bookmarkStart w:id="92" w:name="_Hlk197679451"/>
      <w:r w:rsidR="00532DBC" w:rsidRPr="000E47CD">
        <w:t>and oncology department</w:t>
      </w:r>
      <w:r w:rsidR="00E92E4E">
        <w:t>s</w:t>
      </w:r>
      <w:r w:rsidR="00532DBC" w:rsidRPr="000E47CD">
        <w:t xml:space="preserve"> in hospitals</w:t>
      </w:r>
      <w:bookmarkEnd w:id="92"/>
      <w:r w:rsidRPr="000E47CD">
        <w:t>.</w:t>
      </w:r>
    </w:p>
    <w:p w14:paraId="4BA271B4" w14:textId="7BC81BD6" w:rsidR="00C24369" w:rsidRPr="000E47CD" w:rsidRDefault="00A1192B" w:rsidP="00D62DBB">
      <w:pPr>
        <w:pStyle w:val="RARMPparagraph"/>
      </w:pPr>
      <w:r w:rsidRPr="000E47CD">
        <w:t>Hospitals are regulated by State and Territory governments and must be accredited to the National Safety and Quality Health Service (</w:t>
      </w:r>
      <w:hyperlink r:id="rId31">
        <w:r w:rsidRPr="000E47CD">
          <w:rPr>
            <w:rStyle w:val="Hyperlink"/>
            <w:color w:val="auto"/>
          </w:rPr>
          <w:t>NSQHS</w:t>
        </w:r>
      </w:hyperlink>
      <w:r w:rsidRPr="000E47CD">
        <w:t>) Standards to ensure minimum standards for safety and quality are met. The safety aspects addressed by the NSQHS Standards include the safe use of sharps, disinfection, sterilisation and appropriate handling of potentially infectious substances</w:t>
      </w:r>
      <w:r w:rsidR="00766162" w:rsidRPr="000E47CD">
        <w:t>.</w:t>
      </w:r>
    </w:p>
    <w:p w14:paraId="569A6067" w14:textId="14157904" w:rsidR="00ED6BD6" w:rsidRPr="000E47CD" w:rsidRDefault="00A1195B" w:rsidP="00DF6B43">
      <w:pPr>
        <w:pStyle w:val="RARMPparagraph"/>
      </w:pPr>
      <w:r w:rsidRPr="000E47CD">
        <w:t>As the GMO is administered to the patient</w:t>
      </w:r>
      <w:r w:rsidR="00E64BAA" w:rsidRPr="000E47CD">
        <w:t>s</w:t>
      </w:r>
      <w:r w:rsidRPr="000E47CD">
        <w:t xml:space="preserve"> by instillation into the bladder</w:t>
      </w:r>
      <w:r w:rsidR="00E64BAA" w:rsidRPr="000E47CD">
        <w:t>,</w:t>
      </w:r>
      <w:r w:rsidRPr="000E47CD">
        <w:t xml:space="preserve"> </w:t>
      </w:r>
      <w:r w:rsidR="00101846" w:rsidRPr="000E47CD">
        <w:t>the principal route by which the GMO may enter the wider environment following administration is via shedding through urine</w:t>
      </w:r>
      <w:r w:rsidR="00BA5922" w:rsidRPr="000E47CD">
        <w:t xml:space="preserve">. </w:t>
      </w:r>
      <w:r w:rsidR="00ED6BD6" w:rsidRPr="000E47CD">
        <w:t xml:space="preserve">Another route by which the GMO may enter the wider environment is via accidental spills of the </w:t>
      </w:r>
      <w:r w:rsidR="00A1192B" w:rsidRPr="000E47CD">
        <w:t>GM therapeutic</w:t>
      </w:r>
      <w:r w:rsidR="00ED6BD6" w:rsidRPr="000E47CD">
        <w:t xml:space="preserve"> during </w:t>
      </w:r>
      <w:r w:rsidR="00DD5E50" w:rsidRPr="000E47CD">
        <w:t xml:space="preserve">or after administration or during </w:t>
      </w:r>
      <w:r w:rsidR="00ED6BD6" w:rsidRPr="000E47CD">
        <w:t xml:space="preserve">transport or storage, or a sharps injury occurring following disposal of </w:t>
      </w:r>
      <w:r w:rsidR="00A1192B" w:rsidRPr="000E47CD">
        <w:t xml:space="preserve">the </w:t>
      </w:r>
      <w:r w:rsidR="00766162" w:rsidRPr="000E47CD">
        <w:t>vials</w:t>
      </w:r>
      <w:r w:rsidR="00ED6BD6" w:rsidRPr="000E47CD">
        <w:t xml:space="preserve"> </w:t>
      </w:r>
      <w:r w:rsidR="00766162" w:rsidRPr="000E47CD">
        <w:t>or</w:t>
      </w:r>
      <w:r w:rsidR="00ED6BD6" w:rsidRPr="000E47CD">
        <w:t xml:space="preserve"> syringes contaminated with the </w:t>
      </w:r>
      <w:r w:rsidR="00A1192B" w:rsidRPr="000E47CD">
        <w:t>GM therapeutic</w:t>
      </w:r>
      <w:r w:rsidR="00ED6BD6" w:rsidRPr="000E47CD">
        <w:t>.</w:t>
      </w:r>
    </w:p>
    <w:p w14:paraId="772B79F6" w14:textId="0A07DB1E" w:rsidR="00164217" w:rsidRPr="00C56B32" w:rsidRDefault="00164217" w:rsidP="00164217">
      <w:pPr>
        <w:pStyle w:val="Sectionheading2"/>
      </w:pPr>
      <w:bookmarkStart w:id="93" w:name="_Toc211613767"/>
      <w:r w:rsidRPr="00C56B32">
        <w:t>Related viral species in the receiving environment</w:t>
      </w:r>
      <w:bookmarkEnd w:id="93"/>
    </w:p>
    <w:p w14:paraId="3E6D62D4" w14:textId="390F55E8" w:rsidR="00164217" w:rsidRDefault="00CA0412" w:rsidP="00E80812">
      <w:pPr>
        <w:pStyle w:val="RARMPparagraph"/>
      </w:pPr>
      <w:r>
        <w:t>The presence of related viruses may offer an opportunity for introduced genetic material to transfer between the GMO and other organisms in the receiving environment.</w:t>
      </w:r>
    </w:p>
    <w:p w14:paraId="381910CB" w14:textId="78A0F576" w:rsidR="00191806" w:rsidRPr="000E47CD" w:rsidRDefault="00354EE2" w:rsidP="00191806">
      <w:pPr>
        <w:pStyle w:val="RARMPparagraph"/>
      </w:pPr>
      <w:r w:rsidRPr="000E47CD">
        <w:t xml:space="preserve">Adenoviruses belong to </w:t>
      </w:r>
      <w:r w:rsidR="006B2764" w:rsidRPr="000E47CD">
        <w:t xml:space="preserve">5 </w:t>
      </w:r>
      <w:r w:rsidR="00E70C86" w:rsidRPr="000E47CD">
        <w:t xml:space="preserve">genera: </w:t>
      </w:r>
      <w:proofErr w:type="spellStart"/>
      <w:r w:rsidR="00E70C86" w:rsidRPr="000E47CD">
        <w:rPr>
          <w:i/>
        </w:rPr>
        <w:t>Aviadenoviruses</w:t>
      </w:r>
      <w:proofErr w:type="spellEnd"/>
      <w:r w:rsidR="00E70C86" w:rsidRPr="000E47CD">
        <w:t xml:space="preserve"> (infecting birds), </w:t>
      </w:r>
      <w:proofErr w:type="spellStart"/>
      <w:r w:rsidR="00E70C86" w:rsidRPr="000E47CD">
        <w:rPr>
          <w:i/>
        </w:rPr>
        <w:t>Mastadenovirus</w:t>
      </w:r>
      <w:proofErr w:type="spellEnd"/>
      <w:r w:rsidR="00E70C86" w:rsidRPr="000E47CD">
        <w:t xml:space="preserve"> (infecting mammals), </w:t>
      </w:r>
      <w:proofErr w:type="spellStart"/>
      <w:r w:rsidR="00E70C86" w:rsidRPr="000E47CD">
        <w:rPr>
          <w:i/>
        </w:rPr>
        <w:t>Atadenovirus</w:t>
      </w:r>
      <w:proofErr w:type="spellEnd"/>
      <w:r w:rsidR="00E70C86" w:rsidRPr="000E47CD">
        <w:t xml:space="preserve"> (infecting a broad range of hosts including reptiles, lizards and some mammals), </w:t>
      </w:r>
      <w:proofErr w:type="spellStart"/>
      <w:r w:rsidR="00E70C86" w:rsidRPr="000E47CD">
        <w:rPr>
          <w:i/>
        </w:rPr>
        <w:t>Siadenovirus</w:t>
      </w:r>
      <w:proofErr w:type="spellEnd"/>
      <w:r w:rsidR="00E70C86" w:rsidRPr="000E47CD">
        <w:t xml:space="preserve"> (infecting one species of frog and one species of tortoise and multiple species of domestic, wild and captive birds) and </w:t>
      </w:r>
      <w:proofErr w:type="spellStart"/>
      <w:r w:rsidR="00E70C86" w:rsidRPr="000E47CD">
        <w:rPr>
          <w:i/>
        </w:rPr>
        <w:t>Ichtadenovirus</w:t>
      </w:r>
      <w:proofErr w:type="spellEnd"/>
      <w:r w:rsidR="00E70C86" w:rsidRPr="000E47CD">
        <w:t xml:space="preserve"> (infecting fish) </w:t>
      </w:r>
      <w:r w:rsidR="00E70C86" w:rsidRPr="000E47CD">
        <w:fldChar w:fldCharType="begin">
          <w:fldData xml:space="preserve">PEVuZE5vdGU+PENpdGU+PEF1dGhvcj5MYW5nZTwvQXV0aG9yPjxZZWFyPjIwMTk8L1llYXI+PFJl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</w:fldData>
        </w:fldChar>
      </w:r>
      <w:r w:rsidR="0042066F" w:rsidRPr="000E47CD">
        <w:instrText xml:space="preserve"> ADDIN EN.CITE </w:instrText>
      </w:r>
      <w:r w:rsidR="0042066F" w:rsidRPr="000E47CD">
        <w:fldChar w:fldCharType="begin">
          <w:fldData xml:space="preserve">PEVuZE5vdGU+PENpdGU+PEF1dGhvcj5MYW5nZTwvQXV0aG9yPjxZZWFyPjIwMTk8L1llYXI+PFJl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</w:fldData>
        </w:fldChar>
      </w:r>
      <w:r w:rsidR="0042066F" w:rsidRPr="000E47CD">
        <w:instrText xml:space="preserve"> ADDIN EN.CITE.DATA </w:instrText>
      </w:r>
      <w:r w:rsidR="0042066F" w:rsidRPr="000E47CD">
        <w:fldChar w:fldCharType="end"/>
      </w:r>
      <w:r w:rsidR="00E70C86" w:rsidRPr="000E47CD">
        <w:fldChar w:fldCharType="separate"/>
      </w:r>
      <w:r w:rsidR="0021176A" w:rsidRPr="000E47CD">
        <w:rPr>
          <w:noProof/>
        </w:rPr>
        <w:t>(</w:t>
      </w:r>
      <w:hyperlink w:anchor="_ENREF_43" w:tooltip="Lange, 2019 #18" w:history="1">
        <w:r w:rsidR="00FE6BFA" w:rsidRPr="000E47CD">
          <w:rPr>
            <w:noProof/>
          </w:rPr>
          <w:t xml:space="preserve">Lange </w:t>
        </w:r>
        <w:r w:rsidR="00FE6BFA" w:rsidRPr="000C4B6B">
          <w:rPr>
            <w:noProof/>
          </w:rPr>
          <w:t>et al</w:t>
        </w:r>
        <w:r w:rsidR="00FE6BFA" w:rsidRPr="000E47CD">
          <w:rPr>
            <w:noProof/>
          </w:rPr>
          <w:t>., 2019</w:t>
        </w:r>
      </w:hyperlink>
      <w:r w:rsidR="0021176A" w:rsidRPr="000E47CD">
        <w:rPr>
          <w:noProof/>
        </w:rPr>
        <w:t xml:space="preserve">; </w:t>
      </w:r>
      <w:hyperlink w:anchor="_ENREF_86" w:tooltip="Tong, 2010 #135" w:history="1">
        <w:r w:rsidR="00FE6BFA" w:rsidRPr="000E47CD">
          <w:rPr>
            <w:noProof/>
          </w:rPr>
          <w:t xml:space="preserve">Tong </w:t>
        </w:r>
        <w:r w:rsidR="00FE6BFA" w:rsidRPr="000C4B6B">
          <w:rPr>
            <w:noProof/>
          </w:rPr>
          <w:t>et al</w:t>
        </w:r>
        <w:r w:rsidR="00FE6BFA" w:rsidRPr="000E47CD">
          <w:rPr>
            <w:noProof/>
          </w:rPr>
          <w:t>., 2010</w:t>
        </w:r>
      </w:hyperlink>
      <w:r w:rsidR="0021176A" w:rsidRPr="000E47CD">
        <w:rPr>
          <w:noProof/>
        </w:rPr>
        <w:t xml:space="preserve">; </w:t>
      </w:r>
      <w:hyperlink w:anchor="_ENREF_88" w:tooltip="Vaz, 2020 #134" w:history="1">
        <w:r w:rsidR="00FE6BFA" w:rsidRPr="000E47CD">
          <w:rPr>
            <w:noProof/>
          </w:rPr>
          <w:t xml:space="preserve">Vaz </w:t>
        </w:r>
        <w:r w:rsidR="00FE6BFA" w:rsidRPr="000C4B6B">
          <w:rPr>
            <w:noProof/>
          </w:rPr>
          <w:t>et al.</w:t>
        </w:r>
        <w:r w:rsidR="00FE6BFA" w:rsidRPr="000E47CD">
          <w:rPr>
            <w:noProof/>
          </w:rPr>
          <w:t>, 2020</w:t>
        </w:r>
      </w:hyperlink>
      <w:r w:rsidR="0021176A" w:rsidRPr="000E47CD">
        <w:rPr>
          <w:noProof/>
        </w:rPr>
        <w:t>)</w:t>
      </w:r>
      <w:r w:rsidR="00E70C86" w:rsidRPr="000E47CD">
        <w:fldChar w:fldCharType="end"/>
      </w:r>
      <w:r w:rsidRPr="000E47CD">
        <w:t xml:space="preserve">. As such, </w:t>
      </w:r>
      <w:r w:rsidR="00E70C86" w:rsidRPr="000E47CD">
        <w:t>they are a common cause of infection in humans and animals, and can be found in all environments where humans or animals congregate in groups</w:t>
      </w:r>
      <w:r w:rsidRPr="000E47CD">
        <w:t xml:space="preserve"> </w:t>
      </w:r>
      <w:r w:rsidRPr="000E47CD">
        <w:fldChar w:fldCharType="begin"/>
      </w:r>
      <w:r w:rsidR="00CD1EDB" w:rsidRPr="000E47CD">
        <w:instrText xml:space="preserve"> ADDIN EN.CITE &lt;EndNote&gt;&lt;Cite&gt;&lt;Author&gt;Usman&lt;/Author&gt;&lt;Year&gt;2020&lt;/Year&gt;&lt;RecNum&gt;11646&lt;/RecNum&gt;&lt;DisplayText&gt;(Usman and Suarez, 2020)&lt;/DisplayText&gt;&lt;record&gt;&lt;rec-number&gt;11646&lt;/rec-number&gt;&lt;foreign-keys&gt;&lt;key app="EN" db-id="vf22ax0roe9ssce55r0vrezirwdtv52edrxs" timestamp="1625109965"&gt;11646&lt;/key&gt;&lt;/foreign-keys&gt;&lt;ref-type name="Journal Article"&gt;17&lt;/ref-type&gt;&lt;contributors&gt;&lt;authors&gt;&lt;author&gt;Usman, Norina&lt;/author&gt;&lt;author&gt;Suarez, Manuel &lt;/author&gt;&lt;/authors&gt;&lt;/contributors&gt;&lt;titles&gt;&lt;title&gt;Adenoviruses&lt;/title&gt;&lt;secondary-title&gt;StatPearls&lt;/secondary-title&gt;&lt;/titles&gt;&lt;periodical&gt;&lt;full-title&gt;StatPearls&lt;/full-title&gt;&lt;/periodical&gt;&lt;dates&gt;&lt;year&gt;2020&lt;/year&gt;&lt;/dates&gt;&lt;urls&gt;&lt;/urls&gt;&lt;/record&gt;&lt;/Cite&gt;&lt;/EndNote&gt;</w:instrText>
      </w:r>
      <w:r w:rsidRPr="000E47CD">
        <w:fldChar w:fldCharType="separate"/>
      </w:r>
      <w:r w:rsidRPr="000E47CD">
        <w:rPr>
          <w:noProof/>
        </w:rPr>
        <w:t>(</w:t>
      </w:r>
      <w:hyperlink w:anchor="_ENREF_87" w:tooltip="Usman, 2020 #11646" w:history="1">
        <w:r w:rsidR="00FE6BFA" w:rsidRPr="000E47CD">
          <w:rPr>
            <w:noProof/>
          </w:rPr>
          <w:t>Usman and Suarez, 2020</w:t>
        </w:r>
      </w:hyperlink>
      <w:r w:rsidRPr="000E47CD">
        <w:rPr>
          <w:noProof/>
        </w:rPr>
        <w:t>)</w:t>
      </w:r>
      <w:r w:rsidRPr="000E47CD">
        <w:fldChar w:fldCharType="end"/>
      </w:r>
      <w:r w:rsidRPr="000E47CD">
        <w:t xml:space="preserve">. A more detailed description of </w:t>
      </w:r>
      <w:proofErr w:type="spellStart"/>
      <w:r w:rsidR="00E70C86" w:rsidRPr="000E47CD">
        <w:t>AdV</w:t>
      </w:r>
      <w:r w:rsidRPr="000E47CD">
        <w:t>s</w:t>
      </w:r>
      <w:proofErr w:type="spellEnd"/>
      <w:r w:rsidRPr="000E47CD">
        <w:t xml:space="preserve"> presen</w:t>
      </w:r>
      <w:r w:rsidR="00E70C86" w:rsidRPr="000E47CD">
        <w:t>ce</w:t>
      </w:r>
      <w:r w:rsidRPr="000E47CD">
        <w:t xml:space="preserve"> in the environment is in Section </w:t>
      </w:r>
      <w:r w:rsidR="00E70C86" w:rsidRPr="000E47CD">
        <w:fldChar w:fldCharType="begin"/>
      </w:r>
      <w:r w:rsidR="00E70C86" w:rsidRPr="000E47CD">
        <w:instrText xml:space="preserve"> REF _Ref192865097 \n \h </w:instrText>
      </w:r>
      <w:r w:rsidR="00E70C86" w:rsidRPr="000E47CD">
        <w:fldChar w:fldCharType="separate"/>
      </w:r>
      <w:r w:rsidR="00F3638E">
        <w:t>3.5.4</w:t>
      </w:r>
      <w:r w:rsidR="00E70C86" w:rsidRPr="000E47CD">
        <w:fldChar w:fldCharType="end"/>
      </w:r>
      <w:r w:rsidR="00191806" w:rsidRPr="000E47CD">
        <w:t>.</w:t>
      </w:r>
    </w:p>
    <w:p w14:paraId="05CB75ED" w14:textId="568515E9" w:rsidR="002E58DD" w:rsidRPr="000E47CD" w:rsidRDefault="002E58DD" w:rsidP="00191806">
      <w:pPr>
        <w:pStyle w:val="RARMPparagraph"/>
      </w:pPr>
      <w:r w:rsidRPr="000E47CD">
        <w:t xml:space="preserve">The </w:t>
      </w:r>
      <w:r w:rsidR="00A95DA9" w:rsidRPr="000E47CD">
        <w:t>prevalence</w:t>
      </w:r>
      <w:r w:rsidRPr="000E47CD">
        <w:t xml:space="preserve"> of </w:t>
      </w:r>
      <w:proofErr w:type="spellStart"/>
      <w:r w:rsidRPr="000E47CD">
        <w:t>HAdVs</w:t>
      </w:r>
      <w:proofErr w:type="spellEnd"/>
      <w:r w:rsidRPr="000E47CD">
        <w:t xml:space="preserve"> in Australia based on the reported cases and seropreval</w:t>
      </w:r>
      <w:r w:rsidR="00A95DA9" w:rsidRPr="000E47CD">
        <w:t>e</w:t>
      </w:r>
      <w:r w:rsidRPr="000E47CD">
        <w:t xml:space="preserve">nce is low, as mentioned in Section </w:t>
      </w:r>
      <w:r w:rsidR="00450EB9" w:rsidRPr="000E47CD">
        <w:fldChar w:fldCharType="begin"/>
      </w:r>
      <w:r w:rsidR="00450EB9" w:rsidRPr="000E47CD">
        <w:instrText xml:space="preserve"> REF _Ref193119829 \n \h </w:instrText>
      </w:r>
      <w:r w:rsidR="00450EB9" w:rsidRPr="000E47CD">
        <w:fldChar w:fldCharType="separate"/>
      </w:r>
      <w:r w:rsidR="00F3638E">
        <w:t>3.5.3</w:t>
      </w:r>
      <w:r w:rsidR="00450EB9" w:rsidRPr="000E47CD">
        <w:fldChar w:fldCharType="end"/>
      </w:r>
      <w:r w:rsidR="00450EB9" w:rsidRPr="000E47CD">
        <w:t>.</w:t>
      </w:r>
    </w:p>
    <w:p w14:paraId="6AB2692B" w14:textId="00346964" w:rsidR="00164217" w:rsidRPr="000E47CD" w:rsidRDefault="00164217" w:rsidP="00F73C5D">
      <w:pPr>
        <w:pStyle w:val="Sectionheading2"/>
      </w:pPr>
      <w:bookmarkStart w:id="94" w:name="_Toc211613768"/>
      <w:r w:rsidRPr="000E47CD">
        <w:lastRenderedPageBreak/>
        <w:t>Similar genetic material in the environment</w:t>
      </w:r>
      <w:bookmarkEnd w:id="94"/>
    </w:p>
    <w:p w14:paraId="13877026" w14:textId="280C54C0" w:rsidR="00BA5922" w:rsidRPr="000E47CD" w:rsidRDefault="0021176A" w:rsidP="00473E13">
      <w:pPr>
        <w:pStyle w:val="RARMPparagraph"/>
      </w:pPr>
      <w:r w:rsidRPr="000E47CD">
        <w:t xml:space="preserve"> </w:t>
      </w:r>
      <w:r w:rsidR="00BA5922" w:rsidRPr="000E47CD">
        <w:t>The balance of a</w:t>
      </w:r>
      <w:r w:rsidR="00BA3DEA" w:rsidRPr="000E47CD">
        <w:t>n</w:t>
      </w:r>
      <w:r w:rsidR="00BA5922" w:rsidRPr="000E47CD">
        <w:t xml:space="preserve"> </w:t>
      </w:r>
      <w:r w:rsidR="00BA3DEA" w:rsidRPr="000E47CD">
        <w:t>eco</w:t>
      </w:r>
      <w:r w:rsidR="00BA5922" w:rsidRPr="000E47CD">
        <w:t xml:space="preserve">system could be perturbed by the introduction of new genetic material through horizontal gene transfer or through release of </w:t>
      </w:r>
      <w:r w:rsidR="00BA3DEA" w:rsidRPr="000E47CD">
        <w:t xml:space="preserve">a </w:t>
      </w:r>
      <w:r w:rsidR="00BA5922" w:rsidRPr="000E47CD">
        <w:t>GMO into the environment. However, the effect of perturbation would be relatively small if the genetic material was already present in the system and did not confer any selective advantage to an organism that gained this genetic material.</w:t>
      </w:r>
    </w:p>
    <w:p w14:paraId="5A3B4639" w14:textId="16C1D2D5" w:rsidR="00154098" w:rsidRPr="00C56B32" w:rsidRDefault="00C24369" w:rsidP="003650CD">
      <w:pPr>
        <w:pStyle w:val="RARMPparagraph"/>
      </w:pPr>
      <w:r w:rsidRPr="000E47CD">
        <w:t xml:space="preserve">All the </w:t>
      </w:r>
      <w:r w:rsidR="00D72A03" w:rsidRPr="000E47CD">
        <w:t xml:space="preserve">viral </w:t>
      </w:r>
      <w:r w:rsidRPr="000E47CD">
        <w:t xml:space="preserve">genes in the GM </w:t>
      </w:r>
      <w:r w:rsidR="00D72A03" w:rsidRPr="000E47CD">
        <w:t>therapeutic</w:t>
      </w:r>
      <w:r w:rsidRPr="000E47CD">
        <w:t xml:space="preserve"> </w:t>
      </w:r>
      <w:r w:rsidR="001E00FE" w:rsidRPr="000E47CD">
        <w:t>are</w:t>
      </w:r>
      <w:r w:rsidRPr="000E47CD">
        <w:t xml:space="preserve"> </w:t>
      </w:r>
      <w:r w:rsidR="00450EB9" w:rsidRPr="000E47CD">
        <w:t>the same or</w:t>
      </w:r>
      <w:r w:rsidRPr="000E47CD">
        <w:t xml:space="preserve"> </w:t>
      </w:r>
      <w:proofErr w:type="gramStart"/>
      <w:r w:rsidRPr="000E47CD">
        <w:t>similar to</w:t>
      </w:r>
      <w:proofErr w:type="gramEnd"/>
      <w:r w:rsidRPr="000E47CD">
        <w:t xml:space="preserve"> </w:t>
      </w:r>
      <w:r w:rsidR="001E00FE" w:rsidRPr="000E47CD">
        <w:t xml:space="preserve">those </w:t>
      </w:r>
      <w:r w:rsidRPr="000E47CD">
        <w:t xml:space="preserve">present in naturally occurring </w:t>
      </w:r>
      <w:proofErr w:type="spellStart"/>
      <w:r w:rsidR="00D72A03" w:rsidRPr="000E47CD">
        <w:t>HAdVs</w:t>
      </w:r>
      <w:proofErr w:type="spellEnd"/>
      <w:r w:rsidRPr="000E47CD">
        <w:t xml:space="preserve">. The </w:t>
      </w:r>
      <w:proofErr w:type="spellStart"/>
      <w:r w:rsidR="00D72A03" w:rsidRPr="000E47CD">
        <w:rPr>
          <w:i/>
          <w:iCs/>
        </w:rPr>
        <w:t>hIFN</w:t>
      </w:r>
      <w:proofErr w:type="spellEnd"/>
      <w:r w:rsidR="00D72A03" w:rsidRPr="000E47CD">
        <w:rPr>
          <w:i/>
          <w:iCs/>
        </w:rPr>
        <w:t>-</w:t>
      </w:r>
      <w:r w:rsidR="00D72A03" w:rsidRPr="000E47CD">
        <w:rPr>
          <w:rFonts w:cs="Calibri"/>
          <w:i/>
          <w:iCs/>
        </w:rPr>
        <w:t>α</w:t>
      </w:r>
      <w:r w:rsidR="00D72A03" w:rsidRPr="000E47CD">
        <w:rPr>
          <w:i/>
          <w:iCs/>
        </w:rPr>
        <w:t>2b</w:t>
      </w:r>
      <w:r w:rsidR="00D72A03" w:rsidRPr="000E47CD">
        <w:t xml:space="preserve"> </w:t>
      </w:r>
      <w:r w:rsidRPr="000E47CD">
        <w:t xml:space="preserve">gene introduced into the GM </w:t>
      </w:r>
      <w:r w:rsidR="00D72A03" w:rsidRPr="000E47CD">
        <w:t>therapeutic</w:t>
      </w:r>
      <w:r w:rsidRPr="000E47CD">
        <w:t xml:space="preserve"> w</w:t>
      </w:r>
      <w:r w:rsidR="00534EFD" w:rsidRPr="000E47CD">
        <w:t>as</w:t>
      </w:r>
      <w:r w:rsidRPr="000E47CD">
        <w:t xml:space="preserve"> derived </w:t>
      </w:r>
      <w:r>
        <w:t xml:space="preserve">from </w:t>
      </w:r>
      <w:r w:rsidR="00534EFD" w:rsidRPr="002B0539">
        <w:t>humans</w:t>
      </w:r>
      <w:r>
        <w:t>, and so similar genetic material would already be present in the environment.</w:t>
      </w:r>
    </w:p>
    <w:p w14:paraId="4E2E60FD" w14:textId="78C5509A" w:rsidR="00F423DD" w:rsidRPr="00C56B32" w:rsidRDefault="00F423DD" w:rsidP="00F423DD">
      <w:pPr>
        <w:pStyle w:val="Sectionheading1"/>
      </w:pPr>
      <w:bookmarkStart w:id="95" w:name="_Toc211613769"/>
      <w:r w:rsidRPr="00C56B32">
        <w:t>Relevant Australian and international approvals</w:t>
      </w:r>
      <w:bookmarkEnd w:id="95"/>
    </w:p>
    <w:p w14:paraId="24345F44" w14:textId="72417C04" w:rsidR="00F423DD" w:rsidRDefault="00F423DD" w:rsidP="00C20A81">
      <w:pPr>
        <w:pStyle w:val="Sectionheading2"/>
      </w:pPr>
      <w:bookmarkStart w:id="96" w:name="_Toc211613770"/>
      <w:r>
        <w:t>Australian approvals</w:t>
      </w:r>
      <w:bookmarkEnd w:id="96"/>
    </w:p>
    <w:p w14:paraId="367C098B" w14:textId="2A835A2C" w:rsidR="001F5B65" w:rsidRDefault="001F5B65" w:rsidP="009F4C76">
      <w:pPr>
        <w:pStyle w:val="Sectionheading3"/>
      </w:pPr>
      <w:r>
        <w:t>Approvals by the Regulator</w:t>
      </w:r>
    </w:p>
    <w:p w14:paraId="69BC43D5" w14:textId="24A21008" w:rsidR="00C256B6" w:rsidRDefault="00CE16BB" w:rsidP="00CE16BB">
      <w:pPr>
        <w:pStyle w:val="RARMPparagraph"/>
      </w:pPr>
      <w:r>
        <w:t xml:space="preserve">The Regulator has not previously approved any licences in relation to this </w:t>
      </w:r>
      <w:r w:rsidRPr="002B0539">
        <w:t xml:space="preserve">GM </w:t>
      </w:r>
      <w:r w:rsidR="00EB19BA" w:rsidRPr="002B0539">
        <w:t>therapeutic</w:t>
      </w:r>
      <w:r w:rsidR="00C256B6">
        <w:t>.</w:t>
      </w:r>
    </w:p>
    <w:p w14:paraId="64DDECF9" w14:textId="778877FD" w:rsidR="0021176A" w:rsidRPr="00A373B1" w:rsidRDefault="005B36E4" w:rsidP="00F3638E">
      <w:pPr>
        <w:pStyle w:val="RARMPparagraph"/>
      </w:pPr>
      <w:r>
        <w:t>R</w:t>
      </w:r>
      <w:r w:rsidR="00F43745">
        <w:t xml:space="preserve">ecent </w:t>
      </w:r>
      <w:r w:rsidR="00D07EC5" w:rsidRPr="000E47CD">
        <w:t xml:space="preserve">approvals of </w:t>
      </w:r>
      <w:r w:rsidR="00A55EE2" w:rsidRPr="000E47CD">
        <w:t>dealings</w:t>
      </w:r>
      <w:r w:rsidR="00D07EC5" w:rsidRPr="000E47CD">
        <w:t xml:space="preserve"> </w:t>
      </w:r>
      <w:r w:rsidR="00A55EE2" w:rsidRPr="000E47CD">
        <w:t xml:space="preserve">with </w:t>
      </w:r>
      <w:r w:rsidR="00D07EC5" w:rsidRPr="000E47CD">
        <w:t xml:space="preserve">GM </w:t>
      </w:r>
      <w:proofErr w:type="spellStart"/>
      <w:r w:rsidR="0095354D" w:rsidRPr="000E47CD">
        <w:t>HAdVs</w:t>
      </w:r>
      <w:proofErr w:type="spellEnd"/>
      <w:r w:rsidR="00D07EC5" w:rsidRPr="000E47CD">
        <w:t xml:space="preserve"> </w:t>
      </w:r>
      <w:r w:rsidR="00720AA6" w:rsidRPr="000E47CD">
        <w:t xml:space="preserve">by the Regulator </w:t>
      </w:r>
      <w:r w:rsidR="00B06277" w:rsidRPr="000E47CD">
        <w:t xml:space="preserve">are shown in </w:t>
      </w:r>
      <w:r w:rsidR="00A373B1">
        <w:t>Table 2.</w:t>
      </w:r>
      <w:bookmarkStart w:id="97" w:name="_Ref136866094"/>
      <w:r w:rsidR="00F3638E" w:rsidRPr="00A373B1">
        <w:t xml:space="preserve"> </w:t>
      </w:r>
    </w:p>
    <w:p w14:paraId="360876F6" w14:textId="3C929A94" w:rsidR="0021176A" w:rsidRPr="000E47CD" w:rsidRDefault="0021176A" w:rsidP="0021176A">
      <w:pPr>
        <w:pStyle w:val="RARMPparagraph"/>
        <w:numPr>
          <w:ilvl w:val="0"/>
          <w:numId w:val="0"/>
        </w:numPr>
        <w:rPr>
          <w:b/>
          <w:bCs/>
        </w:rPr>
      </w:pPr>
      <w:r w:rsidRPr="000E47CD">
        <w:rPr>
          <w:b/>
          <w:bCs/>
        </w:rPr>
        <w:t xml:space="preserve">Table </w:t>
      </w:r>
      <w:r w:rsidR="00786697">
        <w:rPr>
          <w:b/>
          <w:bCs/>
        </w:rPr>
        <w:t>2</w:t>
      </w:r>
      <w:r w:rsidRPr="000E47CD">
        <w:rPr>
          <w:b/>
          <w:bCs/>
        </w:rPr>
        <w:t xml:space="preserve">. </w:t>
      </w:r>
      <w:r w:rsidR="005B36E4">
        <w:rPr>
          <w:b/>
          <w:bCs/>
        </w:rPr>
        <w:t>R</w:t>
      </w:r>
      <w:r w:rsidR="00F43745">
        <w:rPr>
          <w:b/>
          <w:bCs/>
        </w:rPr>
        <w:t>ecent</w:t>
      </w:r>
      <w:r w:rsidR="00F43745" w:rsidRPr="000E47CD">
        <w:rPr>
          <w:b/>
          <w:bCs/>
        </w:rPr>
        <w:t xml:space="preserve"> </w:t>
      </w:r>
      <w:r w:rsidRPr="000E47CD">
        <w:rPr>
          <w:b/>
          <w:bCs/>
        </w:rPr>
        <w:t>licences issued by the Regulator for dealings with GM human adenovirus</w:t>
      </w:r>
    </w:p>
    <w:tbl>
      <w:tblPr>
        <w:tblStyle w:val="TableGrid"/>
        <w:tblpPr w:leftFromText="180" w:rightFromText="180" w:vertAnchor="text" w:horzAnchor="margin" w:tblpY="123"/>
        <w:tblW w:w="0" w:type="auto"/>
        <w:tblLook w:val="04A0" w:firstRow="1" w:lastRow="0" w:firstColumn="1" w:lastColumn="0" w:noHBand="0" w:noVBand="1"/>
      </w:tblPr>
      <w:tblGrid>
        <w:gridCol w:w="1471"/>
        <w:gridCol w:w="4660"/>
        <w:gridCol w:w="3043"/>
      </w:tblGrid>
      <w:tr w:rsidR="000E47CD" w:rsidRPr="000E47CD" w14:paraId="7197FE2A" w14:textId="77777777" w:rsidTr="00BD0EB0">
        <w:tc>
          <w:tcPr>
            <w:tcW w:w="1471" w:type="dxa"/>
            <w:shd w:val="clear" w:color="auto" w:fill="E7E6E6" w:themeFill="background2"/>
          </w:tcPr>
          <w:p w14:paraId="3E4B2486" w14:textId="77777777" w:rsidR="0021176A" w:rsidRPr="000E47CD" w:rsidRDefault="0021176A" w:rsidP="0021176A">
            <w:pPr>
              <w:keepNext/>
              <w:rPr>
                <w:b/>
                <w:bCs/>
              </w:rPr>
            </w:pPr>
            <w:r w:rsidRPr="000E47CD">
              <w:rPr>
                <w:b/>
                <w:bCs/>
              </w:rPr>
              <w:t>Application reference</w:t>
            </w:r>
          </w:p>
        </w:tc>
        <w:tc>
          <w:tcPr>
            <w:tcW w:w="4660" w:type="dxa"/>
            <w:shd w:val="clear" w:color="auto" w:fill="E7E6E6" w:themeFill="background2"/>
          </w:tcPr>
          <w:p w14:paraId="63C4F388" w14:textId="77777777" w:rsidR="0021176A" w:rsidRPr="000E47CD" w:rsidRDefault="0021176A" w:rsidP="0021176A">
            <w:pPr>
              <w:keepNext/>
              <w:rPr>
                <w:b/>
                <w:bCs/>
              </w:rPr>
            </w:pPr>
            <w:r w:rsidRPr="000E47CD">
              <w:rPr>
                <w:b/>
                <w:bCs/>
              </w:rPr>
              <w:t>Title (GMO)</w:t>
            </w:r>
          </w:p>
        </w:tc>
        <w:tc>
          <w:tcPr>
            <w:tcW w:w="3043" w:type="dxa"/>
            <w:shd w:val="clear" w:color="auto" w:fill="E7E6E6" w:themeFill="background2"/>
          </w:tcPr>
          <w:p w14:paraId="15BF93DB" w14:textId="77777777" w:rsidR="0021176A" w:rsidRPr="000E47CD" w:rsidRDefault="0021176A" w:rsidP="0021176A">
            <w:pPr>
              <w:keepNext/>
              <w:rPr>
                <w:b/>
                <w:bCs/>
              </w:rPr>
            </w:pPr>
            <w:r w:rsidRPr="000E47CD">
              <w:rPr>
                <w:b/>
                <w:bCs/>
              </w:rPr>
              <w:t>Organisation</w:t>
            </w:r>
          </w:p>
        </w:tc>
      </w:tr>
      <w:tr w:rsidR="000E47CD" w:rsidRPr="000E47CD" w14:paraId="53194BB9" w14:textId="77777777" w:rsidTr="00BD0EB0">
        <w:tc>
          <w:tcPr>
            <w:tcW w:w="1471" w:type="dxa"/>
          </w:tcPr>
          <w:p w14:paraId="6670F86C" w14:textId="77777777" w:rsidR="0021176A" w:rsidRPr="000E47CD" w:rsidRDefault="0021176A" w:rsidP="0021176A">
            <w:pPr>
              <w:keepNext/>
            </w:pPr>
            <w:r w:rsidRPr="000E47CD">
              <w:t>DNIR-599</w:t>
            </w:r>
          </w:p>
        </w:tc>
        <w:tc>
          <w:tcPr>
            <w:tcW w:w="4660" w:type="dxa"/>
          </w:tcPr>
          <w:p w14:paraId="16F735AE" w14:textId="77777777" w:rsidR="0021176A" w:rsidRPr="000E47CD" w:rsidRDefault="0021176A" w:rsidP="0021176A">
            <w:pPr>
              <w:keepNext/>
            </w:pPr>
            <w:r w:rsidRPr="000E47CD">
              <w:t>A phase 3, open-label, randomized, parallel group study to evaluate the efficacy and safety of intrapleural administration of adenovirus-delivered interferon alpha-2b (</w:t>
            </w:r>
            <w:proofErr w:type="spellStart"/>
            <w:r w:rsidRPr="000E47CD">
              <w:t>rAd</w:t>
            </w:r>
            <w:proofErr w:type="spellEnd"/>
            <w:r w:rsidRPr="000E47CD">
              <w:t>-IFN) in combination with celecoxib and gemcitabine in patients with malignant pleural mesothelioma (GM adenovirus expressing human IFN-α2b)</w:t>
            </w:r>
          </w:p>
        </w:tc>
        <w:tc>
          <w:tcPr>
            <w:tcW w:w="3043" w:type="dxa"/>
          </w:tcPr>
          <w:p w14:paraId="24D32403" w14:textId="77777777" w:rsidR="0021176A" w:rsidRPr="000E47CD" w:rsidRDefault="0021176A" w:rsidP="0021176A">
            <w:pPr>
              <w:keepNext/>
            </w:pPr>
            <w:proofErr w:type="spellStart"/>
            <w:r w:rsidRPr="000E47CD">
              <w:t>Medpace</w:t>
            </w:r>
            <w:proofErr w:type="spellEnd"/>
            <w:r w:rsidRPr="000E47CD">
              <w:t xml:space="preserve"> Australia Pty Ltd</w:t>
            </w:r>
          </w:p>
        </w:tc>
      </w:tr>
      <w:tr w:rsidR="000E47CD" w:rsidRPr="000E47CD" w14:paraId="3EFE1D94" w14:textId="77777777" w:rsidTr="00BD0EB0">
        <w:tc>
          <w:tcPr>
            <w:tcW w:w="1471" w:type="dxa"/>
          </w:tcPr>
          <w:p w14:paraId="0C7AE0BC" w14:textId="77777777" w:rsidR="0021176A" w:rsidRPr="000E47CD" w:rsidRDefault="0021176A" w:rsidP="0021176A">
            <w:pPr>
              <w:keepNext/>
            </w:pPr>
            <w:r w:rsidRPr="000E47CD">
              <w:t>DIR-177</w:t>
            </w:r>
          </w:p>
        </w:tc>
        <w:tc>
          <w:tcPr>
            <w:tcW w:w="4660" w:type="dxa"/>
          </w:tcPr>
          <w:p w14:paraId="610C4EAF" w14:textId="77777777" w:rsidR="0021176A" w:rsidRPr="000E47CD" w:rsidRDefault="0021176A" w:rsidP="0021176A">
            <w:pPr>
              <w:keepNext/>
            </w:pPr>
            <w:r w:rsidRPr="000E47CD">
              <w:t>Clinical trial of genetically modified human adenovirus for bladder cancer treatment (GM adenovirus expressing human GM-CSF)</w:t>
            </w:r>
          </w:p>
        </w:tc>
        <w:tc>
          <w:tcPr>
            <w:tcW w:w="3043" w:type="dxa"/>
          </w:tcPr>
          <w:p w14:paraId="303366DE" w14:textId="77777777" w:rsidR="0021176A" w:rsidRPr="000E47CD" w:rsidRDefault="0021176A" w:rsidP="0021176A">
            <w:pPr>
              <w:keepNext/>
            </w:pPr>
            <w:proofErr w:type="spellStart"/>
            <w:r w:rsidRPr="000E47CD">
              <w:t>Novotech</w:t>
            </w:r>
            <w:proofErr w:type="spellEnd"/>
            <w:r w:rsidRPr="000E47CD">
              <w:t xml:space="preserve"> (Australia) Pty Limited</w:t>
            </w:r>
          </w:p>
        </w:tc>
      </w:tr>
      <w:tr w:rsidR="000E47CD" w:rsidRPr="000E47CD" w14:paraId="30D58152" w14:textId="77777777" w:rsidTr="00BD0EB0">
        <w:tc>
          <w:tcPr>
            <w:tcW w:w="1471" w:type="dxa"/>
          </w:tcPr>
          <w:p w14:paraId="35C182D2" w14:textId="77777777" w:rsidR="0021176A" w:rsidRPr="000E47CD" w:rsidRDefault="0021176A" w:rsidP="0021176A">
            <w:pPr>
              <w:keepNext/>
            </w:pPr>
            <w:r w:rsidRPr="000E47CD">
              <w:t>DIR-195</w:t>
            </w:r>
          </w:p>
        </w:tc>
        <w:tc>
          <w:tcPr>
            <w:tcW w:w="4660" w:type="dxa"/>
          </w:tcPr>
          <w:p w14:paraId="5BC473C6" w14:textId="77777777" w:rsidR="0021176A" w:rsidRPr="000E47CD" w:rsidRDefault="0021176A" w:rsidP="0021176A">
            <w:pPr>
              <w:keepNext/>
            </w:pPr>
            <w:r w:rsidRPr="000E47CD">
              <w:t>Trial of a genetically modified vaccine against devil facial tumour disease in Tasmanian devils (GM adenovirus expressing antigen genes)</w:t>
            </w:r>
          </w:p>
        </w:tc>
        <w:tc>
          <w:tcPr>
            <w:tcW w:w="3043" w:type="dxa"/>
          </w:tcPr>
          <w:p w14:paraId="1A9A69B2" w14:textId="77777777" w:rsidR="0021176A" w:rsidRPr="000E47CD" w:rsidRDefault="0021176A" w:rsidP="0021176A">
            <w:pPr>
              <w:keepNext/>
            </w:pPr>
            <w:r w:rsidRPr="000E47CD">
              <w:t>University of Tasmania</w:t>
            </w:r>
          </w:p>
        </w:tc>
      </w:tr>
      <w:tr w:rsidR="000E47CD" w:rsidRPr="000E47CD" w14:paraId="2BAC9545" w14:textId="77777777" w:rsidTr="00BD0EB0">
        <w:tc>
          <w:tcPr>
            <w:tcW w:w="1471" w:type="dxa"/>
          </w:tcPr>
          <w:p w14:paraId="09CEEE59" w14:textId="77777777" w:rsidR="0021176A" w:rsidRPr="000E47CD" w:rsidRDefault="0021176A" w:rsidP="0021176A">
            <w:pPr>
              <w:keepNext/>
            </w:pPr>
            <w:r w:rsidRPr="000E47CD">
              <w:t>DIR-213</w:t>
            </w:r>
          </w:p>
        </w:tc>
        <w:tc>
          <w:tcPr>
            <w:tcW w:w="4660" w:type="dxa"/>
          </w:tcPr>
          <w:p w14:paraId="629A91B7" w14:textId="77777777" w:rsidR="0021176A" w:rsidRPr="000E47CD" w:rsidRDefault="0021176A" w:rsidP="0021176A">
            <w:pPr>
              <w:keepNext/>
            </w:pPr>
            <w:r w:rsidRPr="000E47CD">
              <w:t>Clinical trial of a genetically modified human adenovirus for treatment of melanoma (GM adenovirus expressing human CD40L)</w:t>
            </w:r>
          </w:p>
        </w:tc>
        <w:tc>
          <w:tcPr>
            <w:tcW w:w="3043" w:type="dxa"/>
          </w:tcPr>
          <w:p w14:paraId="5ED4FAF6" w14:textId="77777777" w:rsidR="0021176A" w:rsidRPr="000E47CD" w:rsidRDefault="0021176A" w:rsidP="0021176A">
            <w:pPr>
              <w:keepNext/>
            </w:pPr>
            <w:proofErr w:type="spellStart"/>
            <w:r w:rsidRPr="000E47CD">
              <w:t>Novotech</w:t>
            </w:r>
            <w:proofErr w:type="spellEnd"/>
            <w:r w:rsidRPr="000E47CD">
              <w:t xml:space="preserve"> (Australia) Pty Ltd</w:t>
            </w:r>
          </w:p>
        </w:tc>
      </w:tr>
      <w:tr w:rsidR="000E47CD" w:rsidRPr="000E47CD" w14:paraId="17AC1861" w14:textId="77777777" w:rsidTr="00BD0EB0">
        <w:tc>
          <w:tcPr>
            <w:tcW w:w="1471" w:type="dxa"/>
          </w:tcPr>
          <w:p w14:paraId="16E7531B" w14:textId="77777777" w:rsidR="0021176A" w:rsidRPr="000E47CD" w:rsidRDefault="0021176A" w:rsidP="0021176A">
            <w:pPr>
              <w:keepNext/>
            </w:pPr>
            <w:r w:rsidRPr="000E47CD">
              <w:t>DIR-214</w:t>
            </w:r>
          </w:p>
        </w:tc>
        <w:tc>
          <w:tcPr>
            <w:tcW w:w="4660" w:type="dxa"/>
          </w:tcPr>
          <w:p w14:paraId="436C00E2" w14:textId="77777777" w:rsidR="0021176A" w:rsidRPr="000E47CD" w:rsidRDefault="0021176A" w:rsidP="0021176A">
            <w:pPr>
              <w:keepNext/>
            </w:pPr>
            <w:r w:rsidRPr="000E47CD">
              <w:t xml:space="preserve">Trial of a genetically modified (GM) vaccine for the prevention of respiratory disease in horses (GM adenovirus expressing </w:t>
            </w:r>
            <w:proofErr w:type="spellStart"/>
            <w:r w:rsidRPr="000E47CD">
              <w:t>VapA</w:t>
            </w:r>
            <w:proofErr w:type="spellEnd"/>
            <w:r w:rsidRPr="000E47CD">
              <w:t xml:space="preserve"> from </w:t>
            </w:r>
            <w:proofErr w:type="spellStart"/>
            <w:r w:rsidRPr="000E47CD">
              <w:rPr>
                <w:i/>
                <w:iCs/>
              </w:rPr>
              <w:t>Rhodococcus</w:t>
            </w:r>
            <w:proofErr w:type="spellEnd"/>
            <w:r w:rsidRPr="000E47CD">
              <w:rPr>
                <w:i/>
                <w:iCs/>
              </w:rPr>
              <w:t xml:space="preserve"> </w:t>
            </w:r>
            <w:proofErr w:type="spellStart"/>
            <w:r w:rsidRPr="000E47CD">
              <w:rPr>
                <w:i/>
                <w:iCs/>
              </w:rPr>
              <w:t>equi</w:t>
            </w:r>
            <w:proofErr w:type="spellEnd"/>
            <w:r w:rsidRPr="000E47CD">
              <w:t>)</w:t>
            </w:r>
          </w:p>
        </w:tc>
        <w:tc>
          <w:tcPr>
            <w:tcW w:w="3043" w:type="dxa"/>
          </w:tcPr>
          <w:p w14:paraId="216AC248" w14:textId="77777777" w:rsidR="0021176A" w:rsidRPr="000E47CD" w:rsidRDefault="0021176A" w:rsidP="0021176A">
            <w:pPr>
              <w:keepNext/>
            </w:pPr>
            <w:r w:rsidRPr="000E47CD">
              <w:t>University of Queensland</w:t>
            </w:r>
          </w:p>
        </w:tc>
      </w:tr>
    </w:tbl>
    <w:bookmarkEnd w:id="97"/>
    <w:p w14:paraId="3440EC42" w14:textId="420C27F6" w:rsidR="001F5B65" w:rsidRPr="000E47CD" w:rsidRDefault="001F5B65" w:rsidP="009F4C76">
      <w:pPr>
        <w:pStyle w:val="Sectionheading3"/>
      </w:pPr>
      <w:r w:rsidRPr="000E47CD">
        <w:t>Approvals by other government agencies</w:t>
      </w:r>
    </w:p>
    <w:p w14:paraId="6E16B39C" w14:textId="7FC1FC31" w:rsidR="00D2069C" w:rsidRPr="000E47CD" w:rsidRDefault="00CE16BB" w:rsidP="001F5B65">
      <w:pPr>
        <w:pStyle w:val="RARMPparagraph"/>
      </w:pPr>
      <w:r w:rsidRPr="000E47CD">
        <w:rPr>
          <w:rFonts w:asciiTheme="minorHAnsi" w:hAnsiTheme="minorHAnsi" w:cstheme="minorHAnsi"/>
        </w:rPr>
        <w:t xml:space="preserve">As </w:t>
      </w:r>
      <w:proofErr w:type="spellStart"/>
      <w:r w:rsidR="00927908" w:rsidRPr="000E47CD">
        <w:rPr>
          <w:rFonts w:asciiTheme="minorHAnsi" w:hAnsiTheme="minorHAnsi" w:cstheme="minorHAnsi"/>
        </w:rPr>
        <w:t>nadofaragene</w:t>
      </w:r>
      <w:proofErr w:type="spellEnd"/>
      <w:r w:rsidR="00927908" w:rsidRPr="000E47CD">
        <w:rPr>
          <w:rFonts w:asciiTheme="minorHAnsi" w:hAnsiTheme="minorHAnsi" w:cstheme="minorHAnsi"/>
        </w:rPr>
        <w:t xml:space="preserve"> </w:t>
      </w:r>
      <w:proofErr w:type="spellStart"/>
      <w:r w:rsidR="00927908" w:rsidRPr="000E47CD">
        <w:rPr>
          <w:rFonts w:asciiTheme="minorHAnsi" w:hAnsiTheme="minorHAnsi" w:cstheme="minorHAnsi"/>
        </w:rPr>
        <w:t>firadenovec</w:t>
      </w:r>
      <w:proofErr w:type="spellEnd"/>
      <w:r w:rsidR="00927908" w:rsidRPr="000E47CD">
        <w:rPr>
          <w:rFonts w:asciiTheme="minorHAnsi" w:hAnsiTheme="minorHAnsi" w:cstheme="minorHAnsi"/>
        </w:rPr>
        <w:t xml:space="preserve"> </w:t>
      </w:r>
      <w:r w:rsidRPr="000E47CD">
        <w:rPr>
          <w:rFonts w:asciiTheme="minorHAnsi" w:hAnsiTheme="minorHAnsi" w:cstheme="minorHAnsi"/>
        </w:rPr>
        <w:t xml:space="preserve">is manufactured overseas, a permit from </w:t>
      </w:r>
      <w:r w:rsidR="005A1BBE" w:rsidRPr="000E47CD">
        <w:rPr>
          <w:rFonts w:asciiTheme="minorHAnsi" w:hAnsiTheme="minorHAnsi" w:cstheme="minorHAnsi"/>
        </w:rPr>
        <w:t>DAFF</w:t>
      </w:r>
      <w:r w:rsidRPr="000E47CD">
        <w:rPr>
          <w:rFonts w:asciiTheme="minorHAnsi" w:hAnsiTheme="minorHAnsi" w:cstheme="minorHAnsi"/>
        </w:rPr>
        <w:t xml:space="preserve"> will be required for its import into Australia.</w:t>
      </w:r>
    </w:p>
    <w:p w14:paraId="0A4F9970" w14:textId="72A09871" w:rsidR="001F5B65" w:rsidRPr="000E47CD" w:rsidRDefault="00D2069C" w:rsidP="001F5B65">
      <w:pPr>
        <w:pStyle w:val="RARMPparagraph"/>
      </w:pPr>
      <w:r w:rsidRPr="000E47CD">
        <w:rPr>
          <w:rFonts w:asciiTheme="minorHAnsi" w:hAnsiTheme="minorHAnsi" w:cstheme="minorHAnsi"/>
        </w:rPr>
        <w:lastRenderedPageBreak/>
        <w:t xml:space="preserve">Assessment by the TGA and inclusion on the ARTG </w:t>
      </w:r>
      <w:r w:rsidR="001358C5" w:rsidRPr="000E47CD">
        <w:rPr>
          <w:rFonts w:asciiTheme="minorHAnsi" w:hAnsiTheme="minorHAnsi" w:cstheme="minorHAnsi"/>
        </w:rPr>
        <w:t>are</w:t>
      </w:r>
      <w:r w:rsidRPr="000E47CD">
        <w:rPr>
          <w:rFonts w:asciiTheme="minorHAnsi" w:hAnsiTheme="minorHAnsi" w:cstheme="minorHAnsi"/>
        </w:rPr>
        <w:t xml:space="preserve"> required before </w:t>
      </w:r>
      <w:r w:rsidR="00927908" w:rsidRPr="000E47CD">
        <w:rPr>
          <w:rFonts w:asciiTheme="minorHAnsi" w:hAnsiTheme="minorHAnsi" w:cstheme="minorHAnsi"/>
        </w:rPr>
        <w:t>a GM therapeutic</w:t>
      </w:r>
      <w:r w:rsidRPr="000E47CD">
        <w:rPr>
          <w:rFonts w:asciiTheme="minorHAnsi" w:hAnsiTheme="minorHAnsi" w:cstheme="minorHAnsi"/>
        </w:rPr>
        <w:t xml:space="preserve"> can be lawfully supplied in Australia.</w:t>
      </w:r>
    </w:p>
    <w:p w14:paraId="49BCA217" w14:textId="3F82B575" w:rsidR="00F423DD" w:rsidRPr="000E47CD" w:rsidRDefault="00F423DD" w:rsidP="00C20A81">
      <w:pPr>
        <w:pStyle w:val="Sectionheading2"/>
      </w:pPr>
      <w:bookmarkStart w:id="98" w:name="_Ref142468546"/>
      <w:bookmarkStart w:id="99" w:name="_Toc211613771"/>
      <w:r w:rsidRPr="000E47CD">
        <w:t>International approvals</w:t>
      </w:r>
      <w:bookmarkEnd w:id="98"/>
      <w:bookmarkEnd w:id="99"/>
    </w:p>
    <w:p w14:paraId="42147FF1" w14:textId="4B5BE4D6" w:rsidR="00F423DD" w:rsidRPr="000E47CD" w:rsidRDefault="00DF0A3C" w:rsidP="00FB1FDF">
      <w:pPr>
        <w:pStyle w:val="RARMPparagraph"/>
      </w:pPr>
      <w:r w:rsidRPr="000E47CD">
        <w:t xml:space="preserve">Nadofaragene </w:t>
      </w:r>
      <w:proofErr w:type="spellStart"/>
      <w:r w:rsidRPr="000E47CD">
        <w:t>firadenovec</w:t>
      </w:r>
      <w:proofErr w:type="spellEnd"/>
      <w:r w:rsidR="00CE16BB" w:rsidRPr="000E47CD">
        <w:t xml:space="preserve"> </w:t>
      </w:r>
      <w:r w:rsidRPr="000E47CD">
        <w:t>was</w:t>
      </w:r>
      <w:r w:rsidR="00CE16BB" w:rsidRPr="000E47CD">
        <w:t xml:space="preserve"> approved </w:t>
      </w:r>
      <w:r w:rsidR="00CE16BB" w:rsidRPr="000E47CD">
        <w:rPr>
          <w:rFonts w:cs="Calibri"/>
        </w:rPr>
        <w:t>by</w:t>
      </w:r>
      <w:r w:rsidRPr="000E47CD">
        <w:rPr>
          <w:rFonts w:cs="Calibri"/>
        </w:rPr>
        <w:t xml:space="preserve"> the Federal Drug Administration in the USA in December 2022 for the treatment of high-risk BCG-unresponsive NMIBC under the tradename ADSTILADRIN</w:t>
      </w:r>
      <w:r w:rsidR="00CE16BB" w:rsidRPr="000E47CD">
        <w:rPr>
          <w:rFonts w:cs="Calibri"/>
        </w:rPr>
        <w:t>.</w:t>
      </w:r>
    </w:p>
    <w:p w14:paraId="00243F50" w14:textId="5719A172" w:rsidR="00DF0A3C" w:rsidRPr="000E47CD" w:rsidRDefault="003A0BE1" w:rsidP="00FB1FDF">
      <w:pPr>
        <w:pStyle w:val="RARMPparagraph"/>
      </w:pPr>
      <w:hyperlink r:id="rId32" w:history="1">
        <w:r w:rsidRPr="000E47CD">
          <w:rPr>
            <w:rStyle w:val="Hyperlink"/>
            <w:color w:val="auto"/>
          </w:rPr>
          <w:t xml:space="preserve">Clinical trials of </w:t>
        </w:r>
        <w:proofErr w:type="spellStart"/>
        <w:r w:rsidRPr="000E47CD">
          <w:rPr>
            <w:rStyle w:val="Hyperlink"/>
            <w:color w:val="auto"/>
          </w:rPr>
          <w:t>nadofaragene</w:t>
        </w:r>
        <w:proofErr w:type="spellEnd"/>
        <w:r w:rsidRPr="000E47CD">
          <w:rPr>
            <w:rStyle w:val="Hyperlink"/>
            <w:color w:val="auto"/>
          </w:rPr>
          <w:t xml:space="preserve"> </w:t>
        </w:r>
        <w:proofErr w:type="spellStart"/>
        <w:r w:rsidRPr="000E47CD">
          <w:rPr>
            <w:rStyle w:val="Hyperlink"/>
            <w:color w:val="auto"/>
          </w:rPr>
          <w:t>firadenovec</w:t>
        </w:r>
        <w:proofErr w:type="spellEnd"/>
      </w:hyperlink>
      <w:r w:rsidR="00DF0A3C" w:rsidRPr="000E47CD">
        <w:t xml:space="preserve"> </w:t>
      </w:r>
      <w:r w:rsidR="00713E5C" w:rsidRPr="000E47CD">
        <w:t>are being conducted</w:t>
      </w:r>
      <w:r w:rsidR="00DF0A3C" w:rsidRPr="000E47CD">
        <w:t xml:space="preserve"> </w:t>
      </w:r>
      <w:r w:rsidR="00414EBB" w:rsidRPr="000E47CD">
        <w:t xml:space="preserve">in </w:t>
      </w:r>
      <w:r w:rsidR="00713E5C" w:rsidRPr="000E47CD">
        <w:t xml:space="preserve">the USA and </w:t>
      </w:r>
      <w:r w:rsidR="00414EBB" w:rsidRPr="000E47CD">
        <w:t>Japan</w:t>
      </w:r>
      <w:r w:rsidR="00EB19BA" w:rsidRPr="000E47CD">
        <w:t>.</w:t>
      </w:r>
      <w:r w:rsidR="00DF0A3C" w:rsidRPr="000E47CD">
        <w:t xml:space="preserve"> </w:t>
      </w:r>
    </w:p>
    <w:p w14:paraId="23F1B400" w14:textId="77777777" w:rsidR="00410BC5" w:rsidRDefault="00410BC5" w:rsidP="00410BC5"/>
    <w:p w14:paraId="2A0E8937" w14:textId="45853FE9" w:rsidR="00410BC5" w:rsidRDefault="00410BC5" w:rsidP="00410BC5">
      <w:pPr>
        <w:sectPr w:rsidR="00410BC5" w:rsidSect="00410BC5">
          <w:footerReference w:type="default" r:id="rId33"/>
          <w:pgSz w:w="11906" w:h="16838"/>
          <w:pgMar w:top="1247" w:right="1361" w:bottom="1247" w:left="1361" w:header="709" w:footer="709" w:gutter="0"/>
          <w:pgNumType w:start="1"/>
          <w:cols w:space="708"/>
          <w:docGrid w:linePitch="360"/>
        </w:sectPr>
      </w:pPr>
    </w:p>
    <w:p w14:paraId="64019AB2" w14:textId="5F41EBD3" w:rsidR="003B3134" w:rsidRDefault="003B3134" w:rsidP="007376F6">
      <w:pPr>
        <w:pStyle w:val="Chapterheading"/>
      </w:pPr>
      <w:bookmarkStart w:id="100" w:name="_Toc211613772"/>
      <w:r>
        <w:lastRenderedPageBreak/>
        <w:t>Risk assessment</w:t>
      </w:r>
      <w:bookmarkEnd w:id="100"/>
    </w:p>
    <w:p w14:paraId="1EC91499" w14:textId="77274CCD" w:rsidR="003B3134" w:rsidRPr="00F85A0B" w:rsidRDefault="003B3134" w:rsidP="00F85A0B">
      <w:pPr>
        <w:pStyle w:val="Sectionheading1"/>
        <w:numPr>
          <w:ilvl w:val="0"/>
          <w:numId w:val="4"/>
        </w:numPr>
      </w:pPr>
      <w:bookmarkStart w:id="101" w:name="_Toc211613773"/>
      <w:r w:rsidRPr="00F85A0B">
        <w:t>Introduction</w:t>
      </w:r>
      <w:bookmarkEnd w:id="101"/>
    </w:p>
    <w:p w14:paraId="0195E472" w14:textId="29A3247B" w:rsidR="003B3134" w:rsidRDefault="003B3134" w:rsidP="003B3134">
      <w:pPr>
        <w:pStyle w:val="RARMPparagraph"/>
      </w:pPr>
      <w:r w:rsidRPr="003B3134">
        <w:t xml:space="preserve">The risk assessment identifies and characterises risks to the health and safety of people or to the environment from dealings with GMOs, posed by or as the result of gene technology </w:t>
      </w:r>
      <w:r w:rsidRPr="004207A4">
        <w:t>(</w:t>
      </w:r>
      <w:r w:rsidR="00786697">
        <w:t xml:space="preserve">Figure </w:t>
      </w:r>
      <w:r w:rsidR="00381E0B">
        <w:t>6</w:t>
      </w:r>
      <w:r w:rsidRPr="004207A4">
        <w:t xml:space="preserve">). Risks </w:t>
      </w:r>
      <w:r w:rsidRPr="003B3134">
        <w:t xml:space="preserve">are identified within the established risk assessment context (Chapter 1), </w:t>
      </w:r>
      <w:proofErr w:type="gramStart"/>
      <w:r w:rsidRPr="003B3134">
        <w:t>taking into account</w:t>
      </w:r>
      <w:proofErr w:type="gramEnd"/>
      <w:r w:rsidRPr="003B3134">
        <w:t xml:space="preserve"> current scientific and technical knowledge. A consideration of uncertainty, in particular knowledge gaps, occurs throughout the risk assessment process.</w:t>
      </w:r>
    </w:p>
    <w:p w14:paraId="491EE64A" w14:textId="1A5AAABA" w:rsidR="007376F6" w:rsidRDefault="007376F6" w:rsidP="007376F6">
      <w:pPr>
        <w:jc w:val="center"/>
      </w:pPr>
      <w:r w:rsidRPr="00BF6EFD">
        <w:rPr>
          <w:noProof/>
          <w:lang w:eastAsia="en-AU"/>
        </w:rPr>
        <w:drawing>
          <wp:inline distT="0" distB="0" distL="0" distR="0" wp14:anchorId="55010011" wp14:editId="32526B25">
            <wp:extent cx="4730400" cy="4849200"/>
            <wp:effectExtent l="0" t="0" r="0" b="8890"/>
            <wp:docPr id="1" name="Picture 1" descr="Flow diagram showing the risk assessment process used by the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low diagram showing the risk assessment process used by the Regulator."/>
                    <pic:cNvPicPr/>
                  </pic:nvPicPr>
                  <pic:blipFill>
                    <a:blip r:embed="rId34"/>
                    <a:stretch>
                      <a:fillRect/>
                    </a:stretch>
                  </pic:blipFill>
                  <pic:spPr>
                    <a:xfrm>
                      <a:off x="0" y="0"/>
                      <a:ext cx="4730400" cy="4849200"/>
                    </a:xfrm>
                    <a:prstGeom prst="rect">
                      <a:avLst/>
                    </a:prstGeom>
                  </pic:spPr>
                </pic:pic>
              </a:graphicData>
            </a:graphic>
          </wp:inline>
        </w:drawing>
      </w:r>
    </w:p>
    <w:p w14:paraId="23545DAA" w14:textId="1F299E83" w:rsidR="007376F6" w:rsidRPr="004207A4" w:rsidRDefault="003B3C91" w:rsidP="003B3C91">
      <w:pPr>
        <w:pStyle w:val="Figuretitle"/>
        <w:rPr>
          <w:bCs/>
          <w:color w:val="auto"/>
        </w:rPr>
      </w:pPr>
      <w:bookmarkStart w:id="102" w:name="_Ref114212276"/>
      <w:r w:rsidRPr="004207A4">
        <w:rPr>
          <w:color w:val="auto"/>
        </w:rPr>
        <w:t xml:space="preserve">Figure </w:t>
      </w:r>
      <w:bookmarkEnd w:id="102"/>
      <w:r w:rsidR="00381E0B">
        <w:rPr>
          <w:color w:val="auto"/>
        </w:rPr>
        <w:t>6</w:t>
      </w:r>
      <w:r w:rsidRPr="004207A4">
        <w:rPr>
          <w:color w:val="auto"/>
        </w:rPr>
        <w:t xml:space="preserve">. </w:t>
      </w:r>
      <w:r w:rsidR="007376F6" w:rsidRPr="004207A4">
        <w:rPr>
          <w:bCs/>
          <w:color w:val="auto"/>
        </w:rPr>
        <w:t>The risk assessment process</w:t>
      </w:r>
    </w:p>
    <w:p w14:paraId="4EFD8096" w14:textId="6C1271B6" w:rsidR="007376F6" w:rsidRPr="004207A4" w:rsidRDefault="007376F6" w:rsidP="007376F6">
      <w:pPr>
        <w:pStyle w:val="RARMPparagraph"/>
      </w:pPr>
      <w:r w:rsidRPr="004207A4">
        <w:t xml:space="preserve">The Regulator uses </w:t>
      </w:r>
      <w:r w:rsidR="00892C4C">
        <w:t>several</w:t>
      </w:r>
      <w:r w:rsidRPr="004207A4">
        <w:t xml:space="preserve"> techniques to identify risks, including checklists, brainstorming, reported international experience and consultation</w:t>
      </w:r>
      <w:r w:rsidR="00E84B9A" w:rsidRPr="004207A4">
        <w:t xml:space="preserve"> </w:t>
      </w:r>
      <w:r w:rsidR="00E84B9A" w:rsidRPr="004207A4">
        <w:fldChar w:fldCharType="begin"/>
      </w:r>
      <w:r w:rsidR="00A96E29" w:rsidRPr="004207A4">
        <w:instrText xml:space="preserve"> ADDIN EN.CITE &lt;EndNote&gt;&lt;Cite&gt;&lt;Author&gt;OGTR&lt;/Author&gt;&lt;Year&gt;2013&lt;/Year&gt;&lt;RecNum&gt;1&lt;/RecNum&gt;&lt;DisplayText&gt;(OGTR, 2013)&lt;/DisplayText&gt;&lt;record&gt;&lt;rec-number&gt;1&lt;/rec-number&gt;&lt;foreign-keys&gt;&lt;key app="EN" db-id="xdvttrsx1z22a6etzw5pttv1fpe52099wrxs" timestamp="1685508445"&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E84B9A" w:rsidRPr="004207A4">
        <w:fldChar w:fldCharType="separate"/>
      </w:r>
      <w:r w:rsidR="00137BE6" w:rsidRPr="004207A4">
        <w:rPr>
          <w:noProof/>
        </w:rPr>
        <w:t>(</w:t>
      </w:r>
      <w:hyperlink w:anchor="_ENREF_60" w:tooltip="OGTR, 2013 #1" w:history="1">
        <w:r w:rsidR="00FE6BFA" w:rsidRPr="004207A4">
          <w:rPr>
            <w:noProof/>
          </w:rPr>
          <w:t>OGTR, 2013</w:t>
        </w:r>
      </w:hyperlink>
      <w:r w:rsidR="00137BE6" w:rsidRPr="004207A4">
        <w:rPr>
          <w:noProof/>
        </w:rPr>
        <w:t>)</w:t>
      </w:r>
      <w:r w:rsidR="00E84B9A" w:rsidRPr="004207A4">
        <w:fldChar w:fldCharType="end"/>
      </w:r>
      <w:r w:rsidRPr="004207A4">
        <w:t>. Risk scenarios examined in RARMPs prepared for licence applications for the same or similar GMOs, are also considered.</w:t>
      </w:r>
    </w:p>
    <w:p w14:paraId="05868971" w14:textId="77777777" w:rsidR="00B65B3E" w:rsidRPr="004207A4" w:rsidRDefault="007376F6" w:rsidP="007376F6">
      <w:pPr>
        <w:pStyle w:val="RARMPparagraph"/>
      </w:pPr>
      <w:r w:rsidRPr="004207A4">
        <w:t xml:space="preserve">Risk identification first considers a wide range of circumstances in which the GMO, or the introduced genetic material, could </w:t>
      </w:r>
      <w:proofErr w:type="gramStart"/>
      <w:r w:rsidRPr="004207A4">
        <w:t>come into contact with</w:t>
      </w:r>
      <w:proofErr w:type="gramEnd"/>
      <w:r w:rsidRPr="004207A4">
        <w:t xml:space="preserve"> people or the environment. This leads to postulating plausible causal pathways that may give rise to harm for people or the environment from dealings with a GMO. These are </w:t>
      </w:r>
      <w:r w:rsidR="00B65B3E" w:rsidRPr="004207A4">
        <w:t xml:space="preserve">called </w:t>
      </w:r>
      <w:r w:rsidRPr="004207A4">
        <w:t xml:space="preserve">risk scenarios. </w:t>
      </w:r>
    </w:p>
    <w:p w14:paraId="6E3AE736" w14:textId="4FFB4B2A" w:rsidR="007376F6" w:rsidRPr="004207A4" w:rsidRDefault="00B65B3E" w:rsidP="007376F6">
      <w:pPr>
        <w:pStyle w:val="RARMPparagraph"/>
      </w:pPr>
      <w:r w:rsidRPr="004207A4">
        <w:t>R</w:t>
      </w:r>
      <w:r w:rsidR="007376F6" w:rsidRPr="004207A4">
        <w:t xml:space="preserve">isk scenarios are screened to identify </w:t>
      </w:r>
      <w:r w:rsidRPr="004207A4">
        <w:t xml:space="preserve">substantive risks, which risk scenarios that </w:t>
      </w:r>
      <w:r w:rsidR="007376F6" w:rsidRPr="004207A4">
        <w:t xml:space="preserve">are considered to have </w:t>
      </w:r>
      <w:r w:rsidRPr="004207A4">
        <w:t>some</w:t>
      </w:r>
      <w:r w:rsidR="007376F6" w:rsidRPr="004207A4">
        <w:t xml:space="preserve"> reasonable chance of causing harm. </w:t>
      </w:r>
      <w:r w:rsidRPr="004207A4">
        <w:t>Risk scenarios</w:t>
      </w:r>
      <w:r w:rsidR="007376F6" w:rsidRPr="004207A4">
        <w:t xml:space="preserve"> that could not plausibly occur, </w:t>
      </w:r>
      <w:r w:rsidR="00264B96" w:rsidRPr="004207A4">
        <w:t xml:space="preserve">or do not lead to harm in the short and long term, </w:t>
      </w:r>
      <w:r w:rsidR="007376F6" w:rsidRPr="004207A4">
        <w:t>do not advance in the risk assessment process (</w:t>
      </w:r>
      <w:r w:rsidR="00786697">
        <w:t>Figure 7</w:t>
      </w:r>
      <w:r w:rsidR="007376F6" w:rsidRPr="004207A4">
        <w:t>)</w:t>
      </w:r>
      <w:r w:rsidR="000B0B67" w:rsidRPr="004207A4">
        <w:t xml:space="preserve">, </w:t>
      </w:r>
      <w:r w:rsidR="00264B96" w:rsidRPr="004207A4">
        <w:t>i.e.</w:t>
      </w:r>
      <w:r w:rsidR="007376F6" w:rsidRPr="004207A4">
        <w:t xml:space="preserve"> the risk is considered no greater than negligible.</w:t>
      </w:r>
    </w:p>
    <w:p w14:paraId="3E8B9CD9" w14:textId="6690AFE9" w:rsidR="007376F6" w:rsidRPr="004207A4" w:rsidRDefault="00723487" w:rsidP="00F85A0B">
      <w:pPr>
        <w:pStyle w:val="RARMPparagraph"/>
      </w:pPr>
      <w:r w:rsidRPr="004207A4">
        <w:lastRenderedPageBreak/>
        <w:t xml:space="preserve">Risk scenarios identified as substantive risks are further characterised </w:t>
      </w:r>
      <w:r w:rsidR="007376F6" w:rsidRPr="004207A4">
        <w:t xml:space="preserve">in terms of the potential seriousness of harm (Consequence assessment) and the likelihood of harm (Likelihood assessment). </w:t>
      </w:r>
      <w:r w:rsidRPr="004207A4">
        <w:t xml:space="preserve">The consequence and likelihood assessments are combined </w:t>
      </w:r>
      <w:r w:rsidR="007376F6" w:rsidRPr="004207A4">
        <w:t>to estimate the level of risk and determine whether risk treatment measures are required. The potential for interactions between risks is also considered.</w:t>
      </w:r>
    </w:p>
    <w:p w14:paraId="604456D8" w14:textId="6F699076" w:rsidR="00F85A0B" w:rsidRPr="004207A4" w:rsidRDefault="00F85A0B" w:rsidP="00F60C1A">
      <w:pPr>
        <w:pStyle w:val="Sectionheading1"/>
      </w:pPr>
      <w:bookmarkStart w:id="103" w:name="_Toc211613774"/>
      <w:r w:rsidRPr="004207A4">
        <w:t>Risk identification</w:t>
      </w:r>
      <w:bookmarkEnd w:id="103"/>
    </w:p>
    <w:p w14:paraId="0BE35455" w14:textId="72E07234" w:rsidR="00F85A0B" w:rsidRPr="004207A4" w:rsidRDefault="00F85A0B" w:rsidP="00F85A0B">
      <w:pPr>
        <w:pStyle w:val="RARMPparagraph"/>
      </w:pPr>
      <w:r w:rsidRPr="004207A4">
        <w:t>Postulated risk scenarios are comprised of three components (</w:t>
      </w:r>
      <w:r w:rsidR="00786697">
        <w:t xml:space="preserve">Figure </w:t>
      </w:r>
      <w:r w:rsidR="00657C36">
        <w:t>7</w:t>
      </w:r>
      <w:r w:rsidRPr="004207A4">
        <w:t>):</w:t>
      </w:r>
    </w:p>
    <w:p w14:paraId="2B270B22" w14:textId="77777777" w:rsidR="00F85A0B" w:rsidRPr="004207A4" w:rsidRDefault="00F85A0B" w:rsidP="00F85A0B">
      <w:pPr>
        <w:pStyle w:val="RARMPparagraph"/>
        <w:numPr>
          <w:ilvl w:val="0"/>
          <w:numId w:val="5"/>
        </w:numPr>
      </w:pPr>
      <w:r w:rsidRPr="004207A4">
        <w:t>the source of potential harm (risk source)</w:t>
      </w:r>
    </w:p>
    <w:p w14:paraId="13E2F16B" w14:textId="77777777" w:rsidR="00F85A0B" w:rsidRDefault="00F85A0B" w:rsidP="00F85A0B">
      <w:pPr>
        <w:pStyle w:val="RARMPparagraph"/>
        <w:numPr>
          <w:ilvl w:val="0"/>
          <w:numId w:val="5"/>
        </w:numPr>
      </w:pPr>
      <w:r>
        <w:t>a plausible causal linkage to potential harm (causal pathway)</w:t>
      </w:r>
    </w:p>
    <w:p w14:paraId="04545617" w14:textId="77777777" w:rsidR="00F85A0B" w:rsidRDefault="00F85A0B" w:rsidP="00F85A0B">
      <w:pPr>
        <w:pStyle w:val="RARMPparagraph"/>
        <w:numPr>
          <w:ilvl w:val="0"/>
          <w:numId w:val="5"/>
        </w:numPr>
      </w:pPr>
      <w:r>
        <w:t>potential harm to people or the environment.</w:t>
      </w:r>
    </w:p>
    <w:p w14:paraId="3FD7EE70" w14:textId="158567B1" w:rsidR="00F85A0B" w:rsidRDefault="00F85A0B" w:rsidP="00F85A0B">
      <w:r w:rsidRPr="00C6677A">
        <w:rPr>
          <w:i/>
          <w:noProof/>
          <w:lang w:eastAsia="en-AU"/>
        </w:rPr>
        <mc:AlternateContent>
          <mc:Choice Requires="wpg">
            <w:drawing>
              <wp:inline distT="0" distB="0" distL="0" distR="0" wp14:anchorId="2D078F45" wp14:editId="01CB25E3">
                <wp:extent cx="5831840" cy="921317"/>
                <wp:effectExtent l="0" t="0" r="16510" b="12700"/>
                <wp:docPr id="31" name="Group 31" descr="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title="Figure 3 Risk scenario"/>
                <wp:cNvGraphicFramePr/>
                <a:graphic xmlns:a="http://schemas.openxmlformats.org/drawingml/2006/main">
                  <a:graphicData uri="http://schemas.microsoft.com/office/word/2010/wordprocessingGroup">
                    <wpg:wgp>
                      <wpg:cNvGrpSpPr/>
                      <wpg:grpSpPr>
                        <a:xfrm>
                          <a:off x="0" y="0"/>
                          <a:ext cx="5831840" cy="921317"/>
                          <a:chOff x="28575" y="0"/>
                          <a:chExt cx="5057775" cy="923925"/>
                        </a:xfrm>
                      </wpg:grpSpPr>
                      <wps:wsp>
                        <wps:cNvPr id="2272" name="Text Box 2272"/>
                        <wps:cNvSpPr txBox="1"/>
                        <wps:spPr>
                          <a:xfrm>
                            <a:off x="47625" y="133350"/>
                            <a:ext cx="1104900" cy="657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3504C7" w14:textId="7DEDBC54" w:rsidR="0077357E" w:rsidRPr="00A76E43" w:rsidRDefault="0077357E" w:rsidP="00F85A0B">
                              <w:pPr>
                                <w:spacing w:before="60" w:after="60"/>
                                <w:jc w:val="center"/>
                                <w:rPr>
                                  <w:rFonts w:ascii="Arial" w:hAnsi="Arial" w:cs="Arial"/>
                                  <w:b/>
                                  <w:color w:val="0033CC"/>
                                  <w:sz w:val="18"/>
                                  <w:szCs w:val="18"/>
                                </w:rPr>
                              </w:pPr>
                              <w:r w:rsidRPr="00A76E43">
                                <w:rPr>
                                  <w:rFonts w:ascii="Arial" w:hAnsi="Arial" w:cs="Arial"/>
                                  <w:b/>
                                  <w:color w:val="0033CC"/>
                                  <w:sz w:val="18"/>
                                  <w:szCs w:val="18"/>
                                </w:rPr>
                                <w:t>source of</w:t>
                              </w:r>
                            </w:p>
                            <w:p w14:paraId="6D053243" w14:textId="3C54026C" w:rsidR="0077357E" w:rsidRPr="00A76E43" w:rsidRDefault="0077357E" w:rsidP="00F85A0B">
                              <w:pPr>
                                <w:spacing w:before="60" w:after="60"/>
                                <w:jc w:val="center"/>
                                <w:rPr>
                                  <w:rFonts w:ascii="Arial" w:hAnsi="Arial" w:cs="Arial"/>
                                  <w:sz w:val="18"/>
                                  <w:szCs w:val="18"/>
                                </w:rPr>
                              </w:pPr>
                              <w:r w:rsidRPr="00A76E43">
                                <w:rPr>
                                  <w:rFonts w:ascii="Arial" w:hAnsi="Arial" w:cs="Arial"/>
                                  <w:b/>
                                  <w:color w:val="0033CC"/>
                                  <w:sz w:val="18"/>
                                  <w:szCs w:val="18"/>
                                </w:rPr>
                                <w:t>potential harm</w:t>
                              </w:r>
                            </w:p>
                            <w:p w14:paraId="7B662AB9" w14:textId="77777777" w:rsidR="0077357E" w:rsidRPr="00A76E43" w:rsidRDefault="0077357E" w:rsidP="00F85A0B">
                              <w:pPr>
                                <w:spacing w:before="60" w:after="60"/>
                                <w:jc w:val="center"/>
                                <w:rPr>
                                  <w:rFonts w:ascii="Arial" w:hAnsi="Arial" w:cs="Arial"/>
                                  <w:sz w:val="18"/>
                                  <w:szCs w:val="18"/>
                                </w:rPr>
                              </w:pPr>
                              <w:r w:rsidRPr="00A76E43">
                                <w:rPr>
                                  <w:rFonts w:ascii="Arial" w:hAnsi="Arial" w:cs="Arial"/>
                                  <w:sz w:val="18"/>
                                  <w:szCs w:val="18"/>
                                </w:rPr>
                                <w:t>(a novel GM tr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3" name="Text Box 2273"/>
                        <wps:cNvSpPr txBox="1"/>
                        <wps:spPr>
                          <a:xfrm>
                            <a:off x="1743074" y="552450"/>
                            <a:ext cx="1609725"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8B3D69" w14:textId="245ECD37" w:rsidR="0077357E" w:rsidRPr="00A76E43" w:rsidRDefault="0077357E" w:rsidP="00F85A0B">
                              <w:pPr>
                                <w:jc w:val="center"/>
                                <w:rPr>
                                  <w:rFonts w:ascii="Arial" w:hAnsi="Arial" w:cs="Arial"/>
                                  <w:sz w:val="18"/>
                                  <w:szCs w:val="18"/>
                                </w:rPr>
                              </w:pPr>
                              <w:r w:rsidRPr="00A76E43">
                                <w:rPr>
                                  <w:rFonts w:ascii="Arial" w:hAnsi="Arial" w:cs="Arial"/>
                                  <w:b/>
                                  <w:color w:val="0033CC"/>
                                  <w:sz w:val="18"/>
                                  <w:szCs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4" name="Text Box 2274"/>
                        <wps:cNvSpPr txBox="1"/>
                        <wps:spPr>
                          <a:xfrm>
                            <a:off x="3743324" y="133350"/>
                            <a:ext cx="1343025" cy="666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C155BA" w14:textId="77777777" w:rsidR="0077357E"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2202C126" w14:textId="5D345955" w:rsidR="0077357E" w:rsidRPr="00C6677A"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an</w:t>
                              </w:r>
                              <w:r>
                                <w:rPr>
                                  <w:rFonts w:ascii="Arial" w:hAnsi="Arial" w:cs="Arial"/>
                                  <w:b/>
                                  <w:color w:val="0033CC"/>
                                  <w:sz w:val="18"/>
                                  <w:szCs w:val="18"/>
                                </w:rPr>
                                <w:t xml:space="preserve"> </w:t>
                              </w:r>
                              <w:r w:rsidRPr="00A76E43">
                                <w:rPr>
                                  <w:rFonts w:ascii="Arial" w:hAnsi="Arial" w:cs="Arial"/>
                                  <w:b/>
                                  <w:color w:val="0033CC"/>
                                  <w:sz w:val="18"/>
                                  <w:szCs w:val="18"/>
                                </w:rPr>
                                <w:t>object of value</w:t>
                              </w:r>
                            </w:p>
                            <w:p w14:paraId="5EB89CF4" w14:textId="77777777" w:rsidR="0077357E" w:rsidRPr="006275AF" w:rsidRDefault="0077357E" w:rsidP="00F85A0B">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5" name="Rectangle 2275"/>
                        <wps:cNvSpPr/>
                        <wps:spPr>
                          <a:xfrm>
                            <a:off x="28575" y="0"/>
                            <a:ext cx="5057775" cy="923925"/>
                          </a:xfrm>
                          <a:prstGeom prst="rect">
                            <a:avLst/>
                          </a:prstGeom>
                          <a:noFill/>
                          <a:ln w="12700">
                            <a:solidFill>
                              <a:schemeClr val="tx1"/>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6" name="Straight Arrow Connector 2276"/>
                        <wps:cNvCnPr/>
                        <wps:spPr>
                          <a:xfrm>
                            <a:off x="11811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7" name="Straight Arrow Connector 2277"/>
                        <wps:cNvCnPr/>
                        <wps:spPr>
                          <a:xfrm>
                            <a:off x="20955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8" name="Straight Arrow Connector 2278"/>
                        <wps:cNvCnPr/>
                        <wps:spPr>
                          <a:xfrm>
                            <a:off x="30099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D078F45" id="Group 31" o:spid="_x0000_s1033" alt="Title: Figure 3 Risk scenario - Description: 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style="width:459.2pt;height:72.55pt;mso-position-horizontal-relative:char;mso-position-vertical-relative:line" coordorigin="285" coordsize="50577,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">
                <v:shape id="Text Box 2272" o:spid="_x0000_s1034" type="#_x0000_t202" style="position:absolute;left:476;top:1333;width:11049;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" fillcolor="white [3201]" stroked="f" strokeweight=".5pt">
                  <v:textbox>
                    <w:txbxContent>
                      <w:p w14:paraId="603504C7" w14:textId="7DEDBC54" w:rsidR="0077357E" w:rsidRPr="00A76E43" w:rsidRDefault="0077357E" w:rsidP="00F85A0B">
                        <w:pPr>
                          <w:spacing w:before="60" w:after="60"/>
                          <w:jc w:val="center"/>
                          <w:rPr>
                            <w:rFonts w:ascii="Arial" w:hAnsi="Arial" w:cs="Arial"/>
                            <w:b/>
                            <w:color w:val="0033CC"/>
                            <w:sz w:val="18"/>
                            <w:szCs w:val="18"/>
                          </w:rPr>
                        </w:pPr>
                        <w:r w:rsidRPr="00A76E43">
                          <w:rPr>
                            <w:rFonts w:ascii="Arial" w:hAnsi="Arial" w:cs="Arial"/>
                            <w:b/>
                            <w:color w:val="0033CC"/>
                            <w:sz w:val="18"/>
                            <w:szCs w:val="18"/>
                          </w:rPr>
                          <w:t>source of</w:t>
                        </w:r>
                      </w:p>
                      <w:p w14:paraId="6D053243" w14:textId="3C54026C" w:rsidR="0077357E" w:rsidRPr="00A76E43" w:rsidRDefault="0077357E" w:rsidP="00F85A0B">
                        <w:pPr>
                          <w:spacing w:before="60" w:after="60"/>
                          <w:jc w:val="center"/>
                          <w:rPr>
                            <w:rFonts w:ascii="Arial" w:hAnsi="Arial" w:cs="Arial"/>
                            <w:sz w:val="18"/>
                            <w:szCs w:val="18"/>
                          </w:rPr>
                        </w:pPr>
                        <w:r w:rsidRPr="00A76E43">
                          <w:rPr>
                            <w:rFonts w:ascii="Arial" w:hAnsi="Arial" w:cs="Arial"/>
                            <w:b/>
                            <w:color w:val="0033CC"/>
                            <w:sz w:val="18"/>
                            <w:szCs w:val="18"/>
                          </w:rPr>
                          <w:t>potential harm</w:t>
                        </w:r>
                      </w:p>
                      <w:p w14:paraId="7B662AB9" w14:textId="77777777" w:rsidR="0077357E" w:rsidRPr="00A76E43" w:rsidRDefault="0077357E" w:rsidP="00F85A0B">
                        <w:pPr>
                          <w:spacing w:before="60" w:after="60"/>
                          <w:jc w:val="center"/>
                          <w:rPr>
                            <w:rFonts w:ascii="Arial" w:hAnsi="Arial" w:cs="Arial"/>
                            <w:sz w:val="18"/>
                            <w:szCs w:val="18"/>
                          </w:rPr>
                        </w:pPr>
                        <w:r w:rsidRPr="00A76E43">
                          <w:rPr>
                            <w:rFonts w:ascii="Arial" w:hAnsi="Arial" w:cs="Arial"/>
                            <w:sz w:val="18"/>
                            <w:szCs w:val="18"/>
                          </w:rPr>
                          <w:t>(a novel GM trait)</w:t>
                        </w:r>
                      </w:p>
                    </w:txbxContent>
                  </v:textbox>
                </v:shape>
                <v:shape id="Text Box 2273" o:spid="_x0000_s1035" type="#_x0000_t202" style="position:absolute;left:17430;top:5524;width:1609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" fillcolor="white [3201]" stroked="f" strokeweight=".5pt">
                  <v:textbox>
                    <w:txbxContent>
                      <w:p w14:paraId="2A8B3D69" w14:textId="245ECD37" w:rsidR="0077357E" w:rsidRPr="00A76E43" w:rsidRDefault="0077357E" w:rsidP="00F85A0B">
                        <w:pPr>
                          <w:jc w:val="center"/>
                          <w:rPr>
                            <w:rFonts w:ascii="Arial" w:hAnsi="Arial" w:cs="Arial"/>
                            <w:sz w:val="18"/>
                            <w:szCs w:val="18"/>
                          </w:rPr>
                        </w:pPr>
                        <w:r w:rsidRPr="00A76E43">
                          <w:rPr>
                            <w:rFonts w:ascii="Arial" w:hAnsi="Arial" w:cs="Arial"/>
                            <w:b/>
                            <w:color w:val="0033CC"/>
                            <w:sz w:val="18"/>
                            <w:szCs w:val="18"/>
                          </w:rPr>
                          <w:t>plausible causal linkage</w:t>
                        </w:r>
                      </w:p>
                    </w:txbxContent>
                  </v:textbox>
                </v:shape>
                <v:shape id="Text Box 2274" o:spid="_x0000_s1036" type="#_x0000_t202" style="position:absolute;left:37433;top:1333;width:13430;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" fillcolor="white [3201]" stroked="f" strokeweight=".5pt">
                  <v:textbox>
                    <w:txbxContent>
                      <w:p w14:paraId="66C155BA" w14:textId="77777777" w:rsidR="0077357E"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2202C126" w14:textId="5D345955" w:rsidR="0077357E" w:rsidRPr="00C6677A"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an</w:t>
                        </w:r>
                        <w:r>
                          <w:rPr>
                            <w:rFonts w:ascii="Arial" w:hAnsi="Arial" w:cs="Arial"/>
                            <w:b/>
                            <w:color w:val="0033CC"/>
                            <w:sz w:val="18"/>
                            <w:szCs w:val="18"/>
                          </w:rPr>
                          <w:t xml:space="preserve"> </w:t>
                        </w:r>
                        <w:r w:rsidRPr="00A76E43">
                          <w:rPr>
                            <w:rFonts w:ascii="Arial" w:hAnsi="Arial" w:cs="Arial"/>
                            <w:b/>
                            <w:color w:val="0033CC"/>
                            <w:sz w:val="18"/>
                            <w:szCs w:val="18"/>
                          </w:rPr>
                          <w:t>object of value</w:t>
                        </w:r>
                      </w:p>
                      <w:p w14:paraId="5EB89CF4" w14:textId="77777777" w:rsidR="0077357E" w:rsidRPr="006275AF" w:rsidRDefault="0077357E" w:rsidP="00F85A0B">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v:textbox>
                </v:shape>
                <v:rect id="Rectangle 2275" o:spid="_x0000_s1037" style="position:absolute;left:285;width:50578;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" filled="f" strokecolor="black [3213]" strokeweight="1pt"/>
                <v:shapetype id="_x0000_t32" coordsize="21600,21600" o:spt="32" o:oned="t" path="m,l21600,21600e" filled="f">
                  <v:path arrowok="t" fillok="f" o:connecttype="none"/>
                  <o:lock v:ext="edit" shapetype="t"/>
                </v:shapetype>
                <v:shape id="Straight Arrow Connector 2276" o:spid="_x0000_s1038" type="#_x0000_t32" style="position:absolute;left:11811;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" strokecolor="black [3213]" strokeweight="2pt">
                  <v:stroke endarrow="block" joinstyle="miter"/>
                </v:shape>
                <v:shape id="Straight Arrow Connector 2277" o:spid="_x0000_s1039" type="#_x0000_t32" style="position:absolute;left:20955;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" strokecolor="black [3213]" strokeweight="2pt">
                  <v:stroke endarrow="block" joinstyle="miter"/>
                </v:shape>
                <v:shape id="Straight Arrow Connector 2278" o:spid="_x0000_s1040" type="#_x0000_t32" style="position:absolute;left:30099;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" strokecolor="black [3213]" strokeweight="2pt">
                  <v:stroke endarrow="block" joinstyle="miter"/>
                </v:shape>
                <w10:anchorlock/>
              </v:group>
            </w:pict>
          </mc:Fallback>
        </mc:AlternateContent>
      </w:r>
    </w:p>
    <w:p w14:paraId="341E1BE2" w14:textId="05A50F48" w:rsidR="00F85A0B" w:rsidRPr="004207A4" w:rsidRDefault="000B0B67" w:rsidP="000B0B67">
      <w:pPr>
        <w:pStyle w:val="Figuretitle"/>
        <w:rPr>
          <w:color w:val="auto"/>
        </w:rPr>
      </w:pPr>
      <w:bookmarkStart w:id="104" w:name="_Ref120694507"/>
      <w:r w:rsidRPr="004207A4">
        <w:rPr>
          <w:color w:val="auto"/>
        </w:rPr>
        <w:t>Figure</w:t>
      </w:r>
      <w:bookmarkEnd w:id="104"/>
      <w:r w:rsidR="00786697">
        <w:rPr>
          <w:color w:val="auto"/>
        </w:rPr>
        <w:t xml:space="preserve"> </w:t>
      </w:r>
      <w:r w:rsidR="00657C36">
        <w:rPr>
          <w:color w:val="auto"/>
        </w:rPr>
        <w:t>7</w:t>
      </w:r>
      <w:r w:rsidRPr="004207A4">
        <w:rPr>
          <w:color w:val="auto"/>
        </w:rPr>
        <w:t>.</w:t>
      </w:r>
      <w:r w:rsidR="00F85A0B" w:rsidRPr="004207A4">
        <w:rPr>
          <w:color w:val="auto"/>
        </w:rPr>
        <w:t xml:space="preserve"> Risk scenario</w:t>
      </w:r>
    </w:p>
    <w:p w14:paraId="036ACEC1" w14:textId="03E89FBA" w:rsidR="00F85A0B" w:rsidRPr="004207A4" w:rsidRDefault="00F85A0B" w:rsidP="00F85A0B">
      <w:pPr>
        <w:pStyle w:val="RARMPparagraph"/>
      </w:pPr>
      <w:r w:rsidRPr="004207A4">
        <w:t xml:space="preserve">When postulating relevant risk scenarios, the risk context is </w:t>
      </w:r>
      <w:proofErr w:type="gramStart"/>
      <w:r w:rsidRPr="004207A4">
        <w:t>taken into account</w:t>
      </w:r>
      <w:proofErr w:type="gramEnd"/>
      <w:r w:rsidRPr="004207A4">
        <w:t>, including the following factors detailed in Chapter 1:</w:t>
      </w:r>
    </w:p>
    <w:p w14:paraId="338A86AC" w14:textId="6D9D67ED" w:rsidR="00F85A0B" w:rsidRPr="004207A4" w:rsidRDefault="00F85A0B" w:rsidP="00F85A0B">
      <w:pPr>
        <w:pStyle w:val="ListBullet1"/>
      </w:pPr>
      <w:r w:rsidRPr="004207A4">
        <w:t>the proposed dealings</w:t>
      </w:r>
    </w:p>
    <w:p w14:paraId="645D560A" w14:textId="4D337741" w:rsidR="00F85A0B" w:rsidRPr="004207A4" w:rsidRDefault="00F85A0B" w:rsidP="00F85A0B">
      <w:pPr>
        <w:pStyle w:val="ListBullet1"/>
      </w:pPr>
      <w:r w:rsidRPr="004207A4">
        <w:t>the proposed limits including the extent and scale of the proposed dealings</w:t>
      </w:r>
    </w:p>
    <w:p w14:paraId="6BBAAA80" w14:textId="1B3EB460" w:rsidR="00F85A0B" w:rsidRPr="004207A4" w:rsidRDefault="00F85A0B" w:rsidP="00F85A0B">
      <w:pPr>
        <w:pStyle w:val="ListBullet1"/>
      </w:pPr>
      <w:r w:rsidRPr="004207A4">
        <w:t>the proposed controls to limit the spread and persistence of the GMO and</w:t>
      </w:r>
    </w:p>
    <w:p w14:paraId="32598909" w14:textId="3314AE25" w:rsidR="00F60C1A" w:rsidRPr="004207A4" w:rsidRDefault="00F85A0B" w:rsidP="00137A69">
      <w:pPr>
        <w:pStyle w:val="ListBullet1"/>
      </w:pPr>
      <w:r w:rsidRPr="004207A4">
        <w:t>the characteristics of the parent organism(s).</w:t>
      </w:r>
    </w:p>
    <w:p w14:paraId="787AF4F6" w14:textId="2E559A71" w:rsidR="00F60C1A" w:rsidRPr="00657C36" w:rsidRDefault="00F60C1A" w:rsidP="00C20A81">
      <w:pPr>
        <w:pStyle w:val="Sectionheading2"/>
      </w:pPr>
      <w:bookmarkStart w:id="105" w:name="_Toc211613775"/>
      <w:r w:rsidRPr="00657C36">
        <w:t>Risk source</w:t>
      </w:r>
      <w:bookmarkEnd w:id="105"/>
    </w:p>
    <w:p w14:paraId="2C36ED7F" w14:textId="13886372" w:rsidR="000D5E3F" w:rsidRPr="004207A4" w:rsidRDefault="000F1AD5" w:rsidP="002C7C19">
      <w:pPr>
        <w:pStyle w:val="RARMPparagraph"/>
      </w:pPr>
      <w:r w:rsidRPr="004207A4">
        <w:t>The parent organism is</w:t>
      </w:r>
      <w:r w:rsidR="00502559" w:rsidRPr="004207A4">
        <w:t xml:space="preserve"> a HAdV-C5</w:t>
      </w:r>
      <w:r w:rsidRPr="004207A4">
        <w:t xml:space="preserve">. Details of pathogenicity and transmissibility of </w:t>
      </w:r>
      <w:proofErr w:type="spellStart"/>
      <w:r w:rsidR="000D5E3F" w:rsidRPr="004207A4">
        <w:t>HAdV</w:t>
      </w:r>
      <w:proofErr w:type="spellEnd"/>
      <w:r w:rsidRPr="004207A4">
        <w:t xml:space="preserve"> is</w:t>
      </w:r>
      <w:r w:rsidR="007B011F" w:rsidRPr="004207A4">
        <w:t xml:space="preserve"> </w:t>
      </w:r>
      <w:r w:rsidRPr="004207A4">
        <w:t>discussed in Chapter 1</w:t>
      </w:r>
      <w:r w:rsidR="002C7C19" w:rsidRPr="004207A4">
        <w:t xml:space="preserve">, Section </w:t>
      </w:r>
      <w:r w:rsidR="002C7C19" w:rsidRPr="004207A4">
        <w:fldChar w:fldCharType="begin"/>
      </w:r>
      <w:r w:rsidR="002C7C19" w:rsidRPr="004207A4">
        <w:instrText xml:space="preserve"> REF _Ref198816380 \n \h  \* MERGEFORMAT </w:instrText>
      </w:r>
      <w:r w:rsidR="002C7C19" w:rsidRPr="004207A4">
        <w:fldChar w:fldCharType="separate"/>
      </w:r>
      <w:r w:rsidR="00F3638E">
        <w:t>3.1</w:t>
      </w:r>
      <w:r w:rsidR="002C7C19" w:rsidRPr="004207A4">
        <w:fldChar w:fldCharType="end"/>
      </w:r>
      <w:r w:rsidRPr="004207A4">
        <w:t>.</w:t>
      </w:r>
      <w:r w:rsidR="000D5E3F" w:rsidRPr="004207A4">
        <w:t xml:space="preserve"> Infection is generally the result of inhalation of aerosolised droplets excreted from respiratory or ocular secretions containing the virus</w:t>
      </w:r>
      <w:r w:rsidR="00657C36">
        <w:t>,</w:t>
      </w:r>
      <w:r w:rsidR="000D5E3F" w:rsidRPr="004207A4">
        <w:t xml:space="preserve"> mucosal exposure to the virus</w:t>
      </w:r>
      <w:r w:rsidR="00657C36">
        <w:t>,</w:t>
      </w:r>
      <w:r w:rsidR="000D5E3F" w:rsidRPr="004207A4">
        <w:t xml:space="preserve"> or via faecal-oral transmission. </w:t>
      </w:r>
      <w:r w:rsidR="002C7C19" w:rsidRPr="004207A4">
        <w:t xml:space="preserve">When </w:t>
      </w:r>
      <w:r w:rsidR="000D5E3F" w:rsidRPr="004207A4">
        <w:t>infect</w:t>
      </w:r>
      <w:r w:rsidR="002C7C19" w:rsidRPr="004207A4">
        <w:t>ing</w:t>
      </w:r>
      <w:r w:rsidR="000D5E3F" w:rsidRPr="004207A4">
        <w:t xml:space="preserve"> humans</w:t>
      </w:r>
      <w:r w:rsidR="002C7C19" w:rsidRPr="004207A4">
        <w:t>,</w:t>
      </w:r>
      <w:r w:rsidR="000D5E3F" w:rsidRPr="004207A4">
        <w:t xml:space="preserve"> </w:t>
      </w:r>
      <w:r w:rsidR="002C7C19" w:rsidRPr="004207A4">
        <w:t xml:space="preserve">HAdV-C5 may </w:t>
      </w:r>
      <w:r w:rsidR="000D5E3F" w:rsidRPr="004207A4">
        <w:t xml:space="preserve">cause common cold-like symptoms, </w:t>
      </w:r>
      <w:r w:rsidR="002C7C19" w:rsidRPr="004207A4">
        <w:t xml:space="preserve">as well as </w:t>
      </w:r>
      <w:r w:rsidR="000D5E3F" w:rsidRPr="004207A4">
        <w:t>eye infections or diarrhoea.</w:t>
      </w:r>
    </w:p>
    <w:p w14:paraId="441756CE" w14:textId="1A8ECDBF" w:rsidR="000F1AD5" w:rsidRPr="004207A4" w:rsidRDefault="00B107E6" w:rsidP="00F60C1A">
      <w:pPr>
        <w:pStyle w:val="RARMPparagraph"/>
      </w:pPr>
      <w:r w:rsidRPr="004207A4">
        <w:t xml:space="preserve">The specific risk source in this application </w:t>
      </w:r>
      <w:r w:rsidR="00556751" w:rsidRPr="004207A4">
        <w:t xml:space="preserve">is </w:t>
      </w:r>
      <w:r w:rsidR="00C123C1" w:rsidRPr="004207A4">
        <w:t>the introduced gene in</w:t>
      </w:r>
      <w:r w:rsidRPr="004207A4">
        <w:t xml:space="preserve"> th</w:t>
      </w:r>
      <w:r w:rsidR="00C123C1" w:rsidRPr="004207A4">
        <w:t>e</w:t>
      </w:r>
      <w:r w:rsidRPr="004207A4">
        <w:t xml:space="preserve"> </w:t>
      </w:r>
      <w:r w:rsidR="001A7346" w:rsidRPr="004207A4">
        <w:t>GM therapeutic</w:t>
      </w:r>
      <w:r w:rsidRPr="004207A4">
        <w:t xml:space="preserve">. </w:t>
      </w:r>
      <w:r w:rsidR="000F1AD5" w:rsidRPr="004207A4">
        <w:t>As discussed in Chapter 1</w:t>
      </w:r>
      <w:r w:rsidR="00427E68" w:rsidRPr="004207A4">
        <w:t>,</w:t>
      </w:r>
      <w:r w:rsidR="000F1AD5" w:rsidRPr="004207A4">
        <w:t xml:space="preserve"> Section </w:t>
      </w:r>
      <w:r w:rsidR="00F45417" w:rsidRPr="004207A4">
        <w:fldChar w:fldCharType="begin"/>
      </w:r>
      <w:r w:rsidR="00F45417" w:rsidRPr="004207A4">
        <w:instrText xml:space="preserve"> REF _Ref142304030 \r \h </w:instrText>
      </w:r>
      <w:r w:rsidR="00F45417" w:rsidRPr="004207A4">
        <w:fldChar w:fldCharType="separate"/>
      </w:r>
      <w:r w:rsidR="00F3638E">
        <w:t>4.1</w:t>
      </w:r>
      <w:r w:rsidR="00F45417" w:rsidRPr="004207A4">
        <w:fldChar w:fldCharType="end"/>
      </w:r>
      <w:r w:rsidR="000F1AD5" w:rsidRPr="004207A4">
        <w:t xml:space="preserve">, the </w:t>
      </w:r>
      <w:r w:rsidR="00556751" w:rsidRPr="004207A4">
        <w:t>GMO has</w:t>
      </w:r>
      <w:r w:rsidR="000F1AD5" w:rsidRPr="004207A4">
        <w:t xml:space="preserve"> been modified </w:t>
      </w:r>
      <w:r w:rsidR="00556751" w:rsidRPr="004207A4">
        <w:t xml:space="preserve">by deleting specific gene sequences and replacing a deleted DNA sequence with the </w:t>
      </w:r>
      <w:proofErr w:type="spellStart"/>
      <w:r w:rsidR="00556751" w:rsidRPr="004207A4">
        <w:rPr>
          <w:i/>
          <w:iCs/>
        </w:rPr>
        <w:t>hIFN</w:t>
      </w:r>
      <w:proofErr w:type="spellEnd"/>
      <w:r w:rsidR="00556751" w:rsidRPr="004207A4">
        <w:rPr>
          <w:i/>
          <w:iCs/>
        </w:rPr>
        <w:t>-α2b</w:t>
      </w:r>
      <w:r w:rsidR="00556751" w:rsidRPr="004207A4">
        <w:t xml:space="preserve"> gene expression cassette</w:t>
      </w:r>
      <w:r w:rsidR="00C00C52" w:rsidRPr="004207A4">
        <w:t xml:space="preserve">. </w:t>
      </w:r>
      <w:r w:rsidR="00556751" w:rsidRPr="004207A4">
        <w:t xml:space="preserve">This </w:t>
      </w:r>
      <w:r w:rsidR="00C00C52" w:rsidRPr="004207A4">
        <w:t xml:space="preserve">introduced gene and </w:t>
      </w:r>
      <w:r w:rsidR="00556751" w:rsidRPr="004207A4">
        <w:t xml:space="preserve">its </w:t>
      </w:r>
      <w:r w:rsidR="00C00C52" w:rsidRPr="004207A4">
        <w:t xml:space="preserve">encoded protein </w:t>
      </w:r>
      <w:r w:rsidR="00227632" w:rsidRPr="004207A4">
        <w:t>are</w:t>
      </w:r>
      <w:r w:rsidR="00556751" w:rsidRPr="004207A4">
        <w:t xml:space="preserve"> </w:t>
      </w:r>
      <w:r w:rsidR="00C00C52" w:rsidRPr="004207A4">
        <w:t>considered further as a potential source of risk.</w:t>
      </w:r>
    </w:p>
    <w:p w14:paraId="1778EF6B" w14:textId="66B67DA1" w:rsidR="00F60C1A" w:rsidRPr="004207A4" w:rsidRDefault="00613D76" w:rsidP="00C00C52">
      <w:pPr>
        <w:pStyle w:val="RARMPparagraph"/>
      </w:pPr>
      <w:r>
        <w:t xml:space="preserve">The </w:t>
      </w:r>
      <w:r w:rsidR="00C123C1" w:rsidRPr="004207A4">
        <w:t>GM</w:t>
      </w:r>
      <w:r w:rsidR="00C00C52" w:rsidRPr="004207A4">
        <w:t xml:space="preserve"> </w:t>
      </w:r>
      <w:r w:rsidR="00193928" w:rsidRPr="004207A4">
        <w:t>therapeutic</w:t>
      </w:r>
      <w:r w:rsidRPr="004207A4">
        <w:t xml:space="preserve"> formulation </w:t>
      </w:r>
      <w:r w:rsidR="00C00C52" w:rsidRPr="004207A4">
        <w:t xml:space="preserve">also contains </w:t>
      </w:r>
      <w:r w:rsidR="00892C4C">
        <w:t>several</w:t>
      </w:r>
      <w:r w:rsidR="00EF0C74" w:rsidRPr="004207A4">
        <w:t xml:space="preserve"> </w:t>
      </w:r>
      <w:r w:rsidR="00C00C52" w:rsidRPr="004207A4">
        <w:t>excipient</w:t>
      </w:r>
      <w:r w:rsidR="00EF0C74" w:rsidRPr="004207A4">
        <w:t>s</w:t>
      </w:r>
      <w:r w:rsidR="00C00C52" w:rsidRPr="004207A4">
        <w:t>. The excipient</w:t>
      </w:r>
      <w:r w:rsidR="00EF0C74" w:rsidRPr="004207A4">
        <w:t>s</w:t>
      </w:r>
      <w:r w:rsidR="00C00C52" w:rsidRPr="004207A4">
        <w:t xml:space="preserve"> </w:t>
      </w:r>
      <w:r w:rsidR="00EF0C74" w:rsidRPr="004207A4">
        <w:t>are</w:t>
      </w:r>
      <w:r w:rsidR="00C00C52" w:rsidRPr="004207A4">
        <w:t xml:space="preserve"> not GMO</w:t>
      </w:r>
      <w:r w:rsidR="00EF0C74" w:rsidRPr="004207A4">
        <w:t>s</w:t>
      </w:r>
      <w:r w:rsidR="00C00C52" w:rsidRPr="004207A4">
        <w:t xml:space="preserve"> and will not be considered </w:t>
      </w:r>
      <w:r w:rsidR="00CE16BB" w:rsidRPr="004207A4">
        <w:t>in the risk assessment</w:t>
      </w:r>
      <w:r w:rsidR="00C00C52" w:rsidRPr="004207A4">
        <w:t>.</w:t>
      </w:r>
    </w:p>
    <w:p w14:paraId="159E3023" w14:textId="3DA3108B" w:rsidR="0084704C" w:rsidRPr="004207A4" w:rsidRDefault="00DE443F" w:rsidP="00C20A81">
      <w:pPr>
        <w:pStyle w:val="Sectionheading2"/>
      </w:pPr>
      <w:bookmarkStart w:id="106" w:name="_Toc395612203"/>
      <w:bookmarkStart w:id="107" w:name="_Toc395612517"/>
      <w:bookmarkStart w:id="108" w:name="_Toc507595144"/>
      <w:bookmarkStart w:id="109" w:name="_Ref143849187"/>
      <w:bookmarkStart w:id="110" w:name="_Ref143849956"/>
      <w:bookmarkStart w:id="111" w:name="_Ref143849962"/>
      <w:bookmarkStart w:id="112" w:name="_Ref143849970"/>
      <w:bookmarkStart w:id="113" w:name="_Ref143850091"/>
      <w:bookmarkStart w:id="114" w:name="_Toc211613776"/>
      <w:r w:rsidRPr="004207A4">
        <w:t>Causal pathway</w:t>
      </w:r>
      <w:bookmarkEnd w:id="106"/>
      <w:bookmarkEnd w:id="107"/>
      <w:bookmarkEnd w:id="108"/>
      <w:bookmarkEnd w:id="109"/>
      <w:bookmarkEnd w:id="110"/>
      <w:bookmarkEnd w:id="111"/>
      <w:bookmarkEnd w:id="112"/>
      <w:bookmarkEnd w:id="113"/>
      <w:bookmarkEnd w:id="114"/>
    </w:p>
    <w:p w14:paraId="34BA039D" w14:textId="342A2FFF" w:rsidR="00D975E1" w:rsidRPr="004207A4" w:rsidRDefault="00D975E1" w:rsidP="00D975E1">
      <w:pPr>
        <w:pStyle w:val="RARMPparagraph"/>
      </w:pPr>
      <w:r w:rsidRPr="004207A4">
        <w:t xml:space="preserve">The following factors are </w:t>
      </w:r>
      <w:proofErr w:type="gramStart"/>
      <w:r w:rsidRPr="004207A4">
        <w:t>taken into account</w:t>
      </w:r>
      <w:proofErr w:type="gramEnd"/>
      <w:r w:rsidRPr="004207A4">
        <w:t xml:space="preserve"> when postulating plausible causal pathways to potential harm:</w:t>
      </w:r>
    </w:p>
    <w:p w14:paraId="089F95A6" w14:textId="125AC238" w:rsidR="00F73C5D" w:rsidRPr="004207A4" w:rsidRDefault="00F73C5D" w:rsidP="00F73C5D">
      <w:pPr>
        <w:pStyle w:val="ListBullet1"/>
      </w:pPr>
      <w:r w:rsidRPr="004207A4">
        <w:t xml:space="preserve">the proposed dealings, which are </w:t>
      </w:r>
      <w:r w:rsidR="00CA169B" w:rsidRPr="004207A4">
        <w:t xml:space="preserve">the </w:t>
      </w:r>
      <w:r w:rsidR="001E00FE" w:rsidRPr="004207A4">
        <w:t xml:space="preserve">import, </w:t>
      </w:r>
      <w:r w:rsidRPr="004207A4">
        <w:t xml:space="preserve">transport </w:t>
      </w:r>
      <w:r w:rsidR="00114B55" w:rsidRPr="004207A4">
        <w:t xml:space="preserve">and </w:t>
      </w:r>
      <w:r w:rsidRPr="004207A4">
        <w:t xml:space="preserve">disposal of the GMO and possession (including storage) </w:t>
      </w:r>
      <w:proofErr w:type="gramStart"/>
      <w:r w:rsidRPr="004207A4">
        <w:t>in the course of</w:t>
      </w:r>
      <w:proofErr w:type="gramEnd"/>
      <w:r w:rsidRPr="004207A4">
        <w:t xml:space="preserve"> any of these dealings</w:t>
      </w:r>
    </w:p>
    <w:p w14:paraId="4E999B30" w14:textId="3791513D" w:rsidR="00F73C5D" w:rsidRPr="004207A4" w:rsidRDefault="00F73C5D" w:rsidP="00F73C5D">
      <w:pPr>
        <w:pStyle w:val="ListBullet1"/>
      </w:pPr>
      <w:r w:rsidRPr="004207A4">
        <w:t>re</w:t>
      </w:r>
      <w:r w:rsidR="00227632" w:rsidRPr="004207A4">
        <w:t>striction</w:t>
      </w:r>
      <w:r w:rsidRPr="004207A4">
        <w:t>s place</w:t>
      </w:r>
      <w:r w:rsidR="00227632" w:rsidRPr="004207A4">
        <w:t>d</w:t>
      </w:r>
      <w:r w:rsidRPr="004207A4">
        <w:t xml:space="preserve"> </w:t>
      </w:r>
      <w:r w:rsidR="00227632" w:rsidRPr="004207A4">
        <w:t>on</w:t>
      </w:r>
      <w:r w:rsidRPr="004207A4">
        <w:t xml:space="preserve"> transport or disposal of the GMO by other regulatory agencies, the States and Territories</w:t>
      </w:r>
    </w:p>
    <w:p w14:paraId="75E35DDF" w14:textId="3A6EFD4E" w:rsidR="00F73C5D" w:rsidRPr="004207A4" w:rsidRDefault="00F73C5D" w:rsidP="00F73C5D">
      <w:pPr>
        <w:pStyle w:val="ListBullet1"/>
      </w:pPr>
      <w:r w:rsidRPr="004207A4">
        <w:t>characteristics of the parent organism</w:t>
      </w:r>
    </w:p>
    <w:p w14:paraId="2E952142" w14:textId="3292F672" w:rsidR="00F73C5D" w:rsidRDefault="00F73C5D" w:rsidP="00F73C5D">
      <w:pPr>
        <w:pStyle w:val="ListBullet1"/>
      </w:pPr>
      <w:r w:rsidRPr="004207A4">
        <w:t>routes of exposure to the GMO,</w:t>
      </w:r>
      <w:r w:rsidR="0013700F" w:rsidRPr="004207A4">
        <w:t xml:space="preserve"> the introduced </w:t>
      </w:r>
      <w:r w:rsidR="0013700F">
        <w:t>gene(s) and gene product(s)</w:t>
      </w:r>
    </w:p>
    <w:p w14:paraId="1CFF4077" w14:textId="6DD8F591" w:rsidR="00F73C5D" w:rsidRPr="004207A4" w:rsidRDefault="00F73C5D" w:rsidP="00F73C5D">
      <w:pPr>
        <w:pStyle w:val="ListBullet1"/>
      </w:pPr>
      <w:r>
        <w:lastRenderedPageBreak/>
        <w:t xml:space="preserve">potential effects of </w:t>
      </w:r>
      <w:r w:rsidRPr="004207A4">
        <w:t xml:space="preserve">the </w:t>
      </w:r>
      <w:r w:rsidR="007A066A" w:rsidRPr="004207A4">
        <w:t xml:space="preserve">introduced gene(s) and gene product(s) </w:t>
      </w:r>
      <w:r w:rsidRPr="004207A4">
        <w:t>on the properties of the organism</w:t>
      </w:r>
    </w:p>
    <w:p w14:paraId="0758C929" w14:textId="595A1A8D" w:rsidR="00F73C5D" w:rsidRPr="004207A4" w:rsidRDefault="00F73C5D" w:rsidP="00F73C5D">
      <w:pPr>
        <w:pStyle w:val="ListBullet1"/>
      </w:pPr>
      <w:r w:rsidRPr="004207A4">
        <w:t>potential exposure of other organisms to the GMO in the environment</w:t>
      </w:r>
    </w:p>
    <w:p w14:paraId="7429D8A6" w14:textId="5260809F" w:rsidR="00F73C5D" w:rsidRPr="004207A4" w:rsidRDefault="00F73C5D" w:rsidP="00F73C5D">
      <w:pPr>
        <w:pStyle w:val="ListBullet1"/>
      </w:pPr>
      <w:r w:rsidRPr="004207A4">
        <w:t>the release environment</w:t>
      </w:r>
    </w:p>
    <w:p w14:paraId="04693F56" w14:textId="27B63C0D" w:rsidR="00F73C5D" w:rsidRPr="004207A4" w:rsidRDefault="00F73C5D" w:rsidP="00F73C5D">
      <w:pPr>
        <w:pStyle w:val="ListBullet1"/>
      </w:pPr>
      <w:r w:rsidRPr="004207A4">
        <w:t>spread and persistence of the GMO (e.g. dispersal pathways and establishment potential)</w:t>
      </w:r>
    </w:p>
    <w:p w14:paraId="6978E98D" w14:textId="5663535D" w:rsidR="00F73C5D" w:rsidRPr="004207A4" w:rsidRDefault="00F73C5D" w:rsidP="00F73C5D">
      <w:pPr>
        <w:pStyle w:val="ListBullet1"/>
      </w:pPr>
      <w:r w:rsidRPr="004207A4">
        <w:t>environmental stability of the organism (e.g. tolerance to temperature, UV irradiation and humidity)</w:t>
      </w:r>
    </w:p>
    <w:p w14:paraId="5EA4ABE6" w14:textId="4F36AC54" w:rsidR="00F73C5D" w:rsidRPr="004207A4" w:rsidRDefault="00C74085" w:rsidP="00C74085">
      <w:pPr>
        <w:pStyle w:val="ListBullet1"/>
      </w:pPr>
      <w:r w:rsidRPr="004207A4">
        <w:t>gene transfer by horizontal gene transfer</w:t>
      </w:r>
    </w:p>
    <w:p w14:paraId="1C00AEB9" w14:textId="636B177B" w:rsidR="00F73C5D" w:rsidRPr="004207A4" w:rsidRDefault="00F73C5D" w:rsidP="00F73C5D">
      <w:pPr>
        <w:pStyle w:val="ListBullet1"/>
      </w:pPr>
      <w:r w:rsidRPr="004207A4">
        <w:t>practices before and after administration of the GM</w:t>
      </w:r>
      <w:r w:rsidR="00C74085" w:rsidRPr="004207A4">
        <w:t>O</w:t>
      </w:r>
    </w:p>
    <w:p w14:paraId="51801504" w14:textId="1989355A" w:rsidR="00D975E1" w:rsidRPr="004207A4" w:rsidRDefault="00F73C5D" w:rsidP="00F73C5D">
      <w:pPr>
        <w:pStyle w:val="ListBullet1"/>
      </w:pPr>
      <w:r w:rsidRPr="004207A4">
        <w:t>potential for unauthorised activitie</w:t>
      </w:r>
      <w:r w:rsidR="003E0BE4" w:rsidRPr="004207A4">
        <w:t>s.</w:t>
      </w:r>
    </w:p>
    <w:p w14:paraId="6F6A02C3" w14:textId="746D7F33" w:rsidR="001D22E0" w:rsidRPr="004207A4" w:rsidRDefault="001D22E0" w:rsidP="006A5534">
      <w:pPr>
        <w:pStyle w:val="RARMPparagraph"/>
      </w:pPr>
      <w:r w:rsidRPr="004207A4">
        <w:t>The current assessment focuses on risks posed to people or the environment, including long term persistence of the GMO, which may arise from the import, transport, storage</w:t>
      </w:r>
      <w:r w:rsidR="00C445C8" w:rsidRPr="004207A4">
        <w:t>,</w:t>
      </w:r>
      <w:r w:rsidRPr="004207A4">
        <w:t xml:space="preserve"> or disposal of </w:t>
      </w:r>
      <w:r w:rsidR="008A2CAD" w:rsidRPr="004207A4">
        <w:t xml:space="preserve">the GM </w:t>
      </w:r>
      <w:r w:rsidR="00643E72" w:rsidRPr="004207A4">
        <w:t>therapeutic</w:t>
      </w:r>
      <w:r w:rsidR="00427E68" w:rsidRPr="004207A4">
        <w:t>,</w:t>
      </w:r>
      <w:r w:rsidR="00E65D22" w:rsidRPr="004207A4">
        <w:t xml:space="preserve"> and the possession</w:t>
      </w:r>
      <w:r w:rsidR="00A87E4A" w:rsidRPr="004207A4">
        <w:t>,</w:t>
      </w:r>
      <w:r w:rsidR="00E65D22" w:rsidRPr="004207A4">
        <w:t xml:space="preserve"> supply</w:t>
      </w:r>
      <w:r w:rsidR="00F30DAC" w:rsidRPr="004207A4">
        <w:t>,</w:t>
      </w:r>
      <w:r w:rsidR="00E65D22" w:rsidRPr="004207A4">
        <w:t xml:space="preserve"> or use of the GMO for the purposes of, or </w:t>
      </w:r>
      <w:proofErr w:type="gramStart"/>
      <w:r w:rsidR="00E65D22" w:rsidRPr="004207A4">
        <w:t>in the course of</w:t>
      </w:r>
      <w:proofErr w:type="gramEnd"/>
      <w:r w:rsidR="00E65D22" w:rsidRPr="004207A4">
        <w:t>, any of th</w:t>
      </w:r>
      <w:r w:rsidR="00A87E4A" w:rsidRPr="004207A4">
        <w:t>es</w:t>
      </w:r>
      <w:r w:rsidR="00E65D22" w:rsidRPr="004207A4">
        <w:t xml:space="preserve">e </w:t>
      </w:r>
      <w:r w:rsidR="00A87E4A" w:rsidRPr="004207A4">
        <w:t>dealings</w:t>
      </w:r>
      <w:r w:rsidR="00E65D22" w:rsidRPr="004207A4">
        <w:t>.</w:t>
      </w:r>
    </w:p>
    <w:p w14:paraId="6331B136" w14:textId="59C5A190" w:rsidR="00826870" w:rsidRPr="004207A4" w:rsidRDefault="00826870" w:rsidP="006A5534">
      <w:pPr>
        <w:pStyle w:val="RARMPparagraph"/>
      </w:pPr>
      <w:r w:rsidRPr="004207A4">
        <w:t>The TGA regulate</w:t>
      </w:r>
      <w:r w:rsidR="000B2E36" w:rsidRPr="004207A4">
        <w:t>s</w:t>
      </w:r>
      <w:r w:rsidRPr="004207A4">
        <w:t xml:space="preserve"> quality, safety, and efficacy of </w:t>
      </w:r>
      <w:r w:rsidR="008E7092" w:rsidRPr="004207A4">
        <w:t>therapeutic good</w:t>
      </w:r>
      <w:r w:rsidRPr="004207A4">
        <w:t xml:space="preserve">s under the </w:t>
      </w:r>
      <w:r w:rsidRPr="004207A4">
        <w:rPr>
          <w:i/>
          <w:iCs/>
        </w:rPr>
        <w:t>Therapeutic Goods Act 1989</w:t>
      </w:r>
      <w:r w:rsidRPr="004207A4">
        <w:t xml:space="preserve">, as mentioned in Chapter 1, Section </w:t>
      </w:r>
      <w:r w:rsidR="00F45417" w:rsidRPr="004207A4">
        <w:fldChar w:fldCharType="begin"/>
      </w:r>
      <w:r w:rsidR="00F45417" w:rsidRPr="004207A4">
        <w:instrText xml:space="preserve"> REF _Ref142304042 \r \h </w:instrText>
      </w:r>
      <w:r w:rsidR="00F45417" w:rsidRPr="004207A4">
        <w:fldChar w:fldCharType="separate"/>
      </w:r>
      <w:r w:rsidR="00F3638E">
        <w:t>1.1</w:t>
      </w:r>
      <w:r w:rsidR="00F45417" w:rsidRPr="004207A4">
        <w:fldChar w:fldCharType="end"/>
      </w:r>
      <w:r w:rsidRPr="004207A4">
        <w:t>. This includes:</w:t>
      </w:r>
    </w:p>
    <w:p w14:paraId="52A56B50" w14:textId="7996196C" w:rsidR="00826870" w:rsidRDefault="00826870" w:rsidP="00826870">
      <w:pPr>
        <w:pStyle w:val="ListBullet1"/>
      </w:pPr>
      <w:r w:rsidRPr="004207A4">
        <w:t xml:space="preserve">assessment of patient safety, </w:t>
      </w:r>
      <w:r w:rsidR="00580252" w:rsidRPr="004207A4">
        <w:t>therapeutic</w:t>
      </w:r>
      <w:r w:rsidRPr="004207A4">
        <w:t xml:space="preserve"> </w:t>
      </w:r>
      <w:r>
        <w:t>quality and efficacy prior to inclusion on the ARTG</w:t>
      </w:r>
    </w:p>
    <w:p w14:paraId="03F624F6" w14:textId="6ACBE57F" w:rsidR="00826870" w:rsidRDefault="00826870" w:rsidP="00826870">
      <w:pPr>
        <w:pStyle w:val="ListBullet1"/>
      </w:pPr>
      <w:r>
        <w:t>recommended practices for the transport, storage</w:t>
      </w:r>
      <w:r w:rsidR="00400C66">
        <w:t>,</w:t>
      </w:r>
      <w:r>
        <w:t xml:space="preserve"> and disposal of the GM </w:t>
      </w:r>
      <w:r w:rsidR="00580252">
        <w:t>therapeutic</w:t>
      </w:r>
      <w:r>
        <w:t xml:space="preserve"> under the </w:t>
      </w:r>
      <w:r w:rsidRPr="00C00C52">
        <w:rPr>
          <w:i/>
          <w:iCs/>
        </w:rPr>
        <w:t>Australian code of good wholesaling practice for medicines in schedules 2, 3, 4 &amp; 8</w:t>
      </w:r>
      <w:r w:rsidR="00415455">
        <w:t xml:space="preserve"> </w:t>
      </w:r>
      <w:r w:rsidR="00CD22DB">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CD22DB">
        <w:fldChar w:fldCharType="separate"/>
      </w:r>
      <w:r w:rsidR="00CD22DB">
        <w:rPr>
          <w:noProof/>
        </w:rPr>
        <w:t>(</w:t>
      </w:r>
      <w:hyperlink w:anchor="_ENREF_58" w:tooltip="NCCTG, 2011 #3" w:history="1">
        <w:r w:rsidR="00FE6BFA">
          <w:rPr>
            <w:noProof/>
          </w:rPr>
          <w:t>NCCTG, 2011</w:t>
        </w:r>
      </w:hyperlink>
      <w:r w:rsidR="00CD22DB">
        <w:rPr>
          <w:noProof/>
        </w:rPr>
        <w:t>)</w:t>
      </w:r>
      <w:r w:rsidR="00CD22DB">
        <w:fldChar w:fldCharType="end"/>
      </w:r>
    </w:p>
    <w:p w14:paraId="37CA4C77" w14:textId="405D7BBF" w:rsidR="00826870" w:rsidRPr="002A7FBB" w:rsidRDefault="00826870" w:rsidP="00826870">
      <w:pPr>
        <w:pStyle w:val="ListBullet1"/>
      </w:pPr>
      <w:r>
        <w:t>requirements for the scheduling, labelling</w:t>
      </w:r>
      <w:r w:rsidR="008E0C99">
        <w:t>,</w:t>
      </w:r>
      <w:r>
        <w:t xml:space="preserve"> and packaging under the </w:t>
      </w:r>
      <w:r w:rsidRPr="00C00C52">
        <w:rPr>
          <w:i/>
          <w:iCs/>
        </w:rPr>
        <w:t>Poisons Standard</w:t>
      </w:r>
      <w:r w:rsidR="007B011F">
        <w:rPr>
          <w:i/>
          <w:iCs/>
        </w:rPr>
        <w:t xml:space="preserve"> </w:t>
      </w:r>
      <w:r w:rsidR="002A7FBB" w:rsidRPr="002A7FBB">
        <w:fldChar w:fldCharType="begin"/>
      </w:r>
      <w:r w:rsidR="00D44E62">
        <w:instrText xml:space="preserve"> ADDIN EN.CITE &lt;EndNote&gt;&lt;Cite&gt;&lt;Author&gt;Therapeutic Goods Administration&lt;/Author&gt;&lt;Year&gt;2023&lt;/Year&gt;&lt;RecNum&gt;15178&lt;/RecNum&gt;&lt;DisplayText&gt;(Therapeutic Goods Administration, 2023)&lt;/DisplayText&gt;&lt;record&gt;&lt;rec-number&gt;15178&lt;/rec-number&gt;&lt;foreign-keys&gt;&lt;key app="EN" db-id="vf22ax0roe9ssce55r0vrezirwdtv52edrxs" timestamp="1746512451"&gt;15178&lt;/key&gt;&lt;/foreign-keys&gt;&lt;ref-type name="Legal Rule or Regulation"&gt;50&lt;/ref-type&gt;&lt;contributors&gt;&lt;authors&gt;&lt;author&gt;Therapeutic Goods Administration,&lt;/author&gt;&lt;/authors&gt;&lt;secondary-authors&gt;&lt;author&gt;Department of Health and Aged Care&lt;/author&gt;&lt;/secondary-authors&gt;&lt;/contributors&gt;&lt;titles&gt;&lt;title&gt;&lt;style face="normal" font="default" size="100%"&gt;The Poisons Standard (&lt;/style&gt;&lt;style face="italic" font="default" size="100%"&gt;SUSMP&lt;/style&gt;&lt;style face="normal" font="default" size="100%"&gt;) - June 2023&lt;/style&gt;&lt;/title&gt;&lt;secondary-title&gt;F2023L00617&lt;/secondary-title&gt;&lt;/titles&gt;&lt;keywords&gt;&lt;keyword&gt;Adoption&lt;/keyword&gt;&lt;keyword&gt;agricultural&lt;/keyword&gt;&lt;keyword&gt;Australia&lt;/keyword&gt;&lt;keyword&gt;classification&lt;/keyword&gt;&lt;keyword&gt;control&lt;/keyword&gt;&lt;keyword&gt;Drug&lt;/keyword&gt;&lt;keyword&gt;General&lt;/keyword&gt;&lt;keyword&gt;labelling&lt;/keyword&gt;&lt;keyword&gt;Laboratories&lt;/keyword&gt;&lt;keyword&gt;Medicine&lt;/keyword&gt;&lt;keyword&gt;of&lt;/keyword&gt;&lt;keyword&gt;PRODUCTS&lt;/keyword&gt;&lt;keyword&gt;regulation&lt;/keyword&gt;&lt;keyword&gt;STATE&lt;/keyword&gt;&lt;keyword&gt;veterinary&lt;/keyword&gt;&lt;/keywords&gt;&lt;dates&gt;&lt;year&gt;2023&lt;/year&gt;&lt;pub-dates&gt;&lt;date&gt;2023&lt;/date&gt;&lt;/pub-dates&gt;&lt;/dates&gt;&lt;publisher&gt;Department of Health and Aged Care&lt;/publisher&gt;&lt;label&gt;5523&lt;/label&gt;&lt;urls&gt;&lt;related-urls&gt;&lt;url&gt;https://www.legislation.gov.au/Details/F2023L00617&lt;/url&gt;&lt;/related-urls&gt;&lt;/urls&gt;&lt;/record&gt;&lt;/Cite&gt;&lt;/EndNote&gt;</w:instrText>
      </w:r>
      <w:r w:rsidR="002A7FBB" w:rsidRPr="002A7FBB">
        <w:fldChar w:fldCharType="separate"/>
      </w:r>
      <w:r w:rsidR="002A7FBB" w:rsidRPr="002A7FBB">
        <w:rPr>
          <w:noProof/>
        </w:rPr>
        <w:t>(</w:t>
      </w:r>
      <w:hyperlink w:anchor="_ENREF_83" w:tooltip="Therapeutic Goods Administration, 2023 #15178" w:history="1">
        <w:r w:rsidR="00FE6BFA" w:rsidRPr="002A7FBB">
          <w:rPr>
            <w:noProof/>
          </w:rPr>
          <w:t>Therapeutic Goods Administration, 2023</w:t>
        </w:r>
      </w:hyperlink>
      <w:r w:rsidR="002A7FBB" w:rsidRPr="002A7FBB">
        <w:rPr>
          <w:noProof/>
        </w:rPr>
        <w:t>)</w:t>
      </w:r>
      <w:r w:rsidR="002A7FBB" w:rsidRPr="002A7FBB">
        <w:fldChar w:fldCharType="end"/>
      </w:r>
      <w:r w:rsidR="002A7FBB">
        <w:t>.</w:t>
      </w:r>
    </w:p>
    <w:p w14:paraId="07C5208B" w14:textId="38B27FF9" w:rsidR="00826870" w:rsidRPr="004207A4" w:rsidRDefault="00826870" w:rsidP="001D22E0">
      <w:pPr>
        <w:pStyle w:val="RARMPparagraph"/>
      </w:pPr>
      <w:r w:rsidRPr="0085656F">
        <w:t xml:space="preserve">Use of GMOs </w:t>
      </w:r>
      <w:r w:rsidRPr="004207A4">
        <w:t xml:space="preserve">is not </w:t>
      </w:r>
      <w:r w:rsidR="005F697B">
        <w:t xml:space="preserve">a dealing </w:t>
      </w:r>
      <w:r w:rsidRPr="004207A4">
        <w:t>under the</w:t>
      </w:r>
      <w:r w:rsidR="002F6FD7">
        <w:t xml:space="preserve"> </w:t>
      </w:r>
      <w:r w:rsidR="002F6FD7" w:rsidRPr="001B60FC">
        <w:rPr>
          <w:i/>
          <w:iCs/>
        </w:rPr>
        <w:t>Gene Technology</w:t>
      </w:r>
      <w:r w:rsidRPr="001B60FC">
        <w:rPr>
          <w:i/>
          <w:iCs/>
        </w:rPr>
        <w:t xml:space="preserve"> Act</w:t>
      </w:r>
      <w:r w:rsidR="005F697B">
        <w:rPr>
          <w:i/>
          <w:iCs/>
        </w:rPr>
        <w:t xml:space="preserve"> 2000. </w:t>
      </w:r>
      <w:r w:rsidR="005F697B" w:rsidRPr="001B60FC">
        <w:t>Consequently</w:t>
      </w:r>
      <w:r w:rsidRPr="004207A4">
        <w:t>, the Regulator does not assess risks from the use</w:t>
      </w:r>
      <w:r w:rsidR="00AC19EF">
        <w:t xml:space="preserve"> of GMO therapeutics</w:t>
      </w:r>
      <w:r w:rsidRPr="004207A4">
        <w:t xml:space="preserve">, such as </w:t>
      </w:r>
      <w:r w:rsidR="0039797D" w:rsidRPr="004207A4">
        <w:t xml:space="preserve">risks to the </w:t>
      </w:r>
      <w:r w:rsidR="00BA3DEA" w:rsidRPr="004207A4">
        <w:t xml:space="preserve">intended </w:t>
      </w:r>
      <w:r w:rsidR="00A910A8" w:rsidRPr="004207A4">
        <w:t xml:space="preserve">treatment </w:t>
      </w:r>
      <w:r w:rsidR="00BA3DEA" w:rsidRPr="004207A4">
        <w:t>recipients</w:t>
      </w:r>
      <w:r w:rsidR="0039797D" w:rsidRPr="004207A4">
        <w:t xml:space="preserve"> from the GM </w:t>
      </w:r>
      <w:r w:rsidR="00A910A8" w:rsidRPr="004207A4">
        <w:t>therapeutic</w:t>
      </w:r>
      <w:r w:rsidRPr="004207A4">
        <w:t>.</w:t>
      </w:r>
      <w:r w:rsidR="001D22E0" w:rsidRPr="004207A4">
        <w:t xml:space="preserve"> Therefore, </w:t>
      </w:r>
      <w:r w:rsidR="007B678D" w:rsidRPr="004207A4">
        <w:t>this</w:t>
      </w:r>
      <w:r w:rsidR="001D22E0" w:rsidRPr="004207A4">
        <w:t xml:space="preserve"> assessment focus</w:t>
      </w:r>
      <w:r w:rsidR="006D61FF" w:rsidRPr="004207A4">
        <w:t>es</w:t>
      </w:r>
      <w:r w:rsidR="001D22E0" w:rsidRPr="004207A4">
        <w:t xml:space="preserve"> primarily on risks posed by accidental exposure of people</w:t>
      </w:r>
      <w:r w:rsidR="000674C9" w:rsidRPr="004207A4">
        <w:t xml:space="preserve"> and other organisms</w:t>
      </w:r>
      <w:r w:rsidR="001D22E0" w:rsidRPr="004207A4">
        <w:t xml:space="preserve"> and to the environment from the GMO, and not the intended </w:t>
      </w:r>
      <w:r w:rsidR="00A910A8" w:rsidRPr="004207A4">
        <w:t>treatment</w:t>
      </w:r>
      <w:r w:rsidR="001D22E0" w:rsidRPr="004207A4">
        <w:t xml:space="preserve"> recipients.</w:t>
      </w:r>
    </w:p>
    <w:p w14:paraId="7827B3F6" w14:textId="7604A5E5" w:rsidR="00C123C1" w:rsidRPr="004207A4" w:rsidRDefault="00641496" w:rsidP="003E0452">
      <w:pPr>
        <w:pStyle w:val="RARMPparagraph"/>
      </w:pPr>
      <w:r w:rsidRPr="004207A4">
        <w:t>As discussed in Chapter 1,</w:t>
      </w:r>
      <w:r w:rsidR="00580252" w:rsidRPr="004207A4">
        <w:t xml:space="preserve"> Section</w:t>
      </w:r>
      <w:r w:rsidR="006272A2" w:rsidRPr="004207A4">
        <w:t xml:space="preserve"> </w:t>
      </w:r>
      <w:r w:rsidR="006272A2" w:rsidRPr="004207A4">
        <w:fldChar w:fldCharType="begin"/>
      </w:r>
      <w:r w:rsidR="006272A2" w:rsidRPr="004207A4">
        <w:instrText xml:space="preserve"> REF _Ref196925387 \n \h </w:instrText>
      </w:r>
      <w:r w:rsidR="006272A2" w:rsidRPr="004207A4">
        <w:fldChar w:fldCharType="separate"/>
      </w:r>
      <w:r w:rsidR="00F3638E">
        <w:t>3.4</w:t>
      </w:r>
      <w:r w:rsidR="006272A2" w:rsidRPr="004207A4">
        <w:fldChar w:fldCharType="end"/>
      </w:r>
      <w:r w:rsidR="006272A2" w:rsidRPr="004207A4">
        <w:t xml:space="preserve">, </w:t>
      </w:r>
      <w:proofErr w:type="spellStart"/>
      <w:r w:rsidR="003C3737" w:rsidRPr="004207A4">
        <w:t>AdV</w:t>
      </w:r>
      <w:r w:rsidR="00E731AA">
        <w:t>s</w:t>
      </w:r>
      <w:proofErr w:type="spellEnd"/>
      <w:r w:rsidR="003C3737" w:rsidRPr="004207A4">
        <w:t xml:space="preserve"> </w:t>
      </w:r>
      <w:r w:rsidR="006272A2" w:rsidRPr="004207A4">
        <w:t xml:space="preserve">remain episomal throughout the infection and </w:t>
      </w:r>
      <w:r w:rsidR="003C3737" w:rsidRPr="004207A4">
        <w:t>have not been reported to</w:t>
      </w:r>
      <w:r w:rsidR="006272A2" w:rsidRPr="004207A4">
        <w:t xml:space="preserve"> integrate into the host DNA. Similarly, the vectors derived from these </w:t>
      </w:r>
      <w:proofErr w:type="spellStart"/>
      <w:r w:rsidR="003C3737" w:rsidRPr="004207A4">
        <w:t>AdVs</w:t>
      </w:r>
      <w:proofErr w:type="spellEnd"/>
      <w:r w:rsidR="003C3737" w:rsidRPr="004207A4">
        <w:t xml:space="preserve"> </w:t>
      </w:r>
      <w:r w:rsidR="006272A2" w:rsidRPr="004207A4">
        <w:t xml:space="preserve">are considered as non-integrating vectors which do not have a propensity to integrate or reactivate following latency in a host (EMEA, 2007; FDA, 2020). Further, </w:t>
      </w:r>
      <w:proofErr w:type="spellStart"/>
      <w:r w:rsidR="003C3737" w:rsidRPr="004207A4">
        <w:t>AdV</w:t>
      </w:r>
      <w:proofErr w:type="spellEnd"/>
      <w:r w:rsidR="003C3737" w:rsidRPr="004207A4">
        <w:t xml:space="preserve"> </w:t>
      </w:r>
      <w:r w:rsidR="006272A2" w:rsidRPr="004207A4">
        <w:t>vectors, such as HAdV-C5, have been used extensively in clinical studies as a vaccine and as a gene therapy for almost 30</w:t>
      </w:r>
      <w:r w:rsidR="003C3737" w:rsidRPr="004207A4">
        <w:t> </w:t>
      </w:r>
      <w:r w:rsidR="006272A2" w:rsidRPr="004207A4">
        <w:t>years (Crystal, 2014) and there is no evidence of integration of viral DNA into the host genome. Thus, the consequences of integration of viral DNA into a host cell genome will not be further discussed</w:t>
      </w:r>
      <w:r w:rsidR="00C123C1" w:rsidRPr="004207A4">
        <w:t>.</w:t>
      </w:r>
    </w:p>
    <w:p w14:paraId="0D89FF05" w14:textId="58B0C8A5" w:rsidR="000674C9" w:rsidRPr="004207A4" w:rsidRDefault="000674C9" w:rsidP="000674C9">
      <w:pPr>
        <w:pStyle w:val="RARMPparagraph"/>
      </w:pPr>
      <w:r w:rsidRPr="004207A4">
        <w:t xml:space="preserve">The Act provides for substantial penalties for unauthorised dealings with GMOs or noncompliance with licence conditions </w:t>
      </w:r>
      <w:proofErr w:type="gramStart"/>
      <w:r w:rsidRPr="004207A4">
        <w:t>and also</w:t>
      </w:r>
      <w:proofErr w:type="gramEnd"/>
      <w:r w:rsidRPr="004207A4">
        <w:t xml:space="preserve">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36B9AD0A" w14:textId="06752BA5" w:rsidR="006A5534" w:rsidRPr="004207A4" w:rsidRDefault="006A5534" w:rsidP="006C2605">
      <w:pPr>
        <w:pStyle w:val="Sectionheading2"/>
      </w:pPr>
      <w:bookmarkStart w:id="115" w:name="_Ref143849914"/>
      <w:bookmarkStart w:id="116" w:name="_Ref143850080"/>
      <w:bookmarkStart w:id="117" w:name="_Toc211613777"/>
      <w:r w:rsidRPr="004207A4">
        <w:t>Potential harm</w:t>
      </w:r>
      <w:bookmarkEnd w:id="115"/>
      <w:bookmarkEnd w:id="116"/>
      <w:r w:rsidR="00E731AA">
        <w:t>s</w:t>
      </w:r>
      <w:bookmarkEnd w:id="117"/>
    </w:p>
    <w:p w14:paraId="0980DB0D" w14:textId="76EEEB68" w:rsidR="00C00C52" w:rsidRPr="004207A4" w:rsidRDefault="005F2314" w:rsidP="00613D76">
      <w:pPr>
        <w:pStyle w:val="RARMPparagraph"/>
      </w:pPr>
      <w:r w:rsidRPr="004207A4">
        <w:t xml:space="preserve">Potential harms from the GM </w:t>
      </w:r>
      <w:r w:rsidR="00885EE1" w:rsidRPr="004207A4">
        <w:t>therapeutic</w:t>
      </w:r>
      <w:r w:rsidRPr="004207A4">
        <w:t xml:space="preserve"> include</w:t>
      </w:r>
      <w:r w:rsidR="00613D76" w:rsidRPr="004207A4">
        <w:t>:</w:t>
      </w:r>
    </w:p>
    <w:p w14:paraId="3BB232E7" w14:textId="617EEC6E" w:rsidR="005F2314" w:rsidRPr="004207A4" w:rsidRDefault="005F2314" w:rsidP="005F2314">
      <w:pPr>
        <w:pStyle w:val="ListBullet1"/>
      </w:pPr>
      <w:r>
        <w:t xml:space="preserve">harms to the health of people or </w:t>
      </w:r>
      <w:r w:rsidR="0050444F" w:rsidRPr="004207A4">
        <w:t xml:space="preserve">other </w:t>
      </w:r>
      <w:r w:rsidRPr="004207A4">
        <w:t>organisms</w:t>
      </w:r>
      <w:r w:rsidR="00B4356B" w:rsidRPr="004207A4">
        <w:t xml:space="preserve"> following accidental exposure to the GMO</w:t>
      </w:r>
      <w:r w:rsidRPr="004207A4">
        <w:t xml:space="preserve">, including </w:t>
      </w:r>
      <w:r w:rsidR="00E45FCB" w:rsidRPr="004207A4">
        <w:t xml:space="preserve">disease or </w:t>
      </w:r>
      <w:r w:rsidR="00B4356B" w:rsidRPr="004207A4">
        <w:t xml:space="preserve">an </w:t>
      </w:r>
      <w:r w:rsidRPr="004207A4">
        <w:t>adverse immune response</w:t>
      </w:r>
      <w:r w:rsidR="00E45FCB" w:rsidRPr="004207A4">
        <w:t xml:space="preserve"> to the GMO</w:t>
      </w:r>
    </w:p>
    <w:p w14:paraId="5BE2FCC6" w14:textId="31B208F8" w:rsidR="006A5534" w:rsidRPr="004207A4" w:rsidRDefault="005F2314" w:rsidP="00AA5D76">
      <w:pPr>
        <w:pStyle w:val="ListBullet1"/>
      </w:pPr>
      <w:r w:rsidRPr="004207A4">
        <w:t xml:space="preserve">the potential for establishment of </w:t>
      </w:r>
      <w:r w:rsidR="00AA5D76" w:rsidRPr="004207A4">
        <w:t>a novel virus</w:t>
      </w:r>
      <w:r w:rsidRPr="004207A4">
        <w:t xml:space="preserve"> in the environment</w:t>
      </w:r>
      <w:r w:rsidR="003A266B" w:rsidRPr="004207A4">
        <w:t xml:space="preserve"> (</w:t>
      </w:r>
      <w:r w:rsidR="00871E0F" w:rsidRPr="004207A4">
        <w:t>discussed in</w:t>
      </w:r>
      <w:r w:rsidR="003A266B" w:rsidRPr="004207A4">
        <w:t xml:space="preserve"> Section </w:t>
      </w:r>
      <w:r w:rsidR="003A266B" w:rsidRPr="004207A4">
        <w:fldChar w:fldCharType="begin"/>
      </w:r>
      <w:r w:rsidR="003A266B" w:rsidRPr="004207A4">
        <w:instrText xml:space="preserve"> REF _Ref143849187 \r \h </w:instrText>
      </w:r>
      <w:r w:rsidR="003A266B" w:rsidRPr="004207A4">
        <w:fldChar w:fldCharType="separate"/>
      </w:r>
      <w:r w:rsidR="00F3638E">
        <w:t>2.2</w:t>
      </w:r>
      <w:r w:rsidR="003A266B" w:rsidRPr="004207A4">
        <w:fldChar w:fldCharType="end"/>
      </w:r>
      <w:r w:rsidR="003A266B" w:rsidRPr="004207A4">
        <w:t>)</w:t>
      </w:r>
      <w:r w:rsidR="004540CA" w:rsidRPr="004207A4">
        <w:t>.</w:t>
      </w:r>
    </w:p>
    <w:p w14:paraId="069304C2" w14:textId="201F6A5A" w:rsidR="006A5534" w:rsidRPr="004207A4" w:rsidRDefault="006A5534" w:rsidP="00C20A81">
      <w:pPr>
        <w:pStyle w:val="Sectionheading2"/>
      </w:pPr>
      <w:bookmarkStart w:id="118" w:name="_Toc211613778"/>
      <w:bookmarkStart w:id="119" w:name="_Hlk198283226"/>
      <w:r w:rsidRPr="004207A4">
        <w:t>Postulated risk scenarios</w:t>
      </w:r>
      <w:bookmarkEnd w:id="118"/>
    </w:p>
    <w:bookmarkEnd w:id="119"/>
    <w:p w14:paraId="6598929F" w14:textId="51117473" w:rsidR="00B172C3" w:rsidRDefault="00AA5D76" w:rsidP="00D90383">
      <w:pPr>
        <w:pStyle w:val="RARMPparagraph"/>
      </w:pPr>
      <w:r w:rsidRPr="004207A4">
        <w:t>Three</w:t>
      </w:r>
      <w:r w:rsidR="00B172C3" w:rsidRPr="004207A4">
        <w:t xml:space="preserve"> risk scenario</w:t>
      </w:r>
      <w:r w:rsidRPr="004207A4">
        <w:t>s</w:t>
      </w:r>
      <w:r w:rsidR="00B172C3" w:rsidRPr="004207A4">
        <w:t xml:space="preserve"> w</w:t>
      </w:r>
      <w:r w:rsidRPr="004207A4">
        <w:t>ere</w:t>
      </w:r>
      <w:r w:rsidR="00B172C3" w:rsidRPr="004207A4">
        <w:t xml:space="preserve"> postulated and screened to identify any substantive risks. Th</w:t>
      </w:r>
      <w:r w:rsidRPr="004207A4">
        <w:t>ese</w:t>
      </w:r>
      <w:r w:rsidR="00B172C3" w:rsidRPr="004207A4">
        <w:t xml:space="preserve"> scenario</w:t>
      </w:r>
      <w:r w:rsidRPr="004207A4">
        <w:t>s</w:t>
      </w:r>
      <w:r w:rsidR="00B172C3" w:rsidRPr="004207A4">
        <w:t xml:space="preserve"> </w:t>
      </w:r>
      <w:r w:rsidRPr="004207A4">
        <w:t>are</w:t>
      </w:r>
      <w:r w:rsidR="00B172C3" w:rsidRPr="004207A4">
        <w:t xml:space="preserve"> summarised in </w:t>
      </w:r>
      <w:r w:rsidR="00786697">
        <w:t xml:space="preserve">Table 3 </w:t>
      </w:r>
      <w:r w:rsidR="00B172C3" w:rsidRPr="004207A4">
        <w:t>and examined in detail in Section</w:t>
      </w:r>
      <w:r w:rsidR="008F0598" w:rsidRPr="004207A4">
        <w:t xml:space="preserve"> </w:t>
      </w:r>
      <w:r w:rsidR="009A127D">
        <w:fldChar w:fldCharType="begin"/>
      </w:r>
      <w:r w:rsidR="009A127D">
        <w:instrText xml:space="preserve"> REF _Ref142304247 \r \h </w:instrText>
      </w:r>
      <w:r w:rsidR="009A127D">
        <w:fldChar w:fldCharType="separate"/>
      </w:r>
      <w:r w:rsidR="00F3638E">
        <w:t>2.4.1</w:t>
      </w:r>
      <w:r w:rsidR="009A127D">
        <w:fldChar w:fldCharType="end"/>
      </w:r>
      <w:r w:rsidR="004044D5">
        <w:t>.</w:t>
      </w:r>
    </w:p>
    <w:p w14:paraId="5689A702" w14:textId="3684027E" w:rsidR="00017F1A" w:rsidRDefault="00B172C3" w:rsidP="008F0598">
      <w:pPr>
        <w:pStyle w:val="RARMPparagraph"/>
      </w:pPr>
      <w:r>
        <w:lastRenderedPageBreak/>
        <w:t>In the context of the activities proposed by the applicant and considering both the short and long term</w:t>
      </w:r>
      <w:r w:rsidR="0011369D">
        <w:t>,</w:t>
      </w:r>
      <w:r>
        <w:t xml:space="preserve"> </w:t>
      </w:r>
      <w:r w:rsidR="008F0598">
        <w:t xml:space="preserve">the risk </w:t>
      </w:r>
      <w:r w:rsidR="008F0598" w:rsidRPr="00034B87">
        <w:t>scenario</w:t>
      </w:r>
      <w:r w:rsidR="00704E28" w:rsidRPr="00034B87">
        <w:t>s</w:t>
      </w:r>
      <w:r w:rsidR="008F0598" w:rsidRPr="00704E28">
        <w:rPr>
          <w:color w:val="0000FF"/>
        </w:rPr>
        <w:t xml:space="preserve"> </w:t>
      </w:r>
      <w:r w:rsidR="008F0598">
        <w:t>did not give rise to any substantive risks</w:t>
      </w:r>
      <w:r>
        <w:t>.</w:t>
      </w:r>
    </w:p>
    <w:p w14:paraId="1C4036D0" w14:textId="412A395C" w:rsidR="003D16BF" w:rsidRPr="004207A4" w:rsidRDefault="003D16BF" w:rsidP="003D16BF">
      <w:pPr>
        <w:pStyle w:val="Tabletitle"/>
        <w:rPr>
          <w:color w:val="auto"/>
        </w:rPr>
      </w:pPr>
      <w:bookmarkStart w:id="120" w:name="_Ref118189852"/>
      <w:bookmarkStart w:id="121" w:name="_Hlk198283309"/>
      <w:r>
        <w:t>Table</w:t>
      </w:r>
      <w:bookmarkEnd w:id="120"/>
      <w:r w:rsidR="00786697">
        <w:rPr>
          <w:color w:val="auto"/>
        </w:rPr>
        <w:t xml:space="preserve"> 3</w:t>
      </w:r>
      <w:r w:rsidR="000E3533" w:rsidRPr="004207A4">
        <w:rPr>
          <w:color w:val="auto"/>
        </w:rPr>
        <w:t>.</w:t>
      </w:r>
      <w:r w:rsidRPr="004207A4">
        <w:rPr>
          <w:color w:val="auto"/>
        </w:rPr>
        <w:t xml:space="preserve"> </w:t>
      </w:r>
      <w:r w:rsidR="00FE01AA" w:rsidRPr="004207A4">
        <w:rPr>
          <w:color w:val="auto"/>
        </w:rPr>
        <w:t xml:space="preserve">Summary of risk scenarios from the proposed dealings with </w:t>
      </w:r>
      <w:r w:rsidR="00A52075" w:rsidRPr="004207A4">
        <w:rPr>
          <w:color w:val="auto"/>
        </w:rPr>
        <w:t xml:space="preserve">the GM </w:t>
      </w:r>
      <w:r w:rsidR="00704E28" w:rsidRPr="004207A4">
        <w:rPr>
          <w:color w:val="auto"/>
        </w:rPr>
        <w:t>therapeutic</w:t>
      </w:r>
    </w:p>
    <w:tbl>
      <w:tblPr>
        <w:tblStyle w:val="TableGrid"/>
        <w:tblW w:w="5104" w:type="pct"/>
        <w:jc w:val="center"/>
        <w:tblLook w:val="04A0" w:firstRow="1" w:lastRow="0" w:firstColumn="1" w:lastColumn="0" w:noHBand="0" w:noVBand="1"/>
      </w:tblPr>
      <w:tblGrid>
        <w:gridCol w:w="914"/>
        <w:gridCol w:w="1275"/>
        <w:gridCol w:w="2375"/>
        <w:gridCol w:w="1555"/>
        <w:gridCol w:w="1195"/>
        <w:gridCol w:w="2514"/>
      </w:tblGrid>
      <w:tr w:rsidR="004207A4" w:rsidRPr="004207A4" w14:paraId="2D32551F" w14:textId="7522DE4E" w:rsidTr="00844908">
        <w:trPr>
          <w:trHeight w:val="707"/>
          <w:tblHeader/>
          <w:jc w:val="center"/>
        </w:trPr>
        <w:tc>
          <w:tcPr>
            <w:tcW w:w="466" w:type="pct"/>
            <w:shd w:val="clear" w:color="auto" w:fill="BFBFBF" w:themeFill="background1" w:themeFillShade="BF"/>
          </w:tcPr>
          <w:p w14:paraId="1C07B08F" w14:textId="3336791A" w:rsidR="00701F33" w:rsidRPr="004207A4" w:rsidRDefault="00701F33" w:rsidP="00625160">
            <w:pPr>
              <w:spacing w:before="0" w:after="0"/>
              <w:jc w:val="center"/>
              <w:rPr>
                <w:b/>
                <w:bCs/>
                <w:sz w:val="20"/>
                <w:szCs w:val="20"/>
              </w:rPr>
            </w:pPr>
            <w:bookmarkStart w:id="122" w:name="_Hlk116309170"/>
            <w:bookmarkEnd w:id="121"/>
            <w:r w:rsidRPr="004207A4">
              <w:rPr>
                <w:b/>
                <w:bCs/>
                <w:sz w:val="20"/>
                <w:szCs w:val="20"/>
              </w:rPr>
              <w:t>Risk scenario</w:t>
            </w:r>
          </w:p>
        </w:tc>
        <w:tc>
          <w:tcPr>
            <w:tcW w:w="686" w:type="pct"/>
            <w:shd w:val="clear" w:color="auto" w:fill="BFBFBF" w:themeFill="background1" w:themeFillShade="BF"/>
          </w:tcPr>
          <w:p w14:paraId="6E0D2880" w14:textId="49676D88" w:rsidR="00701F33" w:rsidRPr="004207A4" w:rsidRDefault="00701F33" w:rsidP="00625160">
            <w:pPr>
              <w:spacing w:before="0" w:after="0"/>
              <w:jc w:val="center"/>
              <w:rPr>
                <w:b/>
                <w:bCs/>
                <w:sz w:val="20"/>
                <w:szCs w:val="20"/>
              </w:rPr>
            </w:pPr>
            <w:r w:rsidRPr="004207A4">
              <w:rPr>
                <w:b/>
                <w:bCs/>
                <w:sz w:val="20"/>
                <w:szCs w:val="20"/>
              </w:rPr>
              <w:t>Risk source</w:t>
            </w:r>
          </w:p>
        </w:tc>
        <w:tc>
          <w:tcPr>
            <w:tcW w:w="1227" w:type="pct"/>
            <w:shd w:val="clear" w:color="auto" w:fill="BFBFBF" w:themeFill="background1" w:themeFillShade="BF"/>
          </w:tcPr>
          <w:p w14:paraId="09D7AC71" w14:textId="2267D48A" w:rsidR="00701F33" w:rsidRPr="004207A4" w:rsidRDefault="00701F33" w:rsidP="00625160">
            <w:pPr>
              <w:spacing w:before="0" w:after="0"/>
              <w:jc w:val="center"/>
              <w:rPr>
                <w:b/>
                <w:bCs/>
                <w:sz w:val="20"/>
                <w:szCs w:val="20"/>
              </w:rPr>
            </w:pPr>
            <w:r w:rsidRPr="004207A4">
              <w:rPr>
                <w:b/>
                <w:bCs/>
                <w:sz w:val="20"/>
                <w:szCs w:val="20"/>
              </w:rPr>
              <w:t>Causal pathway</w:t>
            </w:r>
          </w:p>
        </w:tc>
        <w:tc>
          <w:tcPr>
            <w:tcW w:w="721" w:type="pct"/>
            <w:shd w:val="clear" w:color="auto" w:fill="BFBFBF" w:themeFill="background1" w:themeFillShade="BF"/>
          </w:tcPr>
          <w:p w14:paraId="31FF1AEE" w14:textId="79188C94" w:rsidR="00701F33" w:rsidRPr="004207A4" w:rsidRDefault="00701F33" w:rsidP="00625160">
            <w:pPr>
              <w:spacing w:before="0" w:after="0"/>
              <w:jc w:val="center"/>
              <w:rPr>
                <w:b/>
                <w:bCs/>
                <w:sz w:val="20"/>
                <w:szCs w:val="20"/>
              </w:rPr>
            </w:pPr>
            <w:r w:rsidRPr="004207A4">
              <w:rPr>
                <w:b/>
                <w:bCs/>
                <w:sz w:val="20"/>
                <w:szCs w:val="20"/>
              </w:rPr>
              <w:t>Potential harm</w:t>
            </w:r>
          </w:p>
        </w:tc>
        <w:tc>
          <w:tcPr>
            <w:tcW w:w="602" w:type="pct"/>
            <w:shd w:val="clear" w:color="auto" w:fill="BFBFBF" w:themeFill="background1" w:themeFillShade="BF"/>
          </w:tcPr>
          <w:p w14:paraId="3D0D0AF5" w14:textId="67A9F75C" w:rsidR="00701F33" w:rsidRPr="004207A4" w:rsidRDefault="00701F33" w:rsidP="00625160">
            <w:pPr>
              <w:spacing w:before="0" w:after="0"/>
              <w:jc w:val="center"/>
              <w:rPr>
                <w:b/>
                <w:bCs/>
                <w:sz w:val="20"/>
                <w:szCs w:val="20"/>
              </w:rPr>
            </w:pPr>
            <w:r w:rsidRPr="004207A4">
              <w:rPr>
                <w:b/>
                <w:bCs/>
                <w:sz w:val="20"/>
                <w:szCs w:val="20"/>
              </w:rPr>
              <w:t>Substantive risk?</w:t>
            </w:r>
          </w:p>
        </w:tc>
        <w:tc>
          <w:tcPr>
            <w:tcW w:w="1298" w:type="pct"/>
            <w:shd w:val="clear" w:color="auto" w:fill="BFBFBF" w:themeFill="background1" w:themeFillShade="BF"/>
          </w:tcPr>
          <w:p w14:paraId="55B75BDB" w14:textId="75865237" w:rsidR="00701F33" w:rsidRPr="004207A4" w:rsidRDefault="00701F33" w:rsidP="00625160">
            <w:pPr>
              <w:spacing w:before="0" w:after="0"/>
              <w:jc w:val="center"/>
              <w:rPr>
                <w:b/>
                <w:bCs/>
                <w:sz w:val="20"/>
                <w:szCs w:val="20"/>
              </w:rPr>
            </w:pPr>
            <w:r w:rsidRPr="004207A4">
              <w:rPr>
                <w:b/>
                <w:bCs/>
                <w:sz w:val="20"/>
                <w:szCs w:val="20"/>
              </w:rPr>
              <w:t>Reasons</w:t>
            </w:r>
          </w:p>
        </w:tc>
      </w:tr>
      <w:tr w:rsidR="004207A4" w:rsidRPr="004207A4" w14:paraId="0914D8FB" w14:textId="764BD4C5" w:rsidTr="00844908">
        <w:trPr>
          <w:trHeight w:val="670"/>
          <w:jc w:val="center"/>
        </w:trPr>
        <w:tc>
          <w:tcPr>
            <w:tcW w:w="466" w:type="pct"/>
          </w:tcPr>
          <w:p w14:paraId="7EF84280" w14:textId="14ABC105" w:rsidR="00701F33" w:rsidRPr="004207A4" w:rsidRDefault="00701F33" w:rsidP="003F3B46">
            <w:pPr>
              <w:spacing w:before="60" w:after="60"/>
              <w:jc w:val="center"/>
              <w:rPr>
                <w:sz w:val="20"/>
                <w:szCs w:val="20"/>
              </w:rPr>
            </w:pPr>
            <w:r w:rsidRPr="004207A4">
              <w:rPr>
                <w:sz w:val="20"/>
                <w:szCs w:val="20"/>
              </w:rPr>
              <w:t>1</w:t>
            </w:r>
          </w:p>
        </w:tc>
        <w:tc>
          <w:tcPr>
            <w:tcW w:w="686" w:type="pct"/>
          </w:tcPr>
          <w:p w14:paraId="151C2A34" w14:textId="740E05CC" w:rsidR="00C00C52" w:rsidRPr="004207A4" w:rsidRDefault="005E7E46" w:rsidP="003F3B46">
            <w:pPr>
              <w:spacing w:before="60" w:after="60"/>
              <w:jc w:val="center"/>
              <w:rPr>
                <w:sz w:val="20"/>
                <w:szCs w:val="20"/>
              </w:rPr>
            </w:pPr>
            <w:r w:rsidRPr="004207A4">
              <w:rPr>
                <w:sz w:val="20"/>
                <w:szCs w:val="20"/>
              </w:rPr>
              <w:t>GMO</w:t>
            </w:r>
          </w:p>
        </w:tc>
        <w:tc>
          <w:tcPr>
            <w:tcW w:w="1227" w:type="pct"/>
          </w:tcPr>
          <w:p w14:paraId="4169861E" w14:textId="77777777" w:rsidR="005E7E46" w:rsidRPr="004207A4" w:rsidRDefault="005E7E46" w:rsidP="003F3B46">
            <w:pPr>
              <w:spacing w:before="60" w:after="60"/>
              <w:rPr>
                <w:sz w:val="20"/>
                <w:szCs w:val="20"/>
              </w:rPr>
            </w:pPr>
            <w:r w:rsidRPr="004207A4">
              <w:rPr>
                <w:sz w:val="20"/>
                <w:szCs w:val="20"/>
              </w:rPr>
              <w:t>Exposure of people and animals to the GMO via aerosols, fomites, contact with abraded skin or mucous membranes during</w:t>
            </w:r>
          </w:p>
          <w:p w14:paraId="084AFD26" w14:textId="77777777" w:rsidR="005E7E46" w:rsidRPr="004207A4" w:rsidRDefault="005E7E46" w:rsidP="003F3B46">
            <w:pPr>
              <w:tabs>
                <w:tab w:val="left" w:pos="367"/>
              </w:tabs>
              <w:spacing w:before="60" w:after="60"/>
              <w:rPr>
                <w:sz w:val="20"/>
                <w:szCs w:val="20"/>
              </w:rPr>
            </w:pPr>
            <w:r w:rsidRPr="004207A4">
              <w:rPr>
                <w:sz w:val="20"/>
                <w:szCs w:val="20"/>
              </w:rPr>
              <w:t>(a)</w:t>
            </w:r>
            <w:r w:rsidRPr="004207A4">
              <w:rPr>
                <w:sz w:val="20"/>
                <w:szCs w:val="20"/>
              </w:rPr>
              <w:tab/>
              <w:t xml:space="preserve">Import, transport or storage of the GMO </w:t>
            </w:r>
          </w:p>
          <w:p w14:paraId="3FDE62E3" w14:textId="77777777" w:rsidR="005E7E46" w:rsidRPr="004207A4" w:rsidRDefault="005E7E46" w:rsidP="003F3B46">
            <w:pPr>
              <w:tabs>
                <w:tab w:val="left" w:pos="367"/>
              </w:tabs>
              <w:spacing w:before="60" w:after="60"/>
              <w:rPr>
                <w:sz w:val="20"/>
                <w:szCs w:val="20"/>
              </w:rPr>
            </w:pPr>
            <w:r w:rsidRPr="004207A4">
              <w:rPr>
                <w:sz w:val="20"/>
                <w:szCs w:val="20"/>
              </w:rPr>
              <w:t>(b)</w:t>
            </w:r>
            <w:r w:rsidRPr="004207A4">
              <w:rPr>
                <w:sz w:val="20"/>
                <w:szCs w:val="20"/>
              </w:rPr>
              <w:tab/>
              <w:t>Preparation and administration of the GMO</w:t>
            </w:r>
          </w:p>
          <w:p w14:paraId="51846E43" w14:textId="77777777" w:rsidR="005E7E46" w:rsidRPr="004207A4" w:rsidRDefault="005E7E46" w:rsidP="003F3B46">
            <w:pPr>
              <w:tabs>
                <w:tab w:val="left" w:pos="367"/>
              </w:tabs>
              <w:spacing w:before="60" w:after="60"/>
              <w:rPr>
                <w:sz w:val="20"/>
                <w:szCs w:val="20"/>
              </w:rPr>
            </w:pPr>
            <w:r w:rsidRPr="004207A4">
              <w:rPr>
                <w:sz w:val="20"/>
                <w:szCs w:val="20"/>
              </w:rPr>
              <w:t>(c)</w:t>
            </w:r>
            <w:r w:rsidRPr="004207A4">
              <w:rPr>
                <w:sz w:val="20"/>
                <w:szCs w:val="20"/>
              </w:rPr>
              <w:tab/>
              <w:t>Disposal of the GMO</w:t>
            </w:r>
          </w:p>
          <w:p w14:paraId="6086EB56" w14:textId="77777777" w:rsidR="005E7E46" w:rsidRPr="004207A4" w:rsidRDefault="005E7E46" w:rsidP="003F3B46">
            <w:pPr>
              <w:spacing w:before="60" w:after="60"/>
              <w:jc w:val="center"/>
              <w:rPr>
                <w:sz w:val="20"/>
                <w:szCs w:val="20"/>
              </w:rPr>
            </w:pPr>
            <w:r w:rsidRPr="004207A4">
              <w:rPr>
                <w:sz w:val="20"/>
                <w:szCs w:val="20"/>
              </w:rPr>
              <w:sym w:font="Wingdings 3" w:char="F0C8"/>
            </w:r>
          </w:p>
          <w:p w14:paraId="021889F5" w14:textId="4E09638A" w:rsidR="005E7E46" w:rsidRPr="004207A4" w:rsidRDefault="005E7E46" w:rsidP="003F3B46">
            <w:pPr>
              <w:spacing w:before="60" w:after="60"/>
              <w:jc w:val="center"/>
              <w:rPr>
                <w:sz w:val="20"/>
                <w:szCs w:val="20"/>
              </w:rPr>
            </w:pPr>
            <w:r w:rsidRPr="004207A4">
              <w:rPr>
                <w:sz w:val="20"/>
                <w:szCs w:val="20"/>
              </w:rPr>
              <w:t>Transduction of cells by GMO</w:t>
            </w:r>
          </w:p>
          <w:p w14:paraId="02712CF0" w14:textId="77777777" w:rsidR="005E7E46" w:rsidRPr="004207A4" w:rsidRDefault="005E7E46" w:rsidP="003F3B46">
            <w:pPr>
              <w:spacing w:before="60" w:after="60"/>
              <w:jc w:val="center"/>
              <w:rPr>
                <w:sz w:val="20"/>
                <w:szCs w:val="20"/>
              </w:rPr>
            </w:pPr>
            <w:r w:rsidRPr="004207A4">
              <w:rPr>
                <w:sz w:val="20"/>
                <w:szCs w:val="20"/>
              </w:rPr>
              <w:sym w:font="Wingdings 3" w:char="F0C8"/>
            </w:r>
          </w:p>
          <w:p w14:paraId="748BD08C" w14:textId="4AD597C1" w:rsidR="008B3048" w:rsidRPr="004207A4" w:rsidRDefault="005E7E46" w:rsidP="003F3B46">
            <w:pPr>
              <w:spacing w:before="60" w:after="60"/>
              <w:jc w:val="center"/>
              <w:rPr>
                <w:sz w:val="20"/>
                <w:szCs w:val="20"/>
              </w:rPr>
            </w:pPr>
            <w:r w:rsidRPr="004207A4">
              <w:rPr>
                <w:sz w:val="20"/>
                <w:szCs w:val="20"/>
              </w:rPr>
              <w:t>Expression of the IFN-α2b protein</w:t>
            </w:r>
          </w:p>
        </w:tc>
        <w:tc>
          <w:tcPr>
            <w:tcW w:w="721" w:type="pct"/>
          </w:tcPr>
          <w:p w14:paraId="32CC8BE3" w14:textId="6A4EBA7C" w:rsidR="00701F33" w:rsidRPr="004207A4" w:rsidRDefault="005E7E46" w:rsidP="003F3B46">
            <w:pPr>
              <w:spacing w:before="60" w:after="60"/>
              <w:rPr>
                <w:sz w:val="20"/>
                <w:szCs w:val="20"/>
              </w:rPr>
            </w:pPr>
            <w:r w:rsidRPr="004207A4">
              <w:rPr>
                <w:sz w:val="20"/>
                <w:szCs w:val="20"/>
              </w:rPr>
              <w:t>Toxicity or adverse immune reactions</w:t>
            </w:r>
          </w:p>
        </w:tc>
        <w:tc>
          <w:tcPr>
            <w:tcW w:w="602" w:type="pct"/>
          </w:tcPr>
          <w:p w14:paraId="5A58FABB" w14:textId="5483CA4C" w:rsidR="00805903" w:rsidRPr="004207A4" w:rsidRDefault="007730D2" w:rsidP="003F3B46">
            <w:pPr>
              <w:spacing w:before="60" w:after="60"/>
              <w:jc w:val="center"/>
              <w:rPr>
                <w:sz w:val="20"/>
                <w:szCs w:val="20"/>
              </w:rPr>
            </w:pPr>
            <w:r w:rsidRPr="004207A4">
              <w:rPr>
                <w:sz w:val="20"/>
                <w:szCs w:val="20"/>
              </w:rPr>
              <w:t>No</w:t>
            </w:r>
          </w:p>
        </w:tc>
        <w:tc>
          <w:tcPr>
            <w:tcW w:w="1298" w:type="pct"/>
          </w:tcPr>
          <w:p w14:paraId="4C5B1F0C" w14:textId="36A8224E" w:rsidR="00125D50" w:rsidRPr="004207A4" w:rsidRDefault="00125D50" w:rsidP="003F3B46">
            <w:pPr>
              <w:pStyle w:val="ListBullet1"/>
              <w:ind w:left="357"/>
              <w:rPr>
                <w:sz w:val="20"/>
                <w:szCs w:val="20"/>
              </w:rPr>
            </w:pPr>
            <w:r w:rsidRPr="004207A4">
              <w:rPr>
                <w:sz w:val="20"/>
                <w:szCs w:val="20"/>
              </w:rPr>
              <w:t xml:space="preserve">The </w:t>
            </w:r>
            <w:r w:rsidR="005E7E46" w:rsidRPr="004207A4">
              <w:rPr>
                <w:sz w:val="20"/>
                <w:szCs w:val="20"/>
              </w:rPr>
              <w:t>GMO is replication incompetent and will not produce further viral particles to sustain an infection</w:t>
            </w:r>
          </w:p>
          <w:p w14:paraId="3A69D1E2" w14:textId="3BD4829D" w:rsidR="0050444F" w:rsidRPr="004207A4" w:rsidRDefault="0050444F" w:rsidP="003F3B46">
            <w:pPr>
              <w:pStyle w:val="ListBullet1"/>
              <w:ind w:left="357"/>
              <w:rPr>
                <w:sz w:val="20"/>
                <w:szCs w:val="20"/>
              </w:rPr>
            </w:pPr>
            <w:r w:rsidRPr="004207A4">
              <w:rPr>
                <w:sz w:val="20"/>
                <w:szCs w:val="20"/>
              </w:rPr>
              <w:t xml:space="preserve">The dose received through accidental exposure would be far smaller than that </w:t>
            </w:r>
            <w:r w:rsidR="00C17EF6" w:rsidRPr="004207A4">
              <w:rPr>
                <w:sz w:val="20"/>
                <w:szCs w:val="20"/>
              </w:rPr>
              <w:t xml:space="preserve">intentionally </w:t>
            </w:r>
            <w:r w:rsidRPr="004207A4">
              <w:rPr>
                <w:sz w:val="20"/>
                <w:szCs w:val="20"/>
              </w:rPr>
              <w:t>administered</w:t>
            </w:r>
            <w:r w:rsidR="00C17EF6" w:rsidRPr="004207A4">
              <w:rPr>
                <w:sz w:val="20"/>
                <w:szCs w:val="20"/>
              </w:rPr>
              <w:t>.</w:t>
            </w:r>
            <w:r w:rsidRPr="004207A4">
              <w:rPr>
                <w:sz w:val="20"/>
                <w:szCs w:val="20"/>
              </w:rPr>
              <w:t xml:space="preserve"> </w:t>
            </w:r>
          </w:p>
          <w:p w14:paraId="743553A9" w14:textId="1C7D2176" w:rsidR="00875A77" w:rsidRPr="004207A4" w:rsidRDefault="00875A77" w:rsidP="003F3B46">
            <w:pPr>
              <w:pStyle w:val="ListBullet1"/>
              <w:ind w:left="357"/>
              <w:rPr>
                <w:sz w:val="20"/>
                <w:szCs w:val="20"/>
              </w:rPr>
            </w:pPr>
            <w:r w:rsidRPr="004207A4">
              <w:rPr>
                <w:sz w:val="20"/>
                <w:szCs w:val="20"/>
              </w:rPr>
              <w:t>The GM</w:t>
            </w:r>
            <w:r w:rsidR="00C17EF6" w:rsidRPr="004207A4">
              <w:rPr>
                <w:sz w:val="20"/>
                <w:szCs w:val="20"/>
              </w:rPr>
              <w:t>O</w:t>
            </w:r>
            <w:r w:rsidRPr="004207A4">
              <w:rPr>
                <w:sz w:val="20"/>
                <w:szCs w:val="20"/>
              </w:rPr>
              <w:t xml:space="preserve"> has a </w:t>
            </w:r>
            <w:r w:rsidR="00C17EF6" w:rsidRPr="004207A4">
              <w:rPr>
                <w:sz w:val="20"/>
                <w:szCs w:val="20"/>
              </w:rPr>
              <w:t>good</w:t>
            </w:r>
            <w:r w:rsidRPr="004207A4">
              <w:rPr>
                <w:sz w:val="20"/>
                <w:szCs w:val="20"/>
              </w:rPr>
              <w:t xml:space="preserve"> safety profile at doses higher than would be expected through accidental exposure</w:t>
            </w:r>
            <w:r w:rsidR="00C17EF6" w:rsidRPr="004207A4">
              <w:rPr>
                <w:sz w:val="20"/>
                <w:szCs w:val="20"/>
              </w:rPr>
              <w:t>.</w:t>
            </w:r>
          </w:p>
          <w:p w14:paraId="0883C08A" w14:textId="64C47131" w:rsidR="002A645E" w:rsidRPr="004207A4" w:rsidRDefault="002A645E" w:rsidP="003F3B46">
            <w:pPr>
              <w:pStyle w:val="ListBullet1"/>
              <w:ind w:left="357"/>
              <w:rPr>
                <w:sz w:val="20"/>
                <w:szCs w:val="20"/>
              </w:rPr>
            </w:pPr>
            <w:r w:rsidRPr="004207A4">
              <w:rPr>
                <w:sz w:val="20"/>
                <w:szCs w:val="20"/>
              </w:rPr>
              <w:t>IFN-α2b protein has been extensively used in clinical applications for treatment of some viral infection and various cancers</w:t>
            </w:r>
            <w:r w:rsidR="002E3F6D" w:rsidRPr="004207A4">
              <w:rPr>
                <w:sz w:val="20"/>
                <w:szCs w:val="20"/>
              </w:rPr>
              <w:t xml:space="preserve"> with </w:t>
            </w:r>
            <w:r w:rsidR="00345C77" w:rsidRPr="004207A4">
              <w:rPr>
                <w:sz w:val="20"/>
                <w:szCs w:val="20"/>
              </w:rPr>
              <w:t>manageable adverse reactions</w:t>
            </w:r>
            <w:r w:rsidRPr="004207A4">
              <w:rPr>
                <w:sz w:val="20"/>
                <w:szCs w:val="20"/>
              </w:rPr>
              <w:t xml:space="preserve"> </w:t>
            </w:r>
          </w:p>
          <w:p w14:paraId="562E7F34" w14:textId="077975FA" w:rsidR="008F0598" w:rsidRPr="004207A4" w:rsidRDefault="0050444F" w:rsidP="003F3B46">
            <w:pPr>
              <w:pStyle w:val="ListBullet1"/>
              <w:ind w:left="357"/>
              <w:rPr>
                <w:sz w:val="20"/>
                <w:szCs w:val="20"/>
              </w:rPr>
            </w:pPr>
            <w:r w:rsidRPr="004207A4">
              <w:rPr>
                <w:sz w:val="20"/>
                <w:szCs w:val="20"/>
              </w:rPr>
              <w:t>Import, transport, storage, and disposal will follow well established procedures</w:t>
            </w:r>
            <w:r w:rsidR="00C17EF6" w:rsidRPr="004207A4">
              <w:rPr>
                <w:sz w:val="20"/>
                <w:szCs w:val="20"/>
              </w:rPr>
              <w:t>.</w:t>
            </w:r>
          </w:p>
        </w:tc>
      </w:tr>
      <w:tr w:rsidR="004207A4" w:rsidRPr="004207A4" w14:paraId="6BB911A4" w14:textId="77777777" w:rsidTr="00844908">
        <w:trPr>
          <w:trHeight w:val="670"/>
          <w:jc w:val="center"/>
        </w:trPr>
        <w:tc>
          <w:tcPr>
            <w:tcW w:w="466" w:type="pct"/>
          </w:tcPr>
          <w:p w14:paraId="276C45E8" w14:textId="6E268C82" w:rsidR="009F2AC8" w:rsidRPr="004207A4" w:rsidRDefault="009F2AC8" w:rsidP="003F3B46">
            <w:pPr>
              <w:spacing w:before="60" w:after="60"/>
              <w:jc w:val="center"/>
              <w:rPr>
                <w:sz w:val="20"/>
                <w:szCs w:val="20"/>
              </w:rPr>
            </w:pPr>
            <w:r w:rsidRPr="004207A4">
              <w:rPr>
                <w:sz w:val="20"/>
                <w:szCs w:val="20"/>
              </w:rPr>
              <w:t>2</w:t>
            </w:r>
          </w:p>
        </w:tc>
        <w:tc>
          <w:tcPr>
            <w:tcW w:w="686" w:type="pct"/>
          </w:tcPr>
          <w:p w14:paraId="7FC28B73" w14:textId="3DA4C98B" w:rsidR="009F2AC8" w:rsidRPr="004207A4" w:rsidRDefault="003F3B46" w:rsidP="003F3B46">
            <w:pPr>
              <w:spacing w:before="60" w:after="60"/>
              <w:jc w:val="center"/>
              <w:rPr>
                <w:sz w:val="20"/>
                <w:szCs w:val="20"/>
              </w:rPr>
            </w:pPr>
            <w:r w:rsidRPr="004207A4">
              <w:rPr>
                <w:sz w:val="20"/>
                <w:szCs w:val="20"/>
              </w:rPr>
              <w:t>GMO</w:t>
            </w:r>
          </w:p>
        </w:tc>
        <w:tc>
          <w:tcPr>
            <w:tcW w:w="1227" w:type="pct"/>
          </w:tcPr>
          <w:p w14:paraId="45AA5F97" w14:textId="2E8E6792" w:rsidR="007346E0" w:rsidRPr="004207A4" w:rsidRDefault="007346E0" w:rsidP="007346E0">
            <w:pPr>
              <w:spacing w:before="60" w:after="60"/>
              <w:rPr>
                <w:sz w:val="20"/>
                <w:szCs w:val="20"/>
              </w:rPr>
            </w:pPr>
            <w:r w:rsidRPr="004207A4">
              <w:rPr>
                <w:sz w:val="20"/>
                <w:szCs w:val="20"/>
              </w:rPr>
              <w:t>Exposure of people and animals to the GMO as mentioned in Risk Scenario 1</w:t>
            </w:r>
          </w:p>
          <w:p w14:paraId="3421EF62" w14:textId="77777777" w:rsidR="007346E0" w:rsidRPr="004207A4" w:rsidRDefault="007346E0" w:rsidP="007346E0">
            <w:pPr>
              <w:spacing w:before="60" w:after="60"/>
              <w:jc w:val="center"/>
              <w:rPr>
                <w:sz w:val="20"/>
                <w:szCs w:val="20"/>
              </w:rPr>
            </w:pPr>
            <w:r w:rsidRPr="004207A4">
              <w:rPr>
                <w:sz w:val="20"/>
                <w:szCs w:val="20"/>
              </w:rPr>
              <w:sym w:font="Wingdings 3" w:char="F0C8"/>
            </w:r>
          </w:p>
          <w:p w14:paraId="14E9600A" w14:textId="77777777" w:rsidR="007346E0" w:rsidRPr="004207A4" w:rsidRDefault="007346E0" w:rsidP="007346E0">
            <w:pPr>
              <w:spacing w:before="60" w:after="60"/>
              <w:rPr>
                <w:sz w:val="20"/>
                <w:szCs w:val="20"/>
              </w:rPr>
            </w:pPr>
            <w:r w:rsidRPr="004207A4">
              <w:rPr>
                <w:sz w:val="20"/>
                <w:szCs w:val="20"/>
              </w:rPr>
              <w:t>Transduction of cells by GMO</w:t>
            </w:r>
          </w:p>
          <w:p w14:paraId="58162684" w14:textId="77777777" w:rsidR="007346E0" w:rsidRPr="004207A4" w:rsidRDefault="007346E0" w:rsidP="007346E0">
            <w:pPr>
              <w:spacing w:before="60" w:after="60"/>
              <w:jc w:val="center"/>
              <w:rPr>
                <w:sz w:val="20"/>
                <w:szCs w:val="20"/>
              </w:rPr>
            </w:pPr>
            <w:r w:rsidRPr="004207A4">
              <w:rPr>
                <w:sz w:val="20"/>
                <w:szCs w:val="20"/>
              </w:rPr>
              <w:sym w:font="Wingdings 3" w:char="F0C8"/>
            </w:r>
          </w:p>
          <w:p w14:paraId="08609860" w14:textId="77777777" w:rsidR="009F2AC8" w:rsidRPr="004207A4" w:rsidRDefault="007346E0" w:rsidP="007346E0">
            <w:pPr>
              <w:spacing w:before="60" w:after="60"/>
              <w:rPr>
                <w:sz w:val="20"/>
                <w:szCs w:val="20"/>
              </w:rPr>
            </w:pPr>
            <w:r w:rsidRPr="004207A4">
              <w:rPr>
                <w:sz w:val="20"/>
                <w:szCs w:val="20"/>
              </w:rPr>
              <w:t xml:space="preserve">Transduced cells co-infected with </w:t>
            </w:r>
            <w:proofErr w:type="spellStart"/>
            <w:r w:rsidRPr="004207A4">
              <w:rPr>
                <w:sz w:val="20"/>
                <w:szCs w:val="20"/>
              </w:rPr>
              <w:t>AdV</w:t>
            </w:r>
            <w:proofErr w:type="spellEnd"/>
          </w:p>
          <w:p w14:paraId="4D79EE02" w14:textId="77777777" w:rsidR="007346E0" w:rsidRPr="004207A4" w:rsidRDefault="007346E0" w:rsidP="007346E0">
            <w:pPr>
              <w:spacing w:before="60" w:after="60"/>
              <w:jc w:val="center"/>
              <w:rPr>
                <w:sz w:val="20"/>
                <w:szCs w:val="20"/>
              </w:rPr>
            </w:pPr>
            <w:r w:rsidRPr="004207A4">
              <w:rPr>
                <w:sz w:val="20"/>
                <w:szCs w:val="20"/>
              </w:rPr>
              <w:sym w:font="Wingdings 3" w:char="F0C8"/>
            </w:r>
          </w:p>
          <w:p w14:paraId="59ACADDF" w14:textId="676327EC" w:rsidR="007346E0" w:rsidRPr="004207A4" w:rsidRDefault="007346E0" w:rsidP="00637485">
            <w:pPr>
              <w:numPr>
                <w:ilvl w:val="0"/>
                <w:numId w:val="32"/>
              </w:numPr>
              <w:spacing w:before="60" w:after="60"/>
              <w:ind w:left="397" w:hanging="397"/>
              <w:rPr>
                <w:sz w:val="20"/>
                <w:szCs w:val="20"/>
              </w:rPr>
            </w:pPr>
            <w:r w:rsidRPr="004207A4">
              <w:rPr>
                <w:sz w:val="20"/>
                <w:szCs w:val="20"/>
              </w:rPr>
              <w:t xml:space="preserve">Complementation of </w:t>
            </w:r>
            <w:r w:rsidR="009B7BBA" w:rsidRPr="004207A4">
              <w:rPr>
                <w:sz w:val="20"/>
                <w:szCs w:val="20"/>
              </w:rPr>
              <w:t xml:space="preserve">genes responsible for viral replication and </w:t>
            </w:r>
            <w:r w:rsidR="00124017" w:rsidRPr="004207A4">
              <w:rPr>
                <w:sz w:val="20"/>
                <w:szCs w:val="20"/>
              </w:rPr>
              <w:t>immune-evasion properties</w:t>
            </w:r>
            <w:r w:rsidRPr="004207A4">
              <w:rPr>
                <w:sz w:val="20"/>
                <w:szCs w:val="20"/>
              </w:rPr>
              <w:t xml:space="preserve"> by </w:t>
            </w:r>
            <w:proofErr w:type="spellStart"/>
            <w:r w:rsidRPr="004207A4">
              <w:rPr>
                <w:sz w:val="20"/>
                <w:szCs w:val="20"/>
              </w:rPr>
              <w:t>AdV</w:t>
            </w:r>
            <w:proofErr w:type="spellEnd"/>
          </w:p>
          <w:p w14:paraId="50973A79" w14:textId="47627988" w:rsidR="007346E0" w:rsidRPr="004207A4" w:rsidRDefault="007346E0" w:rsidP="00637485">
            <w:pPr>
              <w:numPr>
                <w:ilvl w:val="0"/>
                <w:numId w:val="32"/>
              </w:numPr>
              <w:spacing w:before="60" w:after="60"/>
              <w:ind w:left="397" w:hanging="397"/>
              <w:rPr>
                <w:sz w:val="20"/>
                <w:szCs w:val="20"/>
              </w:rPr>
            </w:pPr>
            <w:r w:rsidRPr="004207A4">
              <w:rPr>
                <w:sz w:val="20"/>
                <w:szCs w:val="20"/>
              </w:rPr>
              <w:lastRenderedPageBreak/>
              <w:t xml:space="preserve">Homologous recombination with </w:t>
            </w:r>
            <w:proofErr w:type="spellStart"/>
            <w:r w:rsidRPr="004207A4">
              <w:rPr>
                <w:sz w:val="20"/>
                <w:szCs w:val="20"/>
              </w:rPr>
              <w:t>AdV</w:t>
            </w:r>
            <w:proofErr w:type="spellEnd"/>
          </w:p>
          <w:p w14:paraId="54AB1477" w14:textId="77777777" w:rsidR="007346E0" w:rsidRPr="004207A4" w:rsidRDefault="007346E0" w:rsidP="007346E0">
            <w:pPr>
              <w:spacing w:before="60" w:after="60"/>
              <w:jc w:val="center"/>
              <w:rPr>
                <w:sz w:val="20"/>
                <w:szCs w:val="20"/>
              </w:rPr>
            </w:pPr>
            <w:r w:rsidRPr="004207A4">
              <w:rPr>
                <w:sz w:val="20"/>
                <w:szCs w:val="20"/>
              </w:rPr>
              <w:sym w:font="Wingdings 3" w:char="F0C8"/>
            </w:r>
          </w:p>
          <w:p w14:paraId="656CC77E" w14:textId="66549B59" w:rsidR="007346E0" w:rsidRPr="004207A4" w:rsidRDefault="002D658F" w:rsidP="007346E0">
            <w:pPr>
              <w:spacing w:before="60" w:after="60"/>
              <w:rPr>
                <w:sz w:val="20"/>
                <w:szCs w:val="20"/>
              </w:rPr>
            </w:pPr>
            <w:r w:rsidRPr="004207A4">
              <w:rPr>
                <w:sz w:val="20"/>
                <w:szCs w:val="20"/>
              </w:rPr>
              <w:t xml:space="preserve">Formation of other recombinant </w:t>
            </w:r>
            <w:proofErr w:type="spellStart"/>
            <w:r w:rsidRPr="004207A4">
              <w:rPr>
                <w:sz w:val="20"/>
                <w:szCs w:val="20"/>
              </w:rPr>
              <w:t>AdVs</w:t>
            </w:r>
            <w:proofErr w:type="spellEnd"/>
            <w:r w:rsidRPr="004207A4">
              <w:rPr>
                <w:sz w:val="20"/>
                <w:szCs w:val="20"/>
              </w:rPr>
              <w:t xml:space="preserve"> as described in Table 4</w:t>
            </w:r>
          </w:p>
        </w:tc>
        <w:tc>
          <w:tcPr>
            <w:tcW w:w="721" w:type="pct"/>
          </w:tcPr>
          <w:p w14:paraId="192E0B69" w14:textId="4C98A973" w:rsidR="009F2AC8" w:rsidRPr="004207A4" w:rsidRDefault="004E2362" w:rsidP="003F3B46">
            <w:pPr>
              <w:spacing w:before="60" w:after="60"/>
              <w:rPr>
                <w:sz w:val="20"/>
                <w:szCs w:val="20"/>
              </w:rPr>
            </w:pPr>
            <w:r w:rsidRPr="004207A4">
              <w:rPr>
                <w:sz w:val="20"/>
                <w:szCs w:val="20"/>
              </w:rPr>
              <w:lastRenderedPageBreak/>
              <w:t>Toxicity/adverse immune reactions; disease in people or animals</w:t>
            </w:r>
          </w:p>
        </w:tc>
        <w:tc>
          <w:tcPr>
            <w:tcW w:w="602" w:type="pct"/>
          </w:tcPr>
          <w:p w14:paraId="16787E6F" w14:textId="67455E70" w:rsidR="009F2AC8" w:rsidRPr="004207A4" w:rsidRDefault="004E2362" w:rsidP="003F3B46">
            <w:pPr>
              <w:spacing w:before="60" w:after="60"/>
              <w:jc w:val="center"/>
              <w:rPr>
                <w:sz w:val="20"/>
                <w:szCs w:val="20"/>
              </w:rPr>
            </w:pPr>
            <w:r w:rsidRPr="004207A4">
              <w:rPr>
                <w:sz w:val="20"/>
                <w:szCs w:val="20"/>
              </w:rPr>
              <w:t>No</w:t>
            </w:r>
          </w:p>
        </w:tc>
        <w:tc>
          <w:tcPr>
            <w:tcW w:w="1298" w:type="pct"/>
          </w:tcPr>
          <w:p w14:paraId="48D22F9C" w14:textId="771650EE" w:rsidR="009F2AC8" w:rsidRPr="004207A4" w:rsidRDefault="003D4584" w:rsidP="003F3B46">
            <w:pPr>
              <w:pStyle w:val="ListBullet1"/>
              <w:ind w:left="357"/>
              <w:rPr>
                <w:sz w:val="20"/>
                <w:szCs w:val="20"/>
              </w:rPr>
            </w:pPr>
            <w:r w:rsidRPr="004207A4">
              <w:rPr>
                <w:sz w:val="20"/>
                <w:szCs w:val="20"/>
              </w:rPr>
              <w:t xml:space="preserve">Co-infection of the same cell with both GMO and </w:t>
            </w:r>
            <w:proofErr w:type="spellStart"/>
            <w:r w:rsidR="009164B0" w:rsidRPr="004207A4">
              <w:rPr>
                <w:sz w:val="20"/>
                <w:szCs w:val="20"/>
              </w:rPr>
              <w:t>H</w:t>
            </w:r>
            <w:r w:rsidRPr="004207A4">
              <w:rPr>
                <w:sz w:val="20"/>
                <w:szCs w:val="20"/>
              </w:rPr>
              <w:t>AdV</w:t>
            </w:r>
            <w:proofErr w:type="spellEnd"/>
            <w:r w:rsidRPr="004207A4">
              <w:rPr>
                <w:sz w:val="20"/>
                <w:szCs w:val="20"/>
              </w:rPr>
              <w:t xml:space="preserve"> at the same time is a rare event.</w:t>
            </w:r>
          </w:p>
          <w:p w14:paraId="6870E627" w14:textId="77777777" w:rsidR="003D4584" w:rsidRPr="004207A4" w:rsidRDefault="003D4584" w:rsidP="003F3B46">
            <w:pPr>
              <w:pStyle w:val="ListBullet1"/>
              <w:ind w:left="357"/>
              <w:rPr>
                <w:sz w:val="20"/>
                <w:szCs w:val="20"/>
              </w:rPr>
            </w:pPr>
            <w:r w:rsidRPr="004207A4">
              <w:rPr>
                <w:sz w:val="20"/>
                <w:szCs w:val="20"/>
              </w:rPr>
              <w:t xml:space="preserve">A large proportion of the population have a pre-existing immunity to HAdV-C5 reducing the likelihood of </w:t>
            </w:r>
            <w:proofErr w:type="spellStart"/>
            <w:r w:rsidRPr="004207A4">
              <w:rPr>
                <w:sz w:val="20"/>
                <w:szCs w:val="20"/>
              </w:rPr>
              <w:t>HAdV</w:t>
            </w:r>
            <w:proofErr w:type="spellEnd"/>
            <w:r w:rsidRPr="004207A4">
              <w:rPr>
                <w:sz w:val="20"/>
                <w:szCs w:val="20"/>
              </w:rPr>
              <w:t xml:space="preserve"> infection.</w:t>
            </w:r>
          </w:p>
          <w:p w14:paraId="7AC23899" w14:textId="5E7F7F42" w:rsidR="003D4584" w:rsidRPr="004207A4" w:rsidRDefault="003D4584" w:rsidP="003F3B46">
            <w:pPr>
              <w:pStyle w:val="ListBullet1"/>
              <w:ind w:left="357"/>
              <w:rPr>
                <w:sz w:val="20"/>
                <w:szCs w:val="20"/>
              </w:rPr>
            </w:pPr>
            <w:r w:rsidRPr="004207A4">
              <w:rPr>
                <w:sz w:val="20"/>
                <w:szCs w:val="20"/>
              </w:rPr>
              <w:t xml:space="preserve">There is a low probability of continuous complementation of GMO by </w:t>
            </w:r>
            <w:proofErr w:type="spellStart"/>
            <w:r w:rsidR="009164B0" w:rsidRPr="004207A4">
              <w:rPr>
                <w:sz w:val="20"/>
                <w:szCs w:val="20"/>
              </w:rPr>
              <w:t>H</w:t>
            </w:r>
            <w:r w:rsidRPr="004207A4">
              <w:rPr>
                <w:sz w:val="20"/>
                <w:szCs w:val="20"/>
              </w:rPr>
              <w:t>AdV</w:t>
            </w:r>
            <w:proofErr w:type="spellEnd"/>
            <w:r w:rsidRPr="004207A4">
              <w:rPr>
                <w:sz w:val="20"/>
                <w:szCs w:val="20"/>
              </w:rPr>
              <w:t xml:space="preserve"> because </w:t>
            </w:r>
            <w:proofErr w:type="spellStart"/>
            <w:r w:rsidR="009164B0" w:rsidRPr="004207A4">
              <w:rPr>
                <w:sz w:val="20"/>
                <w:szCs w:val="20"/>
              </w:rPr>
              <w:t>H</w:t>
            </w:r>
            <w:r w:rsidRPr="004207A4">
              <w:rPr>
                <w:sz w:val="20"/>
                <w:szCs w:val="20"/>
              </w:rPr>
              <w:t>AdV</w:t>
            </w:r>
            <w:proofErr w:type="spellEnd"/>
            <w:r w:rsidRPr="004207A4">
              <w:rPr>
                <w:sz w:val="20"/>
                <w:szCs w:val="20"/>
              </w:rPr>
              <w:t xml:space="preserve"> infection is self-limiting.</w:t>
            </w:r>
          </w:p>
          <w:p w14:paraId="576FEB2B" w14:textId="23E21E1B" w:rsidR="003D4584" w:rsidRPr="004207A4" w:rsidRDefault="003D4584" w:rsidP="003F3B46">
            <w:pPr>
              <w:pStyle w:val="ListBullet1"/>
              <w:ind w:left="357"/>
              <w:rPr>
                <w:sz w:val="20"/>
                <w:szCs w:val="20"/>
              </w:rPr>
            </w:pPr>
            <w:r w:rsidRPr="004207A4">
              <w:rPr>
                <w:sz w:val="20"/>
                <w:szCs w:val="20"/>
              </w:rPr>
              <w:lastRenderedPageBreak/>
              <w:t xml:space="preserve">Recombination among </w:t>
            </w:r>
            <w:proofErr w:type="spellStart"/>
            <w:r w:rsidR="003465E3" w:rsidRPr="004207A4">
              <w:rPr>
                <w:sz w:val="20"/>
                <w:szCs w:val="20"/>
              </w:rPr>
              <w:t>AdVs</w:t>
            </w:r>
            <w:proofErr w:type="spellEnd"/>
            <w:r w:rsidR="003465E3" w:rsidRPr="004207A4">
              <w:rPr>
                <w:sz w:val="20"/>
                <w:szCs w:val="20"/>
              </w:rPr>
              <w:t xml:space="preserve"> </w:t>
            </w:r>
            <w:r w:rsidRPr="004207A4">
              <w:rPr>
                <w:sz w:val="20"/>
                <w:szCs w:val="20"/>
              </w:rPr>
              <w:t xml:space="preserve">is </w:t>
            </w:r>
            <w:r w:rsidR="00922F3A" w:rsidRPr="004207A4">
              <w:rPr>
                <w:sz w:val="20"/>
                <w:szCs w:val="20"/>
              </w:rPr>
              <w:t xml:space="preserve">usually </w:t>
            </w:r>
            <w:r w:rsidRPr="004207A4">
              <w:rPr>
                <w:sz w:val="20"/>
                <w:szCs w:val="20"/>
              </w:rPr>
              <w:t>restricted to the same species</w:t>
            </w:r>
            <w:r w:rsidR="009B7BBA" w:rsidRPr="004207A4">
              <w:rPr>
                <w:sz w:val="20"/>
                <w:szCs w:val="20"/>
              </w:rPr>
              <w:t>.</w:t>
            </w:r>
          </w:p>
          <w:p w14:paraId="6F4493B7" w14:textId="3194609F" w:rsidR="003D4584" w:rsidRPr="004207A4" w:rsidRDefault="009B7BBA" w:rsidP="003D4584">
            <w:pPr>
              <w:pStyle w:val="ListBullet1"/>
              <w:ind w:left="357"/>
              <w:rPr>
                <w:sz w:val="20"/>
                <w:szCs w:val="20"/>
              </w:rPr>
            </w:pPr>
            <w:r w:rsidRPr="004207A4">
              <w:rPr>
                <w:sz w:val="20"/>
                <w:szCs w:val="20"/>
              </w:rPr>
              <w:t xml:space="preserve">Homologous recombination in </w:t>
            </w:r>
            <w:proofErr w:type="spellStart"/>
            <w:r w:rsidR="003465E3" w:rsidRPr="004207A4">
              <w:rPr>
                <w:sz w:val="20"/>
                <w:szCs w:val="20"/>
              </w:rPr>
              <w:t>H</w:t>
            </w:r>
            <w:r w:rsidRPr="004207A4">
              <w:rPr>
                <w:sz w:val="20"/>
                <w:szCs w:val="20"/>
              </w:rPr>
              <w:t>AdV</w:t>
            </w:r>
            <w:proofErr w:type="spellEnd"/>
            <w:r w:rsidRPr="004207A4">
              <w:rPr>
                <w:sz w:val="20"/>
                <w:szCs w:val="20"/>
              </w:rPr>
              <w:t>-C is more likely to occur in E1 and E4 regions, which are not involved in virus tropism.</w:t>
            </w:r>
          </w:p>
          <w:p w14:paraId="27972026" w14:textId="3C8335EC" w:rsidR="009B7BBA" w:rsidRPr="004207A4" w:rsidRDefault="009B7BBA" w:rsidP="003D4584">
            <w:pPr>
              <w:pStyle w:val="ListBullet1"/>
              <w:ind w:left="357"/>
              <w:rPr>
                <w:sz w:val="20"/>
                <w:szCs w:val="20"/>
              </w:rPr>
            </w:pPr>
            <w:r w:rsidRPr="004207A4">
              <w:rPr>
                <w:sz w:val="20"/>
                <w:szCs w:val="20"/>
              </w:rPr>
              <w:t xml:space="preserve">Multiple recombination events would be required to produce a replication competent </w:t>
            </w:r>
            <w:proofErr w:type="spellStart"/>
            <w:r w:rsidR="003465E3" w:rsidRPr="004207A4">
              <w:rPr>
                <w:sz w:val="20"/>
                <w:szCs w:val="20"/>
              </w:rPr>
              <w:t>H</w:t>
            </w:r>
            <w:r w:rsidRPr="004207A4">
              <w:rPr>
                <w:sz w:val="20"/>
                <w:szCs w:val="20"/>
              </w:rPr>
              <w:t>AdV</w:t>
            </w:r>
            <w:proofErr w:type="spellEnd"/>
            <w:r w:rsidRPr="004207A4">
              <w:rPr>
                <w:sz w:val="20"/>
                <w:szCs w:val="20"/>
              </w:rPr>
              <w:t xml:space="preserve"> with altered tropism and immune evasion properties.</w:t>
            </w:r>
          </w:p>
        </w:tc>
      </w:tr>
      <w:tr w:rsidR="004207A4" w:rsidRPr="004207A4" w14:paraId="465CB8B3" w14:textId="77777777" w:rsidTr="00844908">
        <w:trPr>
          <w:trHeight w:val="670"/>
          <w:jc w:val="center"/>
        </w:trPr>
        <w:tc>
          <w:tcPr>
            <w:tcW w:w="466" w:type="pct"/>
          </w:tcPr>
          <w:p w14:paraId="24D82BF0" w14:textId="57E93D21" w:rsidR="009F2AC8" w:rsidRPr="004207A4" w:rsidRDefault="009F2AC8" w:rsidP="003F3B46">
            <w:pPr>
              <w:spacing w:before="60" w:after="60"/>
              <w:jc w:val="center"/>
              <w:rPr>
                <w:sz w:val="20"/>
                <w:szCs w:val="20"/>
              </w:rPr>
            </w:pPr>
            <w:r w:rsidRPr="004207A4">
              <w:rPr>
                <w:sz w:val="20"/>
                <w:szCs w:val="20"/>
              </w:rPr>
              <w:lastRenderedPageBreak/>
              <w:t>3</w:t>
            </w:r>
          </w:p>
        </w:tc>
        <w:tc>
          <w:tcPr>
            <w:tcW w:w="686" w:type="pct"/>
          </w:tcPr>
          <w:p w14:paraId="141A623E" w14:textId="5AC05292" w:rsidR="009F2AC8" w:rsidRPr="004207A4" w:rsidRDefault="004E2362" w:rsidP="003F3B46">
            <w:pPr>
              <w:spacing w:before="60" w:after="60"/>
              <w:jc w:val="center"/>
              <w:rPr>
                <w:sz w:val="20"/>
                <w:szCs w:val="20"/>
              </w:rPr>
            </w:pPr>
            <w:r w:rsidRPr="004207A4">
              <w:rPr>
                <w:sz w:val="20"/>
                <w:szCs w:val="20"/>
              </w:rPr>
              <w:t>GMO</w:t>
            </w:r>
          </w:p>
        </w:tc>
        <w:tc>
          <w:tcPr>
            <w:tcW w:w="1227" w:type="pct"/>
          </w:tcPr>
          <w:p w14:paraId="311D772A" w14:textId="57F0E18E" w:rsidR="004E2362" w:rsidRPr="004207A4" w:rsidRDefault="00D05A27" w:rsidP="004E2362">
            <w:pPr>
              <w:spacing w:before="60" w:after="60"/>
              <w:rPr>
                <w:sz w:val="20"/>
                <w:szCs w:val="20"/>
              </w:rPr>
            </w:pPr>
            <w:r w:rsidRPr="004207A4">
              <w:rPr>
                <w:sz w:val="20"/>
                <w:szCs w:val="20"/>
              </w:rPr>
              <w:t>Release of GMO into the environment via accidental spill/unused residues or urine from treated patients (sewerage)</w:t>
            </w:r>
          </w:p>
          <w:p w14:paraId="52715EBF" w14:textId="77777777" w:rsidR="004E2362" w:rsidRPr="004207A4" w:rsidRDefault="004E2362" w:rsidP="001B5888">
            <w:pPr>
              <w:spacing w:before="60" w:after="60"/>
              <w:jc w:val="center"/>
              <w:rPr>
                <w:sz w:val="20"/>
                <w:szCs w:val="20"/>
              </w:rPr>
            </w:pPr>
            <w:r w:rsidRPr="004207A4">
              <w:rPr>
                <w:sz w:val="20"/>
                <w:szCs w:val="20"/>
              </w:rPr>
              <w:sym w:font="Wingdings 3" w:char="F0C8"/>
            </w:r>
          </w:p>
          <w:p w14:paraId="624CB314" w14:textId="77777777" w:rsidR="004E2362" w:rsidRPr="004207A4" w:rsidRDefault="004E2362" w:rsidP="004E2362">
            <w:pPr>
              <w:spacing w:before="60" w:after="60"/>
              <w:rPr>
                <w:sz w:val="20"/>
                <w:szCs w:val="20"/>
              </w:rPr>
            </w:pPr>
            <w:r w:rsidRPr="004207A4">
              <w:rPr>
                <w:sz w:val="20"/>
                <w:szCs w:val="20"/>
              </w:rPr>
              <w:t>Exposure to people or animals</w:t>
            </w:r>
          </w:p>
          <w:p w14:paraId="337F0379" w14:textId="77777777" w:rsidR="004E2362" w:rsidRPr="004207A4" w:rsidRDefault="004E2362" w:rsidP="001B5888">
            <w:pPr>
              <w:spacing w:before="60" w:after="60"/>
              <w:jc w:val="center"/>
              <w:rPr>
                <w:sz w:val="20"/>
                <w:szCs w:val="20"/>
              </w:rPr>
            </w:pPr>
            <w:r w:rsidRPr="004207A4">
              <w:rPr>
                <w:sz w:val="20"/>
                <w:szCs w:val="20"/>
              </w:rPr>
              <w:sym w:font="Wingdings 3" w:char="F0C8"/>
            </w:r>
          </w:p>
          <w:p w14:paraId="5337A603" w14:textId="4532D5B0" w:rsidR="009F2AC8" w:rsidRPr="004207A4" w:rsidRDefault="004E2362" w:rsidP="003F3B46">
            <w:pPr>
              <w:spacing w:before="60" w:after="60"/>
              <w:rPr>
                <w:sz w:val="20"/>
                <w:szCs w:val="20"/>
              </w:rPr>
            </w:pPr>
            <w:r w:rsidRPr="004207A4">
              <w:rPr>
                <w:sz w:val="20"/>
                <w:szCs w:val="20"/>
              </w:rPr>
              <w:t>As per Ris</w:t>
            </w:r>
            <w:r w:rsidR="001B5888" w:rsidRPr="004207A4">
              <w:rPr>
                <w:sz w:val="20"/>
                <w:szCs w:val="20"/>
              </w:rPr>
              <w:t xml:space="preserve">k </w:t>
            </w:r>
            <w:r w:rsidRPr="004207A4">
              <w:rPr>
                <w:sz w:val="20"/>
                <w:szCs w:val="20"/>
              </w:rPr>
              <w:t>S</w:t>
            </w:r>
            <w:r w:rsidR="001B5888" w:rsidRPr="004207A4">
              <w:rPr>
                <w:sz w:val="20"/>
                <w:szCs w:val="20"/>
              </w:rPr>
              <w:t>cenario</w:t>
            </w:r>
            <w:r w:rsidRPr="004207A4">
              <w:rPr>
                <w:sz w:val="20"/>
                <w:szCs w:val="20"/>
              </w:rPr>
              <w:t xml:space="preserve"> 1-2</w:t>
            </w:r>
          </w:p>
        </w:tc>
        <w:tc>
          <w:tcPr>
            <w:tcW w:w="721" w:type="pct"/>
          </w:tcPr>
          <w:p w14:paraId="18E8917E" w14:textId="6BDE793E" w:rsidR="009F2AC8" w:rsidRPr="004207A4" w:rsidRDefault="001B5888" w:rsidP="003F3B46">
            <w:pPr>
              <w:spacing w:before="60" w:after="60"/>
              <w:rPr>
                <w:sz w:val="20"/>
                <w:szCs w:val="20"/>
              </w:rPr>
            </w:pPr>
            <w:r w:rsidRPr="004207A4">
              <w:rPr>
                <w:sz w:val="20"/>
                <w:szCs w:val="20"/>
              </w:rPr>
              <w:t>Toxicity/adverse immune reactions; disease in people or animals</w:t>
            </w:r>
          </w:p>
        </w:tc>
        <w:tc>
          <w:tcPr>
            <w:tcW w:w="602" w:type="pct"/>
          </w:tcPr>
          <w:p w14:paraId="2D223E6E" w14:textId="77066DEC" w:rsidR="009F2AC8" w:rsidRPr="004207A4" w:rsidRDefault="001B5888" w:rsidP="003F3B46">
            <w:pPr>
              <w:spacing w:before="60" w:after="60"/>
              <w:jc w:val="center"/>
              <w:rPr>
                <w:sz w:val="20"/>
                <w:szCs w:val="20"/>
              </w:rPr>
            </w:pPr>
            <w:r w:rsidRPr="004207A4">
              <w:rPr>
                <w:sz w:val="20"/>
                <w:szCs w:val="20"/>
              </w:rPr>
              <w:t>No</w:t>
            </w:r>
          </w:p>
        </w:tc>
        <w:tc>
          <w:tcPr>
            <w:tcW w:w="1298" w:type="pct"/>
          </w:tcPr>
          <w:p w14:paraId="569413B4" w14:textId="6A42698F" w:rsidR="009F2AC8" w:rsidRPr="004207A4" w:rsidRDefault="003D4584" w:rsidP="003F3B46">
            <w:pPr>
              <w:pStyle w:val="ListBullet1"/>
              <w:ind w:left="357"/>
              <w:rPr>
                <w:sz w:val="20"/>
                <w:szCs w:val="20"/>
              </w:rPr>
            </w:pPr>
            <w:r w:rsidRPr="004207A4">
              <w:rPr>
                <w:sz w:val="20"/>
                <w:szCs w:val="20"/>
              </w:rPr>
              <w:t>As discussed in Risk Scenario</w:t>
            </w:r>
            <w:r w:rsidR="00336BF6" w:rsidRPr="004207A4">
              <w:rPr>
                <w:sz w:val="20"/>
                <w:szCs w:val="20"/>
              </w:rPr>
              <w:t>s</w:t>
            </w:r>
            <w:r w:rsidRPr="004207A4">
              <w:rPr>
                <w:sz w:val="20"/>
                <w:szCs w:val="20"/>
              </w:rPr>
              <w:t xml:space="preserve"> 1 and 2.</w:t>
            </w:r>
          </w:p>
          <w:p w14:paraId="63FBE275" w14:textId="01DD03D9" w:rsidR="003465E3" w:rsidRPr="004207A4" w:rsidRDefault="003465E3" w:rsidP="003F3B46">
            <w:pPr>
              <w:pStyle w:val="ListBullet1"/>
              <w:ind w:left="357"/>
              <w:rPr>
                <w:sz w:val="20"/>
                <w:szCs w:val="20"/>
              </w:rPr>
            </w:pPr>
            <w:proofErr w:type="spellStart"/>
            <w:r w:rsidRPr="004207A4">
              <w:rPr>
                <w:sz w:val="20"/>
                <w:szCs w:val="20"/>
              </w:rPr>
              <w:t>HAdVs</w:t>
            </w:r>
            <w:proofErr w:type="spellEnd"/>
            <w:r w:rsidRPr="004207A4">
              <w:rPr>
                <w:sz w:val="20"/>
                <w:szCs w:val="20"/>
              </w:rPr>
              <w:t xml:space="preserve"> are not known to </w:t>
            </w:r>
            <w:r w:rsidR="003D4584" w:rsidRPr="004207A4">
              <w:rPr>
                <w:sz w:val="20"/>
                <w:szCs w:val="20"/>
              </w:rPr>
              <w:t>infect species</w:t>
            </w:r>
            <w:r w:rsidRPr="004207A4">
              <w:rPr>
                <w:sz w:val="20"/>
                <w:szCs w:val="20"/>
              </w:rPr>
              <w:t xml:space="preserve"> outside mammals</w:t>
            </w:r>
            <w:r w:rsidR="003D4584" w:rsidRPr="004207A4">
              <w:rPr>
                <w:sz w:val="20"/>
                <w:szCs w:val="20"/>
              </w:rPr>
              <w:t xml:space="preserve">. </w:t>
            </w:r>
          </w:p>
          <w:p w14:paraId="15C1C985" w14:textId="0F665D72" w:rsidR="003D4584" w:rsidRPr="004207A4" w:rsidRDefault="003D4584" w:rsidP="003F3B46">
            <w:pPr>
              <w:pStyle w:val="ListBullet1"/>
              <w:ind w:left="357"/>
              <w:rPr>
                <w:sz w:val="20"/>
                <w:szCs w:val="20"/>
              </w:rPr>
            </w:pPr>
            <w:r w:rsidRPr="004207A4">
              <w:rPr>
                <w:sz w:val="20"/>
                <w:szCs w:val="20"/>
              </w:rPr>
              <w:t xml:space="preserve">GMO cannot replicate inside or outside the host, hence GMO is </w:t>
            </w:r>
            <w:r w:rsidR="003465E3" w:rsidRPr="004207A4">
              <w:rPr>
                <w:sz w:val="20"/>
                <w:szCs w:val="20"/>
              </w:rPr>
              <w:t>only available for one infection cycle</w:t>
            </w:r>
            <w:r w:rsidRPr="004207A4">
              <w:rPr>
                <w:sz w:val="20"/>
                <w:szCs w:val="20"/>
              </w:rPr>
              <w:t>.</w:t>
            </w:r>
          </w:p>
        </w:tc>
      </w:tr>
    </w:tbl>
    <w:p w14:paraId="179308D6" w14:textId="24266B79" w:rsidR="00625160" w:rsidRDefault="00613BCC" w:rsidP="00613BCC">
      <w:pPr>
        <w:pStyle w:val="Sectionheading3"/>
      </w:pPr>
      <w:bookmarkStart w:id="123" w:name="_Ref142304247"/>
      <w:bookmarkEnd w:id="122"/>
      <w:r>
        <w:t xml:space="preserve">Risk </w:t>
      </w:r>
      <w:r w:rsidR="00806722">
        <w:t>S</w:t>
      </w:r>
      <w:r>
        <w:t>cenario 1</w:t>
      </w:r>
      <w:bookmarkEnd w:id="123"/>
    </w:p>
    <w:tbl>
      <w:tblPr>
        <w:tblStyle w:val="TableGrid"/>
        <w:tblW w:w="0" w:type="auto"/>
        <w:tblLook w:val="04A0" w:firstRow="1" w:lastRow="0" w:firstColumn="1" w:lastColumn="0" w:noHBand="0" w:noVBand="1"/>
      </w:tblPr>
      <w:tblGrid>
        <w:gridCol w:w="1838"/>
        <w:gridCol w:w="7790"/>
      </w:tblGrid>
      <w:tr w:rsidR="004207A4" w:rsidRPr="004207A4" w14:paraId="7629552C" w14:textId="77777777" w:rsidTr="00C11C8B">
        <w:tc>
          <w:tcPr>
            <w:tcW w:w="1838" w:type="dxa"/>
            <w:shd w:val="clear" w:color="auto" w:fill="BFBFBF" w:themeFill="background1" w:themeFillShade="BF"/>
          </w:tcPr>
          <w:p w14:paraId="78D40A7A" w14:textId="77777777" w:rsidR="007B1CD3" w:rsidRPr="004207A4" w:rsidRDefault="007B1CD3" w:rsidP="00501B1B">
            <w:pPr>
              <w:keepNext/>
              <w:rPr>
                <w:i/>
                <w:iCs/>
              </w:rPr>
            </w:pPr>
            <w:bookmarkStart w:id="124" w:name="_Hlk198212860"/>
            <w:r w:rsidRPr="004207A4">
              <w:rPr>
                <w:i/>
                <w:iCs/>
              </w:rPr>
              <w:t>Risk source</w:t>
            </w:r>
          </w:p>
        </w:tc>
        <w:tc>
          <w:tcPr>
            <w:tcW w:w="7790" w:type="dxa"/>
          </w:tcPr>
          <w:p w14:paraId="79A2D098" w14:textId="5B618B4B" w:rsidR="007B1CD3" w:rsidRPr="004207A4" w:rsidRDefault="00273E3A" w:rsidP="00501B1B">
            <w:pPr>
              <w:keepNext/>
              <w:jc w:val="center"/>
            </w:pPr>
            <w:r w:rsidRPr="004207A4">
              <w:t>GMO</w:t>
            </w:r>
          </w:p>
        </w:tc>
      </w:tr>
      <w:tr w:rsidR="004207A4" w:rsidRPr="004207A4" w14:paraId="2A98E770" w14:textId="77777777" w:rsidTr="00C11C8B">
        <w:tc>
          <w:tcPr>
            <w:tcW w:w="1838" w:type="dxa"/>
            <w:shd w:val="clear" w:color="auto" w:fill="BFBFBF" w:themeFill="background1" w:themeFillShade="BF"/>
          </w:tcPr>
          <w:p w14:paraId="2AB55FDD" w14:textId="77777777" w:rsidR="007B1CD3" w:rsidRPr="004207A4" w:rsidRDefault="007B1CD3" w:rsidP="00501B1B">
            <w:pPr>
              <w:keepNext/>
              <w:rPr>
                <w:i/>
                <w:iCs/>
              </w:rPr>
            </w:pPr>
            <w:r w:rsidRPr="004207A4">
              <w:rPr>
                <w:i/>
                <w:iCs/>
              </w:rPr>
              <w:t>Causal pathway</w:t>
            </w:r>
          </w:p>
        </w:tc>
        <w:tc>
          <w:tcPr>
            <w:tcW w:w="7790" w:type="dxa"/>
          </w:tcPr>
          <w:p w14:paraId="12935869" w14:textId="77777777" w:rsidR="00F6480C" w:rsidRPr="004207A4" w:rsidRDefault="00F6480C" w:rsidP="00530DA8">
            <w:pPr>
              <w:keepNext/>
              <w:spacing w:before="60" w:after="60"/>
              <w:ind w:left="36"/>
            </w:pPr>
            <w:r w:rsidRPr="004207A4">
              <w:t>Exposure of people and animals to the GMO via aerosols, fomites, contact with abraded skin or mucous membranes during</w:t>
            </w:r>
          </w:p>
          <w:p w14:paraId="39B36A9E" w14:textId="77777777" w:rsidR="00F6480C" w:rsidRPr="004207A4" w:rsidRDefault="00F6480C" w:rsidP="00530DA8">
            <w:pPr>
              <w:keepNext/>
              <w:spacing w:before="60" w:after="60"/>
              <w:ind w:left="720"/>
            </w:pPr>
            <w:r w:rsidRPr="004207A4">
              <w:t>(a)</w:t>
            </w:r>
            <w:r w:rsidRPr="004207A4">
              <w:tab/>
              <w:t xml:space="preserve">Import, transport or storage of the GMO </w:t>
            </w:r>
          </w:p>
          <w:p w14:paraId="330E0B43" w14:textId="77777777" w:rsidR="00F6480C" w:rsidRPr="004207A4" w:rsidRDefault="00F6480C" w:rsidP="00530DA8">
            <w:pPr>
              <w:keepNext/>
              <w:spacing w:before="60" w:after="60"/>
              <w:ind w:left="720"/>
            </w:pPr>
            <w:r w:rsidRPr="004207A4">
              <w:t>(b)</w:t>
            </w:r>
            <w:r w:rsidRPr="004207A4">
              <w:tab/>
              <w:t>Preparation and administration of the GMO</w:t>
            </w:r>
          </w:p>
          <w:p w14:paraId="3CD2D757" w14:textId="77777777" w:rsidR="00F6480C" w:rsidRPr="004207A4" w:rsidRDefault="00F6480C" w:rsidP="00530DA8">
            <w:pPr>
              <w:keepNext/>
              <w:spacing w:before="60" w:after="60"/>
              <w:ind w:left="720"/>
            </w:pPr>
            <w:r w:rsidRPr="004207A4">
              <w:t>(c)</w:t>
            </w:r>
            <w:r w:rsidRPr="004207A4">
              <w:tab/>
              <w:t>Disposal of the GMO</w:t>
            </w:r>
          </w:p>
          <w:p w14:paraId="7F9C01D0" w14:textId="77777777" w:rsidR="00F6480C" w:rsidRPr="004207A4" w:rsidRDefault="00F6480C" w:rsidP="00F6480C">
            <w:pPr>
              <w:keepNext/>
              <w:spacing w:before="0" w:after="0"/>
              <w:ind w:left="28"/>
              <w:jc w:val="center"/>
            </w:pPr>
            <w:r w:rsidRPr="004207A4">
              <w:sym w:font="Wingdings 3" w:char="F0C8"/>
            </w:r>
          </w:p>
          <w:p w14:paraId="1EFE8745" w14:textId="77777777" w:rsidR="00F6480C" w:rsidRPr="004207A4" w:rsidRDefault="00F6480C" w:rsidP="00F6480C">
            <w:pPr>
              <w:keepNext/>
              <w:spacing w:before="0" w:after="0"/>
              <w:jc w:val="center"/>
            </w:pPr>
            <w:r w:rsidRPr="004207A4">
              <w:t>Transduction of cells by GMO</w:t>
            </w:r>
          </w:p>
          <w:p w14:paraId="25981B8A" w14:textId="77777777" w:rsidR="00F6480C" w:rsidRPr="004207A4" w:rsidRDefault="00F6480C" w:rsidP="00F6480C">
            <w:pPr>
              <w:keepNext/>
              <w:spacing w:before="0" w:after="0"/>
              <w:jc w:val="center"/>
            </w:pPr>
            <w:r w:rsidRPr="004207A4">
              <w:sym w:font="Wingdings 3" w:char="F0C8"/>
            </w:r>
          </w:p>
          <w:p w14:paraId="0161FDB7" w14:textId="77777777" w:rsidR="00F6480C" w:rsidRPr="004207A4" w:rsidRDefault="00F6480C" w:rsidP="00F6480C">
            <w:pPr>
              <w:keepNext/>
              <w:ind w:left="-41"/>
              <w:contextualSpacing/>
              <w:jc w:val="center"/>
            </w:pPr>
            <w:r w:rsidRPr="004207A4">
              <w:t>Expression of the IFN-α2b protein</w:t>
            </w:r>
          </w:p>
          <w:p w14:paraId="032E845F" w14:textId="58B0600F" w:rsidR="00137BE6" w:rsidRPr="004207A4" w:rsidRDefault="00137BE6" w:rsidP="00F6480C">
            <w:pPr>
              <w:keepNext/>
              <w:ind w:left="-41"/>
              <w:contextualSpacing/>
              <w:jc w:val="center"/>
              <w:rPr>
                <w:rFonts w:asciiTheme="minorHAnsi" w:hAnsiTheme="minorHAnsi"/>
                <w:lang w:eastAsia="en-AU"/>
              </w:rPr>
            </w:pPr>
            <w:r w:rsidRPr="004207A4">
              <w:rPr>
                <w:rFonts w:asciiTheme="minorHAnsi" w:hAnsiTheme="minorHAnsi"/>
                <w:lang w:eastAsia="en-AU"/>
              </w:rPr>
              <w:sym w:font="Wingdings 3" w:char="F0C8"/>
            </w:r>
          </w:p>
        </w:tc>
      </w:tr>
      <w:tr w:rsidR="004207A4" w:rsidRPr="004207A4" w14:paraId="3E2F062C" w14:textId="77777777" w:rsidTr="00C11C8B">
        <w:tc>
          <w:tcPr>
            <w:tcW w:w="1838" w:type="dxa"/>
            <w:shd w:val="clear" w:color="auto" w:fill="BFBFBF" w:themeFill="background1" w:themeFillShade="BF"/>
          </w:tcPr>
          <w:p w14:paraId="46F36CA3" w14:textId="77777777" w:rsidR="007B1CD3" w:rsidRPr="004207A4" w:rsidRDefault="007B1CD3" w:rsidP="00501B1B">
            <w:pPr>
              <w:keepNext/>
              <w:rPr>
                <w:i/>
                <w:iCs/>
              </w:rPr>
            </w:pPr>
            <w:r w:rsidRPr="004207A4">
              <w:rPr>
                <w:i/>
                <w:iCs/>
              </w:rPr>
              <w:t>Potential harm</w:t>
            </w:r>
          </w:p>
        </w:tc>
        <w:tc>
          <w:tcPr>
            <w:tcW w:w="7790" w:type="dxa"/>
          </w:tcPr>
          <w:p w14:paraId="1058EAA9" w14:textId="680F6BB5" w:rsidR="007B1CD3" w:rsidRPr="004207A4" w:rsidRDefault="00F6480C" w:rsidP="00501B1B">
            <w:pPr>
              <w:keepNext/>
              <w:jc w:val="center"/>
            </w:pPr>
            <w:r w:rsidRPr="004207A4">
              <w:t>Toxicity or adverse immune reactions</w:t>
            </w:r>
          </w:p>
        </w:tc>
      </w:tr>
    </w:tbl>
    <w:bookmarkEnd w:id="124"/>
    <w:p w14:paraId="2D0CA957" w14:textId="77777777" w:rsidR="007B1CD3" w:rsidRPr="008B7AC4" w:rsidRDefault="007B1CD3" w:rsidP="00530DA8">
      <w:pPr>
        <w:pStyle w:val="Sectionheading4"/>
        <w:numPr>
          <w:ilvl w:val="0"/>
          <w:numId w:val="0"/>
        </w:numPr>
        <w:ind w:left="851" w:hanging="851"/>
      </w:pPr>
      <w:r w:rsidRPr="008B7AC4">
        <w:t>Risk source</w:t>
      </w:r>
    </w:p>
    <w:p w14:paraId="59C942E6" w14:textId="6F8BF376" w:rsidR="007B1CD3" w:rsidRPr="004207A4" w:rsidRDefault="007B1CD3" w:rsidP="007B1CD3">
      <w:pPr>
        <w:pStyle w:val="RARMPparagraph"/>
      </w:pPr>
      <w:r>
        <w:t xml:space="preserve">The source of potential harm for this postulated risk scenario </w:t>
      </w:r>
      <w:r w:rsidR="004F64E4">
        <w:t xml:space="preserve">is </w:t>
      </w:r>
      <w:r w:rsidR="008A2CAD">
        <w:t>t</w:t>
      </w:r>
      <w:r w:rsidR="008A2CAD" w:rsidRPr="008A2CAD">
        <w:t xml:space="preserve">he </w:t>
      </w:r>
      <w:r w:rsidR="00530DA8" w:rsidRPr="004207A4">
        <w:t>GMO</w:t>
      </w:r>
      <w:r w:rsidRPr="004207A4">
        <w:t>.</w:t>
      </w:r>
    </w:p>
    <w:p w14:paraId="191858A9" w14:textId="15999840" w:rsidR="007B1CD3" w:rsidRPr="004207A4" w:rsidRDefault="007B1CD3" w:rsidP="00530DA8">
      <w:pPr>
        <w:pStyle w:val="Sectionheading4"/>
        <w:numPr>
          <w:ilvl w:val="0"/>
          <w:numId w:val="0"/>
        </w:numPr>
        <w:ind w:left="851" w:hanging="851"/>
      </w:pPr>
      <w:r w:rsidRPr="004207A4">
        <w:lastRenderedPageBreak/>
        <w:t>Causal pathway</w:t>
      </w:r>
    </w:p>
    <w:p w14:paraId="67139159" w14:textId="667C22F5" w:rsidR="00F36980" w:rsidRPr="004207A4" w:rsidRDefault="00330DA2" w:rsidP="00D940C3">
      <w:pPr>
        <w:pStyle w:val="RARMPparagraph"/>
      </w:pPr>
      <w:r w:rsidRPr="004207A4">
        <w:t xml:space="preserve">People (other than the intended recipient) and animals could be directly or indirectly exposed to the GMO in </w:t>
      </w:r>
      <w:r w:rsidR="00892C4C">
        <w:t>several</w:t>
      </w:r>
      <w:r w:rsidRPr="004207A4">
        <w:t xml:space="preserve"> ways. The GMO could be transmitted via aerosol droplets generated during an unintentional spill of the GMO</w:t>
      </w:r>
      <w:r w:rsidR="001B7D08">
        <w:t>,</w:t>
      </w:r>
      <w:r w:rsidR="00186338" w:rsidRPr="004207A4">
        <w:t xml:space="preserve"> or </w:t>
      </w:r>
      <w:r w:rsidR="001B7D08">
        <w:t xml:space="preserve">contact with </w:t>
      </w:r>
      <w:r w:rsidR="00186338" w:rsidRPr="004207A4">
        <w:t>urine,</w:t>
      </w:r>
      <w:r w:rsidRPr="004207A4">
        <w:t xml:space="preserve"> or during </w:t>
      </w:r>
      <w:r w:rsidR="00F32D98" w:rsidRPr="004207A4">
        <w:t xml:space="preserve">handling </w:t>
      </w:r>
      <w:r w:rsidRPr="004207A4">
        <w:t>of the GMO</w:t>
      </w:r>
      <w:r w:rsidR="00F32D98" w:rsidRPr="004207A4">
        <w:t xml:space="preserve"> via a breakage or leakage of the GMO from its container (e.g. vial/syringe) and ingestion or splashing to the mucous membranes of the eyes, nose and mouth</w:t>
      </w:r>
      <w:r w:rsidRPr="004207A4">
        <w:t>.</w:t>
      </w:r>
      <w:r w:rsidR="00F32D98" w:rsidRPr="004207A4">
        <w:t xml:space="preserve"> </w:t>
      </w:r>
      <w:r w:rsidR="00EB23D1" w:rsidRPr="004207A4">
        <w:t xml:space="preserve">This exposure could result in infection with the GMO that could lead to ill health. </w:t>
      </w:r>
      <w:r w:rsidR="00F32D98" w:rsidRPr="004207A4">
        <w:t xml:space="preserve">The risk of needle stick injuries is eliminated as the applicant </w:t>
      </w:r>
      <w:r w:rsidR="00B475C2" w:rsidRPr="004207A4">
        <w:t xml:space="preserve">stated that vented vial adapters will be used to transfer the GMO from the vial to the syringe (Chapter 1, Section </w:t>
      </w:r>
      <w:r w:rsidR="00B475C2" w:rsidRPr="004207A4">
        <w:fldChar w:fldCharType="begin"/>
      </w:r>
      <w:r w:rsidR="00B475C2" w:rsidRPr="004207A4">
        <w:instrText xml:space="preserve"> REF _Ref142303833 \n \h </w:instrText>
      </w:r>
      <w:r w:rsidR="00B475C2" w:rsidRPr="004207A4">
        <w:fldChar w:fldCharType="separate"/>
      </w:r>
      <w:r w:rsidR="00F3638E">
        <w:t>2.1</w:t>
      </w:r>
      <w:r w:rsidR="00B475C2" w:rsidRPr="004207A4">
        <w:fldChar w:fldCharType="end"/>
      </w:r>
      <w:r w:rsidR="00B475C2" w:rsidRPr="004207A4">
        <w:t>)</w:t>
      </w:r>
      <w:r w:rsidRPr="004207A4">
        <w:t xml:space="preserve">. </w:t>
      </w:r>
    </w:p>
    <w:p w14:paraId="191E3F32" w14:textId="3B5A3E8D" w:rsidR="00B97B35" w:rsidRPr="004207A4" w:rsidRDefault="00B97B35" w:rsidP="00B97B35">
      <w:pPr>
        <w:rPr>
          <w:i/>
          <w:iCs/>
        </w:rPr>
      </w:pPr>
      <w:r w:rsidRPr="004207A4">
        <w:rPr>
          <w:i/>
          <w:iCs/>
        </w:rPr>
        <w:t>Exposure during</w:t>
      </w:r>
      <w:r w:rsidR="00B475C2" w:rsidRPr="004207A4">
        <w:rPr>
          <w:i/>
          <w:iCs/>
        </w:rPr>
        <w:t xml:space="preserve"> import,</w:t>
      </w:r>
      <w:r w:rsidRPr="004207A4">
        <w:rPr>
          <w:i/>
          <w:iCs/>
        </w:rPr>
        <w:t xml:space="preserve"> transport and storage of the GM</w:t>
      </w:r>
      <w:r w:rsidR="00EE4A9B" w:rsidRPr="004207A4">
        <w:rPr>
          <w:i/>
          <w:iCs/>
        </w:rPr>
        <w:t>O</w:t>
      </w:r>
    </w:p>
    <w:p w14:paraId="1B37027A" w14:textId="682651EE" w:rsidR="00126B5F" w:rsidRPr="004207A4" w:rsidRDefault="00B475C2" w:rsidP="00126B5F">
      <w:pPr>
        <w:pStyle w:val="RARMPparagraph"/>
      </w:pPr>
      <w:r w:rsidRPr="004207A4">
        <w:t>If the GMO was spilled during import, transport or storage, this could result in exposure to people or animals in the area via aerosol or liquid contact with eyes, mucous membranes or skin. Further, people or animals could be inadvertently exposed to the GMO via contact with materials or surfaces contaminated with the GMO and subsequent hand to mouth transmission</w:t>
      </w:r>
      <w:r w:rsidR="00126B5F" w:rsidRPr="004207A4">
        <w:t>.</w:t>
      </w:r>
    </w:p>
    <w:p w14:paraId="5FA4A2BF" w14:textId="1C171DC0" w:rsidR="009C0666" w:rsidRPr="004207A4" w:rsidRDefault="009C0666" w:rsidP="00126B5F">
      <w:pPr>
        <w:pStyle w:val="RARMPparagraph"/>
      </w:pPr>
      <w:r w:rsidRPr="004207A4">
        <w:t xml:space="preserve">The applicant proposes to import the GMO from overseas in sealed containers with tamper proof seals in secondary packaging. </w:t>
      </w:r>
      <w:r w:rsidR="004367CA" w:rsidRPr="004207A4">
        <w:t>Each unit</w:t>
      </w:r>
      <w:r w:rsidR="00C11246">
        <w:t>-</w:t>
      </w:r>
      <w:r w:rsidR="004367CA" w:rsidRPr="004207A4">
        <w:t xml:space="preserve">dose of the ready-to-use pack contains 4 single-dose vials with absorbent material under the vials </w:t>
      </w:r>
      <w:r w:rsidRPr="004207A4">
        <w:t xml:space="preserve">(Chapter 1, Section </w:t>
      </w:r>
      <w:r w:rsidRPr="004207A4">
        <w:fldChar w:fldCharType="begin"/>
      </w:r>
      <w:r w:rsidRPr="004207A4">
        <w:instrText xml:space="preserve"> REF _Ref142303833 \n \h </w:instrText>
      </w:r>
      <w:r w:rsidRPr="004207A4">
        <w:fldChar w:fldCharType="separate"/>
      </w:r>
      <w:r w:rsidR="00F3638E">
        <w:t>2.1</w:t>
      </w:r>
      <w:r w:rsidRPr="004207A4">
        <w:fldChar w:fldCharType="end"/>
      </w:r>
      <w:r w:rsidRPr="004207A4">
        <w:t xml:space="preserve">). </w:t>
      </w:r>
      <w:r w:rsidR="004367CA" w:rsidRPr="004207A4">
        <w:t xml:space="preserve">When ordered from a clinic, a unit-dose pack </w:t>
      </w:r>
      <w:r w:rsidR="00EB23D1" w:rsidRPr="004207A4">
        <w:t>that is not</w:t>
      </w:r>
      <w:r w:rsidR="00B009DE" w:rsidRPr="004207A4">
        <w:t xml:space="preserve"> repackaged </w:t>
      </w:r>
      <w:r w:rsidR="004367CA" w:rsidRPr="004207A4">
        <w:t>will be distributed directly to medical facilities with a smaller shipper in a bio-hazard bag surrounded by dry ice</w:t>
      </w:r>
      <w:r w:rsidRPr="004207A4">
        <w:t>. This would lower the likelihood of unintended dispersal of the GMO</w:t>
      </w:r>
      <w:r w:rsidR="00B009DE" w:rsidRPr="004207A4">
        <w:t>.</w:t>
      </w:r>
    </w:p>
    <w:p w14:paraId="6ACFF1A0" w14:textId="6BBFDA18" w:rsidR="00545914" w:rsidRPr="004207A4" w:rsidRDefault="00545914" w:rsidP="00545914">
      <w:pPr>
        <w:pStyle w:val="RARMPparagraph"/>
      </w:pPr>
      <w:r w:rsidRPr="004207A4">
        <w:t xml:space="preserve">The GM therapeutic would be classified as a Schedule 4 (prescription only) medicine if approved by the TGA. The </w:t>
      </w:r>
      <w:r w:rsidRPr="004207A4">
        <w:rPr>
          <w:i/>
          <w:iCs/>
        </w:rPr>
        <w:t>Australian code of good wholesaling practice for medicines in schedules 2, 3, 4 &amp; 8</w:t>
      </w:r>
      <w:r w:rsidRPr="004207A4">
        <w:t xml:space="preserve"> </w:t>
      </w:r>
      <w:r w:rsidRPr="004207A4">
        <w:fldChar w:fldCharType="begin"/>
      </w:r>
      <w:r w:rsidRPr="004207A4">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Pr="004207A4">
        <w:fldChar w:fldCharType="separate"/>
      </w:r>
      <w:r w:rsidRPr="004207A4">
        <w:rPr>
          <w:noProof/>
        </w:rPr>
        <w:t>(</w:t>
      </w:r>
      <w:hyperlink w:anchor="_ENREF_58" w:tooltip="NCCTG, 2011 #3" w:history="1">
        <w:r w:rsidR="00FE6BFA" w:rsidRPr="004207A4">
          <w:rPr>
            <w:noProof/>
          </w:rPr>
          <w:t>NCCTG, 2011</w:t>
        </w:r>
      </w:hyperlink>
      <w:r w:rsidRPr="004207A4">
        <w:rPr>
          <w:noProof/>
        </w:rPr>
        <w:t>)</w:t>
      </w:r>
      <w:r w:rsidRPr="004207A4">
        <w:fldChar w:fldCharType="end"/>
      </w:r>
      <w:r w:rsidRPr="004207A4">
        <w:t xml:space="preserve"> recommends that:</w:t>
      </w:r>
    </w:p>
    <w:p w14:paraId="46756F33" w14:textId="090461EE" w:rsidR="00545914" w:rsidRDefault="00545914" w:rsidP="00545914">
      <w:pPr>
        <w:pStyle w:val="ListBullet1"/>
      </w:pPr>
      <w:r w:rsidRPr="004207A4">
        <w:t xml:space="preserve">upon arrival at the wholesaler, packaging should be removed, and stock should be examined for the absence of damage or evidence </w:t>
      </w:r>
      <w:r>
        <w:t xml:space="preserve">of tampering. Damaged stock should be </w:t>
      </w:r>
      <w:r w:rsidR="00C84970">
        <w:t>quarantined.</w:t>
      </w:r>
    </w:p>
    <w:p w14:paraId="3275BB41" w14:textId="2A6AA96B" w:rsidR="00C84970" w:rsidRDefault="00545914" w:rsidP="00C84970">
      <w:pPr>
        <w:pStyle w:val="ListBullet1"/>
      </w:pPr>
      <w:r>
        <w:t xml:space="preserve">packaging of cold chain medicines should alert the receiver of its contents and that the receiver should place the medicines in appropriate storage facilities </w:t>
      </w:r>
      <w:r w:rsidR="00C84970">
        <w:t>as soon as possible.</w:t>
      </w:r>
    </w:p>
    <w:p w14:paraId="55807BF4" w14:textId="5A560E76" w:rsidR="00545914" w:rsidRDefault="00545914" w:rsidP="00C84970">
      <w:pPr>
        <w:pStyle w:val="ListBullet1"/>
      </w:pPr>
      <w:r>
        <w:t>wholesalers should ensure that persons supplied with medicines are authorised appropriately under State or Territory legislation to be supplied with those medicines.</w:t>
      </w:r>
    </w:p>
    <w:p w14:paraId="2240088D" w14:textId="5FBB6259" w:rsidR="00125D50" w:rsidRDefault="00125D50" w:rsidP="00125D50">
      <w:pPr>
        <w:pStyle w:val="RARMPparagraph"/>
      </w:pPr>
      <w:r>
        <w:t xml:space="preserve">Additionally, storage, handling and transport would be in accordance with both the </w:t>
      </w:r>
      <w:r w:rsidRPr="00125E7A">
        <w:rPr>
          <w:i/>
          <w:iCs/>
        </w:rPr>
        <w:t>Australian code of good wholesaling practice for medicines in schedules 2, 3, 4 &amp; 8</w:t>
      </w:r>
      <w:r>
        <w:t xml:space="preserve"> </w:t>
      </w:r>
      <w:r w:rsidR="000F3251">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0F3251">
        <w:fldChar w:fldCharType="separate"/>
      </w:r>
      <w:r w:rsidR="000F3251">
        <w:rPr>
          <w:noProof/>
        </w:rPr>
        <w:t>(</w:t>
      </w:r>
      <w:hyperlink w:anchor="_ENREF_58" w:tooltip="NCCTG, 2011 #3" w:history="1">
        <w:r w:rsidR="00FE6BFA">
          <w:rPr>
            <w:noProof/>
          </w:rPr>
          <w:t>NCCTG, 2011</w:t>
        </w:r>
      </w:hyperlink>
      <w:r w:rsidR="000F3251">
        <w:rPr>
          <w:noProof/>
        </w:rPr>
        <w:t>)</w:t>
      </w:r>
      <w:r w:rsidR="000F3251">
        <w:fldChar w:fldCharType="end"/>
      </w:r>
      <w:r>
        <w:t xml:space="preserve"> and the </w:t>
      </w:r>
      <w:r w:rsidR="00290E71">
        <w:rPr>
          <w:i/>
          <w:iCs/>
        </w:rPr>
        <w:t>World Health Organization</w:t>
      </w:r>
      <w:r w:rsidRPr="00125E7A">
        <w:rPr>
          <w:i/>
          <w:iCs/>
        </w:rPr>
        <w:t xml:space="preserve">’s </w:t>
      </w:r>
      <w:r w:rsidR="00125E7A" w:rsidRPr="00125E7A">
        <w:rPr>
          <w:i/>
          <w:iCs/>
        </w:rPr>
        <w:t>Good storage and distribution practices for medical products</w:t>
      </w:r>
      <w:r>
        <w:t xml:space="preserve"> </w:t>
      </w:r>
      <w:r w:rsidR="000F3251">
        <w:fldChar w:fldCharType="begin"/>
      </w:r>
      <w:r w:rsidR="00D44E62">
        <w:instrText xml:space="preserve"> ADDIN EN.CITE &lt;EndNote&gt;&lt;Cite&gt;&lt;Author&gt;World Health Organization&lt;/Author&gt;&lt;Year&gt;2020&lt;/Year&gt;&lt;RecNum&gt;15142&lt;/RecNum&gt;&lt;DisplayText&gt;(World Health Organization, 2020)&lt;/DisplayText&gt;&lt;record&gt;&lt;rec-number&gt;15142&lt;/rec-number&gt;&lt;foreign-keys&gt;&lt;key app="EN" db-id="vf22ax0roe9ssce55r0vrezirwdtv52edrxs" timestamp="1746512434"&gt;15142&lt;/key&gt;&lt;/foreign-keys&gt;&lt;ref-type name="Report"&gt;27&lt;/ref-type&gt;&lt;contributors&gt;&lt;authors&gt;&lt;author&gt;World Health Organization,&lt;/author&gt;&lt;/authors&gt;&lt;tertiary-authors&gt;&lt;author&gt;WHO&lt;/author&gt;&lt;/tertiary-authors&gt;&lt;/contributors&gt;&lt;titles&gt;&lt;title&gt;TRS 1025 - Annex 7: Good storage and distribution practices for medical products&lt;/title&gt;&lt;secondary-title&gt;WHO Technical Report Series&lt;/secondary-title&gt;&lt;/titles&gt;&lt;volume&gt;1025&lt;/volume&gt;&lt;dates&gt;&lt;year&gt;2020&lt;/year&gt;&lt;/dates&gt;&lt;urls&gt;&lt;related-urls&gt;&lt;url&gt;https://www.who.int/publications/m/item/trs-1025-annex-7&lt;/url&gt;&lt;/related-urls&gt;&lt;/urls&gt;&lt;access-date&gt;13/6/2023&lt;/access-date&gt;&lt;/record&gt;&lt;/Cite&gt;&lt;/EndNote&gt;</w:instrText>
      </w:r>
      <w:r w:rsidR="000F3251">
        <w:fldChar w:fldCharType="separate"/>
      </w:r>
      <w:r w:rsidR="000F3251">
        <w:rPr>
          <w:noProof/>
        </w:rPr>
        <w:t>(</w:t>
      </w:r>
      <w:hyperlink w:anchor="_ENREF_92" w:tooltip="World Health Organization, 2020 #15142" w:history="1">
        <w:r w:rsidR="00FE6BFA">
          <w:rPr>
            <w:noProof/>
          </w:rPr>
          <w:t>World Health Organization, 2020</w:t>
        </w:r>
      </w:hyperlink>
      <w:r w:rsidR="000F3251">
        <w:rPr>
          <w:noProof/>
        </w:rPr>
        <w:t>)</w:t>
      </w:r>
      <w:r w:rsidR="000F3251">
        <w:fldChar w:fldCharType="end"/>
      </w:r>
      <w:r>
        <w:t>. These guidelines require that:</w:t>
      </w:r>
    </w:p>
    <w:p w14:paraId="7B9716F3" w14:textId="7D128586" w:rsidR="00125D50" w:rsidRDefault="00125D50" w:rsidP="00125D50">
      <w:pPr>
        <w:pStyle w:val="ListBullet1"/>
      </w:pPr>
      <w:r>
        <w:t xml:space="preserve">written procedures for dealing with spillage of items of special hazard are available and training </w:t>
      </w:r>
      <w:r w:rsidR="004F64E4">
        <w:t xml:space="preserve">is </w:t>
      </w:r>
      <w:r>
        <w:t>provided to responsible staff</w:t>
      </w:r>
      <w:r w:rsidR="00873DD9">
        <w:t>.</w:t>
      </w:r>
    </w:p>
    <w:p w14:paraId="515980AC" w14:textId="4A996A4D" w:rsidR="00125D50" w:rsidRDefault="00125D50" w:rsidP="00125D50">
      <w:pPr>
        <w:pStyle w:val="ListBullet1"/>
      </w:pPr>
      <w:r>
        <w:t>in the event of a spill, the spill should be cleaned up promptly and rendered safe as quickly as practicable in accordance with the material safety data sheet (MSDS)</w:t>
      </w:r>
      <w:r w:rsidR="00873DD9">
        <w:t>.</w:t>
      </w:r>
    </w:p>
    <w:p w14:paraId="71AA15D5" w14:textId="7A8FF94A" w:rsidR="00125D50" w:rsidRDefault="00125D50" w:rsidP="00125D50">
      <w:pPr>
        <w:pStyle w:val="ListBullet1"/>
      </w:pPr>
      <w:r>
        <w:t>spills kits should be conveniently located within the storage area</w:t>
      </w:r>
      <w:r w:rsidR="00873DD9">
        <w:t>.</w:t>
      </w:r>
    </w:p>
    <w:p w14:paraId="78B0D7B2" w14:textId="4CAAC9C6" w:rsidR="00125D50" w:rsidRDefault="00125D50" w:rsidP="00125D50">
      <w:pPr>
        <w:pStyle w:val="ListBullet1"/>
      </w:pPr>
      <w:r>
        <w:t xml:space="preserve">access </w:t>
      </w:r>
      <w:r w:rsidR="00583BC8">
        <w:t xml:space="preserve">to the medical product </w:t>
      </w:r>
      <w:r>
        <w:t>is restricted to individuals with the appropriate training.</w:t>
      </w:r>
    </w:p>
    <w:p w14:paraId="7CE0881B" w14:textId="58A9A330" w:rsidR="00125D50" w:rsidRDefault="00125D50" w:rsidP="00125D50">
      <w:pPr>
        <w:pStyle w:val="RARMPparagraph"/>
      </w:pPr>
      <w:r>
        <w:t xml:space="preserve">These practices would minimise the </w:t>
      </w:r>
      <w:r w:rsidR="004F298E">
        <w:t>likelihood</w:t>
      </w:r>
      <w:r>
        <w:t xml:space="preserve"> of damaged and leaking stock going unnoticed and </w:t>
      </w:r>
      <w:r w:rsidR="00583BC8">
        <w:t>ensure</w:t>
      </w:r>
      <w:r w:rsidR="00AE1A32">
        <w:t xml:space="preserve"> </w:t>
      </w:r>
      <w:r>
        <w:t xml:space="preserve">the GM </w:t>
      </w:r>
      <w:r w:rsidR="00C84970">
        <w:t>therapeutic</w:t>
      </w:r>
      <w:r>
        <w:t xml:space="preserve"> </w:t>
      </w:r>
      <w:r w:rsidR="00AE1A32">
        <w:t xml:space="preserve">is </w:t>
      </w:r>
      <w:r>
        <w:t xml:space="preserve">being handled by individuals who </w:t>
      </w:r>
      <w:r w:rsidR="004F298E">
        <w:t xml:space="preserve">are trained in procedures required </w:t>
      </w:r>
      <w:r>
        <w:t xml:space="preserve">to decontaminate a spill, thus minimising the </w:t>
      </w:r>
      <w:r w:rsidR="004F298E">
        <w:t xml:space="preserve">likelihood </w:t>
      </w:r>
      <w:r>
        <w:t>of unintended dispersal of the GMO.</w:t>
      </w:r>
    </w:p>
    <w:p w14:paraId="727CF5BE" w14:textId="431F1ACB" w:rsidR="00125D50" w:rsidRPr="004207A4" w:rsidRDefault="00125D50" w:rsidP="00125D50">
      <w:pPr>
        <w:pStyle w:val="RARMPparagraph"/>
      </w:pPr>
      <w:r w:rsidRPr="004207A4">
        <w:t xml:space="preserve">Should the GMO be unintentionally released, </w:t>
      </w:r>
      <w:r w:rsidR="00E57F88" w:rsidRPr="004207A4">
        <w:t>it is</w:t>
      </w:r>
      <w:r w:rsidRPr="004207A4">
        <w:t xml:space="preserve"> highly unlikely to infect</w:t>
      </w:r>
      <w:r w:rsidR="00E57F88" w:rsidRPr="004207A4">
        <w:t xml:space="preserve"> and result in disease in</w:t>
      </w:r>
      <w:r w:rsidRPr="004207A4">
        <w:t xml:space="preserve"> people </w:t>
      </w:r>
      <w:r w:rsidR="00E57F88" w:rsidRPr="004207A4">
        <w:t xml:space="preserve">and animals </w:t>
      </w:r>
      <w:r w:rsidRPr="004207A4">
        <w:t xml:space="preserve">as </w:t>
      </w:r>
      <w:r w:rsidR="00E57F88" w:rsidRPr="004207A4">
        <w:t>it is replication incompetent</w:t>
      </w:r>
      <w:r w:rsidRPr="004207A4">
        <w:t>.</w:t>
      </w:r>
      <w:r w:rsidR="00B97B35" w:rsidRPr="004207A4">
        <w:t xml:space="preserve"> </w:t>
      </w:r>
      <w:r w:rsidR="001F537B" w:rsidRPr="004207A4">
        <w:t>Further, the presence of animals during import, transport and storage is highly unlikely unless the spill occurs outside the premises/shipping containers</w:t>
      </w:r>
      <w:r w:rsidRPr="004207A4">
        <w:t>.</w:t>
      </w:r>
    </w:p>
    <w:p w14:paraId="2FE9F724" w14:textId="7C76ECB0" w:rsidR="007124D2" w:rsidRPr="004207A4" w:rsidRDefault="007124D2" w:rsidP="007124D2">
      <w:pPr>
        <w:pStyle w:val="RARMPparagraph"/>
      </w:pPr>
      <w:r w:rsidRPr="004207A4">
        <w:t xml:space="preserve">Decontamination agents and methods, suitable for </w:t>
      </w:r>
      <w:proofErr w:type="spellStart"/>
      <w:r w:rsidR="00F976E7" w:rsidRPr="004207A4">
        <w:t>HAdV</w:t>
      </w:r>
      <w:proofErr w:type="spellEnd"/>
      <w:r w:rsidR="00F976E7" w:rsidRPr="004207A4">
        <w:t xml:space="preserve"> </w:t>
      </w:r>
      <w:r w:rsidRPr="004207A4">
        <w:t>vectors would be used in accordance with local requirements and legislation, for decontamination and disinfection measures after administration of the GMO or in the case of accidental spills during the commercial supply of the GMO.</w:t>
      </w:r>
    </w:p>
    <w:p w14:paraId="270F9181" w14:textId="2A7DF2DB" w:rsidR="007124D2" w:rsidRPr="004207A4" w:rsidRDefault="007124D2" w:rsidP="007124D2">
      <w:pPr>
        <w:pStyle w:val="RARMPparagraph"/>
      </w:pPr>
      <w:r w:rsidRPr="004207A4">
        <w:lastRenderedPageBreak/>
        <w:t xml:space="preserve">The import, transport and storage procedures discussed above meet the requirements of </w:t>
      </w:r>
      <w:hyperlink r:id="rId35" w:history="1">
        <w:r w:rsidRPr="004207A4">
          <w:rPr>
            <w:rStyle w:val="Hyperlink"/>
            <w:i/>
            <w:iCs/>
            <w:color w:val="auto"/>
          </w:rPr>
          <w:t>the Regulator’s Guidelines for the Transport, Storage and Disposal of GMOs</w:t>
        </w:r>
      </w:hyperlink>
      <w:r w:rsidRPr="004207A4">
        <w:t xml:space="preserve"> and would mitigate exposure due to spills of the GMO during these dealings.</w:t>
      </w:r>
    </w:p>
    <w:p w14:paraId="302363D4" w14:textId="4739B812" w:rsidR="00EF1025" w:rsidRPr="004207A4" w:rsidRDefault="00EF1025" w:rsidP="00B97B35">
      <w:pPr>
        <w:rPr>
          <w:i/>
          <w:iCs/>
        </w:rPr>
      </w:pPr>
      <w:r w:rsidRPr="004207A4">
        <w:rPr>
          <w:i/>
          <w:iCs/>
        </w:rPr>
        <w:t>Exposure during preparation and administration of the GM</w:t>
      </w:r>
      <w:r w:rsidR="00EE4A9B" w:rsidRPr="004207A4">
        <w:rPr>
          <w:i/>
          <w:iCs/>
        </w:rPr>
        <w:t>O</w:t>
      </w:r>
    </w:p>
    <w:p w14:paraId="7ED4100B" w14:textId="30C0917D" w:rsidR="00EF1025" w:rsidRPr="004207A4" w:rsidRDefault="00EF1025" w:rsidP="00F1601D">
      <w:pPr>
        <w:pStyle w:val="RARMPparagraph"/>
      </w:pPr>
      <w:r w:rsidRPr="004207A4">
        <w:t>As discussed in Chapter 1</w:t>
      </w:r>
      <w:r w:rsidR="00116227" w:rsidRPr="004207A4">
        <w:t>,</w:t>
      </w:r>
      <w:r w:rsidRPr="004207A4">
        <w:t xml:space="preserve"> Section </w:t>
      </w:r>
      <w:r w:rsidR="009A127D" w:rsidRPr="004207A4">
        <w:fldChar w:fldCharType="begin"/>
      </w:r>
      <w:r w:rsidR="009A127D" w:rsidRPr="004207A4">
        <w:instrText xml:space="preserve"> REF _Ref142304307 \r \h </w:instrText>
      </w:r>
      <w:r w:rsidR="009A127D" w:rsidRPr="004207A4">
        <w:fldChar w:fldCharType="separate"/>
      </w:r>
      <w:r w:rsidR="00F3638E">
        <w:t>5.1</w:t>
      </w:r>
      <w:r w:rsidR="009A127D" w:rsidRPr="004207A4">
        <w:fldChar w:fldCharType="end"/>
      </w:r>
      <w:r w:rsidRPr="004207A4">
        <w:t xml:space="preserve">, </w:t>
      </w:r>
      <w:r w:rsidR="00F36980" w:rsidRPr="004207A4">
        <w:t>t</w:t>
      </w:r>
      <w:r w:rsidRPr="004207A4">
        <w:t xml:space="preserve">he GM </w:t>
      </w:r>
      <w:r w:rsidR="00385B08" w:rsidRPr="004207A4">
        <w:t>therapeutic</w:t>
      </w:r>
      <w:r w:rsidRPr="004207A4">
        <w:t xml:space="preserve"> is intended to be administered through </w:t>
      </w:r>
      <w:r w:rsidR="00385B08" w:rsidRPr="004207A4">
        <w:t>intravesical installation</w:t>
      </w:r>
      <w:r w:rsidRPr="004207A4">
        <w:t xml:space="preserve"> performed by trained healthcare professional</w:t>
      </w:r>
      <w:r w:rsidR="00E65D22" w:rsidRPr="004207A4">
        <w:t>s</w:t>
      </w:r>
      <w:r w:rsidRPr="004207A4">
        <w:t xml:space="preserve"> at </w:t>
      </w:r>
      <w:r w:rsidR="00385B08" w:rsidRPr="004207A4">
        <w:t>urology and oncology department</w:t>
      </w:r>
      <w:r w:rsidR="00AC619E">
        <w:t>s</w:t>
      </w:r>
      <w:r w:rsidR="00385B08" w:rsidRPr="004207A4">
        <w:t xml:space="preserve"> in hospitals</w:t>
      </w:r>
      <w:r w:rsidRPr="004207A4">
        <w:t xml:space="preserve">. There is potential for exposure of people involved in the </w:t>
      </w:r>
      <w:r w:rsidR="00F36980" w:rsidRPr="004207A4">
        <w:t xml:space="preserve">preparation or </w:t>
      </w:r>
      <w:r w:rsidRPr="004207A4">
        <w:t xml:space="preserve">administration of the GM </w:t>
      </w:r>
      <w:r w:rsidR="001E44D0" w:rsidRPr="004207A4">
        <w:t>therapeutic</w:t>
      </w:r>
      <w:r w:rsidRPr="004207A4">
        <w:t xml:space="preserve"> </w:t>
      </w:r>
      <w:r w:rsidR="00AC619E">
        <w:t>through</w:t>
      </w:r>
      <w:r w:rsidR="00AC619E" w:rsidRPr="004207A4">
        <w:t xml:space="preserve"> </w:t>
      </w:r>
      <w:r w:rsidR="001E44D0" w:rsidRPr="004207A4">
        <w:t xml:space="preserve">aerosol formation during preparation and/or </w:t>
      </w:r>
      <w:r w:rsidRPr="004207A4">
        <w:t>due to</w:t>
      </w:r>
      <w:r w:rsidR="001E44D0" w:rsidRPr="004207A4">
        <w:t xml:space="preserve"> breakage/</w:t>
      </w:r>
      <w:r w:rsidRPr="004207A4">
        <w:t xml:space="preserve">spillage of </w:t>
      </w:r>
      <w:r w:rsidR="001E44D0" w:rsidRPr="004207A4">
        <w:t xml:space="preserve">the </w:t>
      </w:r>
      <w:r w:rsidRPr="004207A4">
        <w:t xml:space="preserve">GM </w:t>
      </w:r>
      <w:r w:rsidR="001E44D0" w:rsidRPr="004207A4">
        <w:t>therapeutic</w:t>
      </w:r>
      <w:r w:rsidR="00186338" w:rsidRPr="004207A4">
        <w:t xml:space="preserve"> or urine from patients</w:t>
      </w:r>
      <w:r w:rsidRPr="004207A4">
        <w:t xml:space="preserve"> onto surfaces</w:t>
      </w:r>
      <w:r w:rsidR="00F1601D" w:rsidRPr="004207A4">
        <w:t>.</w:t>
      </w:r>
    </w:p>
    <w:p w14:paraId="173E6C61" w14:textId="6C4B195A" w:rsidR="00EF1025" w:rsidRPr="00026249" w:rsidRDefault="00EF1025" w:rsidP="006D61FF">
      <w:pPr>
        <w:pStyle w:val="RARMPparagraph"/>
      </w:pPr>
      <w:r>
        <w:t>The GMO would be prepared and administered by authorised, experienced and trained health professionals. All personnel working in settings where healthcare is provided</w:t>
      </w:r>
      <w:r w:rsidR="001E44D0">
        <w:t xml:space="preserve"> </w:t>
      </w:r>
      <w:r>
        <w:t>are required to comply with the standard precautions for working with potentially infectious material, as described in the Australian Guidelines for the Prevention and Control of Infection in Healthcare</w:t>
      </w:r>
      <w:r w:rsidR="007D5317">
        <w:t xml:space="preserve"> </w:t>
      </w:r>
      <w:r w:rsidR="005F1F53">
        <w:fldChar w:fldCharType="begin"/>
      </w:r>
      <w:r w:rsidR="00AB102D">
        <w:instrText xml:space="preserve"> ADDIN EN.CITE &lt;EndNote&gt;&lt;Cite&gt;&lt;Author&gt;National Health and Medical Research Council&lt;/Author&gt;&lt;Year&gt;2019&lt;/Year&gt;&lt;RecNum&gt;45&lt;/RecNum&gt;&lt;DisplayText&gt;(National Health and Medical Research Council, 2019)&lt;/DisplayText&gt;&lt;record&gt;&lt;rec-number&gt;45&lt;/rec-number&gt;&lt;foreign-keys&gt;&lt;key app="EN" db-id="verwe2fxj5fev7epfz8xtdvez025feseze0z" timestamp="1732074052"&gt;45&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Guidelines for the Prevention and Control of Infection in Healthcare&lt;/title&gt;&lt;/titles&gt;&lt;dates&gt;&lt;year&gt;2019&lt;/year&gt;&lt;/dates&gt;&lt;pub-location&gt;Canberra&lt;/pub-location&gt;&lt;publisher&gt;Commonwealth of Australia, available online https://www.nhmrc.gov.au/about-us/publications/australian-guidelines-prevention-and-control-infection-healthcare-2019#block-views-block-file-attachments-content-block-1&lt;/publisher&gt;&lt;urls&gt;&lt;related-urls&gt;&lt;url&gt;https://www.nhmrc.gov.au/about-us/publications/australian-guidelines-prevention-and-control-infection-healthcare-2019#block-views-block-file-attachments-content-block-1&lt;/url&gt;&lt;/related-urls&gt;&lt;/urls&gt;&lt;/record&gt;&lt;/Cite&gt;&lt;/EndNote&gt;</w:instrText>
      </w:r>
      <w:r w:rsidR="005F1F53">
        <w:fldChar w:fldCharType="separate"/>
      </w:r>
      <w:r w:rsidR="005F1F53">
        <w:rPr>
          <w:noProof/>
        </w:rPr>
        <w:t>(</w:t>
      </w:r>
      <w:hyperlink w:anchor="_ENREF_56" w:tooltip="National Health and Medical Research Council, 2019 #45" w:history="1">
        <w:r w:rsidR="00FE6BFA">
          <w:rPr>
            <w:noProof/>
          </w:rPr>
          <w:t>National Health and Medical Research Council, 2019</w:t>
        </w:r>
      </w:hyperlink>
      <w:r w:rsidR="005F1F53">
        <w:rPr>
          <w:noProof/>
        </w:rPr>
        <w:t>)</w:t>
      </w:r>
      <w:r w:rsidR="005F1F53">
        <w:fldChar w:fldCharType="end"/>
      </w:r>
      <w:r>
        <w:t xml:space="preserve">. </w:t>
      </w:r>
      <w:r w:rsidR="007D5317">
        <w:t xml:space="preserve">This includes hand hygiene, sharps safety, </w:t>
      </w:r>
      <w:r w:rsidR="00F1601D">
        <w:t>wearing of appropriate personal protective equipment</w:t>
      </w:r>
      <w:r w:rsidR="00EB23D1">
        <w:t xml:space="preserve"> (including p</w:t>
      </w:r>
      <w:r w:rsidR="00EB23D1" w:rsidRPr="00EB23D1">
        <w:t>rotective gown or laboratory coat, gloves, and safety glasses and surgical mask</w:t>
      </w:r>
      <w:r w:rsidR="00EB23D1">
        <w:t>)</w:t>
      </w:r>
      <w:r w:rsidR="00F1601D">
        <w:t xml:space="preserve">, </w:t>
      </w:r>
      <w:r w:rsidR="007D5317">
        <w:t xml:space="preserve">and covering cuts </w:t>
      </w:r>
      <w:r w:rsidR="007D5317" w:rsidRPr="00026249">
        <w:t xml:space="preserve">and abrasions on exposed skin with water-proof dressings. </w:t>
      </w:r>
      <w:r w:rsidRPr="00026249">
        <w:t xml:space="preserve">Compliance with these behavioural practices at </w:t>
      </w:r>
      <w:r w:rsidR="006C557C" w:rsidRPr="00026249">
        <w:t>clinical site</w:t>
      </w:r>
      <w:r w:rsidRPr="00026249">
        <w:t>s will limit unintended exposure of people to the GMO.</w:t>
      </w:r>
    </w:p>
    <w:p w14:paraId="47405569" w14:textId="4E59B520" w:rsidR="00B97B35" w:rsidRPr="00026249" w:rsidRDefault="00B97B35" w:rsidP="00B97B35">
      <w:pPr>
        <w:rPr>
          <w:i/>
          <w:iCs/>
        </w:rPr>
      </w:pPr>
      <w:r w:rsidRPr="00026249">
        <w:rPr>
          <w:i/>
          <w:iCs/>
        </w:rPr>
        <w:t xml:space="preserve">Exposure during disposal </w:t>
      </w:r>
      <w:r w:rsidR="00D122EC" w:rsidRPr="00026249">
        <w:rPr>
          <w:i/>
          <w:iCs/>
        </w:rPr>
        <w:t>of</w:t>
      </w:r>
      <w:r w:rsidRPr="00026249">
        <w:rPr>
          <w:i/>
          <w:iCs/>
        </w:rPr>
        <w:t xml:space="preserve"> the GM</w:t>
      </w:r>
      <w:r w:rsidR="00D87D40" w:rsidRPr="00026249">
        <w:rPr>
          <w:i/>
          <w:iCs/>
        </w:rPr>
        <w:t xml:space="preserve">O </w:t>
      </w:r>
      <w:r w:rsidR="00D122EC" w:rsidRPr="00026249">
        <w:rPr>
          <w:i/>
          <w:iCs/>
        </w:rPr>
        <w:t>and any contaminated waste</w:t>
      </w:r>
    </w:p>
    <w:p w14:paraId="053B34A9" w14:textId="2C283B55" w:rsidR="006258CF" w:rsidRPr="00026249" w:rsidRDefault="006258CF" w:rsidP="006258CF">
      <w:pPr>
        <w:pStyle w:val="RARMPparagraph"/>
      </w:pPr>
      <w:r w:rsidRPr="00026249">
        <w:t xml:space="preserve">Individuals may be inadvertently exposed to GMO while disposing of used, expired, or unused vials of the GM </w:t>
      </w:r>
      <w:r w:rsidR="00872D3A" w:rsidRPr="00026249">
        <w:t>therapeutic</w:t>
      </w:r>
      <w:r w:rsidRPr="00026249">
        <w:t>. The two locations where this is most likely to occur are at:</w:t>
      </w:r>
    </w:p>
    <w:p w14:paraId="00D7AC25" w14:textId="67B8182B" w:rsidR="00872D3A" w:rsidRPr="00026249" w:rsidRDefault="006F041A" w:rsidP="00872D3A">
      <w:pPr>
        <w:pStyle w:val="ListBullet1"/>
        <w:ind w:left="714" w:hanging="357"/>
      </w:pPr>
      <w:r w:rsidRPr="00026249">
        <w:t xml:space="preserve">a </w:t>
      </w:r>
      <w:r w:rsidR="001244E0" w:rsidRPr="00026249">
        <w:t>storage</w:t>
      </w:r>
      <w:r w:rsidRPr="00026249">
        <w:t>/distribution</w:t>
      </w:r>
      <w:r w:rsidR="001244E0" w:rsidRPr="00026249">
        <w:t xml:space="preserve"> </w:t>
      </w:r>
      <w:r w:rsidRPr="00026249">
        <w:t>centre</w:t>
      </w:r>
      <w:r w:rsidR="006258CF" w:rsidRPr="00026249">
        <w:t xml:space="preserve"> where stocks of the GM </w:t>
      </w:r>
      <w:r w:rsidR="00872D3A" w:rsidRPr="00026249">
        <w:t>therapeutic</w:t>
      </w:r>
      <w:r w:rsidR="006258CF" w:rsidRPr="00026249">
        <w:t xml:space="preserve"> </w:t>
      </w:r>
      <w:r w:rsidR="001244E0" w:rsidRPr="00026249">
        <w:t>is</w:t>
      </w:r>
      <w:r w:rsidR="006258CF" w:rsidRPr="00026249">
        <w:t xml:space="preserve"> held</w:t>
      </w:r>
    </w:p>
    <w:p w14:paraId="702D83E0" w14:textId="62DCCA93" w:rsidR="00265430" w:rsidRPr="00026249" w:rsidRDefault="006258CF" w:rsidP="00872D3A">
      <w:pPr>
        <w:pStyle w:val="ListBullet1"/>
        <w:ind w:left="714" w:hanging="357"/>
      </w:pPr>
      <w:r w:rsidRPr="00026249">
        <w:t xml:space="preserve">locations where the GM </w:t>
      </w:r>
      <w:r w:rsidR="00872D3A" w:rsidRPr="00026249">
        <w:t>therapeutic</w:t>
      </w:r>
      <w:r w:rsidRPr="00026249">
        <w:t xml:space="preserve"> is administered.</w:t>
      </w:r>
    </w:p>
    <w:p w14:paraId="34C774B9" w14:textId="30C756B5" w:rsidR="00186338" w:rsidRPr="00026249" w:rsidRDefault="00186338" w:rsidP="000C372F">
      <w:pPr>
        <w:pStyle w:val="RARMPparagraph"/>
      </w:pPr>
      <w:r w:rsidRPr="00026249">
        <w:t>There is also potential for family members or caregivers of patients to be exposed to the GMO or RCA in urine after administration of the GM therapeutic.</w:t>
      </w:r>
    </w:p>
    <w:p w14:paraId="097DD074" w14:textId="0D254CB0" w:rsidR="000C372F" w:rsidRPr="00026249" w:rsidRDefault="000C372F" w:rsidP="000C372F">
      <w:pPr>
        <w:pStyle w:val="RARMPparagraph"/>
      </w:pPr>
      <w:r w:rsidRPr="00026249">
        <w:t xml:space="preserve">The </w:t>
      </w:r>
      <w:r w:rsidRPr="00026249">
        <w:rPr>
          <w:i/>
          <w:iCs/>
        </w:rPr>
        <w:t>Australian code of good wholesaling practice for medicines in schedules 2, 3, 4 &amp; 8</w:t>
      </w:r>
      <w:r w:rsidRPr="00026249">
        <w:t xml:space="preserve"> </w:t>
      </w:r>
      <w:r w:rsidR="000F3251" w:rsidRPr="00026249">
        <w:fldChar w:fldCharType="begin"/>
      </w:r>
      <w:r w:rsidR="00CD22DB" w:rsidRPr="00026249">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0F3251" w:rsidRPr="00026249">
        <w:fldChar w:fldCharType="separate"/>
      </w:r>
      <w:r w:rsidR="000F3251" w:rsidRPr="00026249">
        <w:rPr>
          <w:noProof/>
        </w:rPr>
        <w:t>(</w:t>
      </w:r>
      <w:hyperlink w:anchor="_ENREF_58" w:tooltip="NCCTG, 2011 #3" w:history="1">
        <w:r w:rsidR="00FE6BFA" w:rsidRPr="00026249">
          <w:rPr>
            <w:noProof/>
          </w:rPr>
          <w:t>NCCTG, 2011</w:t>
        </w:r>
      </w:hyperlink>
      <w:r w:rsidR="000F3251" w:rsidRPr="00026249">
        <w:rPr>
          <w:noProof/>
        </w:rPr>
        <w:t>)</w:t>
      </w:r>
      <w:r w:rsidR="000F3251" w:rsidRPr="00026249">
        <w:fldChar w:fldCharType="end"/>
      </w:r>
      <w:r w:rsidRPr="00026249">
        <w:t xml:space="preserve"> requires:</w:t>
      </w:r>
    </w:p>
    <w:p w14:paraId="193A3CED" w14:textId="0461F0A8" w:rsidR="000C372F" w:rsidRPr="00026249" w:rsidRDefault="000C372F" w:rsidP="000C372F">
      <w:pPr>
        <w:pStyle w:val="ListBullet1"/>
      </w:pPr>
      <w:r w:rsidRPr="00026249">
        <w:t>specific training for personnel handling medicines that pose</w:t>
      </w:r>
      <w:r w:rsidR="00792028" w:rsidRPr="00026249">
        <w:t xml:space="preserve"> a</w:t>
      </w:r>
      <w:r w:rsidRPr="00026249">
        <w:t xml:space="preserve"> high risk to personnel if package integrity is breached or spillage occurs</w:t>
      </w:r>
    </w:p>
    <w:p w14:paraId="34A7F225" w14:textId="69C61B9C" w:rsidR="000C372F" w:rsidRPr="00026249" w:rsidRDefault="000C372F" w:rsidP="000C372F">
      <w:pPr>
        <w:pStyle w:val="ListBullet1"/>
      </w:pPr>
      <w:r w:rsidRPr="00026249">
        <w:t>waste medicines be collected and destroyed by a person who is licensed or permitted to do so under relevant State or Territory legislation</w:t>
      </w:r>
    </w:p>
    <w:p w14:paraId="69CED4C1" w14:textId="10452334" w:rsidR="000C372F" w:rsidRPr="00026249" w:rsidRDefault="000C372F" w:rsidP="000C372F">
      <w:pPr>
        <w:pStyle w:val="ListBullet1"/>
      </w:pPr>
      <w:r w:rsidRPr="00026249">
        <w:t>medicines for destruction be enclosed in sealed packaging or in a container.</w:t>
      </w:r>
    </w:p>
    <w:p w14:paraId="7C1265B4" w14:textId="0C147197" w:rsidR="008748CF" w:rsidRDefault="003C215C" w:rsidP="007D1D0B">
      <w:pPr>
        <w:pStyle w:val="RARMPparagraph"/>
      </w:pPr>
      <w:r w:rsidRPr="00026249">
        <w:t xml:space="preserve">As discussed in Chapter 1, Section </w:t>
      </w:r>
      <w:r w:rsidRPr="00026249">
        <w:fldChar w:fldCharType="begin"/>
      </w:r>
      <w:r w:rsidRPr="00026249">
        <w:instrText xml:space="preserve"> REF _Ref142303833 \n \h </w:instrText>
      </w:r>
      <w:r w:rsidRPr="00026249">
        <w:fldChar w:fldCharType="separate"/>
      </w:r>
      <w:r w:rsidR="00F3638E">
        <w:t>2.1</w:t>
      </w:r>
      <w:r w:rsidRPr="00026249">
        <w:fldChar w:fldCharType="end"/>
      </w:r>
      <w:r w:rsidRPr="00026249">
        <w:t xml:space="preserve">, </w:t>
      </w:r>
      <w:r w:rsidR="007D1D0B" w:rsidRPr="00026249">
        <w:t xml:space="preserve">at the sites of administration, </w:t>
      </w:r>
      <w:r w:rsidRPr="00026249">
        <w:t xml:space="preserve">unused </w:t>
      </w:r>
      <w:r w:rsidR="007D1D0B" w:rsidRPr="00026249">
        <w:t>vials of the GMO</w:t>
      </w:r>
      <w:r w:rsidRPr="00026249">
        <w:t xml:space="preserve"> </w:t>
      </w:r>
      <w:r w:rsidR="007D1D0B" w:rsidRPr="00026249">
        <w:t xml:space="preserve">and </w:t>
      </w:r>
      <w:r w:rsidRPr="00026249">
        <w:t>used vials</w:t>
      </w:r>
      <w:r w:rsidR="007D1D0B" w:rsidRPr="00026249">
        <w:t xml:space="preserve"> with residue GMO</w:t>
      </w:r>
      <w:r w:rsidRPr="00026249">
        <w:t xml:space="preserve">, syringes, vented vial adapters, any disposable instruments </w:t>
      </w:r>
      <w:r w:rsidR="007D1D0B" w:rsidRPr="00026249">
        <w:t xml:space="preserve">and waste contaminated with the GMO </w:t>
      </w:r>
      <w:r w:rsidR="008748CF" w:rsidRPr="00026249">
        <w:t xml:space="preserve">would be treated as clinical waste and disposed of in accordance with the waste disposal methods approved by the States and Territories. </w:t>
      </w:r>
      <w:r w:rsidR="00E608B1" w:rsidRPr="00026249">
        <w:t xml:space="preserve">Also, patients and their caregivers would be instructed </w:t>
      </w:r>
      <w:r w:rsidR="003B4FB4" w:rsidRPr="00026249">
        <w:t xml:space="preserve">to properly prepare for </w:t>
      </w:r>
      <w:r w:rsidR="00AC619E" w:rsidRPr="00026249">
        <w:t>decontaminat</w:t>
      </w:r>
      <w:r w:rsidR="00AC619E">
        <w:t>ion</w:t>
      </w:r>
      <w:r w:rsidR="00AC619E" w:rsidRPr="00026249">
        <w:t xml:space="preserve"> </w:t>
      </w:r>
      <w:r w:rsidR="003B4FB4" w:rsidRPr="00026249">
        <w:t>of voided urine</w:t>
      </w:r>
      <w:r w:rsidR="00E608B1" w:rsidRPr="00026249">
        <w:t xml:space="preserve"> </w:t>
      </w:r>
      <w:r w:rsidR="003B4FB4" w:rsidRPr="00026249">
        <w:t xml:space="preserve">before urinating. </w:t>
      </w:r>
      <w:r w:rsidR="008748CF" w:rsidRPr="00026249">
        <w:t xml:space="preserve">Adherence with these procedures would reduce the likelihood of accidental exposure of people </w:t>
      </w:r>
      <w:r w:rsidR="001B2CD3" w:rsidRPr="00026249">
        <w:t xml:space="preserve">or animals </w:t>
      </w:r>
      <w:r w:rsidR="008748CF" w:rsidRPr="00026249">
        <w:t xml:space="preserve">to </w:t>
      </w:r>
      <w:r w:rsidR="008748CF">
        <w:t>the GMO.</w:t>
      </w:r>
      <w:r w:rsidR="007B3BB2">
        <w:t xml:space="preserve"> </w:t>
      </w:r>
    </w:p>
    <w:p w14:paraId="183023A7" w14:textId="7637EA9C" w:rsidR="00054A22" w:rsidRPr="00026249" w:rsidRDefault="006258CF" w:rsidP="008748CF">
      <w:pPr>
        <w:pStyle w:val="RARMPparagraph"/>
      </w:pPr>
      <w:r w:rsidRPr="00026249">
        <w:t>Taken together, the disposal and decontamination procedures discussed above would minimise likelihood of exposure that could be associated with conducting these dealings with the GMO</w:t>
      </w:r>
      <w:r w:rsidR="007F04CE" w:rsidRPr="00026249">
        <w:t>.</w:t>
      </w:r>
    </w:p>
    <w:p w14:paraId="0C1EA36A" w14:textId="761E3814" w:rsidR="007B1CD3" w:rsidRPr="00026249" w:rsidRDefault="007B1CD3" w:rsidP="00EF0E39">
      <w:pPr>
        <w:pStyle w:val="Sectionheading4"/>
        <w:numPr>
          <w:ilvl w:val="0"/>
          <w:numId w:val="0"/>
        </w:numPr>
        <w:ind w:left="851" w:hanging="851"/>
      </w:pPr>
      <w:r w:rsidRPr="00026249">
        <w:t>Potential harm</w:t>
      </w:r>
    </w:p>
    <w:p w14:paraId="684D7D2A" w14:textId="00A6D8D7" w:rsidR="006258CF" w:rsidRPr="00026249" w:rsidRDefault="006258CF" w:rsidP="0013700F">
      <w:pPr>
        <w:pStyle w:val="RARMPparagraph"/>
      </w:pPr>
      <w:r w:rsidRPr="00026249">
        <w:t>If people or animals are exposed to the GMO, they could develop flu-like symptoms, eye infections or local inflammation for a short period of time before the virus is cleared by the immune system. It is plausible that exposed people or animals could experience an adverse immune response or disease.</w:t>
      </w:r>
    </w:p>
    <w:p w14:paraId="7A94A23A" w14:textId="77777777" w:rsidR="002A645E" w:rsidRPr="00026249" w:rsidRDefault="00EF0E39" w:rsidP="00477A1B">
      <w:pPr>
        <w:pStyle w:val="RARMPparagraph"/>
      </w:pPr>
      <w:r w:rsidRPr="00026249">
        <w:t xml:space="preserve">As the GMO is replication incompetent, it is unable to produce further viral particles which are required to sustain an infection. </w:t>
      </w:r>
      <w:r w:rsidR="00AC0AA8" w:rsidRPr="00026249">
        <w:t>This would also mean that the IFN-</w:t>
      </w:r>
      <w:r w:rsidR="00AC0AA8" w:rsidRPr="00026249">
        <w:rPr>
          <w:rFonts w:cs="Calibri"/>
        </w:rPr>
        <w:t>α</w:t>
      </w:r>
      <w:r w:rsidR="00AC0AA8" w:rsidRPr="00026249">
        <w:t xml:space="preserve">2b </w:t>
      </w:r>
      <w:r w:rsidR="00F71CC1" w:rsidRPr="00026249">
        <w:t xml:space="preserve">expression would be limited to cells transduced by initial inoculum and the </w:t>
      </w:r>
      <w:r w:rsidR="00AC0AA8" w:rsidRPr="00026249">
        <w:t xml:space="preserve">protein </w:t>
      </w:r>
      <w:r w:rsidR="00F71CC1" w:rsidRPr="00026249">
        <w:t xml:space="preserve">expressed </w:t>
      </w:r>
      <w:r w:rsidR="00AC0AA8" w:rsidRPr="00026249">
        <w:t xml:space="preserve">would be unable to accumulate and any reactions </w:t>
      </w:r>
      <w:r w:rsidR="00AC0AA8" w:rsidRPr="00026249">
        <w:lastRenderedPageBreak/>
        <w:t xml:space="preserve">to the protein would be transient and only persist until the point of clearance of the GMO, limiting the magnitude of toxic effect and any immune response. </w:t>
      </w:r>
    </w:p>
    <w:p w14:paraId="3F2B1349" w14:textId="0B543359" w:rsidR="00EF0E39" w:rsidRPr="00026249" w:rsidRDefault="002A645E" w:rsidP="00477A1B">
      <w:pPr>
        <w:pStyle w:val="RARMPparagraph"/>
      </w:pPr>
      <w:r w:rsidRPr="00026249">
        <w:t>As discussed in Chapter 1</w:t>
      </w:r>
      <w:r w:rsidR="00706B0C" w:rsidRPr="00026249">
        <w:t>,</w:t>
      </w:r>
      <w:r w:rsidRPr="00026249">
        <w:t xml:space="preserve"> Section </w:t>
      </w:r>
      <w:r w:rsidRPr="00026249">
        <w:fldChar w:fldCharType="begin"/>
      </w:r>
      <w:r w:rsidRPr="00026249">
        <w:instrText xml:space="preserve"> REF _Ref199888150 \n \h </w:instrText>
      </w:r>
      <w:r w:rsidRPr="00026249">
        <w:fldChar w:fldCharType="separate"/>
      </w:r>
      <w:r w:rsidR="00F3638E">
        <w:t>4.2.3</w:t>
      </w:r>
      <w:r w:rsidRPr="00026249">
        <w:fldChar w:fldCharType="end"/>
      </w:r>
      <w:r w:rsidR="00706B0C" w:rsidRPr="00026249">
        <w:t>, the purified IFN-</w:t>
      </w:r>
      <w:r w:rsidR="00706B0C" w:rsidRPr="00026249">
        <w:rPr>
          <w:rFonts w:cs="Calibri"/>
        </w:rPr>
        <w:t>α</w:t>
      </w:r>
      <w:r w:rsidR="00706B0C" w:rsidRPr="00026249">
        <w:t xml:space="preserve">2b protein has been extensively used in clinical applications for treatment of hepatitis B and C infection and various virus induced cancers. </w:t>
      </w:r>
      <w:r w:rsidR="002E3F6D" w:rsidRPr="00026249">
        <w:t>Most of the adverse reactions related to the IFN-</w:t>
      </w:r>
      <w:r w:rsidR="002E3F6D" w:rsidRPr="00026249">
        <w:rPr>
          <w:rFonts w:cs="Calibri"/>
        </w:rPr>
        <w:t>α</w:t>
      </w:r>
      <w:r w:rsidR="002E3F6D" w:rsidRPr="00026249">
        <w:t xml:space="preserve">2b therapy were mild to moderate and were manageable, and most diminished with continued therapy. </w:t>
      </w:r>
      <w:r w:rsidR="00682F49" w:rsidRPr="00026249">
        <w:t xml:space="preserve">As discussed in Chapter 1, Section </w:t>
      </w:r>
      <w:r w:rsidR="00682F49" w:rsidRPr="00026249">
        <w:fldChar w:fldCharType="begin"/>
      </w:r>
      <w:r w:rsidR="00682F49" w:rsidRPr="00026249">
        <w:instrText xml:space="preserve"> REF _Ref198135376 \n \h </w:instrText>
      </w:r>
      <w:r w:rsidR="00682F49" w:rsidRPr="00026249">
        <w:fldChar w:fldCharType="separate"/>
      </w:r>
      <w:r w:rsidR="00F3638E">
        <w:t>4.3.4</w:t>
      </w:r>
      <w:r w:rsidR="00682F49" w:rsidRPr="00026249">
        <w:fldChar w:fldCharType="end"/>
      </w:r>
      <w:r w:rsidR="00682F49" w:rsidRPr="00026249">
        <w:t>,</w:t>
      </w:r>
      <w:r w:rsidR="00237E87" w:rsidRPr="00026249">
        <w:t xml:space="preserve"> in the Phases 2 and 3 clinical trials of the GMO, no Grade 4 or 5 adverse events related to the GMO treatment were reported.</w:t>
      </w:r>
    </w:p>
    <w:p w14:paraId="781640AF" w14:textId="29B5DA55" w:rsidR="000E1FE6" w:rsidRPr="00026249" w:rsidRDefault="00E01368" w:rsidP="008039AB">
      <w:pPr>
        <w:pStyle w:val="RARMPparagraph"/>
      </w:pPr>
      <w:r w:rsidRPr="00026249">
        <w:t>As discussed in Chapter 1, Section 3.1, i</w:t>
      </w:r>
      <w:r w:rsidR="001076AF" w:rsidRPr="00026249">
        <w:t xml:space="preserve">mmunocompromised individuals and children are high-risk groups for development of severe disease following </w:t>
      </w:r>
      <w:proofErr w:type="spellStart"/>
      <w:r w:rsidR="001076AF" w:rsidRPr="00026249">
        <w:t>HAdV</w:t>
      </w:r>
      <w:proofErr w:type="spellEnd"/>
      <w:r w:rsidR="001076AF" w:rsidRPr="00026249">
        <w:t xml:space="preserve"> infection. In the event of </w:t>
      </w:r>
      <w:r w:rsidR="008039AB" w:rsidRPr="00026249">
        <w:t xml:space="preserve">accidental </w:t>
      </w:r>
      <w:r w:rsidR="001076AF" w:rsidRPr="00026249">
        <w:t>exposure via mucosa/broken skin, the amount of GMO transferred would be far smaller than that administered during treatment.</w:t>
      </w:r>
      <w:r w:rsidR="00303328" w:rsidRPr="00026249">
        <w:t xml:space="preserve"> As the GMO cannot replicate, </w:t>
      </w:r>
      <w:r w:rsidR="00F17C48" w:rsidRPr="00026249">
        <w:t xml:space="preserve">the minimal exposure and transient nature of infection would be expected to result in very mild or negligible symptoms and would also minimise the potential for an adverse immune response to the GMO. Therefore, </w:t>
      </w:r>
      <w:r w:rsidR="008039AB" w:rsidRPr="00026249">
        <w:t xml:space="preserve">the accidental </w:t>
      </w:r>
      <w:r w:rsidR="00F17C48" w:rsidRPr="00026249">
        <w:t>exposure to the GMO is not expected to result in an infection and would not result in an increased disease burden</w:t>
      </w:r>
      <w:r w:rsidR="00303328" w:rsidRPr="00026249">
        <w:t>.</w:t>
      </w:r>
      <w:r w:rsidR="00077C1C" w:rsidRPr="00026249">
        <w:t xml:space="preserve"> However, as discussed in Chapter 1, Section </w:t>
      </w:r>
      <w:r w:rsidR="0010772F" w:rsidRPr="00026249">
        <w:fldChar w:fldCharType="begin"/>
      </w:r>
      <w:r w:rsidR="0010772F" w:rsidRPr="00026249">
        <w:instrText xml:space="preserve"> REF _Ref199502388 \n \h </w:instrText>
      </w:r>
      <w:r w:rsidR="0010772F" w:rsidRPr="00026249">
        <w:fldChar w:fldCharType="separate"/>
      </w:r>
      <w:r w:rsidR="00F3638E">
        <w:t>4.3.1</w:t>
      </w:r>
      <w:r w:rsidR="0010772F" w:rsidRPr="00026249">
        <w:fldChar w:fldCharType="end"/>
      </w:r>
      <w:r w:rsidR="0010772F" w:rsidRPr="00026249">
        <w:t xml:space="preserve">, a very low level of RCA may be present in </w:t>
      </w:r>
      <w:r w:rsidR="00CB02AA" w:rsidRPr="00026249">
        <w:t xml:space="preserve">the GM therapeutic product. </w:t>
      </w:r>
      <w:r w:rsidR="002827B9">
        <w:t xml:space="preserve">This RCA differs from the wild-type RCA as it is a recombinant virus that is unable to evade the host immune system. Therefore, it is unlikely to infect immune-competent people but </w:t>
      </w:r>
      <w:r w:rsidR="00BF73B4">
        <w:t>could potentially infect immunosuppressed individuals.</w:t>
      </w:r>
      <w:r w:rsidR="002827B9">
        <w:t xml:space="preserve"> </w:t>
      </w:r>
      <w:r w:rsidR="00CB02AA" w:rsidRPr="00026249">
        <w:t xml:space="preserve">Clinical data regarding the effect of </w:t>
      </w:r>
      <w:r w:rsidR="00BC5101" w:rsidRPr="00026249">
        <w:t xml:space="preserve">the GM therapeutic on immunosuppressed individuals are lacking as this group has been excluded from the clinical trials. </w:t>
      </w:r>
      <w:r w:rsidR="00E0187A" w:rsidRPr="00026249">
        <w:t>I</w:t>
      </w:r>
      <w:r w:rsidR="005A1209" w:rsidRPr="00026249">
        <w:t xml:space="preserve">f an immunosuppressed individual was to be accidentally exposed to the RCA in the therapeutic product, the number of RCA </w:t>
      </w:r>
      <w:r w:rsidR="00E0187A" w:rsidRPr="00026249">
        <w:t xml:space="preserve">particles </w:t>
      </w:r>
      <w:r w:rsidR="005A1209" w:rsidRPr="00026249">
        <w:t>would be extremely low and it is unlikely that they would develop severe symptoms</w:t>
      </w:r>
      <w:r w:rsidR="00C565A7" w:rsidRPr="00026249">
        <w:t xml:space="preserve"> or the risk for disseminated </w:t>
      </w:r>
      <w:proofErr w:type="spellStart"/>
      <w:r w:rsidR="00922788" w:rsidRPr="00026249">
        <w:t>H</w:t>
      </w:r>
      <w:r w:rsidR="00C565A7" w:rsidRPr="00026249">
        <w:t>AdV</w:t>
      </w:r>
      <w:proofErr w:type="spellEnd"/>
      <w:r w:rsidR="00C565A7" w:rsidRPr="00026249">
        <w:t xml:space="preserve"> infection would be significantly </w:t>
      </w:r>
      <w:r w:rsidR="00915F41" w:rsidRPr="00026249">
        <w:t>increased</w:t>
      </w:r>
      <w:r w:rsidR="005A1209" w:rsidRPr="00026249">
        <w:t>, although this is an area of some uncertainty</w:t>
      </w:r>
      <w:r w:rsidR="006C5A44" w:rsidRPr="00026249">
        <w:t xml:space="preserve"> </w:t>
      </w:r>
      <w:r w:rsidR="00E2443C" w:rsidRPr="00026249">
        <w:t xml:space="preserve">as adults who lack antibody could be infected by as few as 5 </w:t>
      </w:r>
      <w:proofErr w:type="spellStart"/>
      <w:r w:rsidR="00C10687" w:rsidRPr="00026249">
        <w:t>AdV</w:t>
      </w:r>
      <w:proofErr w:type="spellEnd"/>
      <w:r w:rsidR="00C10687" w:rsidRPr="00026249">
        <w:t xml:space="preserve"> particles</w:t>
      </w:r>
      <w:r w:rsidR="00EA79F9" w:rsidRPr="00026249">
        <w:t xml:space="preserve"> (see Chapter 1, Section </w:t>
      </w:r>
      <w:r w:rsidR="00EA79F9" w:rsidRPr="00026249">
        <w:fldChar w:fldCharType="begin"/>
      </w:r>
      <w:r w:rsidR="00EA79F9" w:rsidRPr="00026249">
        <w:instrText xml:space="preserve"> REF _Ref198565357 \n \h </w:instrText>
      </w:r>
      <w:r w:rsidR="00EA79F9" w:rsidRPr="00026249">
        <w:fldChar w:fldCharType="separate"/>
      </w:r>
      <w:r w:rsidR="00F3638E">
        <w:t>3.5.1</w:t>
      </w:r>
      <w:r w:rsidR="00EA79F9" w:rsidRPr="00026249">
        <w:fldChar w:fldCharType="end"/>
      </w:r>
      <w:r w:rsidR="00EA79F9" w:rsidRPr="00026249">
        <w:t>)</w:t>
      </w:r>
      <w:r w:rsidR="005A1209" w:rsidRPr="00026249">
        <w:t>.</w:t>
      </w:r>
    </w:p>
    <w:p w14:paraId="30C60D80" w14:textId="3BF78D70" w:rsidR="00DA41BB" w:rsidRPr="00026249" w:rsidRDefault="00DA41BB" w:rsidP="00DA41BB">
      <w:pPr>
        <w:pStyle w:val="RARMPparagraph"/>
      </w:pPr>
      <w:r w:rsidRPr="00026249">
        <w:t xml:space="preserve">As per the US </w:t>
      </w:r>
      <w:hyperlink r:id="rId36" w:history="1">
        <w:r w:rsidRPr="00026249">
          <w:rPr>
            <w:rStyle w:val="Hyperlink"/>
            <w:color w:val="auto"/>
          </w:rPr>
          <w:t xml:space="preserve">Package Insert for </w:t>
        </w:r>
        <w:proofErr w:type="spellStart"/>
        <w:r w:rsidRPr="00026249">
          <w:rPr>
            <w:rStyle w:val="Hyperlink"/>
            <w:color w:val="auto"/>
          </w:rPr>
          <w:t>Adstiladrin</w:t>
        </w:r>
        <w:proofErr w:type="spellEnd"/>
      </w:hyperlink>
      <w:r w:rsidRPr="00026249">
        <w:t xml:space="preserve">, individuals who are immunosuppressed or immune-deficient, should not prepare, administer, or come into contact with </w:t>
      </w:r>
      <w:proofErr w:type="spellStart"/>
      <w:r w:rsidRPr="00026249">
        <w:t>Adstiladrin</w:t>
      </w:r>
      <w:proofErr w:type="spellEnd"/>
      <w:r w:rsidRPr="00026249">
        <w:t xml:space="preserve">. The applicant has also proposed that a similar precaution </w:t>
      </w:r>
      <w:r w:rsidR="00B44017" w:rsidRPr="00026249">
        <w:t>would be</w:t>
      </w:r>
      <w:r w:rsidRPr="00026249">
        <w:t xml:space="preserve"> implemented for commercial release</w:t>
      </w:r>
      <w:r w:rsidR="00DC51BD" w:rsidRPr="00026249">
        <w:t xml:space="preserve"> of the GMO</w:t>
      </w:r>
      <w:r w:rsidRPr="00026249">
        <w:t xml:space="preserve"> in Australia.</w:t>
      </w:r>
      <w:r w:rsidR="00990A74" w:rsidRPr="00026249">
        <w:t xml:space="preserve"> This would reduce the chance of immunosuppressed persons </w:t>
      </w:r>
      <w:proofErr w:type="gramStart"/>
      <w:r w:rsidR="00990A74" w:rsidRPr="00026249">
        <w:t>coming into contact with</w:t>
      </w:r>
      <w:proofErr w:type="gramEnd"/>
      <w:r w:rsidR="00990A74" w:rsidRPr="00026249">
        <w:t xml:space="preserve"> the GMO</w:t>
      </w:r>
      <w:r w:rsidR="00DC51BD" w:rsidRPr="00026249">
        <w:t>,</w:t>
      </w:r>
      <w:r w:rsidR="00990A74" w:rsidRPr="00026249">
        <w:t xml:space="preserve"> becoming infected</w:t>
      </w:r>
      <w:r w:rsidR="00DC51BD" w:rsidRPr="00026249">
        <w:t xml:space="preserve"> and potentially developing sever</w:t>
      </w:r>
      <w:r w:rsidR="00E01368" w:rsidRPr="00026249">
        <w:t>e</w:t>
      </w:r>
      <w:r w:rsidR="00DC51BD" w:rsidRPr="00026249">
        <w:t xml:space="preserve"> disease</w:t>
      </w:r>
      <w:r w:rsidR="00990A74" w:rsidRPr="00026249">
        <w:t>. The TGA is responsible for reviewing any instructions for use of the GM</w:t>
      </w:r>
      <w:r w:rsidR="00B44017" w:rsidRPr="00026249">
        <w:t xml:space="preserve"> therapeutic</w:t>
      </w:r>
      <w:r w:rsidR="00990A74" w:rsidRPr="00026249">
        <w:t>, including warnings and precautions.</w:t>
      </w:r>
    </w:p>
    <w:p w14:paraId="12EF13B7" w14:textId="2143D6C5" w:rsidR="007B1CD3" w:rsidRDefault="007B1CD3" w:rsidP="0029437E">
      <w:pPr>
        <w:pStyle w:val="Sectionheading4"/>
        <w:numPr>
          <w:ilvl w:val="0"/>
          <w:numId w:val="0"/>
        </w:numPr>
        <w:ind w:left="851" w:hanging="851"/>
      </w:pPr>
      <w:r>
        <w:t>Conclusion</w:t>
      </w:r>
    </w:p>
    <w:p w14:paraId="68677A12" w14:textId="77777777" w:rsidR="008A22EC" w:rsidRDefault="00AC637C" w:rsidP="00150EDF">
      <w:pPr>
        <w:pStyle w:val="RARMPparagraph"/>
      </w:pPr>
      <w:r>
        <w:t xml:space="preserve">The potential for an unintentional exposure of </w:t>
      </w:r>
      <w:r w:rsidRPr="00026249">
        <w:t xml:space="preserve">people </w:t>
      </w:r>
      <w:r w:rsidR="00970743" w:rsidRPr="00026249">
        <w:t xml:space="preserve">and animals </w:t>
      </w:r>
      <w:r w:rsidRPr="00026249">
        <w:t xml:space="preserve">to the GMO during transport, storage, and disposal resulting in </w:t>
      </w:r>
      <w:r w:rsidR="0029437E" w:rsidRPr="00026249">
        <w:t xml:space="preserve">toxicity or </w:t>
      </w:r>
      <w:r w:rsidRPr="00026249">
        <w:t xml:space="preserve">adverse </w:t>
      </w:r>
      <w:r w:rsidR="0029437E" w:rsidRPr="00026249">
        <w:t xml:space="preserve">immune </w:t>
      </w:r>
      <w:r w:rsidRPr="00026249">
        <w:t>reaction</w:t>
      </w:r>
      <w:r w:rsidR="0029437E" w:rsidRPr="00026249">
        <w:t>s</w:t>
      </w:r>
      <w:r w:rsidRPr="00026249">
        <w:t xml:space="preserve"> is not </w:t>
      </w:r>
      <w:r>
        <w:t>identified as a risk that could be greater than negligible. Therefore, it does not warrant further detailed assessment.</w:t>
      </w:r>
    </w:p>
    <w:p w14:paraId="1E08A72D" w14:textId="4C6F644B" w:rsidR="00EE0278" w:rsidRDefault="00324321" w:rsidP="008A22EC">
      <w:pPr>
        <w:pStyle w:val="Sectionheading3"/>
      </w:pPr>
      <w:bookmarkStart w:id="125" w:name="_Hlk198283878"/>
      <w:r w:rsidRPr="00324321">
        <w:lastRenderedPageBreak/>
        <w:t xml:space="preserve">Risk Scenario </w:t>
      </w:r>
      <w:r>
        <w:t>2</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2."/>
        <w:tblDescription w:val="This table has rows for risk source, causal pathway, and potential harm from Risk Scenario 2."/>
      </w:tblPr>
      <w:tblGrid>
        <w:gridCol w:w="1701"/>
        <w:gridCol w:w="3204"/>
        <w:gridCol w:w="4170"/>
      </w:tblGrid>
      <w:tr w:rsidR="0029529B" w:rsidRPr="00961290" w14:paraId="450F498E" w14:textId="77777777" w:rsidTr="007243CA">
        <w:trPr>
          <w:trHeight w:val="360"/>
          <w:tblHeader/>
        </w:trPr>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4A6E111" w14:textId="77777777" w:rsidR="0029529B" w:rsidRPr="0029529B" w:rsidRDefault="0029529B" w:rsidP="005E497C">
            <w:pPr>
              <w:keepNext/>
              <w:spacing w:before="40" w:after="40"/>
              <w:ind w:right="-30"/>
              <w:rPr>
                <w:rFonts w:asciiTheme="minorHAnsi" w:hAnsiTheme="minorHAnsi" w:cstheme="minorHAnsi"/>
                <w:bCs/>
                <w:i/>
                <w:iCs/>
              </w:rPr>
            </w:pPr>
            <w:bookmarkStart w:id="126" w:name="_Hlk198284272"/>
            <w:bookmarkEnd w:id="125"/>
            <w:r w:rsidRPr="0029529B">
              <w:rPr>
                <w:rFonts w:asciiTheme="minorHAnsi" w:hAnsiTheme="minorHAnsi" w:cstheme="minorHAnsi"/>
                <w:bCs/>
                <w:i/>
                <w:iCs/>
              </w:rPr>
              <w:t>Risk source</w:t>
            </w:r>
          </w:p>
        </w:tc>
        <w:tc>
          <w:tcPr>
            <w:tcW w:w="7374" w:type="dxa"/>
            <w:gridSpan w:val="2"/>
            <w:tcBorders>
              <w:top w:val="single" w:sz="4" w:space="0" w:color="auto"/>
              <w:left w:val="single" w:sz="4" w:space="0" w:color="auto"/>
              <w:bottom w:val="single" w:sz="4" w:space="0" w:color="auto"/>
              <w:right w:val="single" w:sz="4" w:space="0" w:color="auto"/>
            </w:tcBorders>
            <w:vAlign w:val="center"/>
            <w:hideMark/>
          </w:tcPr>
          <w:p w14:paraId="21153141" w14:textId="77777777" w:rsidR="0029529B" w:rsidRPr="008508E0" w:rsidRDefault="0029529B" w:rsidP="005E497C">
            <w:pPr>
              <w:keepNext/>
              <w:tabs>
                <w:tab w:val="left" w:pos="540"/>
              </w:tabs>
              <w:spacing w:before="40" w:after="40"/>
              <w:ind w:right="-30"/>
              <w:jc w:val="center"/>
              <w:rPr>
                <w:rFonts w:asciiTheme="minorHAnsi" w:hAnsiTheme="minorHAnsi" w:cstheme="minorHAnsi"/>
                <w:highlight w:val="yellow"/>
              </w:rPr>
            </w:pPr>
            <w:r>
              <w:rPr>
                <w:rFonts w:asciiTheme="minorHAnsi" w:eastAsia="Calibri" w:hAnsiTheme="minorHAnsi" w:cstheme="minorHAnsi"/>
              </w:rPr>
              <w:t>GMO</w:t>
            </w:r>
          </w:p>
        </w:tc>
      </w:tr>
      <w:tr w:rsidR="0029529B" w:rsidRPr="00961290" w14:paraId="3EF5ED24" w14:textId="77777777" w:rsidTr="007243CA">
        <w:trPr>
          <w:trHeight w:val="1623"/>
          <w:tblHeader/>
        </w:trPr>
        <w:tc>
          <w:tcPr>
            <w:tcW w:w="1701" w:type="dxa"/>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7685963D" w14:textId="77777777" w:rsidR="0029529B" w:rsidRPr="0029529B" w:rsidRDefault="0029529B" w:rsidP="005E497C">
            <w:pPr>
              <w:keepNext/>
              <w:spacing w:before="40" w:after="40"/>
              <w:ind w:right="-30"/>
              <w:rPr>
                <w:rFonts w:asciiTheme="minorHAnsi" w:hAnsiTheme="minorHAnsi" w:cstheme="minorHAnsi"/>
                <w:bCs/>
                <w:i/>
                <w:iCs/>
              </w:rPr>
            </w:pPr>
            <w:r w:rsidRPr="0029529B">
              <w:rPr>
                <w:rFonts w:asciiTheme="minorHAnsi" w:hAnsiTheme="minorHAnsi" w:cstheme="minorHAnsi"/>
                <w:bCs/>
                <w:i/>
                <w:iCs/>
              </w:rPr>
              <w:t>Causal pathway</w:t>
            </w:r>
          </w:p>
        </w:tc>
        <w:tc>
          <w:tcPr>
            <w:tcW w:w="7374" w:type="dxa"/>
            <w:gridSpan w:val="2"/>
            <w:tcBorders>
              <w:top w:val="single" w:sz="4" w:space="0" w:color="auto"/>
              <w:left w:val="single" w:sz="4" w:space="0" w:color="auto"/>
              <w:bottom w:val="nil"/>
              <w:right w:val="single" w:sz="4" w:space="0" w:color="auto"/>
            </w:tcBorders>
            <w:hideMark/>
          </w:tcPr>
          <w:p w14:paraId="7DE19133" w14:textId="682B33D3" w:rsidR="0029529B" w:rsidRPr="00560F99" w:rsidRDefault="0029529B" w:rsidP="005E497C">
            <w:pPr>
              <w:pStyle w:val="TableTextRARMP"/>
              <w:jc w:val="center"/>
              <w:rPr>
                <w:color w:val="000000" w:themeColor="text1"/>
                <w:sz w:val="22"/>
                <w:szCs w:val="22"/>
              </w:rPr>
            </w:pPr>
            <w:r w:rsidRPr="00560F99">
              <w:rPr>
                <w:color w:val="000000" w:themeColor="text1"/>
                <w:sz w:val="22"/>
                <w:szCs w:val="22"/>
              </w:rPr>
              <w:t>Exposure of people</w:t>
            </w:r>
            <w:r>
              <w:rPr>
                <w:color w:val="000000" w:themeColor="text1"/>
                <w:sz w:val="22"/>
                <w:szCs w:val="22"/>
              </w:rPr>
              <w:t xml:space="preserve"> and animals</w:t>
            </w:r>
            <w:r w:rsidRPr="00560F99">
              <w:rPr>
                <w:color w:val="000000" w:themeColor="text1"/>
                <w:sz w:val="22"/>
                <w:szCs w:val="22"/>
              </w:rPr>
              <w:t xml:space="preserve"> to the GMO as mentioned in Risk Scenario 1</w:t>
            </w:r>
          </w:p>
          <w:p w14:paraId="518C5939" w14:textId="77777777" w:rsidR="0029529B" w:rsidRPr="008508E0" w:rsidRDefault="0029529B" w:rsidP="005E497C">
            <w:pPr>
              <w:pStyle w:val="TableTextRARMP"/>
              <w:jc w:val="center"/>
              <w:rPr>
                <w:color w:val="000000" w:themeColor="text1"/>
                <w:sz w:val="22"/>
                <w:szCs w:val="22"/>
              </w:rPr>
            </w:pPr>
            <w:r w:rsidRPr="008508E0">
              <w:rPr>
                <w:color w:val="000000" w:themeColor="text1"/>
                <w:sz w:val="22"/>
                <w:szCs w:val="22"/>
              </w:rPr>
              <w:sym w:font="Wingdings 3" w:char="F0C8"/>
            </w:r>
          </w:p>
          <w:p w14:paraId="1047B7C0" w14:textId="77777777" w:rsidR="0029529B" w:rsidRPr="00560F99" w:rsidRDefault="0029529B" w:rsidP="005E497C">
            <w:pPr>
              <w:pStyle w:val="TableTextRARMP"/>
              <w:jc w:val="center"/>
              <w:rPr>
                <w:color w:val="000000" w:themeColor="text1"/>
                <w:sz w:val="22"/>
                <w:szCs w:val="22"/>
              </w:rPr>
            </w:pPr>
            <w:r w:rsidRPr="00560F99">
              <w:rPr>
                <w:color w:val="000000" w:themeColor="text1"/>
                <w:sz w:val="22"/>
                <w:szCs w:val="22"/>
              </w:rPr>
              <w:t>Transduction of cells by GMO</w:t>
            </w:r>
          </w:p>
          <w:p w14:paraId="2A6104A3" w14:textId="77777777" w:rsidR="0029529B" w:rsidRPr="00560F99" w:rsidRDefault="0029529B" w:rsidP="005E497C">
            <w:pPr>
              <w:pStyle w:val="TableTextRARMP"/>
              <w:jc w:val="center"/>
              <w:rPr>
                <w:color w:val="000000" w:themeColor="text1"/>
                <w:sz w:val="22"/>
                <w:szCs w:val="22"/>
              </w:rPr>
            </w:pPr>
            <w:r w:rsidRPr="008508E0">
              <w:rPr>
                <w:color w:val="000000" w:themeColor="text1"/>
                <w:sz w:val="22"/>
                <w:szCs w:val="22"/>
              </w:rPr>
              <w:sym w:font="Wingdings 3" w:char="F0C8"/>
            </w:r>
          </w:p>
          <w:p w14:paraId="66FBAA6B" w14:textId="322B7C3E" w:rsidR="0029529B" w:rsidRPr="00560F99" w:rsidRDefault="0029529B" w:rsidP="005E497C">
            <w:pPr>
              <w:pStyle w:val="TableTextRARMP"/>
              <w:jc w:val="center"/>
              <w:rPr>
                <w:color w:val="000000" w:themeColor="text1"/>
                <w:sz w:val="22"/>
                <w:szCs w:val="22"/>
              </w:rPr>
            </w:pPr>
            <w:r w:rsidRPr="00560F99">
              <w:rPr>
                <w:color w:val="000000" w:themeColor="text1"/>
                <w:sz w:val="22"/>
                <w:szCs w:val="22"/>
              </w:rPr>
              <w:t>Tra</w:t>
            </w:r>
            <w:r>
              <w:rPr>
                <w:color w:val="000000" w:themeColor="text1"/>
                <w:sz w:val="22"/>
                <w:szCs w:val="22"/>
              </w:rPr>
              <w:t xml:space="preserve">nsduced cells co-infected with </w:t>
            </w:r>
            <w:proofErr w:type="spellStart"/>
            <w:r w:rsidRPr="00560F99">
              <w:rPr>
                <w:color w:val="000000" w:themeColor="text1"/>
                <w:sz w:val="22"/>
                <w:szCs w:val="22"/>
              </w:rPr>
              <w:t>AdV</w:t>
            </w:r>
            <w:proofErr w:type="spellEnd"/>
          </w:p>
          <w:p w14:paraId="5FC5B677" w14:textId="77777777" w:rsidR="0029529B" w:rsidRPr="00560F99" w:rsidRDefault="0029529B" w:rsidP="005E497C">
            <w:pPr>
              <w:pStyle w:val="TableTextRARMP"/>
              <w:jc w:val="center"/>
              <w:rPr>
                <w:color w:val="000000" w:themeColor="text1"/>
                <w:sz w:val="22"/>
                <w:szCs w:val="22"/>
              </w:rPr>
            </w:pPr>
            <w:r>
              <w:rPr>
                <w:color w:val="000000" w:themeColor="text1"/>
                <w:sz w:val="22"/>
                <w:szCs w:val="22"/>
              </w:rPr>
              <w:sym w:font="Wingdings 3" w:char="F0DF"/>
            </w:r>
            <w:r>
              <w:rPr>
                <w:color w:val="000000" w:themeColor="text1"/>
                <w:sz w:val="22"/>
                <w:szCs w:val="22"/>
              </w:rPr>
              <w:t xml:space="preserve">                                               </w:t>
            </w:r>
            <w:r>
              <w:rPr>
                <w:color w:val="000000" w:themeColor="text1"/>
                <w:sz w:val="22"/>
                <w:szCs w:val="22"/>
              </w:rPr>
              <w:sym w:font="Wingdings 3" w:char="F0E0"/>
            </w:r>
          </w:p>
        </w:tc>
      </w:tr>
      <w:tr w:rsidR="0029529B" w:rsidRPr="00961290" w14:paraId="5CADEA44" w14:textId="77777777" w:rsidTr="007243CA">
        <w:trPr>
          <w:trHeight w:val="461"/>
          <w:tblHeader/>
        </w:trPr>
        <w:tc>
          <w:tcPr>
            <w:tcW w:w="1701" w:type="dxa"/>
            <w:vMerge/>
            <w:tcBorders>
              <w:top w:val="single" w:sz="4" w:space="0" w:color="auto"/>
              <w:left w:val="single" w:sz="4" w:space="0" w:color="auto"/>
              <w:right w:val="single" w:sz="4" w:space="0" w:color="auto"/>
            </w:tcBorders>
            <w:shd w:val="clear" w:color="auto" w:fill="F2F2F2" w:themeFill="background1" w:themeFillShade="F2"/>
            <w:vAlign w:val="center"/>
          </w:tcPr>
          <w:p w14:paraId="7B9745DB" w14:textId="77777777" w:rsidR="0029529B" w:rsidRPr="00A92DE8" w:rsidRDefault="0029529B" w:rsidP="005E497C">
            <w:pPr>
              <w:keepNext/>
              <w:spacing w:before="40" w:after="40"/>
              <w:ind w:right="-30"/>
              <w:rPr>
                <w:rFonts w:asciiTheme="minorHAnsi" w:hAnsiTheme="minorHAnsi" w:cstheme="minorHAnsi"/>
                <w:b/>
              </w:rPr>
            </w:pPr>
          </w:p>
        </w:tc>
        <w:tc>
          <w:tcPr>
            <w:tcW w:w="3204" w:type="dxa"/>
            <w:tcBorders>
              <w:top w:val="nil"/>
              <w:left w:val="single" w:sz="4" w:space="0" w:color="auto"/>
              <w:bottom w:val="nil"/>
              <w:right w:val="nil"/>
            </w:tcBorders>
          </w:tcPr>
          <w:p w14:paraId="755FE335" w14:textId="4B41BFBD" w:rsidR="0029529B" w:rsidRPr="008508E0" w:rsidRDefault="0029529B" w:rsidP="005E497C">
            <w:pPr>
              <w:pStyle w:val="Style4"/>
              <w:numPr>
                <w:ilvl w:val="0"/>
                <w:numId w:val="0"/>
              </w:numPr>
              <w:ind w:left="9"/>
              <w:rPr>
                <w:rFonts w:ascii="Calibri" w:hAnsi="Calibri"/>
                <w:color w:val="auto"/>
              </w:rPr>
            </w:pPr>
            <w:r>
              <w:rPr>
                <w:rFonts w:ascii="Calibri" w:hAnsi="Calibri"/>
                <w:color w:val="auto"/>
              </w:rPr>
              <w:t xml:space="preserve">Complementation of </w:t>
            </w:r>
            <w:r w:rsidR="00124017" w:rsidRPr="00034B87">
              <w:rPr>
                <w:rFonts w:ascii="Calibri" w:hAnsi="Calibri"/>
                <w:color w:val="auto"/>
              </w:rPr>
              <w:t>gene</w:t>
            </w:r>
            <w:r w:rsidR="00141C5E">
              <w:rPr>
                <w:rFonts w:ascii="Calibri" w:hAnsi="Calibri"/>
                <w:color w:val="auto"/>
              </w:rPr>
              <w:t xml:space="preserve"> sequence</w:t>
            </w:r>
            <w:r w:rsidR="00124017" w:rsidRPr="00034B87">
              <w:rPr>
                <w:rFonts w:ascii="Calibri" w:hAnsi="Calibri"/>
                <w:color w:val="auto"/>
              </w:rPr>
              <w:t xml:space="preserve">s responsible for viral replication and </w:t>
            </w:r>
            <w:r w:rsidR="00124017" w:rsidRPr="00034B87">
              <w:rPr>
                <w:rFonts w:ascii="Calibri" w:hAnsi="Calibri" w:cs="Calibri"/>
                <w:color w:val="auto"/>
              </w:rPr>
              <w:t>immune-evasion properties</w:t>
            </w:r>
            <w:r w:rsidR="00124017" w:rsidRPr="00034B87">
              <w:rPr>
                <w:rFonts w:ascii="Calibri" w:hAnsi="Calibri"/>
                <w:color w:val="auto"/>
              </w:rPr>
              <w:t xml:space="preserve"> </w:t>
            </w:r>
            <w:r>
              <w:rPr>
                <w:rFonts w:ascii="Calibri" w:hAnsi="Calibri"/>
                <w:color w:val="auto"/>
              </w:rPr>
              <w:t xml:space="preserve">by </w:t>
            </w:r>
            <w:proofErr w:type="spellStart"/>
            <w:r>
              <w:rPr>
                <w:rFonts w:ascii="Calibri" w:hAnsi="Calibri"/>
                <w:color w:val="auto"/>
              </w:rPr>
              <w:t>AdV</w:t>
            </w:r>
            <w:proofErr w:type="spellEnd"/>
          </w:p>
        </w:tc>
        <w:tc>
          <w:tcPr>
            <w:tcW w:w="4170" w:type="dxa"/>
            <w:tcBorders>
              <w:top w:val="nil"/>
              <w:left w:val="nil"/>
              <w:bottom w:val="nil"/>
              <w:right w:val="single" w:sz="4" w:space="0" w:color="auto"/>
            </w:tcBorders>
          </w:tcPr>
          <w:p w14:paraId="7A9C63CF" w14:textId="27BCD97F" w:rsidR="0029529B" w:rsidRDefault="0029529B" w:rsidP="005E497C">
            <w:pPr>
              <w:pStyle w:val="Style4"/>
              <w:numPr>
                <w:ilvl w:val="0"/>
                <w:numId w:val="0"/>
              </w:numPr>
              <w:ind w:left="364"/>
              <w:rPr>
                <w:rFonts w:ascii="Calibri" w:eastAsia="Calibri" w:hAnsi="Calibri" w:cs="Calibri"/>
              </w:rPr>
            </w:pPr>
            <w:r>
              <w:rPr>
                <w:rFonts w:ascii="Calibri" w:hAnsi="Calibri"/>
                <w:color w:val="auto"/>
              </w:rPr>
              <w:t xml:space="preserve">Homologous recombination with </w:t>
            </w:r>
            <w:proofErr w:type="spellStart"/>
            <w:r>
              <w:rPr>
                <w:rFonts w:ascii="Calibri" w:hAnsi="Calibri"/>
                <w:color w:val="auto"/>
              </w:rPr>
              <w:t>AdV</w:t>
            </w:r>
            <w:proofErr w:type="spellEnd"/>
            <w:r>
              <w:rPr>
                <w:rFonts w:ascii="Calibri" w:hAnsi="Calibri"/>
                <w:color w:val="auto"/>
              </w:rPr>
              <w:t xml:space="preserve"> in </w:t>
            </w:r>
            <w:r w:rsidR="00124017" w:rsidRPr="00034B87">
              <w:rPr>
                <w:rFonts w:ascii="Calibri" w:hAnsi="Calibri"/>
                <w:color w:val="auto"/>
              </w:rPr>
              <w:t>gene</w:t>
            </w:r>
            <w:r w:rsidR="00141C5E">
              <w:rPr>
                <w:rFonts w:ascii="Calibri" w:hAnsi="Calibri"/>
                <w:color w:val="auto"/>
              </w:rPr>
              <w:t xml:space="preserve"> sequence</w:t>
            </w:r>
            <w:r w:rsidR="00124017" w:rsidRPr="00034B87">
              <w:rPr>
                <w:rFonts w:ascii="Calibri" w:hAnsi="Calibri"/>
                <w:color w:val="auto"/>
              </w:rPr>
              <w:t xml:space="preserve">s responsible for viral replication and </w:t>
            </w:r>
            <w:r w:rsidR="00124017" w:rsidRPr="00034B87">
              <w:rPr>
                <w:rFonts w:ascii="Calibri" w:hAnsi="Calibri" w:cs="Calibri"/>
                <w:color w:val="auto"/>
              </w:rPr>
              <w:t>immune-evasion properties</w:t>
            </w:r>
            <w:r w:rsidR="00124017" w:rsidRPr="00034B87">
              <w:rPr>
                <w:rFonts w:ascii="Calibri" w:hAnsi="Calibri"/>
                <w:color w:val="auto"/>
              </w:rPr>
              <w:t xml:space="preserve"> </w:t>
            </w:r>
            <w:r>
              <w:rPr>
                <w:rFonts w:ascii="Calibri" w:hAnsi="Calibri"/>
                <w:color w:val="auto"/>
              </w:rPr>
              <w:t>or other regions of high homology</w:t>
            </w:r>
          </w:p>
        </w:tc>
      </w:tr>
      <w:tr w:rsidR="0029529B" w:rsidRPr="00961290" w14:paraId="5AB6C0EB" w14:textId="77777777" w:rsidTr="007243CA">
        <w:trPr>
          <w:trHeight w:val="1815"/>
          <w:tblHeader/>
        </w:trPr>
        <w:tc>
          <w:tcPr>
            <w:tcW w:w="1701" w:type="dxa"/>
            <w:vMerge/>
            <w:tcBorders>
              <w:top w:val="single" w:sz="4" w:space="0" w:color="auto"/>
              <w:left w:val="single" w:sz="4" w:space="0" w:color="auto"/>
              <w:right w:val="single" w:sz="4" w:space="0" w:color="auto"/>
            </w:tcBorders>
            <w:shd w:val="clear" w:color="auto" w:fill="F2F2F2" w:themeFill="background1" w:themeFillShade="F2"/>
            <w:vAlign w:val="center"/>
          </w:tcPr>
          <w:p w14:paraId="17012C77" w14:textId="77777777" w:rsidR="0029529B" w:rsidRPr="00A92DE8" w:rsidRDefault="0029529B" w:rsidP="005E497C">
            <w:pPr>
              <w:keepNext/>
              <w:spacing w:before="40" w:after="40"/>
              <w:ind w:right="-30"/>
              <w:rPr>
                <w:rFonts w:asciiTheme="minorHAnsi" w:hAnsiTheme="minorHAnsi" w:cstheme="minorHAnsi"/>
                <w:b/>
              </w:rPr>
            </w:pPr>
          </w:p>
        </w:tc>
        <w:tc>
          <w:tcPr>
            <w:tcW w:w="3204" w:type="dxa"/>
            <w:tcBorders>
              <w:top w:val="nil"/>
              <w:left w:val="single" w:sz="4" w:space="0" w:color="auto"/>
              <w:bottom w:val="single" w:sz="4" w:space="0" w:color="auto"/>
              <w:right w:val="nil"/>
            </w:tcBorders>
          </w:tcPr>
          <w:p w14:paraId="23138B14" w14:textId="77777777" w:rsidR="0029529B" w:rsidRPr="00560F99" w:rsidRDefault="0029529B" w:rsidP="005E497C">
            <w:pPr>
              <w:pStyle w:val="Style4"/>
              <w:numPr>
                <w:ilvl w:val="0"/>
                <w:numId w:val="0"/>
              </w:numPr>
              <w:ind w:hanging="360"/>
              <w:jc w:val="center"/>
              <w:rPr>
                <w:rFonts w:ascii="Calibri" w:hAnsi="Calibri" w:cs="Calibri"/>
              </w:rPr>
            </w:pPr>
            <w:r w:rsidRPr="00560F99">
              <w:rPr>
                <w:rFonts w:ascii="Calibri" w:hAnsi="Calibri" w:cs="Calibri"/>
              </w:rPr>
              <w:sym w:font="Wingdings 3" w:char="F0C8"/>
            </w:r>
          </w:p>
          <w:p w14:paraId="3FCB3A6F" w14:textId="08EDE0B8" w:rsidR="0029529B" w:rsidRPr="00560F99" w:rsidRDefault="003B4F29" w:rsidP="005E497C">
            <w:pPr>
              <w:pStyle w:val="Style4"/>
              <w:numPr>
                <w:ilvl w:val="0"/>
                <w:numId w:val="0"/>
              </w:numPr>
              <w:contextualSpacing/>
              <w:rPr>
                <w:rFonts w:ascii="Calibri" w:hAnsi="Calibri" w:cs="Calibri"/>
                <w:color w:val="auto"/>
              </w:rPr>
            </w:pPr>
            <w:r>
              <w:rPr>
                <w:rFonts w:ascii="Calibri" w:hAnsi="Calibri" w:cs="Calibri"/>
                <w:color w:val="auto"/>
              </w:rPr>
              <w:t>Produc</w:t>
            </w:r>
            <w:r w:rsidR="007D6139">
              <w:rPr>
                <w:rFonts w:ascii="Calibri" w:hAnsi="Calibri" w:cs="Calibri"/>
                <w:color w:val="auto"/>
              </w:rPr>
              <w:t>tion</w:t>
            </w:r>
            <w:r w:rsidR="0029529B" w:rsidRPr="00560F99">
              <w:rPr>
                <w:rFonts w:ascii="Calibri" w:hAnsi="Calibri" w:cs="Calibri"/>
                <w:color w:val="auto"/>
              </w:rPr>
              <w:t xml:space="preserve"> of more replication</w:t>
            </w:r>
          </w:p>
          <w:p w14:paraId="728D88B1" w14:textId="51ABCB2F" w:rsidR="0029529B" w:rsidRPr="00560F99" w:rsidRDefault="00A72F80" w:rsidP="005E497C">
            <w:pPr>
              <w:pStyle w:val="Style4"/>
              <w:numPr>
                <w:ilvl w:val="0"/>
                <w:numId w:val="0"/>
              </w:numPr>
              <w:contextualSpacing/>
              <w:rPr>
                <w:rFonts w:ascii="Calibri" w:hAnsi="Calibri" w:cs="Calibri"/>
                <w:color w:val="auto"/>
              </w:rPr>
            </w:pPr>
            <w:r>
              <w:rPr>
                <w:rFonts w:ascii="Calibri" w:hAnsi="Calibri" w:cs="Calibri"/>
                <w:color w:val="auto"/>
              </w:rPr>
              <w:t>i</w:t>
            </w:r>
            <w:r w:rsidR="003B4F29">
              <w:rPr>
                <w:rFonts w:ascii="Calibri" w:hAnsi="Calibri" w:cs="Calibri"/>
                <w:color w:val="auto"/>
              </w:rPr>
              <w:t xml:space="preserve">ncompetent GMOs </w:t>
            </w:r>
            <w:r w:rsidR="003B4F29" w:rsidRPr="003B4F29">
              <w:rPr>
                <w:rFonts w:ascii="Calibri" w:hAnsi="Calibri" w:cs="Calibri"/>
                <w:color w:val="auto"/>
              </w:rPr>
              <w:t>with immune-evasion properties</w:t>
            </w:r>
            <w:r w:rsidR="007D6139" w:rsidRPr="007D6139">
              <w:rPr>
                <w:rFonts w:ascii="Calibri" w:hAnsi="Calibri" w:cs="Calibri"/>
                <w:color w:val="auto"/>
              </w:rPr>
              <w:t xml:space="preserve"> </w:t>
            </w:r>
          </w:p>
        </w:tc>
        <w:tc>
          <w:tcPr>
            <w:tcW w:w="4170" w:type="dxa"/>
            <w:tcBorders>
              <w:top w:val="nil"/>
              <w:left w:val="nil"/>
              <w:bottom w:val="single" w:sz="4" w:space="0" w:color="auto"/>
              <w:right w:val="single" w:sz="4" w:space="0" w:color="auto"/>
            </w:tcBorders>
          </w:tcPr>
          <w:p w14:paraId="3AC1DC5F" w14:textId="77777777" w:rsidR="0029529B" w:rsidRPr="00560F99" w:rsidRDefault="0029529B" w:rsidP="005E497C">
            <w:pPr>
              <w:pStyle w:val="Style4"/>
              <w:numPr>
                <w:ilvl w:val="0"/>
                <w:numId w:val="0"/>
              </w:numPr>
              <w:ind w:left="658" w:hanging="360"/>
              <w:jc w:val="center"/>
              <w:rPr>
                <w:rFonts w:ascii="Calibri" w:hAnsi="Calibri" w:cs="Calibri"/>
              </w:rPr>
            </w:pPr>
            <w:r w:rsidRPr="00560F99">
              <w:rPr>
                <w:rFonts w:ascii="Calibri" w:hAnsi="Calibri" w:cs="Calibri"/>
              </w:rPr>
              <w:sym w:font="Wingdings 3" w:char="F0C8"/>
            </w:r>
          </w:p>
          <w:p w14:paraId="3A2FFBE8" w14:textId="31797571" w:rsidR="0029529B" w:rsidRPr="00560F99" w:rsidRDefault="0029529B" w:rsidP="0029529B">
            <w:pPr>
              <w:pStyle w:val="Style4"/>
              <w:numPr>
                <w:ilvl w:val="0"/>
                <w:numId w:val="40"/>
              </w:numPr>
              <w:spacing w:after="0"/>
              <w:ind w:left="375" w:hanging="283"/>
              <w:contextualSpacing/>
              <w:rPr>
                <w:rFonts w:ascii="Calibri" w:hAnsi="Calibri" w:cs="Calibri"/>
              </w:rPr>
            </w:pPr>
            <w:r w:rsidRPr="00560F99">
              <w:rPr>
                <w:rFonts w:ascii="Calibri" w:hAnsi="Calibri" w:cs="Calibri"/>
              </w:rPr>
              <w:t>Formatio</w:t>
            </w:r>
            <w:r>
              <w:rPr>
                <w:rFonts w:ascii="Calibri" w:hAnsi="Calibri" w:cs="Calibri"/>
              </w:rPr>
              <w:t xml:space="preserve">n of </w:t>
            </w:r>
            <w:r w:rsidR="007D6139">
              <w:rPr>
                <w:rFonts w:ascii="Calibri" w:hAnsi="Calibri" w:cs="Calibri"/>
              </w:rPr>
              <w:t xml:space="preserve">more </w:t>
            </w:r>
            <w:r>
              <w:rPr>
                <w:rFonts w:ascii="Calibri" w:hAnsi="Calibri" w:cs="Calibri"/>
              </w:rPr>
              <w:t xml:space="preserve">replication </w:t>
            </w:r>
            <w:r w:rsidR="00133F14">
              <w:rPr>
                <w:rFonts w:ascii="Calibri" w:hAnsi="Calibri" w:cs="Calibri"/>
              </w:rPr>
              <w:t>incompetent</w:t>
            </w:r>
            <w:r>
              <w:rPr>
                <w:rFonts w:ascii="Calibri" w:hAnsi="Calibri" w:cs="Calibri"/>
              </w:rPr>
              <w:t xml:space="preserve"> </w:t>
            </w:r>
            <w:proofErr w:type="spellStart"/>
            <w:r>
              <w:rPr>
                <w:rFonts w:ascii="Calibri" w:hAnsi="Calibri" w:cs="Calibri"/>
              </w:rPr>
              <w:t>AdV</w:t>
            </w:r>
            <w:proofErr w:type="spellEnd"/>
            <w:r>
              <w:rPr>
                <w:rFonts w:ascii="Calibri" w:hAnsi="Calibri" w:cs="Calibri"/>
              </w:rPr>
              <w:t xml:space="preserve"> expressing </w:t>
            </w:r>
            <w:r w:rsidRPr="0029529B">
              <w:rPr>
                <w:rFonts w:ascii="Calibri" w:hAnsi="Calibri" w:cs="Calibri"/>
              </w:rPr>
              <w:t>IFN-α2b</w:t>
            </w:r>
            <w:r>
              <w:rPr>
                <w:rFonts w:ascii="Calibri" w:hAnsi="Calibri" w:cs="Calibri"/>
              </w:rPr>
              <w:t xml:space="preserve"> protein </w:t>
            </w:r>
            <w:r w:rsidR="00133F14" w:rsidRPr="00133F14">
              <w:rPr>
                <w:rFonts w:ascii="Calibri" w:hAnsi="Calibri" w:cs="Calibri"/>
              </w:rPr>
              <w:t>with immune evasion properties</w:t>
            </w:r>
          </w:p>
          <w:p w14:paraId="5DDFD37D" w14:textId="77777777" w:rsidR="0029529B" w:rsidRPr="00560F99" w:rsidRDefault="0029529B" w:rsidP="005E497C">
            <w:pPr>
              <w:pStyle w:val="Style4"/>
              <w:numPr>
                <w:ilvl w:val="0"/>
                <w:numId w:val="0"/>
              </w:numPr>
              <w:spacing w:after="0"/>
              <w:ind w:left="233"/>
              <w:jc w:val="center"/>
              <w:rPr>
                <w:rFonts w:ascii="Calibri" w:hAnsi="Calibri" w:cs="Calibri"/>
                <w:b/>
              </w:rPr>
            </w:pPr>
            <w:r>
              <w:rPr>
                <w:rFonts w:ascii="Calibri" w:hAnsi="Calibri" w:cs="Calibri"/>
                <w:b/>
              </w:rPr>
              <w:t>AND</w:t>
            </w:r>
          </w:p>
          <w:p w14:paraId="6EC144F0" w14:textId="77777777" w:rsidR="0029529B" w:rsidRDefault="0029529B" w:rsidP="005E497C">
            <w:pPr>
              <w:pStyle w:val="Style4"/>
              <w:numPr>
                <w:ilvl w:val="0"/>
                <w:numId w:val="0"/>
              </w:numPr>
              <w:spacing w:after="0"/>
              <w:ind w:left="381"/>
              <w:contextualSpacing/>
              <w:rPr>
                <w:rFonts w:ascii="Calibri" w:hAnsi="Calibri" w:cs="Calibri"/>
              </w:rPr>
            </w:pPr>
            <w:r w:rsidRPr="00560F99">
              <w:rPr>
                <w:rFonts w:ascii="Calibri" w:hAnsi="Calibri" w:cs="Calibri"/>
              </w:rPr>
              <w:t xml:space="preserve">Replication competent </w:t>
            </w:r>
            <w:r>
              <w:rPr>
                <w:rFonts w:ascii="Calibri" w:hAnsi="Calibri" w:cs="Calibri"/>
              </w:rPr>
              <w:t>GMO without</w:t>
            </w:r>
          </w:p>
          <w:p w14:paraId="077EA5ED" w14:textId="46A21C74" w:rsidR="0029529B" w:rsidRDefault="00343A55" w:rsidP="005E497C">
            <w:pPr>
              <w:pStyle w:val="Style4"/>
              <w:numPr>
                <w:ilvl w:val="0"/>
                <w:numId w:val="0"/>
              </w:numPr>
              <w:spacing w:after="0"/>
              <w:ind w:left="381"/>
              <w:contextualSpacing/>
              <w:rPr>
                <w:rFonts w:ascii="Calibri" w:hAnsi="Calibri" w:cs="Calibri"/>
              </w:rPr>
            </w:pPr>
            <w:r w:rsidRPr="00343A55">
              <w:rPr>
                <w:rFonts w:ascii="Calibri" w:hAnsi="Calibri" w:cs="Calibri"/>
              </w:rPr>
              <w:t>IFN-α2b</w:t>
            </w:r>
            <w:r w:rsidR="0029529B" w:rsidRPr="00560F99">
              <w:rPr>
                <w:rFonts w:ascii="Calibri" w:hAnsi="Calibri" w:cs="Calibri"/>
              </w:rPr>
              <w:t xml:space="preserve"> </w:t>
            </w:r>
            <w:r w:rsidRPr="00343A55">
              <w:rPr>
                <w:rFonts w:ascii="Calibri" w:hAnsi="Calibri" w:cs="Calibri"/>
              </w:rPr>
              <w:t>expression cassette</w:t>
            </w:r>
            <w:r w:rsidR="0029529B">
              <w:rPr>
                <w:rFonts w:ascii="Calibri" w:hAnsi="Calibri" w:cs="Calibri"/>
              </w:rPr>
              <w:t xml:space="preserve"> </w:t>
            </w:r>
          </w:p>
          <w:p w14:paraId="20B01698" w14:textId="77777777" w:rsidR="0029529B" w:rsidRPr="005A649C" w:rsidRDefault="0029529B" w:rsidP="005E497C">
            <w:pPr>
              <w:pStyle w:val="Style4"/>
              <w:numPr>
                <w:ilvl w:val="0"/>
                <w:numId w:val="0"/>
              </w:numPr>
              <w:ind w:left="233"/>
              <w:contextualSpacing/>
              <w:jc w:val="center"/>
              <w:rPr>
                <w:rFonts w:ascii="Calibri" w:hAnsi="Calibri" w:cs="Calibri"/>
                <w:b/>
              </w:rPr>
            </w:pPr>
            <w:r w:rsidRPr="005A649C">
              <w:rPr>
                <w:rFonts w:ascii="Calibri" w:hAnsi="Calibri" w:cs="Calibri"/>
                <w:b/>
              </w:rPr>
              <w:t>OR</w:t>
            </w:r>
          </w:p>
          <w:p w14:paraId="1E5F801D" w14:textId="542A61C2" w:rsidR="0029529B" w:rsidRPr="00FD1D24" w:rsidRDefault="0029529B" w:rsidP="0029529B">
            <w:pPr>
              <w:pStyle w:val="Style4"/>
              <w:numPr>
                <w:ilvl w:val="0"/>
                <w:numId w:val="40"/>
              </w:numPr>
              <w:spacing w:after="0"/>
              <w:ind w:left="375" w:hanging="284"/>
              <w:contextualSpacing/>
              <w:rPr>
                <w:rFonts w:ascii="Calibri" w:eastAsia="Calibri" w:hAnsi="Calibri" w:cs="Calibri"/>
              </w:rPr>
            </w:pPr>
            <w:r>
              <w:rPr>
                <w:rFonts w:ascii="Calibri" w:hAnsi="Calibri" w:cs="Calibri"/>
              </w:rPr>
              <w:t xml:space="preserve">Replication competent </w:t>
            </w:r>
            <w:proofErr w:type="spellStart"/>
            <w:r>
              <w:rPr>
                <w:rFonts w:ascii="Calibri" w:hAnsi="Calibri" w:cs="Calibri"/>
              </w:rPr>
              <w:t>AdV</w:t>
            </w:r>
            <w:proofErr w:type="spellEnd"/>
            <w:r>
              <w:rPr>
                <w:rFonts w:ascii="Calibri" w:hAnsi="Calibri" w:cs="Calibri"/>
              </w:rPr>
              <w:t xml:space="preserve"> with defective immune evasion properties </w:t>
            </w:r>
          </w:p>
          <w:p w14:paraId="50C2A988" w14:textId="460D3D74" w:rsidR="0029529B" w:rsidRPr="00FD1D24" w:rsidRDefault="0029529B" w:rsidP="005E497C">
            <w:pPr>
              <w:pStyle w:val="Style4"/>
              <w:numPr>
                <w:ilvl w:val="0"/>
                <w:numId w:val="0"/>
              </w:numPr>
              <w:spacing w:after="0"/>
              <w:ind w:left="91"/>
              <w:contextualSpacing/>
              <w:jc w:val="center"/>
              <w:rPr>
                <w:rFonts w:ascii="Calibri" w:eastAsia="Calibri" w:hAnsi="Calibri" w:cs="Calibri"/>
                <w:b/>
              </w:rPr>
            </w:pPr>
            <w:r w:rsidRPr="00FD1D24">
              <w:rPr>
                <w:rFonts w:ascii="Calibri" w:eastAsia="Calibri" w:hAnsi="Calibri" w:cs="Calibri"/>
                <w:b/>
              </w:rPr>
              <w:t>AND</w:t>
            </w:r>
          </w:p>
          <w:p w14:paraId="56EEADCE" w14:textId="78F54496" w:rsidR="0029529B" w:rsidRDefault="0029529B" w:rsidP="005E497C">
            <w:pPr>
              <w:pStyle w:val="Style4"/>
              <w:numPr>
                <w:ilvl w:val="0"/>
                <w:numId w:val="0"/>
              </w:numPr>
              <w:spacing w:after="0"/>
              <w:ind w:left="375"/>
              <w:contextualSpacing/>
              <w:rPr>
                <w:rFonts w:ascii="Calibri" w:eastAsia="Calibri" w:hAnsi="Calibri" w:cs="Calibri"/>
              </w:rPr>
            </w:pPr>
            <w:r>
              <w:rPr>
                <w:rFonts w:ascii="Calibri" w:eastAsia="Calibri" w:hAnsi="Calibri" w:cs="Calibri"/>
              </w:rPr>
              <w:t xml:space="preserve">Replication incompetent GMO with immune evasion properties </w:t>
            </w:r>
          </w:p>
          <w:p w14:paraId="1D8EAB27" w14:textId="77777777" w:rsidR="0029529B" w:rsidRPr="00FD1D24" w:rsidRDefault="0029529B" w:rsidP="005E497C">
            <w:pPr>
              <w:pStyle w:val="Style4"/>
              <w:numPr>
                <w:ilvl w:val="0"/>
                <w:numId w:val="0"/>
              </w:numPr>
              <w:spacing w:after="0"/>
              <w:ind w:left="233"/>
              <w:contextualSpacing/>
              <w:jc w:val="center"/>
              <w:rPr>
                <w:rFonts w:ascii="Calibri" w:eastAsia="Calibri" w:hAnsi="Calibri" w:cs="Calibri"/>
                <w:b/>
              </w:rPr>
            </w:pPr>
            <w:r w:rsidRPr="00FD1D24">
              <w:rPr>
                <w:rFonts w:ascii="Calibri" w:eastAsia="Calibri" w:hAnsi="Calibri" w:cs="Calibri"/>
                <w:b/>
              </w:rPr>
              <w:t>OR</w:t>
            </w:r>
          </w:p>
          <w:p w14:paraId="0548BF8D" w14:textId="2C8DCE7E" w:rsidR="0029529B" w:rsidRDefault="0029529B" w:rsidP="00866315">
            <w:pPr>
              <w:pStyle w:val="Style4"/>
              <w:numPr>
                <w:ilvl w:val="0"/>
                <w:numId w:val="40"/>
              </w:numPr>
              <w:spacing w:after="0"/>
              <w:ind w:left="378" w:hanging="285"/>
              <w:contextualSpacing/>
              <w:rPr>
                <w:rFonts w:ascii="Calibri" w:eastAsia="Calibri" w:hAnsi="Calibri" w:cs="Calibri"/>
              </w:rPr>
            </w:pPr>
            <w:r>
              <w:rPr>
                <w:rFonts w:ascii="Calibri" w:eastAsia="Calibri" w:hAnsi="Calibri" w:cs="Calibri"/>
              </w:rPr>
              <w:t xml:space="preserve">Replication competent </w:t>
            </w:r>
            <w:proofErr w:type="spellStart"/>
            <w:r>
              <w:rPr>
                <w:rFonts w:ascii="Calibri" w:eastAsia="Calibri" w:hAnsi="Calibri" w:cs="Calibri"/>
              </w:rPr>
              <w:t>AdV</w:t>
            </w:r>
            <w:proofErr w:type="spellEnd"/>
            <w:r>
              <w:rPr>
                <w:rFonts w:ascii="Calibri" w:eastAsia="Calibri" w:hAnsi="Calibri" w:cs="Calibri"/>
              </w:rPr>
              <w:t xml:space="preserve"> or replication incompetent GMO with altered tropism</w:t>
            </w:r>
          </w:p>
          <w:p w14:paraId="52E94988" w14:textId="77777777" w:rsidR="0029529B" w:rsidRPr="008179FB" w:rsidRDefault="0029529B" w:rsidP="005E497C">
            <w:pPr>
              <w:pStyle w:val="Style4"/>
              <w:numPr>
                <w:ilvl w:val="0"/>
                <w:numId w:val="0"/>
              </w:numPr>
              <w:ind w:left="375"/>
              <w:contextualSpacing/>
              <w:jc w:val="center"/>
              <w:rPr>
                <w:rFonts w:ascii="Calibri" w:eastAsia="Calibri" w:hAnsi="Calibri" w:cs="Calibri"/>
              </w:rPr>
            </w:pPr>
          </w:p>
        </w:tc>
      </w:tr>
      <w:tr w:rsidR="0029529B" w:rsidRPr="00961290" w14:paraId="678C06A7" w14:textId="77777777" w:rsidTr="007243CA">
        <w:trPr>
          <w:trHeight w:val="360"/>
          <w:tblHeader/>
        </w:trPr>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013E165" w14:textId="77777777" w:rsidR="0029529B" w:rsidRPr="0029529B" w:rsidRDefault="0029529B" w:rsidP="005E497C">
            <w:pPr>
              <w:keepNext/>
              <w:spacing w:before="40" w:after="40"/>
              <w:ind w:right="-30"/>
              <w:rPr>
                <w:rFonts w:asciiTheme="minorHAnsi" w:hAnsiTheme="minorHAnsi" w:cstheme="minorHAnsi"/>
                <w:bCs/>
                <w:i/>
                <w:iCs/>
              </w:rPr>
            </w:pPr>
            <w:r w:rsidRPr="0029529B">
              <w:rPr>
                <w:rFonts w:asciiTheme="minorHAnsi" w:hAnsiTheme="minorHAnsi" w:cstheme="minorHAnsi"/>
                <w:bCs/>
                <w:i/>
                <w:iCs/>
              </w:rPr>
              <w:t>Potential harm</w:t>
            </w:r>
          </w:p>
        </w:tc>
        <w:tc>
          <w:tcPr>
            <w:tcW w:w="7374" w:type="dxa"/>
            <w:gridSpan w:val="2"/>
            <w:tcBorders>
              <w:top w:val="single" w:sz="4" w:space="0" w:color="auto"/>
              <w:left w:val="single" w:sz="4" w:space="0" w:color="auto"/>
              <w:bottom w:val="single" w:sz="4" w:space="0" w:color="auto"/>
              <w:right w:val="single" w:sz="4" w:space="0" w:color="auto"/>
            </w:tcBorders>
            <w:vAlign w:val="center"/>
            <w:hideMark/>
          </w:tcPr>
          <w:p w14:paraId="05BABA5C" w14:textId="0956F851" w:rsidR="0029529B" w:rsidRPr="00961290" w:rsidRDefault="007243CA" w:rsidP="00343A55">
            <w:pPr>
              <w:spacing w:before="60" w:after="60"/>
              <w:jc w:val="center"/>
              <w:rPr>
                <w:rFonts w:asciiTheme="minorHAnsi" w:hAnsiTheme="minorHAnsi" w:cstheme="minorHAnsi"/>
              </w:rPr>
            </w:pPr>
            <w:r w:rsidRPr="007243CA">
              <w:rPr>
                <w:rFonts w:cs="Calibri"/>
              </w:rPr>
              <w:t xml:space="preserve">Toxicity/adverse immune reactions </w:t>
            </w:r>
            <w:r>
              <w:rPr>
                <w:rFonts w:cs="Calibri"/>
              </w:rPr>
              <w:t>and/or d</w:t>
            </w:r>
            <w:r w:rsidR="0029529B" w:rsidRPr="005E2438">
              <w:rPr>
                <w:rFonts w:cs="Calibri"/>
              </w:rPr>
              <w:t>isease in people or animals</w:t>
            </w:r>
          </w:p>
        </w:tc>
      </w:tr>
    </w:tbl>
    <w:bookmarkEnd w:id="126"/>
    <w:p w14:paraId="78AD558C" w14:textId="2D187590" w:rsidR="00324321" w:rsidRDefault="008A22EC" w:rsidP="008A22EC">
      <w:pPr>
        <w:pStyle w:val="Sectionheading4"/>
        <w:numPr>
          <w:ilvl w:val="0"/>
          <w:numId w:val="0"/>
        </w:numPr>
        <w:ind w:left="851" w:hanging="851"/>
      </w:pPr>
      <w:r>
        <w:t>Risk source</w:t>
      </w:r>
    </w:p>
    <w:p w14:paraId="5044AD77" w14:textId="1D89D049" w:rsidR="008A22EC" w:rsidRDefault="008A22EC" w:rsidP="008A22EC">
      <w:pPr>
        <w:pStyle w:val="RARMPparagraph"/>
      </w:pPr>
      <w:r w:rsidRPr="008A22EC">
        <w:t>The source of potential harm for this postulated risk scenario is the GMO</w:t>
      </w:r>
      <w:r>
        <w:t>.</w:t>
      </w:r>
    </w:p>
    <w:p w14:paraId="18DB9FFA" w14:textId="7286DE83" w:rsidR="008A22EC" w:rsidRDefault="008A22EC" w:rsidP="00F91E79">
      <w:pPr>
        <w:pStyle w:val="Sectionheading4"/>
        <w:numPr>
          <w:ilvl w:val="0"/>
          <w:numId w:val="0"/>
        </w:numPr>
        <w:ind w:left="851" w:hanging="851"/>
      </w:pPr>
      <w:r>
        <w:t>Causal pathway</w:t>
      </w:r>
    </w:p>
    <w:p w14:paraId="6A8E4CE8" w14:textId="3E0E3505" w:rsidR="008A22EC" w:rsidRDefault="00F91E79" w:rsidP="008A22EC">
      <w:pPr>
        <w:pStyle w:val="RARMPparagraph"/>
      </w:pPr>
      <w:r w:rsidRPr="00F91E79">
        <w:t xml:space="preserve">The transmission of GMO can occur by the pathways mentioned in Risk Scenario 1 which could result in transduction of host cells. If the person or animal exposed to the GMO has an existing infection of </w:t>
      </w:r>
      <w:proofErr w:type="spellStart"/>
      <w:r w:rsidRPr="00F91E79">
        <w:t>AdVs</w:t>
      </w:r>
      <w:proofErr w:type="spellEnd"/>
      <w:r w:rsidRPr="00F91E79">
        <w:t xml:space="preserve"> at the same time of exposure or acquired an </w:t>
      </w:r>
      <w:proofErr w:type="spellStart"/>
      <w:r w:rsidRPr="00F91E79">
        <w:t>AdV</w:t>
      </w:r>
      <w:proofErr w:type="spellEnd"/>
      <w:r w:rsidRPr="00F91E79">
        <w:t xml:space="preserve"> infection while the GMO is present, this co-infection could potentially result in complementation and recombination of the GMO with wild-type </w:t>
      </w:r>
      <w:proofErr w:type="spellStart"/>
      <w:r w:rsidRPr="00F91E79">
        <w:t>AdVs</w:t>
      </w:r>
      <w:proofErr w:type="spellEnd"/>
      <w:r w:rsidRPr="00F91E79">
        <w:t xml:space="preserve"> and cause an adverse immune reactions and/or disease in people or animals</w:t>
      </w:r>
      <w:r>
        <w:t>.</w:t>
      </w:r>
    </w:p>
    <w:p w14:paraId="0B28B3F8" w14:textId="32723A3D" w:rsidR="00A41C5F" w:rsidRPr="00BF0A5F" w:rsidRDefault="00A41C5F" w:rsidP="00A41C5F">
      <w:pPr>
        <w:pStyle w:val="RARMPparagraph"/>
        <w:numPr>
          <w:ilvl w:val="0"/>
          <w:numId w:val="0"/>
        </w:numPr>
        <w:rPr>
          <w:i/>
          <w:iCs/>
        </w:rPr>
      </w:pPr>
      <w:r w:rsidRPr="00BF0A5F">
        <w:rPr>
          <w:i/>
          <w:iCs/>
        </w:rPr>
        <w:t xml:space="preserve">Complementation of </w:t>
      </w:r>
      <w:r w:rsidR="00124017" w:rsidRPr="00141C5E">
        <w:rPr>
          <w:i/>
          <w:iCs/>
        </w:rPr>
        <w:t>gene</w:t>
      </w:r>
      <w:r w:rsidR="00141C5E">
        <w:rPr>
          <w:i/>
          <w:iCs/>
        </w:rPr>
        <w:t xml:space="preserve"> </w:t>
      </w:r>
      <w:r w:rsidR="00141C5E" w:rsidRPr="00141C5E">
        <w:rPr>
          <w:i/>
          <w:iCs/>
        </w:rPr>
        <w:t>sequence</w:t>
      </w:r>
      <w:r w:rsidR="00124017" w:rsidRPr="00141C5E">
        <w:rPr>
          <w:i/>
          <w:iCs/>
        </w:rPr>
        <w:t xml:space="preserve">s responsible for viral replication and </w:t>
      </w:r>
      <w:r w:rsidR="00124017" w:rsidRPr="00141C5E">
        <w:rPr>
          <w:rFonts w:cs="Calibri"/>
          <w:i/>
          <w:iCs/>
        </w:rPr>
        <w:t>immune-evasion properties</w:t>
      </w:r>
      <w:r w:rsidR="00124017" w:rsidRPr="00141C5E">
        <w:rPr>
          <w:i/>
          <w:iCs/>
        </w:rPr>
        <w:t xml:space="preserve"> </w:t>
      </w:r>
      <w:r w:rsidRPr="00BF0A5F">
        <w:rPr>
          <w:i/>
          <w:iCs/>
        </w:rPr>
        <w:t xml:space="preserve">by </w:t>
      </w:r>
      <w:proofErr w:type="spellStart"/>
      <w:r w:rsidRPr="00BF0A5F">
        <w:rPr>
          <w:i/>
          <w:iCs/>
        </w:rPr>
        <w:t>AdV</w:t>
      </w:r>
      <w:proofErr w:type="spellEnd"/>
    </w:p>
    <w:p w14:paraId="4C78A186" w14:textId="5A624948" w:rsidR="001A2C6A" w:rsidRPr="00C00B74" w:rsidRDefault="00A41C5F" w:rsidP="00876093">
      <w:pPr>
        <w:pStyle w:val="RARMPparagraph"/>
      </w:pPr>
      <w:bookmarkStart w:id="127" w:name="_Hlk199413020"/>
      <w:proofErr w:type="spellStart"/>
      <w:r w:rsidRPr="00C00B74">
        <w:t>HAdV</w:t>
      </w:r>
      <w:proofErr w:type="spellEnd"/>
      <w:r w:rsidRPr="00C00B74">
        <w:t xml:space="preserve"> infects </w:t>
      </w:r>
      <w:r w:rsidR="009703AC" w:rsidRPr="00C00B74">
        <w:t xml:space="preserve">a </w:t>
      </w:r>
      <w:r w:rsidR="000F2679" w:rsidRPr="00C00B74">
        <w:t xml:space="preserve">very </w:t>
      </w:r>
      <w:r w:rsidR="009703AC" w:rsidRPr="00C00B74">
        <w:t xml:space="preserve">large </w:t>
      </w:r>
      <w:r w:rsidR="000F2679" w:rsidRPr="00C00B74">
        <w:t>portion</w:t>
      </w:r>
      <w:r w:rsidRPr="00C00B74">
        <w:t xml:space="preserve"> of the human </w:t>
      </w:r>
      <w:r w:rsidR="00790978" w:rsidRPr="00C00B74">
        <w:t>population,</w:t>
      </w:r>
      <w:r w:rsidRPr="00C00B74">
        <w:t xml:space="preserve"> </w:t>
      </w:r>
      <w:r w:rsidR="009703AC" w:rsidRPr="00C00B74">
        <w:t xml:space="preserve">and </w:t>
      </w:r>
      <w:proofErr w:type="spellStart"/>
      <w:r w:rsidR="009703AC" w:rsidRPr="00C00B74">
        <w:t>HAdV</w:t>
      </w:r>
      <w:proofErr w:type="spellEnd"/>
      <w:r w:rsidR="009703AC" w:rsidRPr="00C00B74">
        <w:t xml:space="preserve">-C is the most widely reported </w:t>
      </w:r>
      <w:r w:rsidR="00990A74" w:rsidRPr="00C00B74">
        <w:t xml:space="preserve">serotype </w:t>
      </w:r>
      <w:r w:rsidR="009703AC" w:rsidRPr="00C00B74">
        <w:t xml:space="preserve">and has the highest seroprevalence globally </w:t>
      </w:r>
      <w:bookmarkStart w:id="128" w:name="_Hlk198306299"/>
      <w:r w:rsidR="009703AC" w:rsidRPr="00C00B74">
        <w:t xml:space="preserve">(Chapter 1, Section </w:t>
      </w:r>
      <w:r w:rsidR="009703AC" w:rsidRPr="00C00B74">
        <w:fldChar w:fldCharType="begin"/>
      </w:r>
      <w:r w:rsidR="009703AC" w:rsidRPr="00C00B74">
        <w:instrText xml:space="preserve"> REF _Ref193119829 \n \h </w:instrText>
      </w:r>
      <w:r w:rsidR="009703AC" w:rsidRPr="00C00B74">
        <w:fldChar w:fldCharType="separate"/>
      </w:r>
      <w:r w:rsidR="00F3638E">
        <w:t>3.5.3</w:t>
      </w:r>
      <w:r w:rsidR="009703AC" w:rsidRPr="00C00B74">
        <w:fldChar w:fldCharType="end"/>
      </w:r>
      <w:r w:rsidR="009703AC" w:rsidRPr="00C00B74">
        <w:t>)</w:t>
      </w:r>
      <w:bookmarkEnd w:id="128"/>
      <w:r w:rsidR="009703AC" w:rsidRPr="00C00B74">
        <w:t>.</w:t>
      </w:r>
      <w:r w:rsidRPr="00C00B74">
        <w:t xml:space="preserve"> </w:t>
      </w:r>
      <w:r w:rsidR="00A72F80" w:rsidRPr="00C00B74">
        <w:t xml:space="preserve">The </w:t>
      </w:r>
      <w:proofErr w:type="spellStart"/>
      <w:r w:rsidR="00790978" w:rsidRPr="00C00B74">
        <w:t>HAdV</w:t>
      </w:r>
      <w:proofErr w:type="spellEnd"/>
      <w:r w:rsidR="00790978" w:rsidRPr="00C00B74">
        <w:t xml:space="preserve"> genome sequences are largely conserved from isolate to isolate of the same type over time and t</w:t>
      </w:r>
      <w:r w:rsidRPr="00C00B74">
        <w:t xml:space="preserve">he genome of </w:t>
      </w:r>
      <w:proofErr w:type="spellStart"/>
      <w:r w:rsidRPr="00C00B74">
        <w:t>HAdV</w:t>
      </w:r>
      <w:proofErr w:type="spellEnd"/>
      <w:r w:rsidRPr="00C00B74">
        <w:t>-</w:t>
      </w:r>
      <w:r w:rsidR="00C9596C" w:rsidRPr="00C00B74">
        <w:t>C</w:t>
      </w:r>
      <w:r w:rsidRPr="00C00B74">
        <w:t xml:space="preserve"> </w:t>
      </w:r>
      <w:r w:rsidR="00817AF2" w:rsidRPr="00C00B74">
        <w:t>is</w:t>
      </w:r>
      <w:r w:rsidRPr="00C00B74">
        <w:t xml:space="preserve"> highly conserved </w:t>
      </w:r>
      <w:r w:rsidR="00BF0A5F" w:rsidRPr="00C00B74">
        <w:t xml:space="preserve">with over </w:t>
      </w:r>
      <w:r w:rsidRPr="00C00B74">
        <w:t>9</w:t>
      </w:r>
      <w:r w:rsidR="00C9596C" w:rsidRPr="00C00B74">
        <w:t>5</w:t>
      </w:r>
      <w:r w:rsidRPr="00C00B74">
        <w:t>%</w:t>
      </w:r>
      <w:r w:rsidR="00BF0A5F" w:rsidRPr="00C00B74">
        <w:t xml:space="preserve"> nucleotide identity</w:t>
      </w:r>
      <w:r w:rsidR="00C9596C" w:rsidRPr="00C00B74">
        <w:t xml:space="preserve"> </w:t>
      </w:r>
      <w:r w:rsidR="00C9596C" w:rsidRPr="00C00B74">
        <w:fldChar w:fldCharType="begin"/>
      </w:r>
      <w:r w:rsidR="00C9596C" w:rsidRPr="00C00B74">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00C9596C" w:rsidRPr="00C00B74">
        <w:fldChar w:fldCharType="separate"/>
      </w:r>
      <w:r w:rsidR="00C9596C" w:rsidRPr="00C00B74">
        <w:t>(</w:t>
      </w:r>
      <w:hyperlink w:anchor="_ENREF_38" w:tooltip="Ismail, 2018 #11593" w:history="1">
        <w:r w:rsidR="00FE6BFA" w:rsidRPr="00C00B74">
          <w:t xml:space="preserve">Ismail </w:t>
        </w:r>
        <w:r w:rsidR="00FE6BFA" w:rsidRPr="000C4B6B">
          <w:t>et al</w:t>
        </w:r>
        <w:r w:rsidR="00FE6BFA" w:rsidRPr="00C00B74">
          <w:t>., 2018a</w:t>
        </w:r>
      </w:hyperlink>
      <w:r w:rsidR="00C9596C" w:rsidRPr="00C00B74">
        <w:t>)</w:t>
      </w:r>
      <w:r w:rsidR="00C9596C" w:rsidRPr="00C00B74">
        <w:fldChar w:fldCharType="end"/>
      </w:r>
      <w:r w:rsidRPr="00C00B74">
        <w:t>. Therefore</w:t>
      </w:r>
      <w:r w:rsidRPr="00A41C5F">
        <w:t xml:space="preserve">, it is plausible that the </w:t>
      </w:r>
      <w:r w:rsidR="00124017" w:rsidRPr="00BE250E">
        <w:t>gene</w:t>
      </w:r>
      <w:r w:rsidR="00BE250E">
        <w:t xml:space="preserve"> </w:t>
      </w:r>
      <w:r w:rsidR="00BE250E" w:rsidRPr="00BE250E">
        <w:t>sequence</w:t>
      </w:r>
      <w:r w:rsidR="00124017" w:rsidRPr="00BE250E">
        <w:t>s for viral replication and immune-evasion properties</w:t>
      </w:r>
      <w:r w:rsidRPr="00BE250E">
        <w:t xml:space="preserve"> </w:t>
      </w:r>
      <w:r w:rsidRPr="00A41C5F">
        <w:t xml:space="preserve">could be provided </w:t>
      </w:r>
      <w:r w:rsidRPr="00722FF2">
        <w:rPr>
          <w:i/>
          <w:iCs/>
        </w:rPr>
        <w:t>in trans</w:t>
      </w:r>
      <w:r w:rsidRPr="00A41C5F">
        <w:t xml:space="preserve"> from a pre</w:t>
      </w:r>
      <w:r w:rsidR="00A72F80">
        <w:noBreakHyphen/>
      </w:r>
      <w:r w:rsidRPr="00A41C5F">
        <w:t xml:space="preserve">existing or acquired </w:t>
      </w:r>
      <w:proofErr w:type="spellStart"/>
      <w:r w:rsidRPr="00A41C5F">
        <w:t>HAdV</w:t>
      </w:r>
      <w:proofErr w:type="spellEnd"/>
      <w:r w:rsidRPr="00A41C5F">
        <w:t xml:space="preserve"> infection in persons accidentally exposed to the GMO if a co-</w:t>
      </w:r>
      <w:r w:rsidRPr="00A41C5F">
        <w:lastRenderedPageBreak/>
        <w:t xml:space="preserve">infection in the same cell occurs. This could result in complementation by the </w:t>
      </w:r>
      <w:proofErr w:type="spellStart"/>
      <w:r w:rsidRPr="00A41C5F">
        <w:t>HAdV</w:t>
      </w:r>
      <w:proofErr w:type="spellEnd"/>
      <w:r w:rsidRPr="00A41C5F">
        <w:t xml:space="preserve"> leading to replication of the </w:t>
      </w:r>
      <w:r w:rsidRPr="00C00B74">
        <w:t>GMOs</w:t>
      </w:r>
      <w:r w:rsidRPr="00A41C5F">
        <w:t xml:space="preserve"> </w:t>
      </w:r>
      <w:r w:rsidRPr="00BE250E">
        <w:t xml:space="preserve">with immune evasion properties </w:t>
      </w:r>
      <w:r w:rsidRPr="00A41C5F">
        <w:t xml:space="preserve">in the host. </w:t>
      </w:r>
      <w:r w:rsidR="00900CAB">
        <w:t>As</w:t>
      </w:r>
      <w:r w:rsidR="007D0C68" w:rsidRPr="00C00B74">
        <w:t xml:space="preserve"> </w:t>
      </w:r>
      <w:r w:rsidR="00900CAB">
        <w:t xml:space="preserve">discussed in </w:t>
      </w:r>
      <w:r w:rsidR="00900CAB" w:rsidRPr="00900CAB">
        <w:t xml:space="preserve">Chapter 1, Section </w:t>
      </w:r>
      <w:r w:rsidR="00900CAB" w:rsidRPr="00900CAB">
        <w:fldChar w:fldCharType="begin"/>
      </w:r>
      <w:r w:rsidR="00900CAB" w:rsidRPr="00900CAB">
        <w:instrText xml:space="preserve"> REF _Ref193119829 \n \h </w:instrText>
      </w:r>
      <w:r w:rsidR="00900CAB" w:rsidRPr="00900CAB">
        <w:fldChar w:fldCharType="separate"/>
      </w:r>
      <w:r w:rsidR="00900CAB" w:rsidRPr="00900CAB">
        <w:t>3.5.3</w:t>
      </w:r>
      <w:r w:rsidR="00900CAB" w:rsidRPr="00900CAB">
        <w:fldChar w:fldCharType="end"/>
      </w:r>
      <w:r w:rsidR="00900CAB">
        <w:t xml:space="preserve">, </w:t>
      </w:r>
      <w:r w:rsidR="00D96BB1" w:rsidRPr="00C00B74">
        <w:t xml:space="preserve">the reported prevalence of </w:t>
      </w:r>
      <w:proofErr w:type="spellStart"/>
      <w:r w:rsidR="00D96BB1" w:rsidRPr="00C00B74">
        <w:t>HAdV</w:t>
      </w:r>
      <w:proofErr w:type="spellEnd"/>
      <w:r w:rsidR="00D96BB1" w:rsidRPr="00C00B74">
        <w:t xml:space="preserve"> infection in Australia is </w:t>
      </w:r>
      <w:r w:rsidR="00641005">
        <w:t xml:space="preserve">very </w:t>
      </w:r>
      <w:r w:rsidR="00D96BB1" w:rsidRPr="00C00B74">
        <w:t>low</w:t>
      </w:r>
      <w:r w:rsidR="00641005">
        <w:t xml:space="preserve">, although </w:t>
      </w:r>
      <w:r w:rsidR="00641005" w:rsidRPr="00641005">
        <w:t xml:space="preserve">this may be an underestimation of actual prevalence, as </w:t>
      </w:r>
      <w:proofErr w:type="spellStart"/>
      <w:r w:rsidR="00641005" w:rsidRPr="00641005">
        <w:t>HAdV</w:t>
      </w:r>
      <w:proofErr w:type="spellEnd"/>
      <w:r w:rsidR="00641005" w:rsidRPr="00641005">
        <w:t xml:space="preserve"> infection is not a reportable illness</w:t>
      </w:r>
      <w:r w:rsidR="00D96BB1" w:rsidRPr="00C00B74">
        <w:t xml:space="preserve">. </w:t>
      </w:r>
      <w:r w:rsidR="008D391D">
        <w:t>However</w:t>
      </w:r>
      <w:r w:rsidR="00D96BB1" w:rsidRPr="00C00B74">
        <w:t xml:space="preserve">, </w:t>
      </w:r>
      <w:proofErr w:type="spellStart"/>
      <w:r w:rsidR="00D96BB1" w:rsidRPr="00C00B74">
        <w:t>HAdV</w:t>
      </w:r>
      <w:proofErr w:type="spellEnd"/>
      <w:r w:rsidR="00D96BB1" w:rsidRPr="00C00B74">
        <w:t xml:space="preserve"> infections are also self-limiting, decreasing the probability of continuous complementation of GMO by </w:t>
      </w:r>
      <w:proofErr w:type="spellStart"/>
      <w:r w:rsidR="00D96BB1" w:rsidRPr="00C00B74">
        <w:t>HAdV</w:t>
      </w:r>
      <w:proofErr w:type="spellEnd"/>
      <w:r w:rsidR="00493F0F" w:rsidRPr="00C00B74">
        <w:t xml:space="preserve"> </w:t>
      </w:r>
      <w:r w:rsidR="005A05B2" w:rsidRPr="00C00B74">
        <w:fldChar w:fldCharType="begin">
          <w:fldData xml:space="preserve">PEVuZE5vdGU+PENpdGU+PEF1dGhvcj5MZWlrYXM8L0F1dGhvcj48WWVhcj4yMDIzPC9ZZWFyPjxS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</w:fldData>
        </w:fldChar>
      </w:r>
      <w:r w:rsidR="005A05B2" w:rsidRPr="00C00B74">
        <w:instrText xml:space="preserve"> ADDIN EN.CITE </w:instrText>
      </w:r>
      <w:r w:rsidR="005A05B2" w:rsidRPr="00C00B74">
        <w:fldChar w:fldCharType="begin">
          <w:fldData xml:space="preserve">PEVuZE5vdGU+PENpdGU+PEF1dGhvcj5MZWlrYXM8L0F1dGhvcj48WWVhcj4yMDIzPC9ZZWFyPjxS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</w:fldData>
        </w:fldChar>
      </w:r>
      <w:r w:rsidR="005A05B2" w:rsidRPr="00C00B74">
        <w:instrText xml:space="preserve"> ADDIN EN.CITE.DATA </w:instrText>
      </w:r>
      <w:r w:rsidR="005A05B2" w:rsidRPr="00C00B74">
        <w:fldChar w:fldCharType="end"/>
      </w:r>
      <w:r w:rsidR="005A05B2" w:rsidRPr="00C00B74">
        <w:fldChar w:fldCharType="separate"/>
      </w:r>
      <w:r w:rsidR="005A05B2" w:rsidRPr="00C00B74">
        <w:rPr>
          <w:noProof/>
        </w:rPr>
        <w:t>(</w:t>
      </w:r>
      <w:hyperlink w:anchor="_ENREF_46" w:tooltip="Leikas, 2023 #5" w:history="1">
        <w:r w:rsidR="00FE6BFA" w:rsidRPr="00C00B74">
          <w:rPr>
            <w:noProof/>
          </w:rPr>
          <w:t xml:space="preserve">Leikas </w:t>
        </w:r>
        <w:r w:rsidR="00FE6BFA" w:rsidRPr="000C4B6B">
          <w:rPr>
            <w:noProof/>
          </w:rPr>
          <w:t>et al</w:t>
        </w:r>
        <w:r w:rsidR="00FE6BFA" w:rsidRPr="00C00B74">
          <w:rPr>
            <w:noProof/>
          </w:rPr>
          <w:t>., 2023</w:t>
        </w:r>
      </w:hyperlink>
      <w:r w:rsidR="005A05B2" w:rsidRPr="00C00B74">
        <w:rPr>
          <w:noProof/>
        </w:rPr>
        <w:t xml:space="preserve">; </w:t>
      </w:r>
      <w:hyperlink w:anchor="_ENREF_47" w:tooltip="Lichtenstein, 2004 #12189" w:history="1">
        <w:r w:rsidR="00FE6BFA" w:rsidRPr="00C00B74">
          <w:rPr>
            <w:noProof/>
          </w:rPr>
          <w:t>Lichtenstein and Wold, 2004</w:t>
        </w:r>
      </w:hyperlink>
      <w:r w:rsidR="005A05B2" w:rsidRPr="00C00B74">
        <w:rPr>
          <w:noProof/>
        </w:rPr>
        <w:t>)</w:t>
      </w:r>
      <w:r w:rsidR="005A05B2" w:rsidRPr="00C00B74">
        <w:fldChar w:fldCharType="end"/>
      </w:r>
      <w:r w:rsidR="00D96BB1" w:rsidRPr="00C00B74">
        <w:t xml:space="preserve">. Thus, the likelihood that a person with </w:t>
      </w:r>
      <w:proofErr w:type="spellStart"/>
      <w:r w:rsidR="00D96BB1" w:rsidRPr="00C00B74">
        <w:t>HAdV</w:t>
      </w:r>
      <w:proofErr w:type="spellEnd"/>
      <w:r w:rsidR="00D96BB1" w:rsidRPr="00C00B74">
        <w:t>-</w:t>
      </w:r>
      <w:r w:rsidR="00776EE9" w:rsidRPr="00C00B74">
        <w:t>C</w:t>
      </w:r>
      <w:r w:rsidR="00D96BB1" w:rsidRPr="00C00B74">
        <w:t xml:space="preserve"> infection that could continuously complement the missing </w:t>
      </w:r>
      <w:r w:rsidR="00124017" w:rsidRPr="00BE250E">
        <w:t>gene</w:t>
      </w:r>
      <w:r w:rsidR="00BE250E">
        <w:t xml:space="preserve"> sequence</w:t>
      </w:r>
      <w:r w:rsidR="00124017" w:rsidRPr="00BE250E">
        <w:t xml:space="preserve">s for viral replication </w:t>
      </w:r>
      <w:r w:rsidR="00D96BB1" w:rsidRPr="00C00B74">
        <w:t xml:space="preserve">and </w:t>
      </w:r>
      <w:r w:rsidR="00124017" w:rsidRPr="00C00B74">
        <w:t xml:space="preserve">defective </w:t>
      </w:r>
      <w:r w:rsidR="00124017" w:rsidRPr="00BE250E">
        <w:t>gene</w:t>
      </w:r>
      <w:r w:rsidR="00BE250E">
        <w:t xml:space="preserve"> sequence</w:t>
      </w:r>
      <w:r w:rsidR="00124017" w:rsidRPr="00BE250E">
        <w:t xml:space="preserve">s for </w:t>
      </w:r>
      <w:r w:rsidR="00124017" w:rsidRPr="00BE250E">
        <w:rPr>
          <w:rFonts w:cs="Calibri"/>
        </w:rPr>
        <w:t>immune-evasion properties</w:t>
      </w:r>
      <w:r w:rsidR="00124017">
        <w:t xml:space="preserve"> </w:t>
      </w:r>
      <w:r w:rsidR="00D96BB1" w:rsidRPr="00C00B74">
        <w:t>in the GMO is very low</w:t>
      </w:r>
      <w:bookmarkEnd w:id="127"/>
      <w:r w:rsidR="00D96BB1" w:rsidRPr="00C00B74">
        <w:t>.</w:t>
      </w:r>
    </w:p>
    <w:p w14:paraId="33119CE5" w14:textId="411E967A" w:rsidR="008F18F7" w:rsidRPr="00E27A28" w:rsidRDefault="001807E8" w:rsidP="00876093">
      <w:pPr>
        <w:pStyle w:val="RARMPparagraph"/>
      </w:pPr>
      <w:r w:rsidRPr="00E27A28">
        <w:t xml:space="preserve">As mentioned in Chapter 1, Section </w:t>
      </w:r>
      <w:r w:rsidRPr="00E27A28">
        <w:fldChar w:fldCharType="begin"/>
      </w:r>
      <w:r w:rsidRPr="00E27A28">
        <w:instrText xml:space="preserve"> REF _Ref198565357 \n \h </w:instrText>
      </w:r>
      <w:r w:rsidRPr="00E27A28">
        <w:fldChar w:fldCharType="separate"/>
      </w:r>
      <w:r w:rsidR="00F3638E">
        <w:t>3.5.1</w:t>
      </w:r>
      <w:r w:rsidRPr="00E27A28">
        <w:fldChar w:fldCharType="end"/>
      </w:r>
      <w:r w:rsidRPr="00E27A28">
        <w:t xml:space="preserve">, spontaneous infection of animals with </w:t>
      </w:r>
      <w:proofErr w:type="spellStart"/>
      <w:r w:rsidR="00AD33B7" w:rsidRPr="00E27A28">
        <w:t>HAdV</w:t>
      </w:r>
      <w:proofErr w:type="spellEnd"/>
      <w:r w:rsidR="00AD33B7" w:rsidRPr="00E27A28">
        <w:t xml:space="preserve">-C </w:t>
      </w:r>
      <w:r w:rsidRPr="00E27A28">
        <w:t xml:space="preserve">in the wild is considered </w:t>
      </w:r>
      <w:r w:rsidR="00A72F80" w:rsidRPr="00E27A28">
        <w:t>unlikely</w:t>
      </w:r>
      <w:r w:rsidR="00AD33B7" w:rsidRPr="00E27A28">
        <w:t xml:space="preserve"> </w:t>
      </w:r>
      <w:r w:rsidRPr="00E27A28">
        <w:t xml:space="preserve">and no natural infections of non-human hosts have been reported so far. Therefore, </w:t>
      </w:r>
      <w:r w:rsidR="00A72F80" w:rsidRPr="00E27A28">
        <w:t xml:space="preserve">it is considered unlikely </w:t>
      </w:r>
      <w:r w:rsidRPr="00E27A28">
        <w:t xml:space="preserve">that the GMO could replicate in animals </w:t>
      </w:r>
      <w:proofErr w:type="gramStart"/>
      <w:r w:rsidRPr="00E27A28">
        <w:t>as a result of</w:t>
      </w:r>
      <w:proofErr w:type="gramEnd"/>
      <w:r w:rsidRPr="00E27A28">
        <w:t xml:space="preserve"> complementation.</w:t>
      </w:r>
    </w:p>
    <w:p w14:paraId="685A820C" w14:textId="28C1090F" w:rsidR="00E5590B" w:rsidRPr="00E27A28" w:rsidRDefault="00E5590B" w:rsidP="00E5590B">
      <w:pPr>
        <w:pStyle w:val="RARMPparagraph"/>
        <w:numPr>
          <w:ilvl w:val="0"/>
          <w:numId w:val="0"/>
        </w:numPr>
        <w:rPr>
          <w:i/>
          <w:iCs/>
        </w:rPr>
      </w:pPr>
      <w:r w:rsidRPr="00E27A28">
        <w:rPr>
          <w:i/>
          <w:iCs/>
        </w:rPr>
        <w:t xml:space="preserve">Homologous recombination with </w:t>
      </w:r>
      <w:proofErr w:type="spellStart"/>
      <w:r w:rsidRPr="00E27A28">
        <w:rPr>
          <w:i/>
          <w:iCs/>
        </w:rPr>
        <w:t>AdV</w:t>
      </w:r>
      <w:proofErr w:type="spellEnd"/>
    </w:p>
    <w:p w14:paraId="6703741D" w14:textId="7ED6B43A" w:rsidR="00E5590B" w:rsidRPr="00E27A28" w:rsidRDefault="00E5590B" w:rsidP="00E5590B">
      <w:pPr>
        <w:pStyle w:val="RARMPparagraph"/>
      </w:pPr>
      <w:r w:rsidRPr="00E27A28">
        <w:t xml:space="preserve">Recombination is common among circulating wild-type </w:t>
      </w:r>
      <w:proofErr w:type="spellStart"/>
      <w:r w:rsidR="00A72F80" w:rsidRPr="00E27A28">
        <w:t>AdVs</w:t>
      </w:r>
      <w:proofErr w:type="spellEnd"/>
      <w:r w:rsidR="00A72F80" w:rsidRPr="00E27A28">
        <w:t xml:space="preserve"> </w:t>
      </w:r>
      <w:r w:rsidRPr="00E27A28">
        <w:t xml:space="preserve">in nature. It is seen as a key driver for </w:t>
      </w:r>
      <w:proofErr w:type="spellStart"/>
      <w:r w:rsidR="00A72F80" w:rsidRPr="00E27A28">
        <w:t>AdV</w:t>
      </w:r>
      <w:proofErr w:type="spellEnd"/>
      <w:r w:rsidR="00A72F80" w:rsidRPr="00E27A28">
        <w:t xml:space="preserve"> </w:t>
      </w:r>
      <w:r w:rsidRPr="00E27A28">
        <w:t xml:space="preserve">evolution and viruses in general. </w:t>
      </w:r>
      <w:proofErr w:type="gramStart"/>
      <w:r w:rsidRPr="00E27A28">
        <w:t>Similar to</w:t>
      </w:r>
      <w:proofErr w:type="gramEnd"/>
      <w:r w:rsidRPr="00E27A28">
        <w:t xml:space="preserve"> complementation, homologous recombination also requires the person or animals exposed to the GMO to be infected with a wild-type </w:t>
      </w:r>
      <w:proofErr w:type="spellStart"/>
      <w:r w:rsidRPr="00E27A28">
        <w:t>AdV</w:t>
      </w:r>
      <w:proofErr w:type="spellEnd"/>
      <w:r w:rsidRPr="00E27A28">
        <w:t xml:space="preserve"> at the same time. Exposure to the GMO by people or animals via inhalation or contact with mucus tissue is plausible but unlikely as detailed in Risk Scenario 1. Therefore, the likelihood of the GMO to be present simultaneously with a resident Adv in the same cell is highly unlikely.</w:t>
      </w:r>
    </w:p>
    <w:p w14:paraId="27317CF9" w14:textId="3283C9D6" w:rsidR="00E5590B" w:rsidRPr="00E27A28" w:rsidRDefault="00C51011" w:rsidP="00E5590B">
      <w:pPr>
        <w:pStyle w:val="RARMPparagraph"/>
      </w:pPr>
      <w:proofErr w:type="spellStart"/>
      <w:r w:rsidRPr="00E27A28">
        <w:t>AdV</w:t>
      </w:r>
      <w:proofErr w:type="spellEnd"/>
      <w:r w:rsidRPr="00E27A28">
        <w:t xml:space="preserve"> infections are common in humans and are present in other species. Therefore, there is a potential that a person or animal exposed to the GMO is co-infected with </w:t>
      </w:r>
      <w:proofErr w:type="spellStart"/>
      <w:r w:rsidRPr="00E27A28">
        <w:t>AdV.</w:t>
      </w:r>
      <w:proofErr w:type="spellEnd"/>
      <w:r w:rsidRPr="00E27A28">
        <w:t xml:space="preserve"> As mentioned in Chapter 1, Section</w:t>
      </w:r>
      <w:r w:rsidR="00AA3D48" w:rsidRPr="00E27A28">
        <w:t xml:space="preserve"> </w:t>
      </w:r>
      <w:r w:rsidR="00AA3D48" w:rsidRPr="00E27A28">
        <w:fldChar w:fldCharType="begin"/>
      </w:r>
      <w:r w:rsidR="00AA3D48" w:rsidRPr="00E27A28">
        <w:instrText xml:space="preserve"> REF _Ref199414120 \n \h </w:instrText>
      </w:r>
      <w:r w:rsidR="00AA3D48" w:rsidRPr="00E27A28">
        <w:fldChar w:fldCharType="separate"/>
      </w:r>
      <w:r w:rsidR="00F3638E">
        <w:t>3.4</w:t>
      </w:r>
      <w:r w:rsidR="00AA3D48" w:rsidRPr="00E27A28">
        <w:fldChar w:fldCharType="end"/>
      </w:r>
      <w:r w:rsidRPr="00E27A28">
        <w:t xml:space="preserve">, homologous recombination </w:t>
      </w:r>
      <w:r w:rsidR="008D3E91" w:rsidRPr="00E27A28">
        <w:t>is generally</w:t>
      </w:r>
      <w:r w:rsidRPr="00E27A28">
        <w:t xml:space="preserve"> restricted to members of the same species </w:t>
      </w:r>
      <w:r w:rsidR="00AA3D48" w:rsidRPr="00E27A28">
        <w:t>but</w:t>
      </w:r>
      <w:r w:rsidRPr="00E27A28">
        <w:t xml:space="preserve"> homologous recombination with closely related adenoviruses species has been observed where high sequence homology occurs (Hoppe </w:t>
      </w:r>
      <w:r w:rsidRPr="000C4B6B">
        <w:t>et al</w:t>
      </w:r>
      <w:r w:rsidRPr="00E27A28">
        <w:t xml:space="preserve">., 2015; Dehghan </w:t>
      </w:r>
      <w:r w:rsidRPr="000C4B6B">
        <w:t>et al</w:t>
      </w:r>
      <w:r w:rsidRPr="00E27A28">
        <w:t xml:space="preserve">., 2019). The DNA homology between </w:t>
      </w:r>
      <w:proofErr w:type="spellStart"/>
      <w:r w:rsidRPr="00E27A28">
        <w:t>HAdV</w:t>
      </w:r>
      <w:proofErr w:type="spellEnd"/>
      <w:r w:rsidRPr="00E27A28">
        <w:t xml:space="preserve"> species is less than 20% (Ghebremedhin, 2014) and is more than 95% in </w:t>
      </w:r>
      <w:proofErr w:type="spellStart"/>
      <w:r w:rsidRPr="00E27A28">
        <w:t>HAdV</w:t>
      </w:r>
      <w:proofErr w:type="spellEnd"/>
      <w:r w:rsidRPr="00E27A28">
        <w:t xml:space="preserve">-C species </w:t>
      </w:r>
      <w:r w:rsidRPr="00E27A28">
        <w:fldChar w:fldCharType="begin"/>
      </w:r>
      <w:r w:rsidRPr="00E27A28">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E27A28">
        <w:fldChar w:fldCharType="separate"/>
      </w:r>
      <w:r w:rsidRPr="00E27A28">
        <w:t>(</w:t>
      </w:r>
      <w:hyperlink w:anchor="_ENREF_38" w:tooltip="Ismail, 2018 #11593" w:history="1">
        <w:r w:rsidR="00FE6BFA" w:rsidRPr="00E27A28">
          <w:t xml:space="preserve">Ismail </w:t>
        </w:r>
        <w:r w:rsidR="00FE6BFA" w:rsidRPr="000C4B6B">
          <w:t>et al</w:t>
        </w:r>
        <w:r w:rsidR="00FE6BFA" w:rsidRPr="00E27A28">
          <w:t>., 2018a</w:t>
        </w:r>
      </w:hyperlink>
      <w:r w:rsidRPr="00E27A28">
        <w:t>)</w:t>
      </w:r>
      <w:r w:rsidRPr="00E27A28">
        <w:fldChar w:fldCharType="end"/>
      </w:r>
      <w:r w:rsidRPr="00E27A28">
        <w:t>.</w:t>
      </w:r>
      <w:r w:rsidR="005E300D" w:rsidRPr="00E27A28">
        <w:t xml:space="preserve"> Therefore, there is a potential of homologous recombination between the GMO and </w:t>
      </w:r>
      <w:proofErr w:type="spellStart"/>
      <w:r w:rsidR="005E300D" w:rsidRPr="00E27A28">
        <w:t>HAdV</w:t>
      </w:r>
      <w:proofErr w:type="spellEnd"/>
      <w:r w:rsidR="005E300D" w:rsidRPr="00E27A28">
        <w:t xml:space="preserve">-C as they belong to the same species. If it was to occur, co-infection and recombination processes could result in the generation of different GM recombinants. These GM recombinants are described in Table </w:t>
      </w:r>
      <w:r w:rsidR="00702B2E" w:rsidRPr="00E27A28">
        <w:t>4</w:t>
      </w:r>
      <w:r w:rsidR="005E300D" w:rsidRPr="00E27A28">
        <w:t>.</w:t>
      </w:r>
    </w:p>
    <w:p w14:paraId="4F7E7505" w14:textId="4D2BFB76" w:rsidR="005E300D" w:rsidRPr="00702B2E" w:rsidRDefault="005E300D" w:rsidP="005E300D">
      <w:pPr>
        <w:pStyle w:val="RARMPparagraph"/>
        <w:numPr>
          <w:ilvl w:val="0"/>
          <w:numId w:val="0"/>
        </w:numPr>
        <w:rPr>
          <w:b/>
          <w:bCs/>
        </w:rPr>
      </w:pPr>
      <w:bookmarkStart w:id="129" w:name="_Hlk199414792"/>
      <w:r w:rsidRPr="00E27A28">
        <w:rPr>
          <w:b/>
          <w:bCs/>
        </w:rPr>
        <w:t xml:space="preserve">Table 4. </w:t>
      </w:r>
      <w:r w:rsidRPr="00702B2E">
        <w:rPr>
          <w:b/>
          <w:bCs/>
        </w:rPr>
        <w:t>Plausible theoretical recombinants of GMO and wild-type adenoviruses</w:t>
      </w:r>
      <w:bookmarkEnd w:id="129"/>
    </w:p>
    <w:tbl>
      <w:tblPr>
        <w:tblStyle w:val="TableGrid"/>
        <w:tblW w:w="0" w:type="auto"/>
        <w:tblLook w:val="04A0" w:firstRow="1" w:lastRow="0" w:firstColumn="1" w:lastColumn="0" w:noHBand="0" w:noVBand="1"/>
        <w:tblCaption w:val="Table 2 Table 2 Plausible theoretical recombinants of GMO and wild-type Adenoviruses"/>
        <w:tblDescription w:val="This table contains 4 columns"/>
      </w:tblPr>
      <w:tblGrid>
        <w:gridCol w:w="2378"/>
        <w:gridCol w:w="2486"/>
        <w:gridCol w:w="3059"/>
        <w:gridCol w:w="1161"/>
      </w:tblGrid>
      <w:tr w:rsidR="005E300D" w14:paraId="435A4FAC" w14:textId="77777777" w:rsidTr="00702B2E">
        <w:trPr>
          <w:trHeight w:val="517"/>
          <w:tblHeader/>
        </w:trPr>
        <w:tc>
          <w:tcPr>
            <w:tcW w:w="2378" w:type="dxa"/>
            <w:shd w:val="clear" w:color="auto" w:fill="BFBFBF" w:themeFill="background1" w:themeFillShade="BF"/>
          </w:tcPr>
          <w:p w14:paraId="0585C255" w14:textId="77777777" w:rsidR="005E300D" w:rsidRPr="00E30621" w:rsidRDefault="005E300D" w:rsidP="003A5B84">
            <w:pPr>
              <w:rPr>
                <w:b/>
              </w:rPr>
            </w:pPr>
            <w:bookmarkStart w:id="130" w:name="_Hlk199414897"/>
            <w:r w:rsidRPr="00E30621">
              <w:rPr>
                <w:b/>
              </w:rPr>
              <w:t>Recombinant region</w:t>
            </w:r>
          </w:p>
        </w:tc>
        <w:tc>
          <w:tcPr>
            <w:tcW w:w="2486" w:type="dxa"/>
            <w:shd w:val="clear" w:color="auto" w:fill="BFBFBF" w:themeFill="background1" w:themeFillShade="BF"/>
          </w:tcPr>
          <w:p w14:paraId="777CF956" w14:textId="77777777" w:rsidR="005E300D" w:rsidRPr="00E30621" w:rsidRDefault="005E300D" w:rsidP="003A5B84">
            <w:pPr>
              <w:rPr>
                <w:b/>
              </w:rPr>
            </w:pPr>
            <w:r w:rsidRPr="00E30621">
              <w:rPr>
                <w:b/>
              </w:rPr>
              <w:t>Resultant recombinant</w:t>
            </w:r>
          </w:p>
        </w:tc>
        <w:tc>
          <w:tcPr>
            <w:tcW w:w="3059" w:type="dxa"/>
            <w:shd w:val="clear" w:color="auto" w:fill="BFBFBF" w:themeFill="background1" w:themeFillShade="BF"/>
          </w:tcPr>
          <w:p w14:paraId="10765CDE" w14:textId="77777777" w:rsidR="005E300D" w:rsidRPr="00E30621" w:rsidRDefault="005E300D" w:rsidP="003A5B84">
            <w:pPr>
              <w:rPr>
                <w:b/>
              </w:rPr>
            </w:pPr>
            <w:r>
              <w:rPr>
                <w:b/>
              </w:rPr>
              <w:t>Outcome</w:t>
            </w:r>
          </w:p>
        </w:tc>
        <w:tc>
          <w:tcPr>
            <w:tcW w:w="1161" w:type="dxa"/>
            <w:shd w:val="clear" w:color="auto" w:fill="BFBFBF" w:themeFill="background1" w:themeFillShade="BF"/>
          </w:tcPr>
          <w:p w14:paraId="27D5779B" w14:textId="77777777" w:rsidR="005E300D" w:rsidRPr="00E30621" w:rsidRDefault="005E300D" w:rsidP="003A5B84">
            <w:pPr>
              <w:rPr>
                <w:b/>
              </w:rPr>
            </w:pPr>
            <w:r w:rsidRPr="00E30621">
              <w:rPr>
                <w:b/>
              </w:rPr>
              <w:t xml:space="preserve">Likelihood </w:t>
            </w:r>
          </w:p>
        </w:tc>
      </w:tr>
      <w:tr w:rsidR="005E300D" w14:paraId="645A21B5" w14:textId="77777777" w:rsidTr="00702B2E">
        <w:trPr>
          <w:trHeight w:val="2304"/>
        </w:trPr>
        <w:tc>
          <w:tcPr>
            <w:tcW w:w="2378" w:type="dxa"/>
          </w:tcPr>
          <w:p w14:paraId="7AAF5591" w14:textId="6A6F08C5" w:rsidR="005E300D" w:rsidRDefault="006D0C28" w:rsidP="003A5B84">
            <w:r w:rsidRPr="00BE250E">
              <w:t>Gene</w:t>
            </w:r>
            <w:r w:rsidR="00BE250E">
              <w:t xml:space="preserve"> sequence</w:t>
            </w:r>
            <w:r w:rsidRPr="00BE250E">
              <w:t>s for viral replication</w:t>
            </w:r>
            <w:r w:rsidRPr="00124017">
              <w:rPr>
                <w:color w:val="FF0000"/>
              </w:rPr>
              <w:t xml:space="preserve"> </w:t>
            </w:r>
            <w:r w:rsidR="005E300D">
              <w:t xml:space="preserve">between </w:t>
            </w:r>
          </w:p>
          <w:p w14:paraId="3372A4F2" w14:textId="77777777" w:rsidR="005E300D" w:rsidRDefault="005E300D" w:rsidP="005E300D">
            <w:pPr>
              <w:pStyle w:val="ListParagraph"/>
              <w:numPr>
                <w:ilvl w:val="0"/>
                <w:numId w:val="46"/>
              </w:numPr>
              <w:ind w:left="311"/>
              <w:contextualSpacing w:val="0"/>
            </w:pPr>
            <w:r w:rsidRPr="00E01A02">
              <w:t xml:space="preserve">GMO </w:t>
            </w:r>
          </w:p>
          <w:p w14:paraId="502EA8C3" w14:textId="77777777" w:rsidR="005E300D" w:rsidRPr="00E01A02" w:rsidRDefault="005E300D" w:rsidP="005E300D">
            <w:pPr>
              <w:pStyle w:val="ListParagraph"/>
              <w:numPr>
                <w:ilvl w:val="0"/>
                <w:numId w:val="46"/>
              </w:numPr>
              <w:ind w:left="311"/>
              <w:contextualSpacing w:val="0"/>
            </w:pPr>
            <w:r w:rsidRPr="00E01A02">
              <w:t xml:space="preserve">WT </w:t>
            </w:r>
            <w:proofErr w:type="spellStart"/>
            <w:r w:rsidRPr="00E01A02">
              <w:t>AdV</w:t>
            </w:r>
            <w:proofErr w:type="spellEnd"/>
          </w:p>
        </w:tc>
        <w:tc>
          <w:tcPr>
            <w:tcW w:w="2486" w:type="dxa"/>
          </w:tcPr>
          <w:p w14:paraId="290D1A4E" w14:textId="7AD47B16" w:rsidR="005E300D" w:rsidRDefault="005E300D" w:rsidP="005E300D">
            <w:pPr>
              <w:pStyle w:val="ListParagraph"/>
              <w:numPr>
                <w:ilvl w:val="0"/>
                <w:numId w:val="45"/>
              </w:numPr>
              <w:ind w:left="320"/>
              <w:contextualSpacing w:val="0"/>
            </w:pPr>
            <w:r>
              <w:t xml:space="preserve">Replication competent GMO </w:t>
            </w:r>
            <w:r w:rsidR="00083F1C">
              <w:t>with</w:t>
            </w:r>
            <w:r w:rsidR="00B6128C">
              <w:t>out</w:t>
            </w:r>
            <w:r w:rsidR="00083F1C">
              <w:t xml:space="preserve"> </w:t>
            </w:r>
            <w:r w:rsidR="00B6128C">
              <w:t>functional</w:t>
            </w:r>
            <w:r w:rsidRPr="002F306B">
              <w:t xml:space="preserve"> </w:t>
            </w:r>
            <w:r w:rsidR="006D0C28" w:rsidRPr="00BE250E">
              <w:t>gene</w:t>
            </w:r>
            <w:r w:rsidR="00BE250E">
              <w:t xml:space="preserve"> sequence</w:t>
            </w:r>
            <w:r w:rsidR="006D0C28" w:rsidRPr="00BE250E">
              <w:t xml:space="preserve">s for </w:t>
            </w:r>
            <w:r w:rsidR="006D0C28" w:rsidRPr="00BE250E">
              <w:rPr>
                <w:rFonts w:cs="Calibri"/>
              </w:rPr>
              <w:t>immune-evasion properties</w:t>
            </w:r>
          </w:p>
          <w:p w14:paraId="76B6F787" w14:textId="36DDF291" w:rsidR="005E300D" w:rsidRPr="00E01A02" w:rsidRDefault="005E300D" w:rsidP="005E300D">
            <w:pPr>
              <w:pStyle w:val="ListParagraph"/>
              <w:numPr>
                <w:ilvl w:val="0"/>
                <w:numId w:val="45"/>
              </w:numPr>
              <w:ind w:left="320"/>
              <w:contextualSpacing w:val="0"/>
            </w:pPr>
            <w:r w:rsidRPr="00E01A02">
              <w:t xml:space="preserve">Replication incompetent </w:t>
            </w:r>
            <w:proofErr w:type="spellStart"/>
            <w:r w:rsidRPr="00E01A02">
              <w:t>AdV</w:t>
            </w:r>
            <w:proofErr w:type="spellEnd"/>
            <w:r w:rsidRPr="00E01A02">
              <w:t xml:space="preserve"> wit</w:t>
            </w:r>
            <w:r>
              <w:t xml:space="preserve">h </w:t>
            </w:r>
            <w:proofErr w:type="spellStart"/>
            <w:r w:rsidRPr="005E300D">
              <w:rPr>
                <w:i/>
                <w:iCs/>
              </w:rPr>
              <w:t>hIFN</w:t>
            </w:r>
            <w:proofErr w:type="spellEnd"/>
            <w:r w:rsidRPr="005E300D">
              <w:rPr>
                <w:i/>
                <w:iCs/>
              </w:rPr>
              <w:t>-</w:t>
            </w:r>
            <w:r w:rsidRPr="005E300D">
              <w:rPr>
                <w:rFonts w:cs="Calibri"/>
                <w:i/>
                <w:iCs/>
              </w:rPr>
              <w:t>α2b</w:t>
            </w:r>
            <w:r w:rsidRPr="00E01A02">
              <w:t xml:space="preserve"> </w:t>
            </w:r>
            <w:r>
              <w:t>gene cassette</w:t>
            </w:r>
          </w:p>
        </w:tc>
        <w:tc>
          <w:tcPr>
            <w:tcW w:w="3059" w:type="dxa"/>
          </w:tcPr>
          <w:p w14:paraId="6442E409" w14:textId="77777777" w:rsidR="005E300D" w:rsidRDefault="005E300D" w:rsidP="005E300D">
            <w:pPr>
              <w:pStyle w:val="ListParagraph"/>
              <w:numPr>
                <w:ilvl w:val="0"/>
                <w:numId w:val="45"/>
              </w:numPr>
              <w:ind w:left="410"/>
              <w:contextualSpacing w:val="0"/>
            </w:pPr>
            <w:r>
              <w:t xml:space="preserve">Replication competent GMO that is still </w:t>
            </w:r>
            <w:r w:rsidRPr="00BE250E">
              <w:t xml:space="preserve">less immune evasive </w:t>
            </w:r>
            <w:r>
              <w:t>than WT</w:t>
            </w:r>
          </w:p>
          <w:p w14:paraId="75331FFB" w14:textId="1C695987" w:rsidR="005E300D" w:rsidRPr="00E01A02" w:rsidRDefault="005E300D" w:rsidP="005E300D">
            <w:pPr>
              <w:pStyle w:val="ListParagraph"/>
              <w:numPr>
                <w:ilvl w:val="0"/>
                <w:numId w:val="45"/>
              </w:numPr>
              <w:ind w:left="410"/>
              <w:contextualSpacing w:val="0"/>
            </w:pPr>
            <w:r>
              <w:t xml:space="preserve">Replication incompetent </w:t>
            </w:r>
            <w:proofErr w:type="spellStart"/>
            <w:r>
              <w:t>AdV</w:t>
            </w:r>
            <w:proofErr w:type="spellEnd"/>
            <w:r>
              <w:t xml:space="preserve"> expressing </w:t>
            </w:r>
            <w:proofErr w:type="spellStart"/>
            <w:r w:rsidRPr="005E300D">
              <w:t>hIFN</w:t>
            </w:r>
            <w:proofErr w:type="spellEnd"/>
            <w:r w:rsidRPr="005E300D">
              <w:t>-</w:t>
            </w:r>
            <w:r w:rsidRPr="005E300D">
              <w:rPr>
                <w:rFonts w:cs="Calibri"/>
              </w:rPr>
              <w:t>α2b</w:t>
            </w:r>
            <w:r>
              <w:t xml:space="preserve"> protein</w:t>
            </w:r>
          </w:p>
        </w:tc>
        <w:tc>
          <w:tcPr>
            <w:tcW w:w="1161" w:type="dxa"/>
          </w:tcPr>
          <w:p w14:paraId="455EE3E8" w14:textId="5BF7CC21" w:rsidR="005E300D" w:rsidRDefault="005E300D" w:rsidP="003A5B84">
            <w:r>
              <w:t xml:space="preserve">Unlikely </w:t>
            </w:r>
          </w:p>
        </w:tc>
      </w:tr>
      <w:tr w:rsidR="005E300D" w14:paraId="548CFCD6" w14:textId="77777777" w:rsidTr="00A72F80">
        <w:trPr>
          <w:trHeight w:val="907"/>
        </w:trPr>
        <w:tc>
          <w:tcPr>
            <w:tcW w:w="2378" w:type="dxa"/>
          </w:tcPr>
          <w:p w14:paraId="70CC0234" w14:textId="21AA4A2F" w:rsidR="005E300D" w:rsidRDefault="006D0C28" w:rsidP="003A5B84">
            <w:r w:rsidRPr="00BE250E">
              <w:t>Gene</w:t>
            </w:r>
            <w:r w:rsidR="00EB57C1">
              <w:t xml:space="preserve"> sequence</w:t>
            </w:r>
            <w:r w:rsidRPr="00BE250E">
              <w:t xml:space="preserve">s for </w:t>
            </w:r>
            <w:r w:rsidRPr="00BE250E">
              <w:rPr>
                <w:rFonts w:cs="Calibri"/>
              </w:rPr>
              <w:t>immune-evasion properties</w:t>
            </w:r>
            <w:r w:rsidR="005E300D" w:rsidRPr="00BE250E">
              <w:t xml:space="preserve"> </w:t>
            </w:r>
            <w:r w:rsidR="005E300D">
              <w:t>between</w:t>
            </w:r>
          </w:p>
          <w:p w14:paraId="5D7D82D8" w14:textId="77777777" w:rsidR="005E300D" w:rsidRDefault="005E300D" w:rsidP="005E300D">
            <w:pPr>
              <w:pStyle w:val="ListParagraph"/>
              <w:numPr>
                <w:ilvl w:val="0"/>
                <w:numId w:val="46"/>
              </w:numPr>
              <w:ind w:left="311"/>
              <w:contextualSpacing w:val="0"/>
            </w:pPr>
            <w:r w:rsidRPr="00E01A02">
              <w:t xml:space="preserve">GMO </w:t>
            </w:r>
          </w:p>
          <w:p w14:paraId="33117F59" w14:textId="77777777" w:rsidR="005E300D" w:rsidRPr="00E01A02" w:rsidRDefault="005E300D" w:rsidP="005E300D">
            <w:pPr>
              <w:pStyle w:val="ListParagraph"/>
              <w:numPr>
                <w:ilvl w:val="0"/>
                <w:numId w:val="46"/>
              </w:numPr>
              <w:ind w:left="311"/>
              <w:contextualSpacing w:val="0"/>
            </w:pPr>
            <w:r w:rsidRPr="00E01A02">
              <w:t xml:space="preserve">WT </w:t>
            </w:r>
            <w:proofErr w:type="spellStart"/>
            <w:r w:rsidRPr="00E01A02">
              <w:t>AdV</w:t>
            </w:r>
            <w:proofErr w:type="spellEnd"/>
          </w:p>
        </w:tc>
        <w:tc>
          <w:tcPr>
            <w:tcW w:w="2486" w:type="dxa"/>
          </w:tcPr>
          <w:p w14:paraId="414F3BDE" w14:textId="74DE400D" w:rsidR="005E300D" w:rsidRDefault="005E300D" w:rsidP="005E300D">
            <w:pPr>
              <w:pStyle w:val="ListParagraph"/>
              <w:numPr>
                <w:ilvl w:val="0"/>
                <w:numId w:val="45"/>
              </w:numPr>
              <w:ind w:left="320"/>
              <w:contextualSpacing w:val="0"/>
            </w:pPr>
            <w:r>
              <w:t xml:space="preserve">Replication incompetent GMO with </w:t>
            </w:r>
            <w:r w:rsidR="006D0C28" w:rsidRPr="00EB57C1">
              <w:t>functional gene</w:t>
            </w:r>
            <w:r w:rsidR="00EB57C1">
              <w:t xml:space="preserve"> sequence</w:t>
            </w:r>
            <w:r w:rsidR="006D0C28" w:rsidRPr="00EB57C1">
              <w:t xml:space="preserve">s for </w:t>
            </w:r>
            <w:r w:rsidR="006D0C28" w:rsidRPr="00EB57C1">
              <w:rPr>
                <w:rFonts w:cs="Calibri"/>
              </w:rPr>
              <w:t>immune-evasion properties</w:t>
            </w:r>
          </w:p>
          <w:p w14:paraId="17B898E1" w14:textId="397D5102" w:rsidR="005E300D" w:rsidRPr="00E01A02" w:rsidRDefault="005E300D" w:rsidP="005E300D">
            <w:pPr>
              <w:pStyle w:val="ListParagraph"/>
              <w:numPr>
                <w:ilvl w:val="0"/>
                <w:numId w:val="45"/>
              </w:numPr>
              <w:ind w:left="320"/>
              <w:contextualSpacing w:val="0"/>
            </w:pPr>
            <w:r>
              <w:t xml:space="preserve">Replication competent </w:t>
            </w:r>
            <w:proofErr w:type="spellStart"/>
            <w:r>
              <w:t>AdV</w:t>
            </w:r>
            <w:proofErr w:type="spellEnd"/>
            <w:r>
              <w:t xml:space="preserve"> </w:t>
            </w:r>
            <w:r>
              <w:lastRenderedPageBreak/>
              <w:t xml:space="preserve">without </w:t>
            </w:r>
            <w:r w:rsidR="00B6128C">
              <w:t xml:space="preserve">functional </w:t>
            </w:r>
            <w:r w:rsidR="006D0C28" w:rsidRPr="00EB57C1">
              <w:t>gene</w:t>
            </w:r>
            <w:r w:rsidR="00EB57C1" w:rsidRPr="00EB57C1">
              <w:t xml:space="preserve"> sequence</w:t>
            </w:r>
            <w:r w:rsidR="006D0C28" w:rsidRPr="00EB57C1">
              <w:t xml:space="preserve">s for </w:t>
            </w:r>
            <w:r w:rsidR="006D0C28" w:rsidRPr="00EB57C1">
              <w:rPr>
                <w:rFonts w:cs="Calibri"/>
              </w:rPr>
              <w:t>immune-evasion properties</w:t>
            </w:r>
          </w:p>
        </w:tc>
        <w:tc>
          <w:tcPr>
            <w:tcW w:w="3059" w:type="dxa"/>
          </w:tcPr>
          <w:p w14:paraId="1FCDB26D" w14:textId="77777777" w:rsidR="005E300D" w:rsidRDefault="005E300D" w:rsidP="00192E79">
            <w:pPr>
              <w:pStyle w:val="ListParagraph"/>
              <w:numPr>
                <w:ilvl w:val="0"/>
                <w:numId w:val="45"/>
              </w:numPr>
              <w:ind w:left="410"/>
              <w:contextualSpacing w:val="0"/>
            </w:pPr>
            <w:r>
              <w:lastRenderedPageBreak/>
              <w:t xml:space="preserve">Replication incompetent GMO with </w:t>
            </w:r>
            <w:proofErr w:type="spellStart"/>
            <w:r>
              <w:t>modifed</w:t>
            </w:r>
            <w:proofErr w:type="spellEnd"/>
            <w:r>
              <w:t xml:space="preserve"> </w:t>
            </w:r>
            <w:r w:rsidRPr="00EB57C1">
              <w:t>immune-evasive properties</w:t>
            </w:r>
          </w:p>
          <w:p w14:paraId="3142CC66" w14:textId="77777777" w:rsidR="005E300D" w:rsidRDefault="005E300D" w:rsidP="005E300D">
            <w:pPr>
              <w:pStyle w:val="ListParagraph"/>
              <w:numPr>
                <w:ilvl w:val="0"/>
                <w:numId w:val="45"/>
              </w:numPr>
              <w:ind w:left="410"/>
              <w:contextualSpacing w:val="0"/>
            </w:pPr>
            <w:r>
              <w:t xml:space="preserve">Replication competent </w:t>
            </w:r>
            <w:proofErr w:type="spellStart"/>
            <w:r>
              <w:t>AdV</w:t>
            </w:r>
            <w:proofErr w:type="spellEnd"/>
            <w:r>
              <w:t xml:space="preserve"> without immune-evasive properties (a wild </w:t>
            </w:r>
            <w:proofErr w:type="gramStart"/>
            <w:r>
              <w:t>type</w:t>
            </w:r>
            <w:proofErr w:type="gramEnd"/>
            <w:r>
              <w:t xml:space="preserve"> adenovirus unable to </w:t>
            </w:r>
            <w:r w:rsidRPr="00EB57C1">
              <w:lastRenderedPageBreak/>
              <w:t>evade the host immune system</w:t>
            </w:r>
            <w:r>
              <w:t>)</w:t>
            </w:r>
          </w:p>
        </w:tc>
        <w:tc>
          <w:tcPr>
            <w:tcW w:w="1161" w:type="dxa"/>
          </w:tcPr>
          <w:p w14:paraId="6AA845DC" w14:textId="77777777" w:rsidR="005E300D" w:rsidRDefault="005E300D" w:rsidP="003A5B84">
            <w:r>
              <w:lastRenderedPageBreak/>
              <w:t xml:space="preserve">Unlikely </w:t>
            </w:r>
          </w:p>
        </w:tc>
      </w:tr>
      <w:tr w:rsidR="00D96708" w14:paraId="20A7C983" w14:textId="77777777" w:rsidTr="00702B2E">
        <w:trPr>
          <w:trHeight w:val="2304"/>
        </w:trPr>
        <w:tc>
          <w:tcPr>
            <w:tcW w:w="2378" w:type="dxa"/>
          </w:tcPr>
          <w:p w14:paraId="65AC1320" w14:textId="244AA85E" w:rsidR="00192E79" w:rsidRDefault="00192E79" w:rsidP="003A5B84">
            <w:r>
              <w:t>Capsid genes (</w:t>
            </w:r>
            <w:proofErr w:type="spellStart"/>
            <w:r>
              <w:t>hexon</w:t>
            </w:r>
            <w:proofErr w:type="spellEnd"/>
            <w:r>
              <w:t xml:space="preserve">, penton and </w:t>
            </w:r>
            <w:r w:rsidR="00E114EA">
              <w:t>fibre</w:t>
            </w:r>
            <w:r>
              <w:t>) between</w:t>
            </w:r>
          </w:p>
          <w:p w14:paraId="77EC3DBE" w14:textId="77777777" w:rsidR="00192E79" w:rsidRDefault="00192E79" w:rsidP="00192E79">
            <w:pPr>
              <w:pStyle w:val="ListParagraph"/>
              <w:numPr>
                <w:ilvl w:val="0"/>
                <w:numId w:val="46"/>
              </w:numPr>
              <w:ind w:left="311"/>
              <w:contextualSpacing w:val="0"/>
            </w:pPr>
            <w:r w:rsidRPr="00E01A02">
              <w:t xml:space="preserve">GMO </w:t>
            </w:r>
          </w:p>
          <w:p w14:paraId="4B72C025" w14:textId="1C294FEF" w:rsidR="00192E79" w:rsidRDefault="00192E79" w:rsidP="00192E79">
            <w:pPr>
              <w:pStyle w:val="ListParagraph"/>
              <w:numPr>
                <w:ilvl w:val="0"/>
                <w:numId w:val="46"/>
              </w:numPr>
              <w:ind w:left="311"/>
              <w:contextualSpacing w:val="0"/>
            </w:pPr>
            <w:r w:rsidRPr="00E01A02">
              <w:t xml:space="preserve">WT </w:t>
            </w:r>
            <w:proofErr w:type="spellStart"/>
            <w:r w:rsidRPr="00E01A02">
              <w:t>AdV</w:t>
            </w:r>
            <w:proofErr w:type="spellEnd"/>
          </w:p>
        </w:tc>
        <w:tc>
          <w:tcPr>
            <w:tcW w:w="2486" w:type="dxa"/>
          </w:tcPr>
          <w:p w14:paraId="3B560367" w14:textId="15CEE5C7" w:rsidR="00192E79" w:rsidRPr="00192E79" w:rsidRDefault="00192E79" w:rsidP="00192E79">
            <w:pPr>
              <w:pStyle w:val="ListParagraph"/>
              <w:numPr>
                <w:ilvl w:val="0"/>
                <w:numId w:val="45"/>
              </w:numPr>
              <w:ind w:left="320"/>
              <w:contextualSpacing w:val="0"/>
            </w:pPr>
            <w:r w:rsidRPr="00192E79">
              <w:t xml:space="preserve">Replication incompetent GMO with different </w:t>
            </w:r>
            <w:proofErr w:type="spellStart"/>
            <w:r w:rsidRPr="00192E79">
              <w:t>hexon</w:t>
            </w:r>
            <w:proofErr w:type="spellEnd"/>
            <w:r w:rsidRPr="00192E79">
              <w:t>, penton or fibre</w:t>
            </w:r>
          </w:p>
          <w:p w14:paraId="0C423851" w14:textId="032FBDBD" w:rsidR="00D96708" w:rsidRDefault="00192E79" w:rsidP="005E300D">
            <w:pPr>
              <w:pStyle w:val="ListParagraph"/>
              <w:numPr>
                <w:ilvl w:val="0"/>
                <w:numId w:val="45"/>
              </w:numPr>
              <w:ind w:left="320"/>
              <w:contextualSpacing w:val="0"/>
            </w:pPr>
            <w:r w:rsidRPr="00192E79">
              <w:t xml:space="preserve">Replication competent </w:t>
            </w:r>
            <w:proofErr w:type="spellStart"/>
            <w:r w:rsidRPr="00192E79">
              <w:t>AdV</w:t>
            </w:r>
            <w:proofErr w:type="spellEnd"/>
            <w:r w:rsidRPr="00192E79">
              <w:t xml:space="preserve"> without the </w:t>
            </w:r>
            <w:bookmarkStart w:id="131" w:name="_Hlk198888301"/>
            <w:bookmarkStart w:id="132" w:name="_Hlk198824936"/>
            <w:proofErr w:type="spellStart"/>
            <w:r w:rsidRPr="00192E79">
              <w:rPr>
                <w:i/>
                <w:iCs/>
              </w:rPr>
              <w:t>hIFN</w:t>
            </w:r>
            <w:proofErr w:type="spellEnd"/>
            <w:r w:rsidRPr="00192E79">
              <w:rPr>
                <w:i/>
                <w:iCs/>
              </w:rPr>
              <w:t>-α2b</w:t>
            </w:r>
            <w:bookmarkEnd w:id="131"/>
            <w:r w:rsidRPr="00192E79">
              <w:t xml:space="preserve"> gene cassette</w:t>
            </w:r>
            <w:bookmarkEnd w:id="132"/>
            <w:r w:rsidRPr="00192E79">
              <w:t xml:space="preserve"> but with different </w:t>
            </w:r>
            <w:proofErr w:type="spellStart"/>
            <w:r w:rsidRPr="00192E79">
              <w:t>hexon</w:t>
            </w:r>
            <w:proofErr w:type="spellEnd"/>
            <w:r w:rsidRPr="00192E79">
              <w:t>, penton or fibre</w:t>
            </w:r>
          </w:p>
        </w:tc>
        <w:tc>
          <w:tcPr>
            <w:tcW w:w="3059" w:type="dxa"/>
          </w:tcPr>
          <w:p w14:paraId="1850C1AF" w14:textId="77777777" w:rsidR="00192E79" w:rsidRDefault="00192E79" w:rsidP="00192E79">
            <w:pPr>
              <w:pStyle w:val="ListParagraph"/>
              <w:numPr>
                <w:ilvl w:val="0"/>
                <w:numId w:val="45"/>
              </w:numPr>
              <w:ind w:left="410"/>
              <w:contextualSpacing w:val="0"/>
            </w:pPr>
            <w:r>
              <w:t>Altered tropism and host range of GMO</w:t>
            </w:r>
          </w:p>
          <w:p w14:paraId="63772BFA" w14:textId="6D232792" w:rsidR="00D96708" w:rsidRDefault="00192E79" w:rsidP="00192E79">
            <w:pPr>
              <w:pStyle w:val="ListParagraph"/>
              <w:numPr>
                <w:ilvl w:val="0"/>
                <w:numId w:val="45"/>
              </w:numPr>
              <w:ind w:left="410"/>
              <w:contextualSpacing w:val="0"/>
            </w:pPr>
            <w:r>
              <w:t xml:space="preserve">Altered tropism and host range of </w:t>
            </w:r>
            <w:proofErr w:type="spellStart"/>
            <w:r>
              <w:t>AdV</w:t>
            </w:r>
            <w:proofErr w:type="spellEnd"/>
          </w:p>
        </w:tc>
        <w:tc>
          <w:tcPr>
            <w:tcW w:w="1161" w:type="dxa"/>
          </w:tcPr>
          <w:p w14:paraId="6DDF0AA2" w14:textId="6CCCADAD" w:rsidR="00D96708" w:rsidRDefault="00192E79" w:rsidP="003A5B84">
            <w:r>
              <w:t>Highly unlikely</w:t>
            </w:r>
          </w:p>
        </w:tc>
      </w:tr>
    </w:tbl>
    <w:p w14:paraId="54FB2D42" w14:textId="27C3B63D" w:rsidR="005E300D" w:rsidRDefault="00A40BC1" w:rsidP="00356F87">
      <w:pPr>
        <w:pStyle w:val="RARMPparagraph"/>
      </w:pPr>
      <w:bookmarkStart w:id="133" w:name="_Hlk199415120"/>
      <w:bookmarkStart w:id="134" w:name="_Hlk199428411"/>
      <w:bookmarkEnd w:id="130"/>
      <w:r w:rsidRPr="00E27A28">
        <w:t xml:space="preserve">In the event of homologous recombination in the </w:t>
      </w:r>
      <w:r w:rsidR="006D0C28" w:rsidRPr="00EB57C1">
        <w:t>gene</w:t>
      </w:r>
      <w:r w:rsidR="00EB57C1">
        <w:t xml:space="preserve"> sequence</w:t>
      </w:r>
      <w:r w:rsidR="006D0C28" w:rsidRPr="00EB57C1">
        <w:t>s responsible for viral</w:t>
      </w:r>
      <w:r w:rsidR="00B149F8" w:rsidRPr="00EB57C1">
        <w:t xml:space="preserve"> replication</w:t>
      </w:r>
      <w:r w:rsidRPr="00E27A28">
        <w:t>, t</w:t>
      </w:r>
      <w:r w:rsidR="00D830CF" w:rsidRPr="00E27A28">
        <w:t xml:space="preserve">he GMO could regain its </w:t>
      </w:r>
      <w:r w:rsidR="006D0C28" w:rsidRPr="00EB57C1">
        <w:t>gene</w:t>
      </w:r>
      <w:r w:rsidR="00EB57C1">
        <w:t xml:space="preserve"> sequence</w:t>
      </w:r>
      <w:r w:rsidR="006D0C28" w:rsidRPr="00EB57C1">
        <w:t>s for viral replication</w:t>
      </w:r>
      <w:r w:rsidR="00C01603" w:rsidRPr="00E27A28">
        <w:t>, or the corresponding region of the WT-</w:t>
      </w:r>
      <w:proofErr w:type="spellStart"/>
      <w:r w:rsidR="00C01603" w:rsidRPr="00E27A28">
        <w:t>AdV</w:t>
      </w:r>
      <w:proofErr w:type="spellEnd"/>
      <w:r w:rsidR="00CA4503" w:rsidRPr="00E27A28">
        <w:t>,</w:t>
      </w:r>
      <w:r w:rsidR="00D830CF" w:rsidRPr="00E27A28">
        <w:t xml:space="preserve"> and become replication competent</w:t>
      </w:r>
      <w:r w:rsidR="00CA4503" w:rsidRPr="00E27A28">
        <w:t xml:space="preserve">, but lose the expression cassette encoding the </w:t>
      </w:r>
      <w:proofErr w:type="spellStart"/>
      <w:r w:rsidR="00CA4503" w:rsidRPr="00E27A28">
        <w:t>hIFN</w:t>
      </w:r>
      <w:proofErr w:type="spellEnd"/>
      <w:r w:rsidR="00CA4503" w:rsidRPr="00E27A28">
        <w:t>-α2b protein</w:t>
      </w:r>
      <w:r w:rsidR="00D830CF" w:rsidRPr="00E27A28">
        <w:t>.</w:t>
      </w:r>
      <w:r w:rsidRPr="00E27A28">
        <w:t xml:space="preserve"> The WT-</w:t>
      </w:r>
      <w:proofErr w:type="spellStart"/>
      <w:r w:rsidRPr="00E27A28">
        <w:t>AdV</w:t>
      </w:r>
      <w:proofErr w:type="spellEnd"/>
      <w:r w:rsidRPr="00E27A28">
        <w:t xml:space="preserve"> could receive the </w:t>
      </w:r>
      <w:proofErr w:type="spellStart"/>
      <w:r w:rsidR="00AE644C" w:rsidRPr="00E27A28">
        <w:t>hIFN</w:t>
      </w:r>
      <w:proofErr w:type="spellEnd"/>
      <w:r w:rsidR="00AE644C" w:rsidRPr="00E27A28">
        <w:t xml:space="preserve">-α2b </w:t>
      </w:r>
      <w:r w:rsidRPr="00E27A28">
        <w:t>expression cassette</w:t>
      </w:r>
      <w:r w:rsidR="00AE644C" w:rsidRPr="00E27A28">
        <w:t xml:space="preserve"> but lose the X1 region, making it replication-incompetent.</w:t>
      </w:r>
      <w:r w:rsidRPr="00E27A28">
        <w:t xml:space="preserve"> </w:t>
      </w:r>
      <w:bookmarkEnd w:id="133"/>
      <w:r w:rsidR="00AE644C" w:rsidRPr="00E27A28">
        <w:t xml:space="preserve">This would result in a replication competent GMO without the </w:t>
      </w:r>
      <w:bookmarkStart w:id="135" w:name="_Hlk199432613"/>
      <w:proofErr w:type="spellStart"/>
      <w:r w:rsidR="00AE644C" w:rsidRPr="00E27A28">
        <w:t>hIFN</w:t>
      </w:r>
      <w:proofErr w:type="spellEnd"/>
      <w:r w:rsidR="00AE644C" w:rsidRPr="00E27A28">
        <w:t xml:space="preserve">-α2b expression cassette </w:t>
      </w:r>
      <w:bookmarkEnd w:id="135"/>
      <w:r w:rsidR="00AE644C" w:rsidRPr="00E27A28">
        <w:t xml:space="preserve">and functional </w:t>
      </w:r>
      <w:r w:rsidR="006D0C28" w:rsidRPr="00EB57C1">
        <w:t>gene</w:t>
      </w:r>
      <w:r w:rsidR="00EB57C1">
        <w:t xml:space="preserve"> sequence</w:t>
      </w:r>
      <w:r w:rsidR="006D0C28" w:rsidRPr="00EB57C1">
        <w:t xml:space="preserve">s for </w:t>
      </w:r>
      <w:r w:rsidR="006D0C28" w:rsidRPr="00EB57C1">
        <w:rPr>
          <w:rFonts w:cs="Calibri"/>
        </w:rPr>
        <w:t>immune-evasion properties</w:t>
      </w:r>
      <w:r w:rsidR="00AE644C" w:rsidRPr="00E27A28">
        <w:t xml:space="preserve">; and a replication incompetent </w:t>
      </w:r>
      <w:proofErr w:type="spellStart"/>
      <w:r w:rsidR="00AE644C" w:rsidRPr="00E27A28">
        <w:t>AdV</w:t>
      </w:r>
      <w:proofErr w:type="spellEnd"/>
      <w:r w:rsidR="00AE644C" w:rsidRPr="00E27A28">
        <w:t xml:space="preserve"> expressing </w:t>
      </w:r>
      <w:r w:rsidR="0029721A" w:rsidRPr="00E27A28">
        <w:t xml:space="preserve">the </w:t>
      </w:r>
      <w:proofErr w:type="spellStart"/>
      <w:r w:rsidR="0029721A" w:rsidRPr="00E27A28">
        <w:t>hIFN</w:t>
      </w:r>
      <w:proofErr w:type="spellEnd"/>
      <w:r w:rsidR="0029721A" w:rsidRPr="00E27A28">
        <w:t>-α2b protein</w:t>
      </w:r>
      <w:r w:rsidR="00AE644C" w:rsidRPr="00E27A28">
        <w:t xml:space="preserve">. The resulting viruses are unlikely </w:t>
      </w:r>
      <w:r w:rsidR="0029721A" w:rsidRPr="00E27A28">
        <w:t xml:space="preserve">to </w:t>
      </w:r>
      <w:r w:rsidR="00AE644C" w:rsidRPr="00E27A28">
        <w:t>be more pathogenic than a WT-</w:t>
      </w:r>
      <w:proofErr w:type="spellStart"/>
      <w:r w:rsidR="00AE644C" w:rsidRPr="00E27A28">
        <w:t>AdV</w:t>
      </w:r>
      <w:proofErr w:type="spellEnd"/>
      <w:r w:rsidR="00AE644C" w:rsidRPr="00E27A28">
        <w:t xml:space="preserve"> strain</w:t>
      </w:r>
      <w:bookmarkEnd w:id="134"/>
      <w:r w:rsidR="00D830CF" w:rsidRPr="00E27A28">
        <w:t>.</w:t>
      </w:r>
    </w:p>
    <w:p w14:paraId="570C24FC" w14:textId="71602921" w:rsidR="003F52AD" w:rsidRPr="00E27A28" w:rsidRDefault="00D830CF" w:rsidP="00B314E2">
      <w:pPr>
        <w:pStyle w:val="RARMPparagraph"/>
      </w:pPr>
      <w:bookmarkStart w:id="136" w:name="_Hlk199415143"/>
      <w:r w:rsidRPr="00E27A28">
        <w:t xml:space="preserve">Alternatively, </w:t>
      </w:r>
      <w:r w:rsidR="00305E0D" w:rsidRPr="00E27A28">
        <w:t xml:space="preserve">in the event of homologous recombination in the </w:t>
      </w:r>
      <w:r w:rsidR="006D0C28" w:rsidRPr="00EB57C1">
        <w:t>gene</w:t>
      </w:r>
      <w:r w:rsidR="00EB57C1">
        <w:t xml:space="preserve"> sequence</w:t>
      </w:r>
      <w:r w:rsidR="006D0C28" w:rsidRPr="00EB57C1">
        <w:t xml:space="preserve">s responsible for </w:t>
      </w:r>
      <w:r w:rsidR="006D0C28" w:rsidRPr="00EB57C1">
        <w:rPr>
          <w:rFonts w:cs="Calibri"/>
        </w:rPr>
        <w:t>immune-evasion properties</w:t>
      </w:r>
      <w:r w:rsidR="00305E0D" w:rsidRPr="00E27A28">
        <w:t xml:space="preserve">, </w:t>
      </w:r>
      <w:r w:rsidRPr="00E27A28">
        <w:t xml:space="preserve">the GMO could regain its </w:t>
      </w:r>
      <w:r w:rsidR="006D0C28" w:rsidRPr="00EB57C1">
        <w:t>gene</w:t>
      </w:r>
      <w:r w:rsidR="00EB57C1">
        <w:t xml:space="preserve"> sequence</w:t>
      </w:r>
      <w:r w:rsidR="006D0C28" w:rsidRPr="00EB57C1">
        <w:t xml:space="preserve">s for immune-evasion properties </w:t>
      </w:r>
      <w:r w:rsidRPr="00E27A28">
        <w:t xml:space="preserve">but remain replication incompetent due to still lacking the </w:t>
      </w:r>
      <w:r w:rsidR="006D0C28" w:rsidRPr="00E27A28">
        <w:t>genes for viral replication</w:t>
      </w:r>
      <w:r w:rsidRPr="00E27A28">
        <w:t xml:space="preserve">. The recombinant virus would not be able to replicate and would eventually be cleared by the immune system of the host. As an </w:t>
      </w:r>
      <w:proofErr w:type="spellStart"/>
      <w:r w:rsidRPr="00E27A28">
        <w:t>HAdV</w:t>
      </w:r>
      <w:proofErr w:type="spellEnd"/>
      <w:r w:rsidRPr="00E27A28">
        <w:t>, the recombinant virus is not expected to cause disease in animals</w:t>
      </w:r>
      <w:bookmarkEnd w:id="136"/>
      <w:r w:rsidRPr="00E27A28">
        <w:t>.</w:t>
      </w:r>
    </w:p>
    <w:p w14:paraId="19FBA1F2" w14:textId="258E3CE3" w:rsidR="000F4B31" w:rsidRPr="00E27A28" w:rsidRDefault="000F4B31" w:rsidP="000F4B31">
      <w:pPr>
        <w:pStyle w:val="RARMPparagraph"/>
      </w:pPr>
      <w:r w:rsidRPr="00E27A28">
        <w:t xml:space="preserve">As discussed in Chapter 1, </w:t>
      </w:r>
      <w:r w:rsidR="00305E0D" w:rsidRPr="00E27A28">
        <w:t xml:space="preserve">Section </w:t>
      </w:r>
      <w:r w:rsidR="00305E0D" w:rsidRPr="00E27A28">
        <w:fldChar w:fldCharType="begin"/>
      </w:r>
      <w:r w:rsidR="00305E0D" w:rsidRPr="00E27A28">
        <w:instrText xml:space="preserve"> REF _Ref199414120 \n \h </w:instrText>
      </w:r>
      <w:r w:rsidR="00305E0D" w:rsidRPr="00E27A28">
        <w:fldChar w:fldCharType="separate"/>
      </w:r>
      <w:r w:rsidR="00F3638E">
        <w:t>3.4</w:t>
      </w:r>
      <w:r w:rsidR="00305E0D" w:rsidRPr="00E27A28">
        <w:fldChar w:fldCharType="end"/>
      </w:r>
      <w:r w:rsidR="00305E0D" w:rsidRPr="00E27A28">
        <w:t xml:space="preserve">, </w:t>
      </w:r>
      <w:r w:rsidR="00B314E2" w:rsidRPr="00E27A28">
        <w:t xml:space="preserve">recombination is an important source of genetic variation in viruses. Recombination of genes encoding structural proteins, such as </w:t>
      </w:r>
      <w:proofErr w:type="spellStart"/>
      <w:r w:rsidR="00B314E2" w:rsidRPr="00E27A28">
        <w:t>hexon</w:t>
      </w:r>
      <w:proofErr w:type="spellEnd"/>
      <w:r w:rsidR="00B314E2" w:rsidRPr="00E27A28">
        <w:t xml:space="preserve">, penton and fibre regions of </w:t>
      </w:r>
      <w:proofErr w:type="spellStart"/>
      <w:r w:rsidR="00B314E2" w:rsidRPr="00E27A28">
        <w:t>AdV</w:t>
      </w:r>
      <w:proofErr w:type="spellEnd"/>
      <w:r w:rsidR="00B314E2" w:rsidRPr="00E27A28">
        <w:t xml:space="preserve"> can result in altered cell tropism. R</w:t>
      </w:r>
      <w:r w:rsidRPr="00E27A28">
        <w:t xml:space="preserve">ecombination in </w:t>
      </w:r>
      <w:proofErr w:type="spellStart"/>
      <w:r w:rsidRPr="00E27A28">
        <w:t>HAdV</w:t>
      </w:r>
      <w:proofErr w:type="spellEnd"/>
      <w:r w:rsidRPr="00E27A28">
        <w:t xml:space="preserve">-C occurs most frequently in the E1 and E4 regions. The likelihood of homologous recombination at the </w:t>
      </w:r>
      <w:proofErr w:type="spellStart"/>
      <w:r w:rsidRPr="00E27A28">
        <w:t>hexon</w:t>
      </w:r>
      <w:proofErr w:type="spellEnd"/>
      <w:r w:rsidRPr="00E27A28">
        <w:t xml:space="preserve">, penton and </w:t>
      </w:r>
      <w:r w:rsidR="00E114EA" w:rsidRPr="00E27A28">
        <w:t>fibre</w:t>
      </w:r>
      <w:r w:rsidRPr="00E27A28">
        <w:t xml:space="preserve"> regions of </w:t>
      </w:r>
      <w:proofErr w:type="spellStart"/>
      <w:r w:rsidRPr="00E27A28">
        <w:t>AdV</w:t>
      </w:r>
      <w:proofErr w:type="spellEnd"/>
      <w:r w:rsidRPr="00E27A28">
        <w:t xml:space="preserve">, resulting in the GMO with an altered cell tropism is very low. In the event of recombination, the resulting </w:t>
      </w:r>
      <w:proofErr w:type="spellStart"/>
      <w:r w:rsidRPr="00E27A28">
        <w:t>AdV</w:t>
      </w:r>
      <w:proofErr w:type="spellEnd"/>
      <w:r w:rsidRPr="00E27A28">
        <w:t xml:space="preserve"> would remain replication incompetent. </w:t>
      </w:r>
    </w:p>
    <w:p w14:paraId="28C561EE" w14:textId="701DC1F4" w:rsidR="00D830CF" w:rsidRPr="00E27A28" w:rsidRDefault="00F04EF4" w:rsidP="00356F87">
      <w:pPr>
        <w:pStyle w:val="RARMPparagraph"/>
      </w:pPr>
      <w:r w:rsidRPr="00E27A28">
        <w:t xml:space="preserve">If a recombinant replication competent </w:t>
      </w:r>
      <w:proofErr w:type="spellStart"/>
      <w:r w:rsidRPr="00E27A28">
        <w:t>HAdV</w:t>
      </w:r>
      <w:proofErr w:type="spellEnd"/>
      <w:r w:rsidRPr="00E27A28">
        <w:t xml:space="preserve"> is produced, it could be shed from the original host and transmitted to other hosts (human or animals) in the environment. These replication competent viruses would not </w:t>
      </w:r>
      <w:r w:rsidR="000E7C47" w:rsidRPr="00E27A28">
        <w:t>contain the</w:t>
      </w:r>
      <w:r w:rsidRPr="00E27A28">
        <w:t xml:space="preserve"> </w:t>
      </w:r>
      <w:proofErr w:type="spellStart"/>
      <w:r w:rsidR="000E7C47" w:rsidRPr="00E27A28">
        <w:t>hIFN</w:t>
      </w:r>
      <w:proofErr w:type="spellEnd"/>
      <w:r w:rsidR="000E7C47" w:rsidRPr="00E27A28">
        <w:t xml:space="preserve">-α2b expression cassette </w:t>
      </w:r>
      <w:r w:rsidRPr="00E27A28">
        <w:t xml:space="preserve">and would be </w:t>
      </w:r>
      <w:proofErr w:type="gramStart"/>
      <w:r w:rsidRPr="00E27A28">
        <w:t>similar to</w:t>
      </w:r>
      <w:proofErr w:type="gramEnd"/>
      <w:r w:rsidRPr="00E27A28">
        <w:t xml:space="preserve"> a WT-</w:t>
      </w:r>
      <w:proofErr w:type="spellStart"/>
      <w:r w:rsidRPr="00E27A28">
        <w:t>AdV.</w:t>
      </w:r>
      <w:proofErr w:type="spellEnd"/>
      <w:r w:rsidRPr="00E27A28">
        <w:t xml:space="preserve"> In addition, </w:t>
      </w:r>
      <w:r w:rsidR="00182344" w:rsidRPr="00E27A28">
        <w:t>for</w:t>
      </w:r>
      <w:r w:rsidRPr="00E27A28">
        <w:t xml:space="preserve"> a full reversion into a WT virus, multiple recombination events would need to occur, and this is highly unlikely</w:t>
      </w:r>
      <w:r w:rsidR="000E7C47" w:rsidRPr="00E27A28">
        <w:t>.</w:t>
      </w:r>
    </w:p>
    <w:p w14:paraId="71EB5946" w14:textId="26CF8074" w:rsidR="00F91E79" w:rsidRDefault="00F91E79" w:rsidP="00F91E79">
      <w:pPr>
        <w:pStyle w:val="Sectionheading4"/>
        <w:numPr>
          <w:ilvl w:val="0"/>
          <w:numId w:val="0"/>
        </w:numPr>
        <w:ind w:left="851" w:hanging="851"/>
      </w:pPr>
      <w:r w:rsidRPr="00F91E79">
        <w:t>Potential harm</w:t>
      </w:r>
    </w:p>
    <w:p w14:paraId="19D1BB16" w14:textId="4B947751" w:rsidR="00F91E79" w:rsidRPr="009959F7" w:rsidRDefault="00F91E79" w:rsidP="00F91E79">
      <w:pPr>
        <w:pStyle w:val="RARMPparagraph"/>
      </w:pPr>
      <w:r w:rsidRPr="00F91E79">
        <w:t>If complementation were to occur, the number of replication incompetent GMO produced in the host cells would increase</w:t>
      </w:r>
      <w:r w:rsidR="0035307F">
        <w:t>,</w:t>
      </w:r>
      <w:r w:rsidRPr="00F91E79">
        <w:t xml:space="preserve"> resulting in increased expression of </w:t>
      </w:r>
      <w:r w:rsidR="00083F1C" w:rsidRPr="00E27A28">
        <w:t xml:space="preserve">the </w:t>
      </w:r>
      <w:r w:rsidRPr="00E27A28">
        <w:t>IFN-</w:t>
      </w:r>
      <w:r w:rsidRPr="00E27A28">
        <w:rPr>
          <w:rFonts w:cs="Calibri"/>
        </w:rPr>
        <w:t>α</w:t>
      </w:r>
      <w:r w:rsidRPr="00E27A28">
        <w:t xml:space="preserve">2b protein in the host. </w:t>
      </w:r>
      <w:r w:rsidR="00B82C64" w:rsidRPr="00E27A28">
        <w:t>This</w:t>
      </w:r>
      <w:r w:rsidRPr="00E27A28">
        <w:t xml:space="preserve"> </w:t>
      </w:r>
      <w:r w:rsidR="005F3153" w:rsidRPr="00E27A28">
        <w:t>is</w:t>
      </w:r>
      <w:r w:rsidRPr="00E27A28">
        <w:t xml:space="preserve"> not expected to cause harm to affected individuals</w:t>
      </w:r>
      <w:r w:rsidR="00A666FE" w:rsidRPr="00E27A28">
        <w:t xml:space="preserve"> </w:t>
      </w:r>
      <w:r w:rsidR="009959F7" w:rsidRPr="00E27A28">
        <w:t>for reasons as discussed in Risk Scenario 1</w:t>
      </w:r>
      <w:r w:rsidRPr="00E27A28">
        <w:t xml:space="preserve">. </w:t>
      </w:r>
      <w:r w:rsidR="00A666FE" w:rsidRPr="00E27A28">
        <w:t>Also,</w:t>
      </w:r>
      <w:r w:rsidRPr="00E27A28">
        <w:t xml:space="preserve"> </w:t>
      </w:r>
      <w:r w:rsidR="009959F7" w:rsidRPr="00E27A28">
        <w:t xml:space="preserve">if </w:t>
      </w:r>
      <w:r w:rsidRPr="00E27A28">
        <w:t xml:space="preserve">the person exhibits any symptoms of </w:t>
      </w:r>
      <w:proofErr w:type="spellStart"/>
      <w:r w:rsidR="00A448C1" w:rsidRPr="00E27A28">
        <w:t>AdV</w:t>
      </w:r>
      <w:proofErr w:type="spellEnd"/>
      <w:r w:rsidR="00A448C1" w:rsidRPr="00E27A28">
        <w:t xml:space="preserve"> </w:t>
      </w:r>
      <w:r w:rsidRPr="00E27A28">
        <w:t xml:space="preserve">infection, effective antiviral treatments can be used to treat </w:t>
      </w:r>
      <w:r w:rsidRPr="009959F7">
        <w:t>the infection.</w:t>
      </w:r>
    </w:p>
    <w:p w14:paraId="77644EDC" w14:textId="0D35523B" w:rsidR="001A2C6A" w:rsidRDefault="00DF6C6A" w:rsidP="00F91E79">
      <w:pPr>
        <w:pStyle w:val="RARMPparagraph"/>
      </w:pPr>
      <w:r w:rsidRPr="00DF6C6A">
        <w:t>If homologous recombination were to occur it could result in the formation of replication competent HAdV-</w:t>
      </w:r>
      <w:r>
        <w:t>C5</w:t>
      </w:r>
      <w:r w:rsidRPr="00DF6C6A">
        <w:t xml:space="preserve">. The person exposed could potentially experience mild respiratory or eye infections depending on the route of exposure as described in Chapter 1, Section </w:t>
      </w:r>
      <w:r w:rsidRPr="00EB57C1">
        <w:fldChar w:fldCharType="begin"/>
      </w:r>
      <w:r w:rsidRPr="00EB57C1">
        <w:instrText xml:space="preserve"> REF _Ref198816380 \n \h  \* MERGEFORMAT </w:instrText>
      </w:r>
      <w:r w:rsidRPr="00EB57C1">
        <w:fldChar w:fldCharType="separate"/>
      </w:r>
      <w:r w:rsidR="00F3638E">
        <w:t>3.1</w:t>
      </w:r>
      <w:r w:rsidRPr="00EB57C1">
        <w:fldChar w:fldCharType="end"/>
      </w:r>
      <w:r w:rsidRPr="00DF6C6A">
        <w:t xml:space="preserve">. These infections are self-limiting </w:t>
      </w:r>
      <w:r w:rsidRPr="00DF6C6A">
        <w:lastRenderedPageBreak/>
        <w:t>and rarely need medical intervention. If needed, adenoviral antiviral therapies could be used</w:t>
      </w:r>
      <w:r w:rsidR="00CF4D23">
        <w:t xml:space="preserve"> (Chapter 1, Section </w:t>
      </w:r>
      <w:r w:rsidR="00CF4D23">
        <w:fldChar w:fldCharType="begin"/>
      </w:r>
      <w:r w:rsidR="00CF4D23">
        <w:instrText xml:space="preserve"> REF _Ref192865097 \n \h </w:instrText>
      </w:r>
      <w:r w:rsidR="00CF4D23">
        <w:fldChar w:fldCharType="separate"/>
      </w:r>
      <w:r w:rsidR="00F3638E">
        <w:t>3.5.4</w:t>
      </w:r>
      <w:r w:rsidR="00CF4D23">
        <w:fldChar w:fldCharType="end"/>
      </w:r>
      <w:r w:rsidRPr="00DF6C6A">
        <w:t>. Theoretically, if homologous recombination in the major capsid proteins (</w:t>
      </w:r>
      <w:proofErr w:type="spellStart"/>
      <w:r w:rsidRPr="00DF6C6A">
        <w:t>HAdV</w:t>
      </w:r>
      <w:proofErr w:type="spellEnd"/>
      <w:r w:rsidRPr="00DF6C6A">
        <w:t>-</w:t>
      </w:r>
      <w:r w:rsidR="00681999">
        <w:t>C</w:t>
      </w:r>
      <w:r w:rsidRPr="00DF6C6A">
        <w:t xml:space="preserve">) or other </w:t>
      </w:r>
      <w:proofErr w:type="spellStart"/>
      <w:r w:rsidRPr="00DF6C6A">
        <w:t>AdV</w:t>
      </w:r>
      <w:proofErr w:type="spellEnd"/>
      <w:r w:rsidRPr="00DF6C6A">
        <w:t xml:space="preserve"> regions with high homology occurs, it could alter the tropism and host range of the virus. However, </w:t>
      </w:r>
      <w:r w:rsidR="00A448C1">
        <w:t>occurrence of</w:t>
      </w:r>
      <w:r w:rsidRPr="00DF6C6A">
        <w:t xml:space="preserve"> increased harm </w:t>
      </w:r>
      <w:r w:rsidR="00A448C1">
        <w:t>is</w:t>
      </w:r>
      <w:r w:rsidR="00A448C1" w:rsidRPr="00DF6C6A">
        <w:t xml:space="preserve"> </w:t>
      </w:r>
      <w:r w:rsidR="00A448C1">
        <w:t>unlikely</w:t>
      </w:r>
      <w:r w:rsidR="00A448C1" w:rsidRPr="00DF6C6A">
        <w:t xml:space="preserve"> </w:t>
      </w:r>
      <w:r w:rsidRPr="00DF6C6A">
        <w:t xml:space="preserve">as </w:t>
      </w:r>
      <w:proofErr w:type="spellStart"/>
      <w:r w:rsidR="00A448C1">
        <w:t>AdV</w:t>
      </w:r>
      <w:proofErr w:type="spellEnd"/>
      <w:r w:rsidR="00A448C1" w:rsidRPr="00DF6C6A">
        <w:t xml:space="preserve"> </w:t>
      </w:r>
      <w:r w:rsidRPr="00DF6C6A">
        <w:t xml:space="preserve">do not </w:t>
      </w:r>
      <w:r w:rsidR="00A448C1">
        <w:t>usually</w:t>
      </w:r>
      <w:r w:rsidR="00A448C1" w:rsidRPr="00DF6C6A">
        <w:t xml:space="preserve"> </w:t>
      </w:r>
      <w:r w:rsidRPr="00DF6C6A">
        <w:t xml:space="preserve">cause severe disease and the resultant recombinants </w:t>
      </w:r>
      <w:r w:rsidR="00681999">
        <w:t>are unlikely to be more</w:t>
      </w:r>
      <w:r w:rsidRPr="00DF6C6A">
        <w:t xml:space="preserve"> pathogenic than </w:t>
      </w:r>
      <w:r w:rsidR="00681999">
        <w:t>a</w:t>
      </w:r>
      <w:r w:rsidRPr="00DF6C6A">
        <w:t xml:space="preserve"> </w:t>
      </w:r>
      <w:r w:rsidR="009F46B6" w:rsidRPr="00E27A28">
        <w:t>WT-</w:t>
      </w:r>
      <w:proofErr w:type="spellStart"/>
      <w:r w:rsidR="009F46B6" w:rsidRPr="00E27A28">
        <w:t>AdV</w:t>
      </w:r>
      <w:proofErr w:type="spellEnd"/>
      <w:r w:rsidR="009F46B6" w:rsidRPr="00E27A28">
        <w:t xml:space="preserve"> </w:t>
      </w:r>
      <w:r w:rsidR="00681999" w:rsidRPr="00E27A28">
        <w:t>strain</w:t>
      </w:r>
      <w:r w:rsidR="005D2817">
        <w:t>.</w:t>
      </w:r>
    </w:p>
    <w:p w14:paraId="1C541E43" w14:textId="2AE35B56" w:rsidR="00F91E79" w:rsidRDefault="00F91E79" w:rsidP="00F91E79">
      <w:pPr>
        <w:pStyle w:val="Sectionheading4"/>
        <w:numPr>
          <w:ilvl w:val="0"/>
          <w:numId w:val="0"/>
        </w:numPr>
        <w:ind w:left="851" w:hanging="851"/>
      </w:pPr>
      <w:r>
        <w:t>Conclusion</w:t>
      </w:r>
    </w:p>
    <w:p w14:paraId="2C328C77" w14:textId="4818A691" w:rsidR="00F91E79" w:rsidRDefault="00F91E79" w:rsidP="00F91E79">
      <w:pPr>
        <w:pStyle w:val="RARMPparagraph"/>
      </w:pPr>
      <w:bookmarkStart w:id="137" w:name="_Hlk199433026"/>
      <w:r w:rsidRPr="00F91E79">
        <w:t xml:space="preserve">The exposure of people </w:t>
      </w:r>
      <w:r w:rsidR="00681999">
        <w:t xml:space="preserve">or animals </w:t>
      </w:r>
      <w:r w:rsidRPr="00F91E79">
        <w:t xml:space="preserve">to a GMO which has acquired the </w:t>
      </w:r>
      <w:r w:rsidR="006D0C28" w:rsidRPr="00EB57C1">
        <w:t>gene</w:t>
      </w:r>
      <w:r w:rsidR="00EB57C1">
        <w:t xml:space="preserve"> sequence</w:t>
      </w:r>
      <w:r w:rsidR="006D0C28" w:rsidRPr="00EB57C1">
        <w:t>s for viral replication</w:t>
      </w:r>
      <w:r w:rsidRPr="00F91E79">
        <w:t xml:space="preserve">, transferred </w:t>
      </w:r>
      <w:r w:rsidR="00083F1C">
        <w:t xml:space="preserve">the </w:t>
      </w:r>
      <w:proofErr w:type="spellStart"/>
      <w:r w:rsidR="00083F1C" w:rsidRPr="00083F1C">
        <w:t>hIFN</w:t>
      </w:r>
      <w:proofErr w:type="spellEnd"/>
      <w:r w:rsidR="00083F1C" w:rsidRPr="00083F1C">
        <w:t>-α2b</w:t>
      </w:r>
      <w:r w:rsidRPr="00F91E79">
        <w:t xml:space="preserve"> protein to other </w:t>
      </w:r>
      <w:proofErr w:type="spellStart"/>
      <w:r w:rsidRPr="00F91E79">
        <w:t>AdVs</w:t>
      </w:r>
      <w:proofErr w:type="spellEnd"/>
      <w:r w:rsidRPr="00F91E79">
        <w:t xml:space="preserve"> or other recombinant viruses resulting in adverse immune response or disease in people or animals is not identified as a risk that could be greater than negligible. Therefore, it does not warrant further assessment</w:t>
      </w:r>
      <w:bookmarkEnd w:id="137"/>
      <w:r>
        <w:t>.</w:t>
      </w:r>
    </w:p>
    <w:p w14:paraId="3198B87A" w14:textId="066B82ED" w:rsidR="00324321" w:rsidRDefault="00324321" w:rsidP="00324321">
      <w:pPr>
        <w:pStyle w:val="Sectionheading3"/>
      </w:pPr>
      <w:r>
        <w:t>Risk Scenario 3</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814"/>
        <w:gridCol w:w="7365"/>
      </w:tblGrid>
      <w:tr w:rsidR="007243CA" w:rsidRPr="00961290" w14:paraId="12442655" w14:textId="77777777" w:rsidTr="007243CA">
        <w:trPr>
          <w:trHeight w:val="360"/>
        </w:trPr>
        <w:tc>
          <w:tcPr>
            <w:tcW w:w="18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78CB8BA" w14:textId="77777777" w:rsidR="007243CA" w:rsidRPr="007243CA" w:rsidRDefault="007243CA" w:rsidP="005E497C">
            <w:pPr>
              <w:keepNext/>
              <w:spacing w:before="40" w:after="40"/>
              <w:ind w:right="-30"/>
              <w:rPr>
                <w:rFonts w:asciiTheme="minorHAnsi" w:hAnsiTheme="minorHAnsi" w:cstheme="minorHAnsi"/>
                <w:bCs/>
                <w:i/>
                <w:iCs/>
              </w:rPr>
            </w:pPr>
            <w:r w:rsidRPr="007243CA">
              <w:rPr>
                <w:rFonts w:asciiTheme="minorHAnsi" w:hAnsiTheme="minorHAnsi" w:cstheme="minorHAnsi"/>
                <w:bCs/>
                <w:i/>
                <w:iCs/>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6C97AFE7" w14:textId="77777777" w:rsidR="007243CA" w:rsidRPr="008508E0" w:rsidRDefault="007243CA" w:rsidP="005E497C">
            <w:pPr>
              <w:keepNext/>
              <w:tabs>
                <w:tab w:val="left" w:pos="540"/>
              </w:tabs>
              <w:spacing w:before="40" w:after="40"/>
              <w:ind w:right="-30"/>
              <w:jc w:val="center"/>
              <w:rPr>
                <w:rFonts w:asciiTheme="minorHAnsi" w:hAnsiTheme="minorHAnsi" w:cstheme="minorHAnsi"/>
                <w:highlight w:val="yellow"/>
              </w:rPr>
            </w:pPr>
            <w:r>
              <w:rPr>
                <w:rFonts w:asciiTheme="minorHAnsi" w:eastAsia="Calibri" w:hAnsiTheme="minorHAnsi" w:cstheme="minorHAnsi"/>
              </w:rPr>
              <w:t>GMO</w:t>
            </w:r>
          </w:p>
        </w:tc>
      </w:tr>
      <w:tr w:rsidR="00E27A28" w:rsidRPr="00E27A28" w14:paraId="2D74412E" w14:textId="77777777" w:rsidTr="007243CA">
        <w:trPr>
          <w:trHeight w:val="360"/>
        </w:trPr>
        <w:tc>
          <w:tcPr>
            <w:tcW w:w="18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F56A1" w14:textId="77777777" w:rsidR="007243CA" w:rsidRPr="00E27A28" w:rsidRDefault="007243CA" w:rsidP="005E497C">
            <w:pPr>
              <w:keepNext/>
              <w:spacing w:before="40" w:after="40"/>
              <w:ind w:right="-30"/>
              <w:rPr>
                <w:rFonts w:asciiTheme="minorHAnsi" w:hAnsiTheme="minorHAnsi" w:cstheme="minorHAnsi"/>
                <w:bCs/>
                <w:i/>
                <w:iCs/>
              </w:rPr>
            </w:pPr>
            <w:r w:rsidRPr="00E27A28">
              <w:rPr>
                <w:rFonts w:asciiTheme="minorHAnsi" w:hAnsiTheme="minorHAnsi" w:cstheme="minorHAnsi"/>
                <w:bCs/>
                <w:i/>
                <w:iCs/>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3F2B50D4" w14:textId="0E5151C5" w:rsidR="007243CA" w:rsidRPr="00E27A28" w:rsidRDefault="007243CA" w:rsidP="005E497C">
            <w:pPr>
              <w:keepNext/>
              <w:tabs>
                <w:tab w:val="left" w:pos="284"/>
              </w:tabs>
              <w:spacing w:before="60" w:after="60"/>
              <w:rPr>
                <w:rFonts w:cs="Calibri"/>
              </w:rPr>
            </w:pPr>
            <w:r w:rsidRPr="00E27A28">
              <w:rPr>
                <w:rFonts w:cs="Calibri"/>
              </w:rPr>
              <w:t xml:space="preserve">Release of GMO into the environment via accidental spill/unused residues </w:t>
            </w:r>
            <w:r w:rsidR="002A2A8B" w:rsidRPr="00E27A28">
              <w:rPr>
                <w:rFonts w:cs="Calibri"/>
              </w:rPr>
              <w:t xml:space="preserve">or </w:t>
            </w:r>
            <w:r w:rsidR="00857181" w:rsidRPr="00E27A28">
              <w:rPr>
                <w:rFonts w:cs="Calibri"/>
              </w:rPr>
              <w:t>urine from treated patients (sewerage)</w:t>
            </w:r>
          </w:p>
          <w:p w14:paraId="7BC8B5E5" w14:textId="77777777" w:rsidR="007243CA" w:rsidRPr="00E27A28" w:rsidRDefault="007243CA" w:rsidP="005E497C">
            <w:pPr>
              <w:spacing w:before="40" w:after="40"/>
              <w:jc w:val="center"/>
              <w:rPr>
                <w:rFonts w:cs="Calibri"/>
              </w:rPr>
            </w:pPr>
            <w:r w:rsidRPr="00E27A28">
              <w:rPr>
                <w:rFonts w:cs="Calibri"/>
              </w:rPr>
              <w:sym w:font="Wingdings 3" w:char="F0C8"/>
            </w:r>
          </w:p>
          <w:p w14:paraId="5DF70D13" w14:textId="77777777" w:rsidR="007243CA" w:rsidRPr="00E27A28" w:rsidRDefault="007243CA" w:rsidP="005E497C">
            <w:pPr>
              <w:spacing w:before="40" w:after="40"/>
              <w:jc w:val="center"/>
              <w:rPr>
                <w:rFonts w:cs="Calibri"/>
              </w:rPr>
            </w:pPr>
            <w:r w:rsidRPr="00E27A28">
              <w:rPr>
                <w:rFonts w:cs="Calibri"/>
              </w:rPr>
              <w:t>Exposure to people or animals</w:t>
            </w:r>
          </w:p>
          <w:p w14:paraId="69BD678B" w14:textId="77777777" w:rsidR="007243CA" w:rsidRPr="00E27A28" w:rsidRDefault="007243CA" w:rsidP="005E497C">
            <w:pPr>
              <w:spacing w:before="40" w:after="40"/>
              <w:jc w:val="center"/>
              <w:rPr>
                <w:rFonts w:cs="Calibri"/>
              </w:rPr>
            </w:pPr>
            <w:r w:rsidRPr="00E27A28">
              <w:rPr>
                <w:rFonts w:cs="Calibri"/>
              </w:rPr>
              <w:t xml:space="preserve"> </w:t>
            </w:r>
            <w:r w:rsidRPr="00E27A28">
              <w:rPr>
                <w:rFonts w:cs="Calibri"/>
              </w:rPr>
              <w:sym w:font="Wingdings 3" w:char="F0C8"/>
            </w:r>
          </w:p>
          <w:p w14:paraId="223A30F1" w14:textId="77777777" w:rsidR="007243CA" w:rsidRPr="00E27A28" w:rsidRDefault="007243CA" w:rsidP="005E497C">
            <w:pPr>
              <w:pStyle w:val="textfortable"/>
              <w:rPr>
                <w:rFonts w:ascii="Calibri" w:hAnsi="Calibri" w:cs="Calibri"/>
                <w:sz w:val="22"/>
                <w:szCs w:val="22"/>
              </w:rPr>
            </w:pPr>
            <w:r w:rsidRPr="00E27A28">
              <w:rPr>
                <w:rFonts w:ascii="Calibri" w:hAnsi="Calibri" w:cs="Calibri"/>
                <w:sz w:val="22"/>
                <w:szCs w:val="22"/>
              </w:rPr>
              <w:t>As per scenario 1-2</w:t>
            </w:r>
          </w:p>
        </w:tc>
      </w:tr>
      <w:tr w:rsidR="00E27A28" w:rsidRPr="00E27A28" w14:paraId="7F9D9924" w14:textId="77777777" w:rsidTr="007243CA">
        <w:trPr>
          <w:trHeight w:val="360"/>
        </w:trPr>
        <w:tc>
          <w:tcPr>
            <w:tcW w:w="18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FF53AF4" w14:textId="77777777" w:rsidR="007243CA" w:rsidRPr="00E27A28" w:rsidRDefault="007243CA" w:rsidP="005E497C">
            <w:pPr>
              <w:keepNext/>
              <w:spacing w:before="40" w:after="40"/>
              <w:ind w:right="-30"/>
              <w:rPr>
                <w:rFonts w:asciiTheme="minorHAnsi" w:hAnsiTheme="minorHAnsi" w:cstheme="minorHAnsi"/>
                <w:bCs/>
                <w:i/>
                <w:iCs/>
              </w:rPr>
            </w:pPr>
            <w:r w:rsidRPr="00E27A28">
              <w:rPr>
                <w:rFonts w:asciiTheme="minorHAnsi" w:hAnsiTheme="minorHAnsi" w:cstheme="minorHAnsi"/>
                <w:bCs/>
                <w:i/>
                <w:iCs/>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5DE39A26" w14:textId="4BA93D37" w:rsidR="007243CA" w:rsidRPr="00E27A28" w:rsidRDefault="007243CA" w:rsidP="005E497C">
            <w:pPr>
              <w:spacing w:before="60" w:after="60"/>
              <w:rPr>
                <w:rFonts w:asciiTheme="minorHAnsi" w:hAnsiTheme="minorHAnsi" w:cstheme="minorHAnsi"/>
              </w:rPr>
            </w:pPr>
            <w:r w:rsidRPr="00E27A28">
              <w:t>Toxicity/adverse immune reactions and/or disease in people or animals</w:t>
            </w:r>
          </w:p>
        </w:tc>
      </w:tr>
    </w:tbl>
    <w:p w14:paraId="0B76031A" w14:textId="6F71CAB3" w:rsidR="00324321" w:rsidRPr="00E27A28" w:rsidRDefault="00C5572B" w:rsidP="00C5572B">
      <w:pPr>
        <w:pStyle w:val="Sectionheading4"/>
        <w:numPr>
          <w:ilvl w:val="0"/>
          <w:numId w:val="0"/>
        </w:numPr>
        <w:ind w:left="851" w:hanging="851"/>
      </w:pPr>
      <w:r w:rsidRPr="00E27A28">
        <w:t>Risk Source</w:t>
      </w:r>
    </w:p>
    <w:p w14:paraId="1B2AC0AB" w14:textId="33B2036F" w:rsidR="00C5572B" w:rsidRPr="00E27A28" w:rsidRDefault="00C5572B" w:rsidP="00324321">
      <w:pPr>
        <w:pStyle w:val="RARMPparagraph"/>
      </w:pPr>
      <w:r w:rsidRPr="00E27A28">
        <w:t>The source of potential harm for this postulated risk scenario is the GMO.</w:t>
      </w:r>
    </w:p>
    <w:p w14:paraId="132FBAD3" w14:textId="3EA58861" w:rsidR="00C5572B" w:rsidRPr="00E27A28" w:rsidRDefault="00C5572B" w:rsidP="00C5572B">
      <w:pPr>
        <w:pStyle w:val="Sectionheading4"/>
        <w:numPr>
          <w:ilvl w:val="0"/>
          <w:numId w:val="0"/>
        </w:numPr>
        <w:ind w:left="851" w:hanging="851"/>
      </w:pPr>
      <w:r w:rsidRPr="00E27A28">
        <w:t>Causal Pathway</w:t>
      </w:r>
    </w:p>
    <w:p w14:paraId="28FAF19A" w14:textId="0B655D92" w:rsidR="00C5572B" w:rsidRPr="00E27A28" w:rsidRDefault="00C5572B" w:rsidP="00C5572B">
      <w:pPr>
        <w:pStyle w:val="RARMPparagraph"/>
      </w:pPr>
      <w:r w:rsidRPr="00E27A28">
        <w:t xml:space="preserve">The GMO could be released in the environment through a spill during transport, storage or disposal where people or animals, including marine or aquatic animals could be exposed to the GMO. </w:t>
      </w:r>
      <w:r w:rsidR="002A2A8B" w:rsidRPr="00E27A28">
        <w:t xml:space="preserve">The GMO could also be released </w:t>
      </w:r>
      <w:r w:rsidR="001F69BE" w:rsidRPr="00E27A28">
        <w:t>to</w:t>
      </w:r>
      <w:r w:rsidR="002A2A8B" w:rsidRPr="00E27A28">
        <w:t xml:space="preserve"> the environment </w:t>
      </w:r>
      <w:r w:rsidR="00857181" w:rsidRPr="00E27A28">
        <w:t xml:space="preserve">through sewerage from </w:t>
      </w:r>
      <w:r w:rsidR="001665BF" w:rsidRPr="00E27A28">
        <w:t xml:space="preserve">a </w:t>
      </w:r>
      <w:r w:rsidR="00857181" w:rsidRPr="00E27A28">
        <w:t>toilet</w:t>
      </w:r>
      <w:r w:rsidR="001665BF" w:rsidRPr="00E27A28">
        <w:t xml:space="preserve"> </w:t>
      </w:r>
      <w:r w:rsidR="00857181" w:rsidRPr="00E27A28">
        <w:t xml:space="preserve">bowl </w:t>
      </w:r>
      <w:r w:rsidR="001665BF" w:rsidRPr="00E27A28">
        <w:t>used by a treated patient but not appropriately decontaminated.</w:t>
      </w:r>
      <w:r w:rsidR="0088540A" w:rsidRPr="00E27A28">
        <w:t xml:space="preserve"> It could also be released to the environment, such as the hospital or patient home, via </w:t>
      </w:r>
      <w:r w:rsidR="00AE15FF" w:rsidRPr="00E27A28">
        <w:t xml:space="preserve">patient </w:t>
      </w:r>
      <w:r w:rsidR="0088540A" w:rsidRPr="00E27A28">
        <w:t>incontinence</w:t>
      </w:r>
      <w:r w:rsidR="00AE15FF" w:rsidRPr="00E27A28">
        <w:t>/urine</w:t>
      </w:r>
      <w:r w:rsidR="0088540A" w:rsidRPr="00E27A28">
        <w:t>.</w:t>
      </w:r>
      <w:r w:rsidR="001665BF" w:rsidRPr="00E27A28">
        <w:t xml:space="preserve"> </w:t>
      </w:r>
      <w:r w:rsidRPr="00E27A28">
        <w:t xml:space="preserve">This could result in exposure of people and animals to the GMO and could potentially result in </w:t>
      </w:r>
      <w:r w:rsidR="009D7B7D" w:rsidRPr="00E27A28">
        <w:t xml:space="preserve">toxicity or </w:t>
      </w:r>
      <w:r w:rsidRPr="00E27A28">
        <w:t>adverse immune reactions and/or disease in people and animals.</w:t>
      </w:r>
    </w:p>
    <w:p w14:paraId="0D3B88E3" w14:textId="6EE43824" w:rsidR="002E7F07" w:rsidRPr="00E27A28" w:rsidRDefault="002E7F07" w:rsidP="00E61DF5">
      <w:pPr>
        <w:pStyle w:val="RARMPparagraph"/>
      </w:pPr>
      <w:r w:rsidRPr="00E27A28">
        <w:t xml:space="preserve">As discussed in Risk Scenario 1, the accidental spills associated with import, transport, storage and disposal have been considered, including the range of measures that are in place that would reduce the chances of </w:t>
      </w:r>
      <w:r w:rsidR="0038761B" w:rsidRPr="00E27A28">
        <w:t xml:space="preserve">the </w:t>
      </w:r>
      <w:r w:rsidRPr="00E27A28">
        <w:t>GMO being released into the environment.</w:t>
      </w:r>
      <w:r w:rsidR="009D7B7D" w:rsidRPr="00E27A28">
        <w:t xml:space="preserve"> </w:t>
      </w:r>
      <w:r w:rsidR="003E0A86" w:rsidRPr="00E27A28">
        <w:t xml:space="preserve">As per the </w:t>
      </w:r>
      <w:hyperlink r:id="rId37" w:history="1">
        <w:r w:rsidR="003E0A86" w:rsidRPr="00E27A28">
          <w:rPr>
            <w:rStyle w:val="Hyperlink"/>
            <w:color w:val="auto"/>
          </w:rPr>
          <w:t xml:space="preserve">Package Insert for </w:t>
        </w:r>
        <w:proofErr w:type="spellStart"/>
        <w:r w:rsidR="003E0A86" w:rsidRPr="00E27A28">
          <w:rPr>
            <w:rStyle w:val="Hyperlink"/>
            <w:color w:val="auto"/>
          </w:rPr>
          <w:t>Adstiladrin</w:t>
        </w:r>
        <w:proofErr w:type="spellEnd"/>
      </w:hyperlink>
      <w:r w:rsidR="003E0A86" w:rsidRPr="00E27A28">
        <w:t>, p</w:t>
      </w:r>
      <w:r w:rsidR="005F6C5D" w:rsidRPr="00E27A28">
        <w:t xml:space="preserve">atients </w:t>
      </w:r>
      <w:r w:rsidR="00AE15FF" w:rsidRPr="00E27A28">
        <w:t xml:space="preserve">in the US </w:t>
      </w:r>
      <w:r w:rsidR="005F6C5D" w:rsidRPr="00E27A28">
        <w:t xml:space="preserve">receiving the treatment </w:t>
      </w:r>
      <w:r w:rsidR="005B7CA9" w:rsidRPr="00E27A28">
        <w:t xml:space="preserve">and their </w:t>
      </w:r>
      <w:proofErr w:type="spellStart"/>
      <w:r w:rsidR="005B7CA9" w:rsidRPr="00E27A28">
        <w:t>carers</w:t>
      </w:r>
      <w:proofErr w:type="spellEnd"/>
      <w:r w:rsidR="005B7CA9" w:rsidRPr="00E27A28">
        <w:t xml:space="preserve"> </w:t>
      </w:r>
      <w:r w:rsidR="003E0A86" w:rsidRPr="00E27A28">
        <w:t>are</w:t>
      </w:r>
      <w:r w:rsidR="005B7CA9" w:rsidRPr="00E27A28">
        <w:t xml:space="preserve"> informed that transient and low-level shedding of the GMO may occur in urine and that they must </w:t>
      </w:r>
      <w:r w:rsidR="00892F25" w:rsidRPr="00E27A28">
        <w:t xml:space="preserve">add half cup of bleach to the toilet bowl before urinating and </w:t>
      </w:r>
      <w:r w:rsidR="005B7CA9" w:rsidRPr="00E27A28">
        <w:t>disinfect voided urine for 15 min before flushing the toilet for 2 days following treatment.</w:t>
      </w:r>
      <w:r w:rsidR="001A4E4A" w:rsidRPr="00E27A28">
        <w:t xml:space="preserve"> </w:t>
      </w:r>
      <w:r w:rsidR="003E0A86" w:rsidRPr="00E27A28">
        <w:t xml:space="preserve">The applicant has proposed that such urine treatment </w:t>
      </w:r>
      <w:r w:rsidR="00AE15FF" w:rsidRPr="00E27A28">
        <w:t xml:space="preserve">would also </w:t>
      </w:r>
      <w:r w:rsidR="003E0A86" w:rsidRPr="00E27A28">
        <w:t>occur</w:t>
      </w:r>
      <w:r w:rsidR="00DA41BB" w:rsidRPr="00E27A28">
        <w:t xml:space="preserve"> </w:t>
      </w:r>
      <w:r w:rsidR="00AE15FF" w:rsidRPr="00E27A28">
        <w:t>if the GM therapeutic was approved</w:t>
      </w:r>
      <w:r w:rsidR="00DC51BD" w:rsidRPr="00E27A28">
        <w:t xml:space="preserve"> </w:t>
      </w:r>
      <w:r w:rsidR="00DA41BB" w:rsidRPr="00E27A28">
        <w:t>in Australia</w:t>
      </w:r>
      <w:r w:rsidR="003E0A86" w:rsidRPr="00E27A28">
        <w:t xml:space="preserve">. </w:t>
      </w:r>
      <w:r w:rsidR="0038761B" w:rsidRPr="00E27A28">
        <w:t xml:space="preserve">This would reduce the chance of the GMO being released into sewerage. </w:t>
      </w:r>
      <w:r w:rsidR="003E0A86" w:rsidRPr="00E27A28">
        <w:t xml:space="preserve">The TGA is responsible for reviewing </w:t>
      </w:r>
      <w:r w:rsidR="00DA41BB" w:rsidRPr="00E27A28">
        <w:t>any instructions for use of the GMO</w:t>
      </w:r>
      <w:r w:rsidR="00E01368" w:rsidRPr="00E27A28">
        <w:t xml:space="preserve"> by the patient</w:t>
      </w:r>
      <w:r w:rsidR="00DA41BB" w:rsidRPr="00E27A28">
        <w:t>, including what information is included in the Product Information</w:t>
      </w:r>
      <w:r w:rsidR="00E01368" w:rsidRPr="00E27A28">
        <w:t xml:space="preserve"> regarding precautions to take after GMO administration</w:t>
      </w:r>
      <w:r w:rsidR="00DA41BB" w:rsidRPr="00E27A28">
        <w:t>.</w:t>
      </w:r>
      <w:r w:rsidR="003E0A86" w:rsidRPr="00E27A28">
        <w:t xml:space="preserve"> </w:t>
      </w:r>
      <w:r w:rsidR="0038761B" w:rsidRPr="00E27A28">
        <w:t xml:space="preserve">  </w:t>
      </w:r>
      <w:r w:rsidR="00A06CAF" w:rsidRPr="00E27A28">
        <w:t xml:space="preserve"> </w:t>
      </w:r>
    </w:p>
    <w:p w14:paraId="6F4D9415" w14:textId="5759E001" w:rsidR="002E7F07" w:rsidRDefault="002E7F07" w:rsidP="00C5572B">
      <w:pPr>
        <w:pStyle w:val="RARMPparagraph"/>
      </w:pPr>
      <w:r w:rsidRPr="00E27A28">
        <w:t xml:space="preserve">In the event of a spill </w:t>
      </w:r>
      <w:r w:rsidR="004E2DD1" w:rsidRPr="00E27A28">
        <w:t xml:space="preserve">or urine </w:t>
      </w:r>
      <w:r w:rsidRPr="00E27A28">
        <w:t xml:space="preserve">without correct decontamination with suitable disinfectants, the GMO could potentially survive on surfaces for </w:t>
      </w:r>
      <w:r w:rsidR="0005224C" w:rsidRPr="00E27A28">
        <w:t>up to 8</w:t>
      </w:r>
      <w:r w:rsidRPr="00E27A28">
        <w:t xml:space="preserve"> weeks at low humidity (see Chapter 1, Section </w:t>
      </w:r>
      <w:r w:rsidRPr="00E27A28">
        <w:fldChar w:fldCharType="begin"/>
      </w:r>
      <w:r w:rsidRPr="00E27A28">
        <w:instrText xml:space="preserve"> REF _Ref192865097 \n \h </w:instrText>
      </w:r>
      <w:r w:rsidRPr="00E27A28">
        <w:fldChar w:fldCharType="separate"/>
      </w:r>
      <w:r w:rsidR="00F3638E">
        <w:t>3.5.4</w:t>
      </w:r>
      <w:r w:rsidRPr="00E27A28">
        <w:fldChar w:fldCharType="end"/>
      </w:r>
      <w:r w:rsidRPr="00E27A28">
        <w:t xml:space="preserve">). In cold water or dark sediments, survival could be up to a few months (see Chapter 1, Section </w:t>
      </w:r>
      <w:r w:rsidR="009A5A40" w:rsidRPr="00E27A28">
        <w:fldChar w:fldCharType="begin"/>
      </w:r>
      <w:r w:rsidR="009A5A40" w:rsidRPr="00E27A28">
        <w:instrText xml:space="preserve"> REF _Ref192865097 \n \h </w:instrText>
      </w:r>
      <w:r w:rsidR="009A5A40" w:rsidRPr="00E27A28">
        <w:fldChar w:fldCharType="separate"/>
      </w:r>
      <w:r w:rsidR="00F3638E">
        <w:t>3.5.4</w:t>
      </w:r>
      <w:r w:rsidR="009A5A40" w:rsidRPr="00E27A28">
        <w:fldChar w:fldCharType="end"/>
      </w:r>
      <w:r w:rsidRPr="00E27A28">
        <w:t xml:space="preserve">). Accidental spillage </w:t>
      </w:r>
      <w:r w:rsidR="004E2DD1" w:rsidRPr="00E27A28">
        <w:t xml:space="preserve">or urine </w:t>
      </w:r>
      <w:r w:rsidRPr="00E27A28">
        <w:t xml:space="preserve">that is not decontaminated could result in the release of the GMO and/or </w:t>
      </w:r>
      <w:r w:rsidRPr="002E7F07">
        <w:t xml:space="preserve">recombinant viruses into the environment. As </w:t>
      </w:r>
      <w:proofErr w:type="spellStart"/>
      <w:r w:rsidRPr="002E7F07">
        <w:t>AdVs</w:t>
      </w:r>
      <w:proofErr w:type="spellEnd"/>
      <w:r w:rsidRPr="002E7F07">
        <w:t xml:space="preserve"> are resistant to UV treatment in wastewater and can survive for a long time, this could lead to the persistence of the GMO and/or recombinant adenoviruses in the environment</w:t>
      </w:r>
      <w:r w:rsidR="001E7E08">
        <w:t>.</w:t>
      </w:r>
    </w:p>
    <w:p w14:paraId="105AA022" w14:textId="6C1AA3EF" w:rsidR="001E7E08" w:rsidRPr="00E27A28" w:rsidRDefault="001E7E08" w:rsidP="00C5572B">
      <w:pPr>
        <w:pStyle w:val="RARMPparagraph"/>
      </w:pPr>
      <w:r>
        <w:lastRenderedPageBreak/>
        <w:t xml:space="preserve">As mentioned in </w:t>
      </w:r>
      <w:r w:rsidRPr="00E27A28">
        <w:t xml:space="preserve">Chapter 1, Section </w:t>
      </w:r>
      <w:r w:rsidRPr="00E27A28">
        <w:fldChar w:fldCharType="begin"/>
      </w:r>
      <w:r w:rsidRPr="00E27A28">
        <w:instrText xml:space="preserve"> REF _Ref198565357 \n \h </w:instrText>
      </w:r>
      <w:r w:rsidRPr="00E27A28">
        <w:fldChar w:fldCharType="separate"/>
      </w:r>
      <w:r w:rsidR="00F3638E">
        <w:t>3.5.1</w:t>
      </w:r>
      <w:r w:rsidRPr="00E27A28">
        <w:fldChar w:fldCharType="end"/>
      </w:r>
      <w:r w:rsidRPr="00E27A28">
        <w:t xml:space="preserve">, </w:t>
      </w:r>
      <w:proofErr w:type="spellStart"/>
      <w:r w:rsidR="00CE5394" w:rsidRPr="00E27A28">
        <w:t>HAdV</w:t>
      </w:r>
      <w:r w:rsidR="008D63B7" w:rsidRPr="00E27A28">
        <w:t>s</w:t>
      </w:r>
      <w:proofErr w:type="spellEnd"/>
      <w:r w:rsidR="00CE5394" w:rsidRPr="00E27A28">
        <w:t xml:space="preserve">, including </w:t>
      </w:r>
      <w:proofErr w:type="spellStart"/>
      <w:r w:rsidR="00CE5394" w:rsidRPr="00E27A28">
        <w:t>HAdV</w:t>
      </w:r>
      <w:proofErr w:type="spellEnd"/>
      <w:r w:rsidR="00CE5394" w:rsidRPr="00E27A28">
        <w:t xml:space="preserve">-C serotypes, are adapted to infect humans and </w:t>
      </w:r>
      <w:r w:rsidR="008D63B7" w:rsidRPr="00E27A28">
        <w:t>their ability to infect and replicate in certain mammals</w:t>
      </w:r>
      <w:r w:rsidR="00CE5394" w:rsidRPr="00E27A28">
        <w:t xml:space="preserve"> </w:t>
      </w:r>
      <w:r w:rsidR="008D63B7" w:rsidRPr="00E27A28">
        <w:t>were only demonstrated under experimental conditions. I</w:t>
      </w:r>
      <w:r w:rsidRPr="00E27A28">
        <w:t xml:space="preserve">nfections in </w:t>
      </w:r>
      <w:r w:rsidR="008D63B7" w:rsidRPr="00E27A28">
        <w:t>other mammals</w:t>
      </w:r>
      <w:r w:rsidRPr="00E27A28">
        <w:t xml:space="preserve"> are considered less likely under natural c</w:t>
      </w:r>
      <w:r w:rsidR="008D63B7" w:rsidRPr="00E27A28">
        <w:t>ondition</w:t>
      </w:r>
      <w:r w:rsidRPr="00E27A28">
        <w:t>s</w:t>
      </w:r>
      <w:r w:rsidR="008D63B7" w:rsidRPr="00E27A28">
        <w:t>. Given that the GMO is replication incompetent, exposure to the GMO to other mammals could only result in infection but not the replication and multiplication of the GMO.</w:t>
      </w:r>
    </w:p>
    <w:p w14:paraId="2C0C1BA7" w14:textId="644C66A2" w:rsidR="008D63B7" w:rsidRPr="00E27A28" w:rsidRDefault="008D63B7" w:rsidP="00C5572B">
      <w:pPr>
        <w:pStyle w:val="RARMPparagraph"/>
      </w:pPr>
      <w:proofErr w:type="spellStart"/>
      <w:r w:rsidRPr="00E27A28">
        <w:t>HAdV</w:t>
      </w:r>
      <w:proofErr w:type="spellEnd"/>
      <w:r w:rsidRPr="00E27A28">
        <w:t xml:space="preserve"> infection is limited to mammals only and is not known to infect insects, birds and non-mammalian aquatic organisms. Therefore, the likelihood of </w:t>
      </w:r>
      <w:proofErr w:type="spellStart"/>
      <w:r w:rsidRPr="00E27A28">
        <w:t>HAdVs</w:t>
      </w:r>
      <w:proofErr w:type="spellEnd"/>
      <w:r w:rsidRPr="00E27A28">
        <w:t xml:space="preserve"> infecting other species in the Australian environment in highly unlikely.</w:t>
      </w:r>
    </w:p>
    <w:p w14:paraId="55AA6DD3" w14:textId="059418D7" w:rsidR="008D63B7" w:rsidRDefault="008D63B7" w:rsidP="008D63B7">
      <w:pPr>
        <w:pStyle w:val="RARMPparagraph"/>
      </w:pPr>
      <w:proofErr w:type="gramStart"/>
      <w:r>
        <w:t>Similar to</w:t>
      </w:r>
      <w:proofErr w:type="gramEnd"/>
      <w:r>
        <w:t xml:space="preserve"> the parent organism, the </w:t>
      </w:r>
      <w:r w:rsidRPr="005E2438">
        <w:t>GMO</w:t>
      </w:r>
      <w:r>
        <w:t xml:space="preserve"> could persist in the environment. However, due to its non-replicating nature</w:t>
      </w:r>
      <w:r w:rsidRPr="005E2438">
        <w:t xml:space="preserve">, </w:t>
      </w:r>
      <w:r>
        <w:t xml:space="preserve">the GMO would be </w:t>
      </w:r>
      <w:r w:rsidRPr="005E2438">
        <w:t>unable to maintain a stable presence in the environment for long periods.</w:t>
      </w:r>
      <w:r>
        <w:t xml:space="preserve"> Further, accidental spill/unused vials</w:t>
      </w:r>
      <w:r w:rsidR="00F963E1">
        <w:t xml:space="preserve"> </w:t>
      </w:r>
      <w:r>
        <w:t xml:space="preserve">if not decontaminated appropriately could result in the survival of the GMO and their presence in </w:t>
      </w:r>
      <w:r w:rsidR="00CA1FBD">
        <w:t xml:space="preserve">waste in landfill, or </w:t>
      </w:r>
      <w:r>
        <w:t xml:space="preserve">the </w:t>
      </w:r>
      <w:bookmarkStart w:id="138" w:name="_Hlk211255173"/>
      <w:r>
        <w:t>sewerage</w:t>
      </w:r>
      <w:bookmarkEnd w:id="138"/>
      <w:r>
        <w:t xml:space="preserve"> and subsequently GMO dispersal in the aquatic environment. The</w:t>
      </w:r>
      <w:r w:rsidRPr="00D76253">
        <w:t xml:space="preserve"> impact of survival of </w:t>
      </w:r>
      <w:r>
        <w:t>the GMO</w:t>
      </w:r>
      <w:r w:rsidRPr="00D76253">
        <w:t xml:space="preserve"> in </w:t>
      </w:r>
      <w:r w:rsidR="00CA1FBD">
        <w:t xml:space="preserve">landfill or </w:t>
      </w:r>
      <w:r w:rsidRPr="00D76253">
        <w:t>an aquatic environment i</w:t>
      </w:r>
      <w:r>
        <w:t>s likely to be very low</w:t>
      </w:r>
      <w:r w:rsidRPr="00D76253">
        <w:t xml:space="preserve"> </w:t>
      </w:r>
      <w:r>
        <w:t xml:space="preserve">as the GMO is </w:t>
      </w:r>
      <w:r w:rsidRPr="00D76253">
        <w:t>replication incompetent and would eventually degrade.</w:t>
      </w:r>
    </w:p>
    <w:p w14:paraId="06440B5A" w14:textId="0CEBC74E" w:rsidR="008D63B7" w:rsidRPr="00E65152" w:rsidRDefault="00182344" w:rsidP="008D63B7">
      <w:pPr>
        <w:pStyle w:val="RARMPparagraph"/>
      </w:pPr>
      <w:r>
        <w:t>If</w:t>
      </w:r>
      <w:r w:rsidR="008D63B7">
        <w:t xml:space="preserve"> the GMO is released into sewage water, it will be markedly diluted due to the small quantity of GMO present in a large volume of liquid waste or water</w:t>
      </w:r>
      <w:r w:rsidR="00256097">
        <w:t>, and it is replication-incompetent</w:t>
      </w:r>
      <w:r w:rsidR="008D63B7">
        <w:t>. Therefore</w:t>
      </w:r>
      <w:r w:rsidR="004E438E">
        <w:t>,</w:t>
      </w:r>
      <w:r w:rsidR="008D63B7">
        <w:t xml:space="preserve"> it is highly unlikely that infection of humans or animals could occur following exposure to an environmental source. </w:t>
      </w:r>
    </w:p>
    <w:p w14:paraId="14525718" w14:textId="3D82B70E" w:rsidR="00C25A75" w:rsidRPr="00D05A27" w:rsidRDefault="008D63B7" w:rsidP="00892F25">
      <w:pPr>
        <w:pStyle w:val="RARMPparagraph"/>
      </w:pPr>
      <w:r w:rsidRPr="00D05A27">
        <w:t>Complementation and recombination could occur in the cells of co-infected animals in a similar way to the host as discussed in Risk Scenario 2</w:t>
      </w:r>
      <w:r w:rsidR="0039326F" w:rsidRPr="00D05A27">
        <w:t>.</w:t>
      </w:r>
    </w:p>
    <w:p w14:paraId="7926893F" w14:textId="52AD31CD" w:rsidR="00C5572B" w:rsidRDefault="00C5572B" w:rsidP="00C5572B">
      <w:pPr>
        <w:pStyle w:val="Sectionheading4"/>
        <w:numPr>
          <w:ilvl w:val="0"/>
          <w:numId w:val="0"/>
        </w:numPr>
        <w:ind w:left="851" w:hanging="851"/>
      </w:pPr>
      <w:r w:rsidRPr="00C5572B">
        <w:t>Potential harm</w:t>
      </w:r>
    </w:p>
    <w:p w14:paraId="4AA9D03D" w14:textId="219A2544" w:rsidR="00C5572B" w:rsidRDefault="00C5572B" w:rsidP="00C5572B">
      <w:pPr>
        <w:pStyle w:val="RARMPparagraph"/>
      </w:pPr>
      <w:r w:rsidRPr="00C5572B">
        <w:t>Potential harms in this risk scenario would be the same as considered in the risk scenario 1 and 2 presented above</w:t>
      </w:r>
      <w:r>
        <w:t>.</w:t>
      </w:r>
    </w:p>
    <w:p w14:paraId="27997D93" w14:textId="3A79CB11" w:rsidR="00C5572B" w:rsidRDefault="00C5572B" w:rsidP="00C5572B">
      <w:pPr>
        <w:pStyle w:val="Sectionheading4"/>
        <w:numPr>
          <w:ilvl w:val="0"/>
          <w:numId w:val="0"/>
        </w:numPr>
        <w:ind w:left="851" w:hanging="851"/>
      </w:pPr>
      <w:r w:rsidRPr="00C5572B">
        <w:t>Conclusion</w:t>
      </w:r>
    </w:p>
    <w:p w14:paraId="7FD9182F" w14:textId="5AD1547C" w:rsidR="00C5572B" w:rsidRPr="000674C9" w:rsidRDefault="00C5572B" w:rsidP="00C5572B">
      <w:pPr>
        <w:pStyle w:val="RARMPparagraph"/>
      </w:pPr>
      <w:r w:rsidRPr="00C5572B">
        <w:t>The potential of GMO to be released into the environment and result in adverse immune reactions or disease in people or other animals is not identified as a risk that could be greater than negligible. Therefore, it does not warrant further assessment</w:t>
      </w:r>
    </w:p>
    <w:p w14:paraId="4071FBBB" w14:textId="58070AC2" w:rsidR="00BF6881" w:rsidRDefault="00BF6881" w:rsidP="003D16BF">
      <w:pPr>
        <w:pStyle w:val="Sectionheading1"/>
        <w:spacing w:before="240"/>
      </w:pPr>
      <w:bookmarkStart w:id="139" w:name="_Toc211613779"/>
      <w:r>
        <w:t>Uncertainty</w:t>
      </w:r>
      <w:bookmarkEnd w:id="139"/>
    </w:p>
    <w:p w14:paraId="099C15E3" w14:textId="6B3D881D" w:rsidR="00402441" w:rsidRDefault="00583F4C" w:rsidP="00E0537A">
      <w:pPr>
        <w:pStyle w:val="RARMPparagraph"/>
      </w:pPr>
      <w:r w:rsidRPr="00583F4C">
        <w:t xml:space="preserve">Uncertainty is an intrinsic property of risk analysis and is present in all aspects of risk analysis. This is discussed in detail in the Regulator’s </w:t>
      </w:r>
      <w:hyperlink r:id="rId38" w:history="1">
        <w:r w:rsidRPr="002D247D">
          <w:rPr>
            <w:rStyle w:val="Hyperlink"/>
            <w:color w:val="auto"/>
          </w:rPr>
          <w:t>Risk Analysis Framework</w:t>
        </w:r>
      </w:hyperlink>
      <w:r w:rsidRPr="00583F4C">
        <w:t xml:space="preserve"> document</w:t>
      </w:r>
      <w:r w:rsidR="00E0537A">
        <w:t>.</w:t>
      </w:r>
    </w:p>
    <w:p w14:paraId="3542AE68" w14:textId="0F6A3879" w:rsidR="00E0537A" w:rsidRDefault="00E0537A" w:rsidP="00E0537A">
      <w:pPr>
        <w:pStyle w:val="RARMPparagraph"/>
      </w:pPr>
      <w:r>
        <w:t>Uncertainty is addressed by approaches such as balance of evidence, conservative assumptions, and applying risk management measures that reduce the potential for risk scenarios involving uncertainty to lead to harm. If there is residual uncertainty that is important to estimat</w:t>
      </w:r>
      <w:r w:rsidR="00182344">
        <w:t>e</w:t>
      </w:r>
      <w:r>
        <w:t xml:space="preserve"> the level of risk, the Regulator will take this uncertainty into account in making decisions.</w:t>
      </w:r>
    </w:p>
    <w:p w14:paraId="3132AC19" w14:textId="5DF4E10E" w:rsidR="004D7AEC" w:rsidRPr="00E27A28" w:rsidRDefault="004D7AEC" w:rsidP="00E0537A">
      <w:pPr>
        <w:pStyle w:val="RARMPparagraph"/>
      </w:pPr>
      <w:r w:rsidRPr="00E27A28">
        <w:t xml:space="preserve">Uncertainty can also arise from a lack of experience with the </w:t>
      </w:r>
      <w:bookmarkStart w:id="140" w:name="_Hlk199505137"/>
      <w:r w:rsidRPr="00E27A28">
        <w:t>GM</w:t>
      </w:r>
      <w:r w:rsidR="005A1209" w:rsidRPr="00E27A28">
        <w:t xml:space="preserve"> therapeutic </w:t>
      </w:r>
      <w:bookmarkEnd w:id="140"/>
      <w:r w:rsidR="005A1209" w:rsidRPr="00E27A28">
        <w:t>itself</w:t>
      </w:r>
      <w:r w:rsidRPr="00E27A28">
        <w:t xml:space="preserve">. </w:t>
      </w:r>
      <w:r w:rsidR="00583F4C">
        <w:t>For DIR-217, w</w:t>
      </w:r>
      <w:r w:rsidR="00583F4C" w:rsidRPr="00E27A28">
        <w:t xml:space="preserve">hile </w:t>
      </w:r>
      <w:r w:rsidRPr="00E27A28">
        <w:t xml:space="preserve">the potential for </w:t>
      </w:r>
      <w:r w:rsidR="006E7730" w:rsidRPr="00E27A28">
        <w:t xml:space="preserve">harm due to the RCA contamination </w:t>
      </w:r>
      <w:r w:rsidR="00487E86" w:rsidRPr="00E27A28">
        <w:t xml:space="preserve">following </w:t>
      </w:r>
      <w:r w:rsidRPr="00E27A28">
        <w:t>accidental exposure has been noted as an a</w:t>
      </w:r>
      <w:r w:rsidR="00F86C2E" w:rsidRPr="00E27A28">
        <w:t>rea</w:t>
      </w:r>
      <w:r w:rsidRPr="00E27A28">
        <w:t xml:space="preserve"> of uncertainty</w:t>
      </w:r>
      <w:r w:rsidR="006E7730" w:rsidRPr="00E27A28">
        <w:t xml:space="preserve"> (Risk Scenario 1)</w:t>
      </w:r>
      <w:r w:rsidRPr="00E27A28">
        <w:t xml:space="preserve">, the GM </w:t>
      </w:r>
      <w:r w:rsidR="006E7730" w:rsidRPr="00E27A28">
        <w:t xml:space="preserve">therapeutic </w:t>
      </w:r>
      <w:r w:rsidRPr="00E27A28">
        <w:t xml:space="preserve">has been </w:t>
      </w:r>
      <w:r w:rsidR="006E7730" w:rsidRPr="00E27A28">
        <w:t>approved for commercial clinical use by the FDA</w:t>
      </w:r>
      <w:r w:rsidR="00EA298A" w:rsidRPr="00E27A28">
        <w:t xml:space="preserve"> </w:t>
      </w:r>
      <w:r w:rsidRPr="00E27A28">
        <w:t xml:space="preserve">(Chapter 1, Section </w:t>
      </w:r>
      <w:r w:rsidRPr="00E27A28">
        <w:fldChar w:fldCharType="begin"/>
      </w:r>
      <w:r w:rsidRPr="00E27A28">
        <w:instrText xml:space="preserve"> REF _Ref142468546 \r \h </w:instrText>
      </w:r>
      <w:r w:rsidRPr="00E27A28">
        <w:fldChar w:fldCharType="separate"/>
      </w:r>
      <w:r w:rsidR="00F3638E">
        <w:t>6.2</w:t>
      </w:r>
      <w:r w:rsidRPr="00E27A28">
        <w:fldChar w:fldCharType="end"/>
      </w:r>
      <w:r w:rsidRPr="00E27A28">
        <w:t>)</w:t>
      </w:r>
      <w:r w:rsidR="00862273" w:rsidRPr="00E27A28">
        <w:t xml:space="preserve"> and overall, treatment with the GM therapeutic </w:t>
      </w:r>
      <w:r w:rsidR="00BD026A" w:rsidRPr="00E27A28">
        <w:t>wa</w:t>
      </w:r>
      <w:r w:rsidR="00862273" w:rsidRPr="00E27A28">
        <w:t xml:space="preserve">s </w:t>
      </w:r>
      <w:r w:rsidR="003E0A86" w:rsidRPr="00E27A28">
        <w:t xml:space="preserve">considered to be </w:t>
      </w:r>
      <w:r w:rsidR="00862273" w:rsidRPr="00E27A28">
        <w:t xml:space="preserve">safe </w:t>
      </w:r>
      <w:r w:rsidR="00862273" w:rsidRPr="00E27A28">
        <w:fldChar w:fldCharType="begin">
          <w:fldData xml:space="preserve">PEVuZE5vdGU+PENpdGU+PEF1dGhvcj5TdGVpbm1ldHo8L0F1dGhvcj48WWVhcj4yMDI0PC9ZZWFy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</w:fldData>
        </w:fldChar>
      </w:r>
      <w:r w:rsidR="00862273" w:rsidRPr="00E27A28">
        <w:instrText xml:space="preserve"> ADDIN EN.CITE </w:instrText>
      </w:r>
      <w:r w:rsidR="00862273" w:rsidRPr="00E27A28">
        <w:fldChar w:fldCharType="begin">
          <w:fldData xml:space="preserve">PEVuZE5vdGU+PENpdGU+PEF1dGhvcj5TdGVpbm1ldHo8L0F1dGhvcj48WWVhcj4yMDI0PC9ZZWFy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</w:fldData>
        </w:fldChar>
      </w:r>
      <w:r w:rsidR="00862273" w:rsidRPr="00E27A28">
        <w:instrText xml:space="preserve"> ADDIN EN.CITE.DATA </w:instrText>
      </w:r>
      <w:r w:rsidR="00862273" w:rsidRPr="00E27A28">
        <w:fldChar w:fldCharType="end"/>
      </w:r>
      <w:r w:rsidR="00862273" w:rsidRPr="00E27A28">
        <w:fldChar w:fldCharType="separate"/>
      </w:r>
      <w:r w:rsidR="00862273" w:rsidRPr="00E27A28">
        <w:rPr>
          <w:noProof/>
        </w:rPr>
        <w:t>(</w:t>
      </w:r>
      <w:hyperlink w:anchor="_ENREF_80" w:tooltip="Steinmetz, 2024 #7" w:history="1">
        <w:r w:rsidR="00FE6BFA" w:rsidRPr="00E27A28">
          <w:rPr>
            <w:noProof/>
          </w:rPr>
          <w:t xml:space="preserve">Steinmetz </w:t>
        </w:r>
        <w:r w:rsidR="00FE6BFA" w:rsidRPr="000C4B6B">
          <w:rPr>
            <w:noProof/>
          </w:rPr>
          <w:t>et al</w:t>
        </w:r>
        <w:r w:rsidR="00FE6BFA" w:rsidRPr="00E27A28">
          <w:rPr>
            <w:noProof/>
          </w:rPr>
          <w:t>., 2024</w:t>
        </w:r>
      </w:hyperlink>
      <w:r w:rsidR="00862273" w:rsidRPr="00E27A28">
        <w:rPr>
          <w:noProof/>
        </w:rPr>
        <w:t>)</w:t>
      </w:r>
      <w:r w:rsidR="00862273" w:rsidRPr="00E27A28">
        <w:fldChar w:fldCharType="end"/>
      </w:r>
      <w:r w:rsidRPr="00E27A28">
        <w:t>.</w:t>
      </w:r>
    </w:p>
    <w:p w14:paraId="60743638" w14:textId="6169DEFE" w:rsidR="00E0537A" w:rsidRPr="00E27A28" w:rsidRDefault="00E0537A" w:rsidP="00E0537A">
      <w:pPr>
        <w:pStyle w:val="RARMPparagraph"/>
      </w:pPr>
      <w:r w:rsidRPr="00E27A28">
        <w:t>Overall, the level of uncertainty in this risk assessment is considered low and does not impact on the overall estimate of risk.</w:t>
      </w:r>
    </w:p>
    <w:p w14:paraId="359C9043" w14:textId="1AE54F7B" w:rsidR="00E0537A" w:rsidRPr="00E27A28" w:rsidRDefault="00E0537A" w:rsidP="004D7AEC">
      <w:pPr>
        <w:pStyle w:val="RARMPparagraph"/>
      </w:pPr>
      <w:r w:rsidRPr="00E27A28">
        <w:t>Post release review (</w:t>
      </w:r>
      <w:r w:rsidR="00B651D9" w:rsidRPr="00E27A28">
        <w:t xml:space="preserve">PRR; </w:t>
      </w:r>
      <w:r w:rsidRPr="00E27A28">
        <w:t xml:space="preserve">Chapter 3, </w:t>
      </w:r>
      <w:r w:rsidR="009A127D" w:rsidRPr="00E27A28">
        <w:fldChar w:fldCharType="begin"/>
      </w:r>
      <w:r w:rsidR="009A127D" w:rsidRPr="00E27A28">
        <w:instrText xml:space="preserve"> REF _Ref142304416 \r \h </w:instrText>
      </w:r>
      <w:r w:rsidR="004D7AEC" w:rsidRPr="00E27A28">
        <w:instrText xml:space="preserve"> \* MERGEFORMAT </w:instrText>
      </w:r>
      <w:r w:rsidR="009A127D" w:rsidRPr="00E27A28">
        <w:fldChar w:fldCharType="separate"/>
      </w:r>
      <w:r w:rsidR="00F3638E">
        <w:t>Section 4</w:t>
      </w:r>
      <w:r w:rsidR="009A127D" w:rsidRPr="00E27A28">
        <w:fldChar w:fldCharType="end"/>
      </w:r>
      <w:r w:rsidRPr="00E27A28">
        <w:t>) will be used to address uncertainty regarding future changes to knowledge about the GMO. This is typically used for commercial releases of GMOs, which generally do not have fixed duration.</w:t>
      </w:r>
    </w:p>
    <w:p w14:paraId="67664D93" w14:textId="1FC26C7C" w:rsidR="00BF6881" w:rsidRDefault="00BF6881" w:rsidP="00BF6881">
      <w:pPr>
        <w:pStyle w:val="Sectionheading1"/>
      </w:pPr>
      <w:bookmarkStart w:id="141" w:name="_Toc211613780"/>
      <w:r>
        <w:lastRenderedPageBreak/>
        <w:t>Risk evaluation</w:t>
      </w:r>
      <w:bookmarkEnd w:id="141"/>
    </w:p>
    <w:p w14:paraId="0A22513E" w14:textId="2A2A274C" w:rsidR="0012745E" w:rsidRDefault="00E0537A" w:rsidP="00E0537A">
      <w:pPr>
        <w:pStyle w:val="RARMPparagraph"/>
      </w:pPr>
      <w: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2E326561" w14:textId="3753E0BF" w:rsidR="00E0537A" w:rsidRDefault="00E0537A" w:rsidP="00E0537A">
      <w:pPr>
        <w:pStyle w:val="RARMPparagraph"/>
      </w:pPr>
      <w:r w:rsidRPr="00E0537A">
        <w:t>Factors used to determine which risks need treatment may include:</w:t>
      </w:r>
    </w:p>
    <w:p w14:paraId="0F7F0E08" w14:textId="00E4718F" w:rsidR="00E0537A" w:rsidRDefault="00E0537A" w:rsidP="00E0537A">
      <w:pPr>
        <w:pStyle w:val="ListBullet1"/>
      </w:pPr>
      <w:r>
        <w:t>risk criteria</w:t>
      </w:r>
    </w:p>
    <w:p w14:paraId="1849FCFC" w14:textId="02283680" w:rsidR="00E0537A" w:rsidRDefault="00E0537A" w:rsidP="00E0537A">
      <w:pPr>
        <w:pStyle w:val="ListBullet1"/>
      </w:pPr>
      <w:r>
        <w:t>level of risk</w:t>
      </w:r>
    </w:p>
    <w:p w14:paraId="697B0C3D" w14:textId="4E9CDA5C" w:rsidR="00E0537A" w:rsidRDefault="00E0537A" w:rsidP="00E0537A">
      <w:pPr>
        <w:pStyle w:val="ListBullet1"/>
      </w:pPr>
      <w:r>
        <w:t>uncertainty associated with risk characterisation</w:t>
      </w:r>
    </w:p>
    <w:p w14:paraId="27E1D675" w14:textId="038120D3" w:rsidR="00E0537A" w:rsidRDefault="00E0537A" w:rsidP="00E0537A">
      <w:pPr>
        <w:pStyle w:val="ListBullet1"/>
      </w:pPr>
      <w:r>
        <w:t>interactions between substantive risks.</w:t>
      </w:r>
    </w:p>
    <w:p w14:paraId="0BD4E877" w14:textId="64B646FC" w:rsidR="00E0537A" w:rsidRPr="00E27A28" w:rsidRDefault="00336BF6" w:rsidP="00E0537A">
      <w:pPr>
        <w:pStyle w:val="RARMPparagraph"/>
      </w:pPr>
      <w:r w:rsidRPr="00E27A28">
        <w:t>Three</w:t>
      </w:r>
      <w:r w:rsidR="00E0537A" w:rsidRPr="00E27A28">
        <w:t xml:space="preserve"> risk scenario</w:t>
      </w:r>
      <w:r w:rsidRPr="00E27A28">
        <w:t>s</w:t>
      </w:r>
      <w:r w:rsidR="00E0537A" w:rsidRPr="00E27A28">
        <w:t xml:space="preserve"> w</w:t>
      </w:r>
      <w:r w:rsidRPr="00E27A28">
        <w:t>ere</w:t>
      </w:r>
      <w:r w:rsidR="00E0537A" w:rsidRPr="00E27A28">
        <w:t xml:space="preserve"> </w:t>
      </w:r>
      <w:r w:rsidR="00BD026A" w:rsidRPr="00E27A28">
        <w:t xml:space="preserve">postulated </w:t>
      </w:r>
      <w:r w:rsidR="00E0537A" w:rsidRPr="00E27A28">
        <w:t xml:space="preserve">whereby the proposed dealings might give rise to harm to people or the environment. This included consideration of whether people </w:t>
      </w:r>
      <w:r w:rsidRPr="00E27A28">
        <w:t xml:space="preserve">and animals </w:t>
      </w:r>
      <w:r w:rsidR="00E0537A" w:rsidRPr="00E27A28">
        <w:t xml:space="preserve">can be </w:t>
      </w:r>
      <w:r w:rsidR="00533134" w:rsidRPr="00E27A28">
        <w:t xml:space="preserve">accidentally </w:t>
      </w:r>
      <w:r w:rsidR="00E0537A" w:rsidRPr="00E27A28">
        <w:t>exposed to the GMO while conducting the dealings</w:t>
      </w:r>
      <w:r w:rsidRPr="00E27A28">
        <w:t xml:space="preserve"> and whether there is a potential for complementation and recombination of the GMO with other adenoviruses. The potential for GMO to be released into the environment and its effects was also considered</w:t>
      </w:r>
      <w:r w:rsidR="00F15594" w:rsidRPr="00E27A28">
        <w:t>.</w:t>
      </w:r>
    </w:p>
    <w:p w14:paraId="3F5C83D5" w14:textId="2E75FC3F" w:rsidR="00F15594" w:rsidRPr="00E27A28" w:rsidRDefault="00F15594" w:rsidP="00F15594">
      <w:pPr>
        <w:pStyle w:val="RARMPparagraph"/>
      </w:pPr>
      <w:r w:rsidRPr="00E27A28">
        <w:t>A risk is substantive only when the risk scenario may, because of gene technology, have some chance of causing harm. Risk scenarios that do not lead to harm, or could not reasonably occur, do not represent an identified risk and do not advance in the risk assessment process</w:t>
      </w:r>
      <w:r w:rsidR="008A2CAD" w:rsidRPr="00E27A28">
        <w:t>.</w:t>
      </w:r>
    </w:p>
    <w:p w14:paraId="7F5AB681" w14:textId="7AA70D5B" w:rsidR="008A2CAD" w:rsidRPr="00E27A28" w:rsidRDefault="008A2CAD" w:rsidP="008A2CAD">
      <w:pPr>
        <w:pStyle w:val="RARMPparagraph"/>
      </w:pPr>
      <w:r w:rsidRPr="00E27A28">
        <w:t xml:space="preserve">In the context of the range of measures already in place, including the operating guidelines and requirements of the other regulatory agencies, and considering both the short and long term, </w:t>
      </w:r>
      <w:r w:rsidR="00336BF6" w:rsidRPr="00E27A28">
        <w:t xml:space="preserve">none of </w:t>
      </w:r>
      <w:r w:rsidR="006C4817" w:rsidRPr="00E27A28">
        <w:t>the risk scenario</w:t>
      </w:r>
      <w:r w:rsidR="00336BF6" w:rsidRPr="00E27A28">
        <w:t>s</w:t>
      </w:r>
      <w:r w:rsidR="006C4817" w:rsidRPr="00E27A28">
        <w:t xml:space="preserve"> was </w:t>
      </w:r>
      <w:r w:rsidRPr="00E27A28">
        <w:t>identified as representing a substantive risk requiring further assessment. The principal reasons for this include:</w:t>
      </w:r>
    </w:p>
    <w:p w14:paraId="234EBFD4" w14:textId="25DB9F1F" w:rsidR="00833290" w:rsidRPr="00E27A28" w:rsidRDefault="00791876" w:rsidP="008A2CAD">
      <w:pPr>
        <w:pStyle w:val="ListBullet1"/>
      </w:pPr>
      <w:r w:rsidRPr="00E27A28">
        <w:t>t</w:t>
      </w:r>
      <w:r w:rsidR="00833290" w:rsidRPr="00E27A28">
        <w:t>he GMO is replication incompetent which will prevent it from multiplying in other cells</w:t>
      </w:r>
    </w:p>
    <w:p w14:paraId="3246E0D8" w14:textId="76B1EFF0" w:rsidR="008A2CAD" w:rsidRPr="00E27A28" w:rsidRDefault="008A2CAD" w:rsidP="008A2CAD">
      <w:pPr>
        <w:pStyle w:val="ListBullet1"/>
      </w:pPr>
      <w:r w:rsidRPr="00E27A28">
        <w:t xml:space="preserve">exposure to the GM </w:t>
      </w:r>
      <w:bookmarkStart w:id="142" w:name="_Hlk199771939"/>
      <w:r w:rsidR="00833290" w:rsidRPr="00E27A28">
        <w:t>therapeutic</w:t>
      </w:r>
      <w:bookmarkEnd w:id="142"/>
      <w:r w:rsidRPr="00E27A28">
        <w:t xml:space="preserve"> would be minimised by well-established clinical, import, transport, storage</w:t>
      </w:r>
      <w:r w:rsidR="00533134" w:rsidRPr="00E27A28">
        <w:t>,</w:t>
      </w:r>
      <w:r w:rsidRPr="00E27A28">
        <w:t xml:space="preserve"> and disposal procedures</w:t>
      </w:r>
    </w:p>
    <w:p w14:paraId="086B0030" w14:textId="6EB34FFF" w:rsidR="00791876" w:rsidRPr="00E27A28" w:rsidRDefault="00791876" w:rsidP="008A2CAD">
      <w:pPr>
        <w:pStyle w:val="ListBullet1"/>
      </w:pPr>
      <w:r w:rsidRPr="00E27A28">
        <w:t>the dose received through accidental exposure would be far smaller than that administered</w:t>
      </w:r>
    </w:p>
    <w:p w14:paraId="00057D25" w14:textId="0344A87C" w:rsidR="0087698B" w:rsidRPr="00E27A28" w:rsidRDefault="0087698B" w:rsidP="00791876">
      <w:pPr>
        <w:pStyle w:val="ListBullet1"/>
      </w:pPr>
      <w:r w:rsidRPr="00E27A28">
        <w:t>th</w:t>
      </w:r>
      <w:r w:rsidR="00791876" w:rsidRPr="00E27A28">
        <w:t xml:space="preserve">e likelihood of severe disease </w:t>
      </w:r>
      <w:proofErr w:type="gramStart"/>
      <w:r w:rsidR="00791876" w:rsidRPr="00E27A28">
        <w:t>as a result of</w:t>
      </w:r>
      <w:proofErr w:type="gramEnd"/>
      <w:r w:rsidR="00791876" w:rsidRPr="00E27A28">
        <w:t xml:space="preserve"> complementation and recombination of GMO with other </w:t>
      </w:r>
      <w:proofErr w:type="spellStart"/>
      <w:r w:rsidR="00BD026A" w:rsidRPr="00E27A28">
        <w:t>AdVs</w:t>
      </w:r>
      <w:proofErr w:type="spellEnd"/>
      <w:r w:rsidR="00BD026A" w:rsidRPr="00E27A28">
        <w:t xml:space="preserve"> </w:t>
      </w:r>
      <w:r w:rsidR="00791876" w:rsidRPr="00E27A28">
        <w:t>is highly unlikely and the impact of persistence of the small numbers of GMO in the Australian aquatic and terrestrial environment is negligible.</w:t>
      </w:r>
    </w:p>
    <w:p w14:paraId="04394680" w14:textId="06B361BE" w:rsidR="008A2CAD" w:rsidRPr="003D16BF" w:rsidRDefault="008A2CAD" w:rsidP="008A2CAD">
      <w:pPr>
        <w:pStyle w:val="RARMPparagraph"/>
      </w:pPr>
      <w:r w:rsidRPr="00E27A28">
        <w:t xml:space="preserve">Therefore, any risks to the health and safety of people, or the environment, from the proposed commercial supply of the GM </w:t>
      </w:r>
      <w:r w:rsidR="00791876" w:rsidRPr="00E27A28">
        <w:t>therapeutic</w:t>
      </w:r>
      <w:r w:rsidRPr="00E27A28">
        <w:t xml:space="preserve"> </w:t>
      </w:r>
      <w:proofErr w:type="gramStart"/>
      <w:r w:rsidRPr="00E27A28">
        <w:t>are considered to be</w:t>
      </w:r>
      <w:proofErr w:type="gramEnd"/>
      <w:r w:rsidRPr="00E27A28">
        <w:t xml:space="preserve"> negligible. The Risk Analysis Framework (OGTR 2013), which guides the risk assessment and risk management process</w:t>
      </w:r>
      <w:r>
        <w:t>, defines negligible risks as insubstantial with no present need to invoke actions for their mitigation. No controls are required to treat these negligible risks. Hence, the Regulator considers that the dealings involved in this proposed release do not pose a significant risk to either people or the environment.</w:t>
      </w:r>
    </w:p>
    <w:p w14:paraId="29341EE1" w14:textId="34039D11" w:rsidR="00C60C97" w:rsidRDefault="00C60C97" w:rsidP="00C60C97"/>
    <w:p w14:paraId="6766AB0B" w14:textId="77777777" w:rsidR="005F35E7" w:rsidRDefault="005F35E7" w:rsidP="00C60C97">
      <w:pPr>
        <w:sectPr w:rsidR="005F35E7" w:rsidSect="00D975E1">
          <w:footerReference w:type="default" r:id="rId39"/>
          <w:pgSz w:w="11906" w:h="16838"/>
          <w:pgMar w:top="1134" w:right="1134" w:bottom="1134" w:left="1134" w:header="709" w:footer="709" w:gutter="0"/>
          <w:cols w:space="708"/>
          <w:docGrid w:linePitch="360"/>
        </w:sectPr>
      </w:pPr>
    </w:p>
    <w:p w14:paraId="01598BD0" w14:textId="1934DA1A" w:rsidR="00C60C97" w:rsidRDefault="005F35E7" w:rsidP="005F35E7">
      <w:pPr>
        <w:pStyle w:val="Chapterheading"/>
      </w:pPr>
      <w:bookmarkStart w:id="143" w:name="_Toc211613781"/>
      <w:r>
        <w:lastRenderedPageBreak/>
        <w:t>Risk management plan</w:t>
      </w:r>
      <w:bookmarkEnd w:id="143"/>
    </w:p>
    <w:p w14:paraId="1B9FD676" w14:textId="129A6915" w:rsidR="005F35E7" w:rsidRDefault="005F35E7" w:rsidP="00680D31">
      <w:pPr>
        <w:pStyle w:val="Sectionheading1"/>
        <w:numPr>
          <w:ilvl w:val="0"/>
          <w:numId w:val="7"/>
        </w:numPr>
      </w:pPr>
      <w:bookmarkStart w:id="144" w:name="_Toc211613782"/>
      <w:r>
        <w:t>Background</w:t>
      </w:r>
      <w:bookmarkEnd w:id="144"/>
    </w:p>
    <w:p w14:paraId="30A26715" w14:textId="77777777" w:rsidR="002C6659" w:rsidRPr="002C6659" w:rsidRDefault="002C6659" w:rsidP="002C6659">
      <w:pPr>
        <w:pStyle w:val="RARMPparagraph"/>
      </w:pPr>
      <w:r w:rsidRPr="002C6659">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615958EF" w14:textId="77777777" w:rsidR="002C6659" w:rsidRPr="002C6659" w:rsidRDefault="002C6659" w:rsidP="002C6659">
      <w:pPr>
        <w:pStyle w:val="RARMPparagraph"/>
      </w:pPr>
      <w:r w:rsidRPr="002C6659">
        <w:t>Under section 56 of the Act, the Regulator must not issue a licence unless satisfied that any risks posed by the dealings proposed to be authorised by the licence can be managed in a way that protects the health and safety of people and the environment.</w:t>
      </w:r>
    </w:p>
    <w:p w14:paraId="3BB5AD87" w14:textId="77777777" w:rsidR="002C6659" w:rsidRPr="002C6659" w:rsidRDefault="002C6659" w:rsidP="002C6659">
      <w:pPr>
        <w:pStyle w:val="RARMPparagraph"/>
      </w:pPr>
      <w:r w:rsidRPr="002C6659">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must also be reported to the Regulator.</w:t>
      </w:r>
    </w:p>
    <w:p w14:paraId="43CEF2AD" w14:textId="77777777" w:rsidR="002C6659" w:rsidRPr="002C6659" w:rsidRDefault="002C6659" w:rsidP="002C6659">
      <w:pPr>
        <w:pStyle w:val="RARMPparagraph"/>
      </w:pPr>
      <w:r w:rsidRPr="002C6659">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14:paraId="67886CF7" w14:textId="0C7C332C" w:rsidR="00465380" w:rsidRDefault="002C6659" w:rsidP="002C6659">
      <w:pPr>
        <w:pStyle w:val="Sectionheading1"/>
      </w:pPr>
      <w:bookmarkStart w:id="145" w:name="_Toc211613783"/>
      <w:r>
        <w:t>Risk treatment measures for substantive risks</w:t>
      </w:r>
      <w:bookmarkEnd w:id="145"/>
    </w:p>
    <w:p w14:paraId="518D3A63" w14:textId="09BD6367" w:rsidR="002C6659" w:rsidRPr="00E27A28" w:rsidRDefault="002C6659" w:rsidP="00085608">
      <w:pPr>
        <w:pStyle w:val="RARMPparagraph"/>
      </w:pPr>
      <w:r w:rsidRPr="002C6659">
        <w:t xml:space="preserve">The risk assessment of </w:t>
      </w:r>
      <w:r w:rsidR="00D32B10" w:rsidRPr="00E27A28">
        <w:t xml:space="preserve">the </w:t>
      </w:r>
      <w:r w:rsidRPr="00E27A28">
        <w:t>risk scenario</w:t>
      </w:r>
      <w:r w:rsidR="009D3811" w:rsidRPr="00E27A28">
        <w:t>s</w:t>
      </w:r>
      <w:r w:rsidRPr="00E27A28">
        <w:t xml:space="preserve"> listed in Chapter 2 concluded that there are negligible risks to people and the environment from the proposed supply of the GM </w:t>
      </w:r>
      <w:r w:rsidR="009D3811" w:rsidRPr="00E27A28">
        <w:t>therapeutic</w:t>
      </w:r>
      <w:r w:rsidRPr="00E27A28">
        <w:t>. Th</w:t>
      </w:r>
      <w:r w:rsidR="009D3811" w:rsidRPr="00E27A28">
        <w:t>ese</w:t>
      </w:r>
      <w:r w:rsidRPr="00E27A28">
        <w:t xml:space="preserve"> risk scenario</w:t>
      </w:r>
      <w:r w:rsidR="009D3811" w:rsidRPr="00E27A28">
        <w:t>s</w:t>
      </w:r>
      <w:r w:rsidRPr="00E27A28">
        <w:t xml:space="preserve"> w</w:t>
      </w:r>
      <w:r w:rsidR="009D3811" w:rsidRPr="00E27A28">
        <w:t>ere</w:t>
      </w:r>
      <w:r w:rsidRPr="00E27A28">
        <w:t xml:space="preserve"> considered in the context of the proposed receiving environment and the Australia-wide release. The risk evaluation concluded that no specific risk treatment measures are required to treat these negligible risks. </w:t>
      </w:r>
      <w:r w:rsidR="001634BB">
        <w:t>However, to maintain the risk context</w:t>
      </w:r>
      <w:r w:rsidR="0040096F">
        <w:t xml:space="preserve"> of minimising the amount of the GMO entering the </w:t>
      </w:r>
      <w:r w:rsidR="009B6F54" w:rsidRPr="009B6F54">
        <w:t>sewerage</w:t>
      </w:r>
      <w:r w:rsidR="001634BB">
        <w:t xml:space="preserve">, a requirement has been included in the licence for the licence holder to </w:t>
      </w:r>
      <w:bookmarkStart w:id="146" w:name="_Hlk211254511"/>
      <w:r w:rsidR="001634BB">
        <w:t xml:space="preserve">instruct the patients to </w:t>
      </w:r>
      <w:r w:rsidR="001634BB" w:rsidRPr="001634BB">
        <w:t>add bleach to the toilet bowl before urinating and disinfect voided urine for 15 min before flushing the toilet for 2 days following treatment</w:t>
      </w:r>
      <w:r w:rsidR="001634BB">
        <w:t>.</w:t>
      </w:r>
      <w:bookmarkEnd w:id="146"/>
      <w:r w:rsidR="001634BB">
        <w:t xml:space="preserve"> </w:t>
      </w:r>
      <w:r w:rsidRPr="00E27A28">
        <w:t>General risk management measures are discussed below.</w:t>
      </w:r>
    </w:p>
    <w:p w14:paraId="72B036D5" w14:textId="1D797DFA" w:rsidR="002C6659" w:rsidRPr="00E27A28" w:rsidRDefault="002C6659" w:rsidP="002C6659">
      <w:pPr>
        <w:pStyle w:val="Sectionheading1"/>
      </w:pPr>
      <w:bookmarkStart w:id="147" w:name="_Toc211613784"/>
      <w:r w:rsidRPr="00E27A28">
        <w:t>General risk management</w:t>
      </w:r>
      <w:bookmarkEnd w:id="147"/>
    </w:p>
    <w:p w14:paraId="6DC44266" w14:textId="306F87FB" w:rsidR="002C6659" w:rsidRPr="002C6659" w:rsidRDefault="002C6659" w:rsidP="002C6659">
      <w:pPr>
        <w:pStyle w:val="RARMPparagraph"/>
      </w:pPr>
      <w:r w:rsidRPr="00E27A28">
        <w:t xml:space="preserve">All DIR licences issued by the </w:t>
      </w:r>
      <w:r w:rsidRPr="002C6659">
        <w:t xml:space="preserve">Regulator contain </w:t>
      </w:r>
      <w:r w:rsidR="00892C4C">
        <w:t>several</w:t>
      </w:r>
      <w:r w:rsidRPr="002C6659">
        <w:t xml:space="preserve"> conditions that relate to general risk management. These include conditions relating to:</w:t>
      </w:r>
    </w:p>
    <w:p w14:paraId="4EEDEA95" w14:textId="77777777" w:rsidR="002C6659" w:rsidRDefault="002C6659" w:rsidP="002C6659">
      <w:pPr>
        <w:pStyle w:val="ListBullet1"/>
      </w:pPr>
      <w:r w:rsidRPr="0000143A">
        <w:t>applicant suitability</w:t>
      </w:r>
    </w:p>
    <w:p w14:paraId="184D27CE" w14:textId="77777777" w:rsidR="002C6659" w:rsidRPr="0000143A" w:rsidRDefault="002C6659" w:rsidP="002C6659">
      <w:pPr>
        <w:pStyle w:val="ListBullet1"/>
      </w:pPr>
      <w:r>
        <w:t>testing methodology</w:t>
      </w:r>
    </w:p>
    <w:p w14:paraId="62FCBCDC" w14:textId="77777777" w:rsidR="002C6659" w:rsidRPr="0000143A" w:rsidRDefault="002C6659" w:rsidP="002C6659">
      <w:pPr>
        <w:pStyle w:val="ListBullet1"/>
      </w:pPr>
      <w:r w:rsidRPr="0000143A">
        <w:t>identification of the persons or classes of persons covered by the licence</w:t>
      </w:r>
    </w:p>
    <w:p w14:paraId="14E63883" w14:textId="74F575FF" w:rsidR="002C6659" w:rsidRPr="0000143A" w:rsidRDefault="002C6659" w:rsidP="002C6659">
      <w:pPr>
        <w:pStyle w:val="ListBullet1"/>
      </w:pPr>
      <w:r w:rsidRPr="0000143A">
        <w:t>reporting structures</w:t>
      </w:r>
    </w:p>
    <w:p w14:paraId="5F12C557" w14:textId="7271ECEF" w:rsidR="002C6659" w:rsidRPr="0000143A" w:rsidRDefault="002C6659" w:rsidP="002C6659">
      <w:pPr>
        <w:pStyle w:val="ListBullet1"/>
      </w:pPr>
      <w:r w:rsidRPr="00990101">
        <w:t xml:space="preserve">access </w:t>
      </w:r>
      <w:r>
        <w:t>for the</w:t>
      </w:r>
      <w:r w:rsidRPr="00990101">
        <w:t xml:space="preserve"> purpose of monitoring </w:t>
      </w:r>
      <w:r>
        <w:t>for compliance.</w:t>
      </w:r>
    </w:p>
    <w:p w14:paraId="58E2A713" w14:textId="7AC41221" w:rsidR="002C6659" w:rsidRDefault="002C6659" w:rsidP="002C6659">
      <w:pPr>
        <w:pStyle w:val="Sectionheading2"/>
      </w:pPr>
      <w:bookmarkStart w:id="148" w:name="_Toc211613785"/>
      <w:r>
        <w:lastRenderedPageBreak/>
        <w:t>Applicant suitability</w:t>
      </w:r>
      <w:bookmarkEnd w:id="148"/>
    </w:p>
    <w:p w14:paraId="4EF87825" w14:textId="0D9D3124" w:rsidR="002C6659" w:rsidRDefault="002C6659" w:rsidP="002C6659">
      <w:pPr>
        <w:pStyle w:val="RARMPparagraph"/>
      </w:pPr>
      <w:r w:rsidRPr="002C6659">
        <w:t xml:space="preserve">In </w:t>
      </w:r>
      <w:proofErr w:type="gramStart"/>
      <w:r w:rsidRPr="002C6659">
        <w:t>making a decision</w:t>
      </w:r>
      <w:proofErr w:type="gramEnd"/>
      <w:r w:rsidRPr="002C6659">
        <w:t xml:space="preserve"> </w:t>
      </w:r>
      <w:proofErr w:type="gramStart"/>
      <w:r w:rsidRPr="002C6659">
        <w:t>whether or not</w:t>
      </w:r>
      <w:proofErr w:type="gramEnd"/>
      <w:r w:rsidRPr="002C6659">
        <w:t xml:space="preserve"> to issue a licence, the Regulator must have regard to the suitability of the applicant to hold a licence. Under Section 58 of the Act, matters that the Regulator must </w:t>
      </w:r>
      <w:proofErr w:type="gramStart"/>
      <w:r w:rsidRPr="002C6659">
        <w:t>take into account</w:t>
      </w:r>
      <w:proofErr w:type="gramEnd"/>
      <w:r w:rsidRPr="002C6659">
        <w:t xml:space="preserve"> include:</w:t>
      </w:r>
    </w:p>
    <w:p w14:paraId="717F69BC" w14:textId="77777777" w:rsidR="002C6659" w:rsidRDefault="002C6659" w:rsidP="002C6659">
      <w:pPr>
        <w:pStyle w:val="ListBullet1"/>
      </w:pPr>
      <w:r>
        <w:t>any relevant convictions of the applicant</w:t>
      </w:r>
    </w:p>
    <w:p w14:paraId="40084C2E" w14:textId="77777777" w:rsidR="002C6659" w:rsidRDefault="002C6659" w:rsidP="002C6659">
      <w:pPr>
        <w:pStyle w:val="ListBullet1"/>
      </w:pPr>
      <w:r>
        <w:t>any revocation or suspension of a relevant licence or permit held by the applicant under a law of the Commonwealth, a State or a foreign country</w:t>
      </w:r>
    </w:p>
    <w:p w14:paraId="195F565B" w14:textId="77777777" w:rsidR="002C6659" w:rsidRDefault="002C6659" w:rsidP="002C6659">
      <w:pPr>
        <w:pStyle w:val="ListBullet1"/>
      </w:pPr>
      <w:r>
        <w:t>the capacity of the applicant to meet the conditions of the licence.</w:t>
      </w:r>
    </w:p>
    <w:p w14:paraId="00B84AC6" w14:textId="18287917" w:rsidR="00DB1480" w:rsidRDefault="001B4D59" w:rsidP="00CE6A56">
      <w:pPr>
        <w:pStyle w:val="RARMPparagraph"/>
      </w:pPr>
      <w:proofErr w:type="gramStart"/>
      <w:r>
        <w:t>On the basis of</w:t>
      </w:r>
      <w:proofErr w:type="gramEnd"/>
      <w:r>
        <w:t xml:space="preserve"> information submitted by the applicant and records held by the OGTR, the Regulator considers Ferring suitable to hold a licence. The l</w:t>
      </w:r>
      <w:r w:rsidR="0017341C">
        <w:t>icence</w:t>
      </w:r>
      <w:r w:rsidR="00DB1480">
        <w:t xml:space="preserve"> include</w:t>
      </w:r>
      <w:r>
        <w:t>s</w:t>
      </w:r>
      <w:r w:rsidR="00DB1480">
        <w:t xml:space="preserve"> a requirement for the licence holder to inform the Regulator of any circumstances that would affect their suitability.</w:t>
      </w:r>
    </w:p>
    <w:p w14:paraId="6272F2AA" w14:textId="45F58D2B" w:rsidR="002C6659" w:rsidRDefault="00DB1480" w:rsidP="00DB1480">
      <w:pPr>
        <w:pStyle w:val="Sectionheading2"/>
      </w:pPr>
      <w:bookmarkStart w:id="149" w:name="_Toc211613786"/>
      <w:r>
        <w:t>Testing methodology</w:t>
      </w:r>
      <w:bookmarkEnd w:id="149"/>
    </w:p>
    <w:p w14:paraId="78358D99" w14:textId="5D2C9E91" w:rsidR="00DB1480" w:rsidRDefault="000B7DCE" w:rsidP="00DB1480">
      <w:pPr>
        <w:pStyle w:val="RARMPparagraph"/>
      </w:pPr>
      <w:r>
        <w:t>Ferring</w:t>
      </w:r>
      <w:r w:rsidRPr="00DB1480">
        <w:t xml:space="preserve"> </w:t>
      </w:r>
      <w:r w:rsidR="001B4D59">
        <w:t>is</w:t>
      </w:r>
      <w:r w:rsidR="00DB1480" w:rsidRPr="00DB1480">
        <w:t xml:space="preserve"> required to provide a method to the Regulator for the reliable detection of the GMO, and the presence of the introduced genetic materials in a recipient organism. This </w:t>
      </w:r>
      <w:r w:rsidR="001B4D59">
        <w:t>is</w:t>
      </w:r>
      <w:r w:rsidR="00DB1480" w:rsidRPr="00DB1480">
        <w:t xml:space="preserve"> required prior to conducting any dealings with the GMO.</w:t>
      </w:r>
    </w:p>
    <w:p w14:paraId="778A0EF1" w14:textId="2C588B79" w:rsidR="00DB1480" w:rsidRDefault="00DB1480" w:rsidP="00DB1480">
      <w:pPr>
        <w:pStyle w:val="Sectionheading2"/>
      </w:pPr>
      <w:bookmarkStart w:id="150" w:name="_Toc211613787"/>
      <w:r w:rsidRPr="00DB1480">
        <w:t>Identification of the persons or classes of persons covered by the licence</w:t>
      </w:r>
      <w:bookmarkEnd w:id="150"/>
    </w:p>
    <w:p w14:paraId="5BEB59AD" w14:textId="13CBF93E" w:rsidR="00DB1480" w:rsidRDefault="00C52163" w:rsidP="00DB1480">
      <w:pPr>
        <w:pStyle w:val="RARMPparagraph"/>
      </w:pPr>
      <w:r>
        <w:t>A</w:t>
      </w:r>
      <w:r w:rsidR="00DB1480" w:rsidRPr="00DB1480">
        <w:t>ny person, including the licence holder, could conduct any permitted dealing with the GMO.</w:t>
      </w:r>
    </w:p>
    <w:p w14:paraId="5435F104" w14:textId="2CE776C0" w:rsidR="00DB1480" w:rsidRDefault="00DB1480" w:rsidP="00DB1480">
      <w:pPr>
        <w:pStyle w:val="Sectionheading2"/>
      </w:pPr>
      <w:bookmarkStart w:id="151" w:name="_Toc211613788"/>
      <w:r>
        <w:t>Reporting requirements</w:t>
      </w:r>
      <w:bookmarkEnd w:id="151"/>
    </w:p>
    <w:p w14:paraId="46C37A4B" w14:textId="22BEAA60" w:rsidR="00DB1480" w:rsidRDefault="001B4D59" w:rsidP="00DB1480">
      <w:pPr>
        <w:pStyle w:val="RARMPparagraph"/>
      </w:pPr>
      <w:r>
        <w:t>T</w:t>
      </w:r>
      <w:r w:rsidR="00DB1480" w:rsidRPr="00DB1480">
        <w:t>he licence oblige</w:t>
      </w:r>
      <w:r>
        <w:t>s</w:t>
      </w:r>
      <w:r w:rsidR="00DB1480" w:rsidRPr="00DB1480">
        <w:t xml:space="preserve"> the licence holder to immediately report any of the following to the Regulator:</w:t>
      </w:r>
    </w:p>
    <w:p w14:paraId="3A47EB6A" w14:textId="002EB0BB" w:rsidR="00DB1480" w:rsidRDefault="00DB1480" w:rsidP="00DB1480">
      <w:pPr>
        <w:pStyle w:val="ListBullet1"/>
      </w:pPr>
      <w:r>
        <w:t>any additional information regarding risks to the health and safety of people or the environment associated with the dealings</w:t>
      </w:r>
    </w:p>
    <w:p w14:paraId="741F155A" w14:textId="722C64D9" w:rsidR="00DB1480" w:rsidRDefault="00DB1480" w:rsidP="00DB1480">
      <w:pPr>
        <w:pStyle w:val="ListBullet1"/>
      </w:pPr>
      <w:r>
        <w:t>any contraventions of the licence by persons covered by the licence</w:t>
      </w:r>
    </w:p>
    <w:p w14:paraId="657A247D" w14:textId="625F40C6" w:rsidR="00DB1480" w:rsidRDefault="00DB1480" w:rsidP="00DB1480">
      <w:pPr>
        <w:pStyle w:val="ListBullet1"/>
      </w:pPr>
      <w:r>
        <w:t>any unintended effects of the release.</w:t>
      </w:r>
    </w:p>
    <w:p w14:paraId="575C454A" w14:textId="77777777" w:rsidR="00DB1480" w:rsidRDefault="00DB1480" w:rsidP="00DB1480">
      <w:pPr>
        <w:pStyle w:val="RARMPparagraph"/>
      </w:pPr>
      <w:r>
        <w:t>The licence holder is also obliged to submit an Annual Report containing any information required by the licence.</w:t>
      </w:r>
    </w:p>
    <w:p w14:paraId="7B44CE75" w14:textId="71199D0D" w:rsidR="00DB1480" w:rsidRDefault="00DB1480" w:rsidP="00DB1480">
      <w:pPr>
        <w:pStyle w:val="RARMPparagraph"/>
      </w:pPr>
      <w:r>
        <w:t xml:space="preserve">There are also provisions that enable the Regulator to obtain information from the licence holder relating to the progress of the commercial release (see </w:t>
      </w:r>
      <w:r w:rsidR="009A127D">
        <w:fldChar w:fldCharType="begin"/>
      </w:r>
      <w:r w:rsidR="009A127D">
        <w:instrText xml:space="preserve"> REF _Ref142304477 \r \h </w:instrText>
      </w:r>
      <w:r w:rsidR="009A127D">
        <w:fldChar w:fldCharType="separate"/>
      </w:r>
      <w:r w:rsidR="00F3638E">
        <w:t>Section 4</w:t>
      </w:r>
      <w:r w:rsidR="009A127D">
        <w:fldChar w:fldCharType="end"/>
      </w:r>
      <w:r>
        <w:t>, below).</w:t>
      </w:r>
    </w:p>
    <w:p w14:paraId="1FA2DD58" w14:textId="2894E79F" w:rsidR="00DB1480" w:rsidRDefault="00DB1480" w:rsidP="00DB1480">
      <w:pPr>
        <w:pStyle w:val="Sectionheading2"/>
      </w:pPr>
      <w:bookmarkStart w:id="152" w:name="_Toc211613789"/>
      <w:r>
        <w:t>Monitoring for compliance</w:t>
      </w:r>
      <w:bookmarkEnd w:id="152"/>
    </w:p>
    <w:p w14:paraId="5B347A8E" w14:textId="77777777" w:rsidR="00DB1480" w:rsidRDefault="00DB1480" w:rsidP="00DB1480">
      <w:pPr>
        <w:pStyle w:val="RARMPparagraph"/>
      </w:pPr>
      <w:r>
        <w:t>The Act stipulates, as a condition of every licence, that a person who is authorised by the licence to deal with a GMO, and who is required to comply with a condition of the licence, must allow the Regulator, inspectors or other person authorised by the Regulator, to enter premises where a dealing is being undertaken for the purpose of monitoring or auditing the dealing.</w:t>
      </w:r>
    </w:p>
    <w:p w14:paraId="73867F6C" w14:textId="6B221A40" w:rsidR="00DB1480" w:rsidRDefault="00DB1480" w:rsidP="00DB1480">
      <w:pPr>
        <w:pStyle w:val="RARMPparagraph"/>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655F826" w14:textId="71AAFC35" w:rsidR="00DB1480" w:rsidRDefault="00DB1480" w:rsidP="00DB1480">
      <w:pPr>
        <w:pStyle w:val="Sectionheading1"/>
      </w:pPr>
      <w:bookmarkStart w:id="153" w:name="_Ref142304416"/>
      <w:bookmarkStart w:id="154" w:name="_Ref142304477"/>
      <w:bookmarkStart w:id="155" w:name="_Toc211613790"/>
      <w:r>
        <w:t>Post release review</w:t>
      </w:r>
      <w:bookmarkEnd w:id="153"/>
      <w:bookmarkEnd w:id="154"/>
      <w:bookmarkEnd w:id="155"/>
    </w:p>
    <w:p w14:paraId="1C5FEC75" w14:textId="22787556" w:rsidR="00DB1480" w:rsidRDefault="00DB1480" w:rsidP="00DB1480">
      <w:pPr>
        <w:pStyle w:val="RARMPparagraph"/>
      </w:pPr>
      <w:r>
        <w:t xml:space="preserve">Regulation 10 requires the Regulator to consider the short and the long term when assessing risks. The Regulator takes account of the likelihood and impact of an adverse outcome over the </w:t>
      </w:r>
      <w:r>
        <w:lastRenderedPageBreak/>
        <w:t>foreseeable future and does not disregard a risk on the basis that an adverse outcome might only occur in the longer term. However, as with any predictive process, accuracy is often greater in the shorter rather than longer term.</w:t>
      </w:r>
    </w:p>
    <w:p w14:paraId="26FEFD3A" w14:textId="3D837DC2" w:rsidR="00DB1480" w:rsidRDefault="00661DD6" w:rsidP="00DB1480">
      <w:pPr>
        <w:pStyle w:val="RARMPparagraph"/>
      </w:pPr>
      <w:r>
        <w:t>T</w:t>
      </w:r>
      <w:r w:rsidR="00DB1480">
        <w:t xml:space="preserve">he Regulator </w:t>
      </w:r>
      <w:r>
        <w:t>has imposed</w:t>
      </w:r>
      <w:r w:rsidR="00DB1480">
        <w:t xml:space="preserve"> conditions that require ongoing oversight </w:t>
      </w:r>
      <w:proofErr w:type="gramStart"/>
      <w:r w:rsidR="00DB1480">
        <w:t>in order to</w:t>
      </w:r>
      <w:proofErr w:type="gramEnd"/>
      <w:r w:rsidR="00DB1480">
        <w:t xml:space="preserve"> provide feedback on the findings of the RARMP and ensure the outcomes remain valid for future findings or changes in circumstances. </w:t>
      </w:r>
      <w:r>
        <w:t>T</w:t>
      </w:r>
      <w:r w:rsidR="00DB1480">
        <w:t>his ongoing oversight w</w:t>
      </w:r>
      <w:r>
        <w:t>ill</w:t>
      </w:r>
      <w:r w:rsidR="00DB1480">
        <w:t xml:space="preserve"> be achieved through </w:t>
      </w:r>
      <w:r w:rsidR="00792028">
        <w:t>post release review (</w:t>
      </w:r>
      <w:r w:rsidR="00DB1480">
        <w:t>PRR</w:t>
      </w:r>
      <w:r w:rsidR="00792028">
        <w:t>)</w:t>
      </w:r>
      <w:r w:rsidR="00DB1480">
        <w:t xml:space="preserve"> activities. The three components of PRR are:</w:t>
      </w:r>
    </w:p>
    <w:p w14:paraId="1F4560CE" w14:textId="005EA71F" w:rsidR="00DB1480" w:rsidRDefault="00DB1480" w:rsidP="00DB1480">
      <w:pPr>
        <w:pStyle w:val="ListBullet1"/>
      </w:pPr>
      <w:r>
        <w:t xml:space="preserve">adverse effects reporting system (Section </w:t>
      </w:r>
      <w:r w:rsidR="009A127D">
        <w:fldChar w:fldCharType="begin"/>
      </w:r>
      <w:r w:rsidR="009A127D">
        <w:instrText xml:space="preserve"> REF _Ref142304515 \r \h </w:instrText>
      </w:r>
      <w:r w:rsidR="009A127D">
        <w:fldChar w:fldCharType="separate"/>
      </w:r>
      <w:r w:rsidR="00F3638E">
        <w:t>4.1</w:t>
      </w:r>
      <w:r w:rsidR="009A127D">
        <w:fldChar w:fldCharType="end"/>
      </w:r>
      <w:r>
        <w:t>)</w:t>
      </w:r>
    </w:p>
    <w:p w14:paraId="439F844B" w14:textId="492AAF6F" w:rsidR="00DB1480" w:rsidRDefault="00DB1480" w:rsidP="00DB1480">
      <w:pPr>
        <w:pStyle w:val="ListBullet1"/>
      </w:pPr>
      <w:r>
        <w:t xml:space="preserve">requirement to monitor specific indicators of harm (Section </w:t>
      </w:r>
      <w:r w:rsidR="009A127D">
        <w:fldChar w:fldCharType="begin"/>
      </w:r>
      <w:r w:rsidR="009A127D">
        <w:instrText xml:space="preserve"> REF _Ref142304522 \r \h </w:instrText>
      </w:r>
      <w:r w:rsidR="009A127D">
        <w:fldChar w:fldCharType="separate"/>
      </w:r>
      <w:r w:rsidR="00F3638E">
        <w:t>4.2</w:t>
      </w:r>
      <w:r w:rsidR="009A127D">
        <w:fldChar w:fldCharType="end"/>
      </w:r>
      <w:r>
        <w:t>)</w:t>
      </w:r>
    </w:p>
    <w:p w14:paraId="59A319B2" w14:textId="5EAAB01D" w:rsidR="00DB1480" w:rsidRDefault="00DB1480" w:rsidP="00DB1480">
      <w:pPr>
        <w:pStyle w:val="ListBullet1"/>
      </w:pPr>
      <w:r>
        <w:t xml:space="preserve">review of the RARMP (Section </w:t>
      </w:r>
      <w:r w:rsidR="009A127D">
        <w:fldChar w:fldCharType="begin"/>
      </w:r>
      <w:r w:rsidR="009A127D">
        <w:instrText xml:space="preserve"> REF _Ref142304529 \r \h </w:instrText>
      </w:r>
      <w:r w:rsidR="009A127D">
        <w:fldChar w:fldCharType="separate"/>
      </w:r>
      <w:r w:rsidR="00F3638E">
        <w:t>4.3</w:t>
      </w:r>
      <w:r w:rsidR="009A127D">
        <w:fldChar w:fldCharType="end"/>
      </w:r>
      <w:r>
        <w:t>).</w:t>
      </w:r>
    </w:p>
    <w:p w14:paraId="479A65B4" w14:textId="667DB45B" w:rsidR="00DB1480" w:rsidRDefault="00DB1480" w:rsidP="00DB1480">
      <w:pPr>
        <w:pStyle w:val="RARMPparagraph"/>
      </w:pPr>
      <w:r>
        <w:t>The outcomes of these PRR activities may result in no change to the licence or could result in the variation, cancellation or suspension of the licence.</w:t>
      </w:r>
    </w:p>
    <w:p w14:paraId="7F7CE5B1" w14:textId="1EA05A6D" w:rsidR="00DB1480" w:rsidRDefault="00DB1480" w:rsidP="00DB1480">
      <w:pPr>
        <w:pStyle w:val="Sectionheading2"/>
      </w:pPr>
      <w:bookmarkStart w:id="156" w:name="_Ref142304515"/>
      <w:bookmarkStart w:id="157" w:name="_Toc211613791"/>
      <w:r>
        <w:t>Adverse effects reporting systems</w:t>
      </w:r>
      <w:bookmarkEnd w:id="156"/>
      <w:bookmarkEnd w:id="157"/>
    </w:p>
    <w:p w14:paraId="08B9D2E7" w14:textId="28F6694D" w:rsidR="00DB1480" w:rsidRDefault="007A23FA" w:rsidP="007A23FA">
      <w:pPr>
        <w:pStyle w:val="RARMPparagraph"/>
      </w:pPr>
      <w:r w:rsidRPr="007A23FA">
        <w:t xml:space="preserve">Any member of the public can report adverse experiences/effects resulting from a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w:t>
      </w:r>
      <w:r w:rsidR="009A127D">
        <w:fldChar w:fldCharType="begin"/>
      </w:r>
      <w:r w:rsidR="009A127D">
        <w:instrText xml:space="preserve"> REF _Ref142304529 \r \h </w:instrText>
      </w:r>
      <w:r w:rsidR="009A127D">
        <w:fldChar w:fldCharType="separate"/>
      </w:r>
      <w:r w:rsidR="00F3638E">
        <w:t>4.3</w:t>
      </w:r>
      <w:r w:rsidR="009A127D">
        <w:fldChar w:fldCharType="end"/>
      </w:r>
      <w:r w:rsidRPr="007A23FA">
        <w:t xml:space="preserve"> below) as well as the risk assessment of future applications involving similar GMOs.</w:t>
      </w:r>
    </w:p>
    <w:p w14:paraId="4FE546BF" w14:textId="260635DC" w:rsidR="007A23FA" w:rsidRDefault="007A23FA" w:rsidP="007A23FA">
      <w:pPr>
        <w:pStyle w:val="Sectionheading2"/>
      </w:pPr>
      <w:bookmarkStart w:id="158" w:name="_Ref142304522"/>
      <w:bookmarkStart w:id="159" w:name="_Toc211613792"/>
      <w:r w:rsidRPr="007A23FA">
        <w:t>Requirement to monitor specific indicators of harm</w:t>
      </w:r>
      <w:bookmarkEnd w:id="158"/>
      <w:bookmarkEnd w:id="159"/>
    </w:p>
    <w:p w14:paraId="43D697B0" w14:textId="77777777" w:rsidR="007A23FA" w:rsidRDefault="007A23FA" w:rsidP="007A23FA">
      <w:pPr>
        <w:pStyle w:val="RARMPparagraph"/>
      </w:pPr>
      <w:r>
        <w:t>Collection of additional specific information on an intentional release provides a mechanism for ‘closing the loop’ in the risk analysis process and for verifying findings of the RARMP, by monitoring the specific indicators of harm that have been identified in the risk assessment.</w:t>
      </w:r>
    </w:p>
    <w:p w14:paraId="1A86142E" w14:textId="726B6EE0" w:rsidR="007A23FA" w:rsidRDefault="007A23FA" w:rsidP="007A23FA">
      <w:pPr>
        <w:pStyle w:val="RARMPparagraph"/>
      </w:pPr>
      <w:r>
        <w:t xml:space="preserve">The term ‘specific indicators of harm’ does not mean that it is expected that harm would necessarily occur if a licence was issued. Instead, it refers to measurement endpoints which are expected to change should the authorised dealings result in harm. </w:t>
      </w:r>
      <w:r w:rsidR="00661DD6">
        <w:t>T</w:t>
      </w:r>
      <w:r>
        <w:t xml:space="preserve">he licence holder </w:t>
      </w:r>
      <w:r w:rsidR="00661DD6">
        <w:t>is</w:t>
      </w:r>
      <w:r>
        <w:t xml:space="preserve"> required to monitor these specific indicators of harm as mandated by the licence.</w:t>
      </w:r>
    </w:p>
    <w:p w14:paraId="24C0E900" w14:textId="77777777" w:rsidR="007A23FA" w:rsidRDefault="007A23FA" w:rsidP="007A23FA">
      <w:pPr>
        <w:pStyle w:val="RARMPparagraph"/>
      </w:pPr>
      <w:r>
        <w:t>The triggers for this component of PRR may include risk estimates greater than negligible or significant uncertainty in the risk assessment.</w:t>
      </w:r>
    </w:p>
    <w:p w14:paraId="17B778FF" w14:textId="68F9570A" w:rsidR="007A23FA" w:rsidRDefault="007A23FA" w:rsidP="007A23FA">
      <w:pPr>
        <w:pStyle w:val="RARMPparagraph"/>
      </w:pPr>
      <w:r>
        <w:t xml:space="preserve">The characterisation of </w:t>
      </w:r>
      <w:r w:rsidRPr="00A53C53">
        <w:t>the risk scenario</w:t>
      </w:r>
      <w:r w:rsidR="00336BF6" w:rsidRPr="00A53C53">
        <w:t>s</w:t>
      </w:r>
      <w:r w:rsidRPr="00A53C53">
        <w:t xml:space="preserve"> discussed in Chapter 2 did not identify any risks greater than negligible. Therefore, they were not considered substantive risks that warranted further detailed assessment. Uncertainty </w:t>
      </w:r>
      <w:proofErr w:type="gramStart"/>
      <w:r w:rsidRPr="00A53C53">
        <w:t>is considered to be</w:t>
      </w:r>
      <w:proofErr w:type="gramEnd"/>
      <w:r w:rsidRPr="00A53C53">
        <w:t xml:space="preserve"> low. No specific indicators of harm have been identified in this RARMP for application DIR </w:t>
      </w:r>
      <w:r w:rsidR="00336BF6" w:rsidRPr="00A53C53">
        <w:t>217</w:t>
      </w:r>
      <w:r w:rsidRPr="00A53C53">
        <w:t xml:space="preserve">. However, specific indicators of harm may also be identified during later stages, </w:t>
      </w:r>
      <w:r>
        <w:t>through either of the other components of PRR.</w:t>
      </w:r>
    </w:p>
    <w:p w14:paraId="574D0ABE" w14:textId="0AC592F3" w:rsidR="007A23FA" w:rsidRDefault="007A23FA" w:rsidP="007A23FA">
      <w:pPr>
        <w:pStyle w:val="RARMPparagraph"/>
      </w:pPr>
      <w:r>
        <w:t>Conditions have been included in the licence to allow the Regulator to request further information from the licence holder about any matter to do with the progress of the release, including research to verify predictions of the risk assessment.</w:t>
      </w:r>
    </w:p>
    <w:p w14:paraId="58A32761" w14:textId="00243434" w:rsidR="007A23FA" w:rsidRDefault="007A23FA" w:rsidP="007A23FA">
      <w:pPr>
        <w:pStyle w:val="Sectionheading2"/>
      </w:pPr>
      <w:bookmarkStart w:id="160" w:name="_Ref142304529"/>
      <w:bookmarkStart w:id="161" w:name="_Toc211613793"/>
      <w:r>
        <w:t>Review of the RARMP</w:t>
      </w:r>
      <w:bookmarkEnd w:id="160"/>
      <w:bookmarkEnd w:id="161"/>
    </w:p>
    <w:p w14:paraId="07F36CC9" w14:textId="718CD50F" w:rsidR="007A23FA" w:rsidRDefault="007A23FA" w:rsidP="007A23FA">
      <w:pPr>
        <w:pStyle w:val="RARMPparagraph"/>
      </w:pPr>
      <w:r w:rsidRPr="007A23FA">
        <w:t xml:space="preserve">The third component of PRR is the review of RARMPs after a commercial/general release licence is issued. Such a review would </w:t>
      </w:r>
      <w:r w:rsidR="00892C4C" w:rsidRPr="007A23FA">
        <w:t>consider</w:t>
      </w:r>
      <w:r w:rsidRPr="007A23FA">
        <w:t xml:space="preserve">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 or be undertaken after the authorised dealings have been conducted for some time. If the review findings justified either an increase or decrease in the initial risk </w:t>
      </w:r>
      <w:r w:rsidRPr="007A23FA">
        <w:lastRenderedPageBreak/>
        <w:t>estimate(s) or identified new risks to people or to the environment that require management, this could lead to changes to the risk management plan and licence conditions.</w:t>
      </w:r>
    </w:p>
    <w:p w14:paraId="20D507A7" w14:textId="0F638454" w:rsidR="007A23FA" w:rsidRPr="00F1601D" w:rsidRDefault="007A23FA" w:rsidP="007A23FA">
      <w:pPr>
        <w:pStyle w:val="Sectionheading1"/>
      </w:pPr>
      <w:bookmarkStart w:id="162" w:name="_Toc211613794"/>
      <w:r w:rsidRPr="00F1601D">
        <w:t>Conclusions of the RARMP</w:t>
      </w:r>
      <w:bookmarkEnd w:id="162"/>
    </w:p>
    <w:p w14:paraId="215F0AEE" w14:textId="51D3D561" w:rsidR="007A23FA" w:rsidRDefault="00F1601D" w:rsidP="00F1601D">
      <w:pPr>
        <w:pStyle w:val="RARMPparagraph"/>
      </w:pPr>
      <w:r>
        <w:t xml:space="preserve">The risk assessment concludes that the proposed commercial release of this GM </w:t>
      </w:r>
      <w:r w:rsidR="009D3811" w:rsidRPr="00AC3F42">
        <w:t>therapeutic</w:t>
      </w:r>
      <w:r w:rsidRPr="00AC3F42">
        <w:t xml:space="preserve"> poses </w:t>
      </w:r>
      <w:r>
        <w:t xml:space="preserve">negligible risks to the health and safety of people or the environment </w:t>
      </w:r>
      <w:proofErr w:type="gramStart"/>
      <w:r>
        <w:t>as a result of</w:t>
      </w:r>
      <w:proofErr w:type="gramEnd"/>
      <w:r>
        <w:t xml:space="preserve"> gene technology.</w:t>
      </w:r>
    </w:p>
    <w:p w14:paraId="0165A242" w14:textId="2B121D08" w:rsidR="00F1601D" w:rsidRPr="007A23FA" w:rsidRDefault="00F1601D" w:rsidP="00F1601D">
      <w:pPr>
        <w:pStyle w:val="RARMPparagraph"/>
      </w:pPr>
      <w:r>
        <w:t>The risk management plan concludes that these negligible risks do not require specific risk treatment measures. However, general conditions are imposed to ensure that there is ongoing oversight of the release.</w:t>
      </w:r>
    </w:p>
    <w:p w14:paraId="104F7B77" w14:textId="77777777" w:rsidR="005F35E7" w:rsidRDefault="005F35E7" w:rsidP="00C60C97">
      <w:pPr>
        <w:sectPr w:rsidR="005F35E7" w:rsidSect="00410BC5">
          <w:footerReference w:type="default" r:id="rId40"/>
          <w:pgSz w:w="11906" w:h="16838"/>
          <w:pgMar w:top="1247" w:right="1361" w:bottom="1247" w:left="1361" w:header="709" w:footer="709" w:gutter="0"/>
          <w:cols w:space="708"/>
          <w:docGrid w:linePitch="360"/>
        </w:sectPr>
      </w:pPr>
    </w:p>
    <w:p w14:paraId="20F5188A" w14:textId="418CBBFD" w:rsidR="0029413A" w:rsidRDefault="00C60C97" w:rsidP="00341570">
      <w:pPr>
        <w:pStyle w:val="Heading1"/>
      </w:pPr>
      <w:bookmarkStart w:id="163" w:name="_Toc211613795"/>
      <w:r>
        <w:lastRenderedPageBreak/>
        <w:t>References</w:t>
      </w:r>
      <w:bookmarkEnd w:id="163"/>
    </w:p>
    <w:p w14:paraId="0C494B4A" w14:textId="77777777" w:rsidR="00FE6BFA" w:rsidRPr="004B329E" w:rsidRDefault="0029413A" w:rsidP="00FE6BFA">
      <w:pPr>
        <w:pStyle w:val="EndNoteBibliography"/>
        <w:spacing w:after="240"/>
      </w:pPr>
      <w:r w:rsidRPr="004B329E">
        <w:fldChar w:fldCharType="begin"/>
      </w:r>
      <w:r w:rsidRPr="004B329E">
        <w:instrText xml:space="preserve"> ADDIN EN.REFLIST </w:instrText>
      </w:r>
      <w:r w:rsidRPr="004B329E">
        <w:fldChar w:fldCharType="separate"/>
      </w:r>
      <w:bookmarkStart w:id="164" w:name="_ENREF_1"/>
      <w:r w:rsidR="00FE6BFA" w:rsidRPr="004B329E">
        <w:t>Abad, F.X., Pintó, R.M., and Bosch, A. (1994). Survival of enteric viruses on environmental fomites. Applied and environmental microbiology</w:t>
      </w:r>
      <w:r w:rsidR="00FE6BFA" w:rsidRPr="004B329E">
        <w:rPr>
          <w:i/>
        </w:rPr>
        <w:t xml:space="preserve"> 60</w:t>
      </w:r>
      <w:r w:rsidR="00FE6BFA" w:rsidRPr="004B329E">
        <w:t>, 3704-3710.</w:t>
      </w:r>
      <w:bookmarkEnd w:id="164"/>
    </w:p>
    <w:p w14:paraId="5F2C3402" w14:textId="77777777" w:rsidR="00FE6BFA" w:rsidRPr="004B329E" w:rsidRDefault="00FE6BFA" w:rsidP="00FE6BFA">
      <w:pPr>
        <w:pStyle w:val="EndNoteBibliography"/>
        <w:spacing w:after="240"/>
      </w:pPr>
      <w:bookmarkStart w:id="165" w:name="_ENREF_2"/>
      <w:r w:rsidRPr="004B329E">
        <w:t>Adam, L., Black, P.C., Kassouf, W., Eve, B., McConkey, D., Munsell, M.F., Benedict, W.F.</w:t>
      </w:r>
      <w:r w:rsidRPr="004B329E">
        <w:rPr>
          <w:i/>
        </w:rPr>
        <w:t>, et al.</w:t>
      </w:r>
      <w:r w:rsidRPr="004B329E">
        <w:t xml:space="preserve"> (2007). Adenoviral mediated interferon-α 2b gene therapy suppresses the pro-angiogenic effect of vascular endothelial growth factor in superficial bladder cancer. The Journal of Urology</w:t>
      </w:r>
      <w:r w:rsidRPr="004B329E">
        <w:rPr>
          <w:i/>
        </w:rPr>
        <w:t xml:space="preserve"> 177</w:t>
      </w:r>
      <w:r w:rsidRPr="004B329E">
        <w:t>, 1900-1906.</w:t>
      </w:r>
      <w:bookmarkEnd w:id="165"/>
    </w:p>
    <w:p w14:paraId="08D2A115" w14:textId="77777777" w:rsidR="00FE6BFA" w:rsidRPr="004B329E" w:rsidRDefault="00FE6BFA" w:rsidP="00FE6BFA">
      <w:pPr>
        <w:pStyle w:val="EndNoteBibliography"/>
        <w:spacing w:after="240"/>
      </w:pPr>
      <w:bookmarkStart w:id="166" w:name="_ENREF_3"/>
      <w:r w:rsidRPr="004B329E">
        <w:t>Afkhami, S., Yao, Y., and Xing, Z. (2016). Methods and clinical development of adenovirus-vectored vaccines against mucosal pathogens. Molecular Therapy Methods &amp; Clinical Development</w:t>
      </w:r>
      <w:r w:rsidRPr="004B329E">
        <w:rPr>
          <w:i/>
        </w:rPr>
        <w:t xml:space="preserve"> 3</w:t>
      </w:r>
      <w:r w:rsidRPr="004B329E">
        <w:t>, 16030.</w:t>
      </w:r>
      <w:bookmarkEnd w:id="166"/>
    </w:p>
    <w:p w14:paraId="58880CFF" w14:textId="77777777" w:rsidR="00FE6BFA" w:rsidRPr="004B329E" w:rsidRDefault="00FE6BFA" w:rsidP="00FE6BFA">
      <w:pPr>
        <w:pStyle w:val="EndNoteBibliography"/>
        <w:spacing w:after="240"/>
      </w:pPr>
      <w:bookmarkStart w:id="167" w:name="_ENREF_4"/>
      <w:r w:rsidRPr="004B329E">
        <w:t>Ahi, Y.S., and Mittal, S.K. (2016). Components of Adenovirus Genome Packaging. Front Microbiol</w:t>
      </w:r>
      <w:r w:rsidRPr="004B329E">
        <w:rPr>
          <w:i/>
        </w:rPr>
        <w:t xml:space="preserve"> 7</w:t>
      </w:r>
      <w:r w:rsidRPr="004B329E">
        <w:t>, 1503.</w:t>
      </w:r>
      <w:bookmarkEnd w:id="167"/>
    </w:p>
    <w:p w14:paraId="7F17B111" w14:textId="0046579A" w:rsidR="00FE6BFA" w:rsidRPr="004B329E" w:rsidRDefault="00FE6BFA" w:rsidP="00FE6BFA">
      <w:pPr>
        <w:pStyle w:val="EndNoteBibliography"/>
        <w:spacing w:after="240"/>
      </w:pPr>
      <w:bookmarkStart w:id="168" w:name="_ENREF_5"/>
      <w:r w:rsidRPr="004B329E">
        <w:t xml:space="preserve">AHMAC (2018). Scheduling policy framework for medicines and chemicals. (Therapeutics Goods Adminstration) Accessed: June 2023. </w:t>
      </w:r>
      <w:hyperlink r:id="rId41" w:history="1">
        <w:r w:rsidRPr="004B329E">
          <w:rPr>
            <w:rStyle w:val="Hyperlink"/>
            <w:color w:val="auto"/>
          </w:rPr>
          <w:t>https://www.tga.gov.au/publication/ahmac-scheduling-policy-framework-medicines-and-chemicals</w:t>
        </w:r>
      </w:hyperlink>
      <w:r w:rsidRPr="004B329E">
        <w:t>.</w:t>
      </w:r>
      <w:bookmarkEnd w:id="168"/>
    </w:p>
    <w:p w14:paraId="353BF6DB" w14:textId="2A4E75AC" w:rsidR="00FE6BFA" w:rsidRPr="004B329E" w:rsidRDefault="00FE6BFA" w:rsidP="00FE6BFA">
      <w:pPr>
        <w:pStyle w:val="EndNoteBibliography"/>
        <w:spacing w:after="240"/>
      </w:pPr>
      <w:bookmarkStart w:id="169" w:name="_ENREF_6"/>
      <w:r w:rsidRPr="004B329E">
        <w:t xml:space="preserve">Allard and Vantarakis (2017). Adenoviruses. (In: J.B. Rose and B. Jiménez-Cisneros, (eds) Global Water Pathogen Project.   </w:t>
      </w:r>
      <w:hyperlink r:id="rId42" w:history="1">
        <w:r w:rsidRPr="004B329E">
          <w:rPr>
            <w:rStyle w:val="Hyperlink"/>
            <w:color w:val="auto"/>
          </w:rPr>
          <w:t>http://www.waterpathogens.org</w:t>
        </w:r>
      </w:hyperlink>
      <w:r w:rsidRPr="004B329E">
        <w:t xml:space="preserve"> (J.S Meschke, and R. Girones (eds) Part 3 Viruses) </w:t>
      </w:r>
      <w:hyperlink r:id="rId43" w:history="1">
        <w:r w:rsidRPr="004B329E">
          <w:rPr>
            <w:rStyle w:val="Hyperlink"/>
            <w:color w:val="auto"/>
          </w:rPr>
          <w:t>http://www.waterpathogens.org/book/adenoviruses</w:t>
        </w:r>
      </w:hyperlink>
      <w:r w:rsidRPr="004B329E">
        <w:t xml:space="preserve"> Michigan State University, E. Lansing, MI, UNESCO. </w:t>
      </w:r>
      <w:hyperlink r:id="rId44" w:history="1">
        <w:r w:rsidRPr="004B329E">
          <w:rPr>
            <w:rStyle w:val="Hyperlink"/>
            <w:color w:val="auto"/>
          </w:rPr>
          <w:t>https://doi.org/10.14321/waterpathogens.11</w:t>
        </w:r>
      </w:hyperlink>
      <w:r w:rsidRPr="004B329E">
        <w:t>).</w:t>
      </w:r>
      <w:bookmarkEnd w:id="169"/>
    </w:p>
    <w:p w14:paraId="5C1247DF" w14:textId="77777777" w:rsidR="00FE6BFA" w:rsidRPr="004B329E" w:rsidRDefault="00FE6BFA" w:rsidP="00FE6BFA">
      <w:pPr>
        <w:pStyle w:val="EndNoteBibliography"/>
        <w:spacing w:after="240"/>
      </w:pPr>
      <w:bookmarkStart w:id="170" w:name="_ENREF_7"/>
      <w:r w:rsidRPr="004B329E">
        <w:t>Asmana Ningrum, R. (2014). Human interferon alpha-2b: a therapeutic protein for cancer treatment. Scientifica</w:t>
      </w:r>
      <w:r w:rsidRPr="004B329E">
        <w:rPr>
          <w:i/>
        </w:rPr>
        <w:t xml:space="preserve"> 2014</w:t>
      </w:r>
      <w:r w:rsidRPr="004B329E">
        <w:t>, 970315.</w:t>
      </w:r>
      <w:bookmarkEnd w:id="170"/>
    </w:p>
    <w:p w14:paraId="43E904BA" w14:textId="77777777" w:rsidR="00FE6BFA" w:rsidRPr="004B329E" w:rsidRDefault="00FE6BFA" w:rsidP="00FE6BFA">
      <w:pPr>
        <w:pStyle w:val="EndNoteBibliography"/>
        <w:spacing w:after="240"/>
      </w:pPr>
      <w:bookmarkStart w:id="171" w:name="_ENREF_8"/>
      <w:r w:rsidRPr="004B329E">
        <w:t>Benedict, W.F., Tao, Z., Kim, C.S., Zhang, X., Zhou, J.H., Adam, L., McConkey, D.J.</w:t>
      </w:r>
      <w:r w:rsidRPr="004B329E">
        <w:rPr>
          <w:i/>
        </w:rPr>
        <w:t>, et al.</w:t>
      </w:r>
      <w:r w:rsidRPr="004B329E">
        <w:t xml:space="preserve"> (2004). Intravesical Ad-IFNalpha causes marked regression of human bladder cancer growing orthotopically in nude mice and overcomes resistance to IFN-alpha protein. Mol Ther</w:t>
      </w:r>
      <w:r w:rsidRPr="004B329E">
        <w:rPr>
          <w:i/>
        </w:rPr>
        <w:t xml:space="preserve"> 10</w:t>
      </w:r>
      <w:r w:rsidRPr="004B329E">
        <w:t>, 525-532.</w:t>
      </w:r>
      <w:bookmarkEnd w:id="171"/>
    </w:p>
    <w:p w14:paraId="54FDDE9E" w14:textId="77777777" w:rsidR="00FE6BFA" w:rsidRPr="004B329E" w:rsidRDefault="00FE6BFA" w:rsidP="00FE6BFA">
      <w:pPr>
        <w:pStyle w:val="EndNoteBibliography"/>
        <w:spacing w:after="240"/>
      </w:pPr>
      <w:bookmarkStart w:id="172" w:name="_ENREF_9"/>
      <w:r w:rsidRPr="004B329E">
        <w:t>Bertzbach, L.D., Ip, W.H., and Dobner, T. (2021). Animal models in human adenovirus research. Biology (Basel)</w:t>
      </w:r>
      <w:r w:rsidRPr="004B329E">
        <w:rPr>
          <w:i/>
        </w:rPr>
        <w:t xml:space="preserve"> 10</w:t>
      </w:r>
      <w:r w:rsidRPr="004B329E">
        <w:t>.</w:t>
      </w:r>
      <w:bookmarkEnd w:id="172"/>
    </w:p>
    <w:p w14:paraId="568A1049" w14:textId="77777777" w:rsidR="00FE6BFA" w:rsidRPr="004B329E" w:rsidRDefault="00FE6BFA" w:rsidP="00FE6BFA">
      <w:pPr>
        <w:pStyle w:val="EndNoteBibliography"/>
        <w:spacing w:after="240"/>
      </w:pPr>
      <w:bookmarkStart w:id="173" w:name="_ENREF_10"/>
      <w:r w:rsidRPr="004B329E">
        <w:t>Boorjian, S.A., Alemozaffar, M., Konety, B.R., Shore, N.D., Gomella, L.G., Kamat, A.M., Bivalacqua, T.J.</w:t>
      </w:r>
      <w:r w:rsidRPr="004B329E">
        <w:rPr>
          <w:i/>
        </w:rPr>
        <w:t>, et al.</w:t>
      </w:r>
      <w:r w:rsidRPr="004B329E">
        <w:t xml:space="preserve"> (2021). Intravesical nadofaragene firadenovec gene therapy for BCG-unresponsive non-muscle-invasive bladder cancer: a single-arm, open-label, repeat-dose clinical trial. Lancet Oncol</w:t>
      </w:r>
      <w:r w:rsidRPr="004B329E">
        <w:rPr>
          <w:i/>
        </w:rPr>
        <w:t xml:space="preserve"> 22</w:t>
      </w:r>
      <w:r w:rsidRPr="004B329E">
        <w:t>, 107-117.</w:t>
      </w:r>
      <w:bookmarkEnd w:id="173"/>
    </w:p>
    <w:p w14:paraId="397F59A4" w14:textId="77777777" w:rsidR="00FE6BFA" w:rsidRPr="004B329E" w:rsidRDefault="00FE6BFA" w:rsidP="00FE6BFA">
      <w:pPr>
        <w:pStyle w:val="EndNoteBibliography"/>
        <w:spacing w:after="240"/>
      </w:pPr>
      <w:bookmarkStart w:id="174" w:name="_ENREF_11"/>
      <w:r w:rsidRPr="004B329E">
        <w:t>Borkenhagen, L.K., Fieldhouse, J.K., Seto, D., and Gray, G.C. (2019). Are adenoviruses zoonotic? A systematic review of the evidence. Emerging microbes &amp; infections</w:t>
      </w:r>
      <w:r w:rsidRPr="004B329E">
        <w:rPr>
          <w:i/>
        </w:rPr>
        <w:t xml:space="preserve"> 8</w:t>
      </w:r>
      <w:r w:rsidRPr="004B329E">
        <w:t>, 1679-1687.</w:t>
      </w:r>
      <w:bookmarkEnd w:id="174"/>
    </w:p>
    <w:p w14:paraId="17A66842" w14:textId="77777777" w:rsidR="00FE6BFA" w:rsidRPr="004B329E" w:rsidRDefault="00FE6BFA" w:rsidP="00FE6BFA">
      <w:pPr>
        <w:pStyle w:val="EndNoteBibliography"/>
        <w:spacing w:after="240"/>
      </w:pPr>
      <w:bookmarkStart w:id="175" w:name="_ENREF_12"/>
      <w:r w:rsidRPr="004B329E">
        <w:t>Bots, S.T.F., and Hoeben, R.C. (2020). Non-Human Primate-Derived Adenoviruses for Future Use as Oncolytic Agents? International journal of molecular sciences</w:t>
      </w:r>
      <w:r w:rsidRPr="004B329E">
        <w:rPr>
          <w:i/>
        </w:rPr>
        <w:t xml:space="preserve"> 21</w:t>
      </w:r>
      <w:r w:rsidRPr="004B329E">
        <w:t>, 4821.</w:t>
      </w:r>
      <w:bookmarkEnd w:id="175"/>
    </w:p>
    <w:p w14:paraId="77BA011B" w14:textId="6C0435D9" w:rsidR="00FE6BFA" w:rsidRPr="004B329E" w:rsidRDefault="00FE6BFA" w:rsidP="00FE6BFA">
      <w:pPr>
        <w:pStyle w:val="EndNoteBibliography"/>
        <w:spacing w:after="240"/>
      </w:pPr>
      <w:bookmarkStart w:id="176" w:name="_ENREF_13"/>
      <w:r w:rsidRPr="004B329E">
        <w:t xml:space="preserve">CDC (2019a). Adenoviruses - Symptoms. Accessed: December 2020. </w:t>
      </w:r>
      <w:hyperlink r:id="rId45" w:history="1">
        <w:r w:rsidRPr="004B329E">
          <w:rPr>
            <w:rStyle w:val="Hyperlink"/>
            <w:color w:val="auto"/>
          </w:rPr>
          <w:t>https://www.cdc.gov/adenovirus/about/symptoms.html</w:t>
        </w:r>
      </w:hyperlink>
      <w:r w:rsidRPr="004B329E">
        <w:t>.</w:t>
      </w:r>
      <w:bookmarkEnd w:id="176"/>
    </w:p>
    <w:p w14:paraId="08954372" w14:textId="03FE0B3F" w:rsidR="00FE6BFA" w:rsidRPr="004B329E" w:rsidRDefault="00FE6BFA" w:rsidP="00FE6BFA">
      <w:pPr>
        <w:pStyle w:val="EndNoteBibliography"/>
        <w:spacing w:after="240"/>
      </w:pPr>
      <w:bookmarkStart w:id="177" w:name="_ENREF_14"/>
      <w:r w:rsidRPr="004B329E">
        <w:t xml:space="preserve">CDC (2019b). Adenoviruses - Transmission. Accessed: December 2020. </w:t>
      </w:r>
      <w:hyperlink r:id="rId46" w:history="1">
        <w:r w:rsidRPr="004B329E">
          <w:rPr>
            <w:rStyle w:val="Hyperlink"/>
            <w:color w:val="auto"/>
          </w:rPr>
          <w:t>https://www.cdc.gov/adenovirus/about/transmission.html</w:t>
        </w:r>
      </w:hyperlink>
      <w:r w:rsidRPr="004B329E">
        <w:t>.</w:t>
      </w:r>
      <w:bookmarkEnd w:id="177"/>
    </w:p>
    <w:p w14:paraId="5FC8FC49" w14:textId="77777777" w:rsidR="00FE6BFA" w:rsidRPr="004B329E" w:rsidRDefault="00FE6BFA" w:rsidP="00FE6BFA">
      <w:pPr>
        <w:pStyle w:val="EndNoteBibliography"/>
        <w:spacing w:after="240"/>
      </w:pPr>
      <w:bookmarkStart w:id="178" w:name="_ENREF_15"/>
      <w:r w:rsidRPr="004B329E">
        <w:t>CDC (2020). Adenovirus vaccine: what you need to know. (U.S. Department of Health and Human Services: Centers for Disease Control and Prevention).</w:t>
      </w:r>
      <w:bookmarkEnd w:id="178"/>
    </w:p>
    <w:p w14:paraId="1AB95DDD" w14:textId="77777777" w:rsidR="00FE6BFA" w:rsidRPr="004B329E" w:rsidRDefault="00FE6BFA" w:rsidP="00FE6BFA">
      <w:pPr>
        <w:pStyle w:val="EndNoteBibliography"/>
        <w:spacing w:after="240"/>
      </w:pPr>
      <w:bookmarkStart w:id="179" w:name="_ENREF_16"/>
      <w:r w:rsidRPr="004B329E">
        <w:lastRenderedPageBreak/>
        <w:t>Charman, M., Herrmann, C., and Weitzman, M.D. (2019). Viral and cellular interactions during adenovirus DNA replication. FEBS Lett</w:t>
      </w:r>
      <w:r w:rsidRPr="004B329E">
        <w:rPr>
          <w:i/>
        </w:rPr>
        <w:t xml:space="preserve"> 593</w:t>
      </w:r>
      <w:r w:rsidRPr="004B329E">
        <w:t>, 3531-3550.</w:t>
      </w:r>
      <w:bookmarkEnd w:id="179"/>
    </w:p>
    <w:p w14:paraId="548E22CE" w14:textId="77777777" w:rsidR="00FE6BFA" w:rsidRPr="004B329E" w:rsidRDefault="00FE6BFA" w:rsidP="00FE6BFA">
      <w:pPr>
        <w:pStyle w:val="EndNoteBibliography"/>
        <w:spacing w:after="240"/>
      </w:pPr>
      <w:bookmarkStart w:id="180" w:name="_ENREF_17"/>
      <w:r w:rsidRPr="004B329E">
        <w:t xml:space="preserve">Commonwealth of Australia (2011). </w:t>
      </w:r>
      <w:r w:rsidRPr="004B329E">
        <w:rPr>
          <w:i/>
        </w:rPr>
        <w:t>Health and Safety Act 2011</w:t>
      </w:r>
      <w:r w:rsidRPr="004B329E">
        <w:t>. In C2022C00082.</w:t>
      </w:r>
      <w:bookmarkEnd w:id="180"/>
    </w:p>
    <w:p w14:paraId="0C6805D0" w14:textId="77777777" w:rsidR="00FE6BFA" w:rsidRPr="004B329E" w:rsidRDefault="00FE6BFA" w:rsidP="00FE6BFA">
      <w:pPr>
        <w:pStyle w:val="EndNoteBibliography"/>
        <w:spacing w:after="240"/>
      </w:pPr>
      <w:bookmarkStart w:id="181" w:name="_ENREF_18"/>
      <w:r w:rsidRPr="004B329E">
        <w:t>Connor, R.J., Anderson, J.M., Machemer, T., Maneval, D.C., and Engler, H. (2005). Sustained intravesical interferon protein exposure is achieved using an adenoviral-mediated gene delivery system: A study in rats evaluating dosing regimens. Urology</w:t>
      </w:r>
      <w:r w:rsidRPr="004B329E">
        <w:rPr>
          <w:i/>
        </w:rPr>
        <w:t xml:space="preserve"> 66</w:t>
      </w:r>
      <w:r w:rsidRPr="004B329E">
        <w:t>, 224-229.</w:t>
      </w:r>
      <w:bookmarkEnd w:id="181"/>
    </w:p>
    <w:p w14:paraId="09449797" w14:textId="77777777" w:rsidR="00FE6BFA" w:rsidRPr="004B329E" w:rsidRDefault="00FE6BFA" w:rsidP="00FE6BFA">
      <w:pPr>
        <w:pStyle w:val="EndNoteBibliography"/>
        <w:spacing w:after="240"/>
      </w:pPr>
      <w:bookmarkStart w:id="182" w:name="_ENREF_19"/>
      <w:r w:rsidRPr="004B329E">
        <w:t>Connor, R.J., Engler, H., Machemer, T., Philopena, J.M., Horn, M.T., Sutjipto, S., Maneval, D.C.</w:t>
      </w:r>
      <w:r w:rsidRPr="004B329E">
        <w:rPr>
          <w:i/>
        </w:rPr>
        <w:t>, et al.</w:t>
      </w:r>
      <w:r w:rsidRPr="004B329E">
        <w:t xml:space="preserve"> (2001). Identification of polyamides that enhance adenovirus-mediated gene expression in the urothelium. Gene Ther</w:t>
      </w:r>
      <w:r w:rsidRPr="004B329E">
        <w:rPr>
          <w:i/>
        </w:rPr>
        <w:t xml:space="preserve"> 8</w:t>
      </w:r>
      <w:r w:rsidRPr="004B329E">
        <w:t>, 41-48.</w:t>
      </w:r>
      <w:bookmarkEnd w:id="182"/>
    </w:p>
    <w:p w14:paraId="7D8F8EDD" w14:textId="77777777" w:rsidR="00FE6BFA" w:rsidRPr="004B329E" w:rsidRDefault="00FE6BFA" w:rsidP="00FE6BFA">
      <w:pPr>
        <w:pStyle w:val="EndNoteBibliography"/>
        <w:spacing w:after="240"/>
      </w:pPr>
      <w:bookmarkStart w:id="183" w:name="_ENREF_20"/>
      <w:r w:rsidRPr="004B329E">
        <w:t>Custers, J., Kim, D., Leyssen, M., Gurwith, M.,Tomaka, F., Robertson, J.,  Heijnen, E., Condit, R., Shukarev, G., Heerwegh, D., van Heesbeen, R., Schuitemaker, H., Douoguih, M., Evans, E., Smith, E.R., Chen, R.T. (2020). Vaccines based on replication incompetent Ad26 viral vectors: Standardized template with key considerations for a risk/benefit assessment. Vaccine.</w:t>
      </w:r>
      <w:bookmarkEnd w:id="183"/>
    </w:p>
    <w:p w14:paraId="0B1D1B37" w14:textId="77777777" w:rsidR="00FE6BFA" w:rsidRPr="004B329E" w:rsidRDefault="00FE6BFA" w:rsidP="00FE6BFA">
      <w:pPr>
        <w:pStyle w:val="EndNoteBibliography"/>
        <w:spacing w:after="240"/>
      </w:pPr>
      <w:bookmarkStart w:id="184" w:name="_ENREF_21"/>
      <w:r w:rsidRPr="004B329E">
        <w:t>Dehghan, S., Seto, J., Liu, E.B., Ismail, A.M., Madupu, R., Heim, A., Jones, M.S.</w:t>
      </w:r>
      <w:r w:rsidRPr="004B329E">
        <w:rPr>
          <w:i/>
        </w:rPr>
        <w:t>, et al.</w:t>
      </w:r>
      <w:r w:rsidRPr="004B329E">
        <w:t xml:space="preserve"> (2019). A Zoonotic Adenoviral Human Pathogen Emerged through Genomic Recombination among Human and Nonhuman Simian Hosts. </w:t>
      </w:r>
      <w:r w:rsidRPr="004B329E">
        <w:rPr>
          <w:i/>
        </w:rPr>
        <w:t xml:space="preserve"> 93</w:t>
      </w:r>
      <w:r w:rsidRPr="004B329E">
        <w:t>, e00564-00519.</w:t>
      </w:r>
      <w:bookmarkEnd w:id="184"/>
    </w:p>
    <w:p w14:paraId="052510B6" w14:textId="77777777" w:rsidR="00FE6BFA" w:rsidRPr="004B329E" w:rsidRDefault="00FE6BFA" w:rsidP="00FE6BFA">
      <w:pPr>
        <w:pStyle w:val="EndNoteBibliography"/>
        <w:spacing w:after="240"/>
      </w:pPr>
      <w:bookmarkStart w:id="185" w:name="_ENREF_22"/>
      <w:r w:rsidRPr="004B329E">
        <w:t>Desfarges, S., and Ciuffi, A. (2012). Viral Integration and Consequences on Host Gene Expression. In Viruses: Essential Agents of Life, G. Witzany, ed. (Dordrecht: Springer Netherlands), pp. 147-175.</w:t>
      </w:r>
      <w:bookmarkEnd w:id="185"/>
    </w:p>
    <w:p w14:paraId="3F603431" w14:textId="77777777" w:rsidR="00FE6BFA" w:rsidRPr="004B329E" w:rsidRDefault="00FE6BFA" w:rsidP="00FE6BFA">
      <w:pPr>
        <w:pStyle w:val="EndNoteBibliography"/>
        <w:spacing w:after="240"/>
      </w:pPr>
      <w:bookmarkStart w:id="186" w:name="_ENREF_23"/>
      <w:r w:rsidRPr="004B329E">
        <w:t>Dhingra, A., Hage, E., Ganzenmueller, T., Bottcher, S., Hofmann, J., Hamprecht, K., Obermeier, P.</w:t>
      </w:r>
      <w:r w:rsidRPr="004B329E">
        <w:rPr>
          <w:i/>
        </w:rPr>
        <w:t>, et al.</w:t>
      </w:r>
      <w:r w:rsidRPr="004B329E">
        <w:t xml:space="preserve"> (2019). Molecular Evolution of Human Adenovirus (HAdV) Species C. Sci Rep</w:t>
      </w:r>
      <w:r w:rsidRPr="004B329E">
        <w:rPr>
          <w:i/>
        </w:rPr>
        <w:t xml:space="preserve"> 9</w:t>
      </w:r>
      <w:r w:rsidRPr="004B329E">
        <w:t>, 1039.</w:t>
      </w:r>
      <w:bookmarkEnd w:id="186"/>
    </w:p>
    <w:p w14:paraId="40DA20E9" w14:textId="77777777" w:rsidR="00FE6BFA" w:rsidRPr="004B329E" w:rsidRDefault="00FE6BFA" w:rsidP="00FE6BFA">
      <w:pPr>
        <w:pStyle w:val="EndNoteBibliography"/>
        <w:spacing w:after="240"/>
      </w:pPr>
      <w:bookmarkStart w:id="187" w:name="_ENREF_24"/>
      <w:r w:rsidRPr="004B329E">
        <w:t>Dinney, C.P., Fisher, M.B., Navai, N., O'Donnell, M.A., Cutler, D., Abraham, A., Young, S.</w:t>
      </w:r>
      <w:r w:rsidRPr="004B329E">
        <w:rPr>
          <w:i/>
        </w:rPr>
        <w:t>, et al.</w:t>
      </w:r>
      <w:r w:rsidRPr="004B329E">
        <w:t xml:space="preserve"> (2013). Phase I trial of intravesical recombinant adenovirus mediated interferon-α2b formulated in Syn3 for Bacillus Calmette-Guérin failures in nonmuscle invasive bladder cancer. J Urol</w:t>
      </w:r>
      <w:r w:rsidRPr="004B329E">
        <w:rPr>
          <w:i/>
        </w:rPr>
        <w:t xml:space="preserve"> 190</w:t>
      </w:r>
      <w:r w:rsidRPr="004B329E">
        <w:t>, 850-856.</w:t>
      </w:r>
      <w:bookmarkEnd w:id="187"/>
    </w:p>
    <w:p w14:paraId="660A8B03" w14:textId="77777777" w:rsidR="00FE6BFA" w:rsidRPr="004B329E" w:rsidRDefault="00FE6BFA" w:rsidP="00FE6BFA">
      <w:pPr>
        <w:pStyle w:val="EndNoteBibliography"/>
        <w:spacing w:after="240"/>
      </w:pPr>
      <w:bookmarkStart w:id="188" w:name="_ENREF_25"/>
      <w:r w:rsidRPr="004B329E">
        <w:t>Echavarría, M. (2008). Adenoviruses in immunocompromised hosts. Clin Microbiol Rev</w:t>
      </w:r>
      <w:r w:rsidRPr="004B329E">
        <w:rPr>
          <w:i/>
        </w:rPr>
        <w:t xml:space="preserve"> 21</w:t>
      </w:r>
      <w:r w:rsidRPr="004B329E">
        <w:t>, 704-715.</w:t>
      </w:r>
      <w:bookmarkEnd w:id="188"/>
    </w:p>
    <w:p w14:paraId="2E273B71" w14:textId="6003B946" w:rsidR="00FE6BFA" w:rsidRPr="004B329E" w:rsidRDefault="00FE6BFA" w:rsidP="00FE6BFA">
      <w:pPr>
        <w:pStyle w:val="EndNoteBibliography"/>
        <w:spacing w:after="240"/>
      </w:pPr>
      <w:bookmarkStart w:id="189" w:name="_ENREF_26"/>
      <w:r w:rsidRPr="004B329E">
        <w:t xml:space="preserve">EMEA (2007). Non-clinical testing for inadvertent germline transmission of gene transfer vectors Accessed: December 2020. </w:t>
      </w:r>
      <w:hyperlink r:id="rId47" w:history="1">
        <w:r w:rsidRPr="004B329E">
          <w:rPr>
            <w:rStyle w:val="Hyperlink"/>
            <w:color w:val="auto"/>
          </w:rPr>
          <w:t>https://www.ema.europa.eu/en/non-clinical-testing-inadvertent-germline-transmission-gene-transfer-vectors</w:t>
        </w:r>
      </w:hyperlink>
      <w:r w:rsidRPr="004B329E">
        <w:t>.</w:t>
      </w:r>
      <w:bookmarkEnd w:id="189"/>
    </w:p>
    <w:p w14:paraId="6EF49344" w14:textId="2F4D10FF" w:rsidR="00FE6BFA" w:rsidRPr="004B329E" w:rsidRDefault="00FE6BFA" w:rsidP="00FE6BFA">
      <w:pPr>
        <w:pStyle w:val="EndNoteBibliography"/>
        <w:spacing w:after="240"/>
      </w:pPr>
      <w:bookmarkStart w:id="190" w:name="_ENREF_27"/>
      <w:r w:rsidRPr="004B329E">
        <w:t xml:space="preserve">FDA (2020). Long Term Follow-Up After Administration of Human Gene Therapy Products - Guidance for Industry. Accessed: December 2020. </w:t>
      </w:r>
      <w:hyperlink r:id="rId48" w:history="1">
        <w:r w:rsidRPr="004B329E">
          <w:rPr>
            <w:rStyle w:val="Hyperlink"/>
            <w:color w:val="auto"/>
          </w:rPr>
          <w:t>https://www.fda.gov/media/113768/download</w:t>
        </w:r>
      </w:hyperlink>
      <w:r w:rsidRPr="004B329E">
        <w:t>.</w:t>
      </w:r>
      <w:bookmarkEnd w:id="190"/>
    </w:p>
    <w:p w14:paraId="3B176166" w14:textId="77777777" w:rsidR="00FE6BFA" w:rsidRPr="004B329E" w:rsidRDefault="00FE6BFA" w:rsidP="00FE6BFA">
      <w:pPr>
        <w:pStyle w:val="EndNoteBibliography"/>
        <w:spacing w:after="240"/>
      </w:pPr>
      <w:bookmarkStart w:id="191" w:name="_ENREF_28"/>
      <w:r w:rsidRPr="004B329E">
        <w:t>Gibbert, K., Schlaak, J.F., Yang, D., and Dittmer, U. (2013). IFN-α subtypes: distinct biological activities in anti-viral therapy. British journal of pharmacology</w:t>
      </w:r>
      <w:r w:rsidRPr="004B329E">
        <w:rPr>
          <w:i/>
        </w:rPr>
        <w:t xml:space="preserve"> 168</w:t>
      </w:r>
      <w:r w:rsidRPr="004B329E">
        <w:t>, 1048-1058.</w:t>
      </w:r>
      <w:bookmarkEnd w:id="191"/>
    </w:p>
    <w:p w14:paraId="76A2574D" w14:textId="77777777" w:rsidR="00FE6BFA" w:rsidRPr="004B329E" w:rsidRDefault="00FE6BFA" w:rsidP="00FE6BFA">
      <w:pPr>
        <w:pStyle w:val="EndNoteBibliography"/>
        <w:spacing w:after="240"/>
      </w:pPr>
      <w:bookmarkStart w:id="192" w:name="_ENREF_29"/>
      <w:r w:rsidRPr="004B329E">
        <w:t>Gray, G.C., and Erdman, D.D. (2018). Adenovirus Vaccines. Plotkin's Vaccines, 121-133.e128.</w:t>
      </w:r>
      <w:bookmarkEnd w:id="192"/>
    </w:p>
    <w:p w14:paraId="7CDDE71D" w14:textId="77777777" w:rsidR="00FE6BFA" w:rsidRPr="004B329E" w:rsidRDefault="00FE6BFA" w:rsidP="00FE6BFA">
      <w:pPr>
        <w:pStyle w:val="EndNoteBibliography"/>
        <w:spacing w:after="240"/>
      </w:pPr>
      <w:bookmarkStart w:id="193" w:name="_ENREF_30"/>
      <w:r w:rsidRPr="004B329E">
        <w:t>Gruber, W.C., Russell, D.J., and Tibbetts, C. (1993). Fiber Gene and Genomic Origin of Human Adenovirus Type 4. Virology</w:t>
      </w:r>
      <w:r w:rsidRPr="004B329E">
        <w:rPr>
          <w:i/>
        </w:rPr>
        <w:t xml:space="preserve"> 196</w:t>
      </w:r>
      <w:r w:rsidRPr="004B329E">
        <w:t>, 603-611.</w:t>
      </w:r>
      <w:bookmarkEnd w:id="193"/>
    </w:p>
    <w:p w14:paraId="47D8BD27" w14:textId="77777777" w:rsidR="00FE6BFA" w:rsidRPr="004B329E" w:rsidRDefault="00FE6BFA" w:rsidP="00FE6BFA">
      <w:pPr>
        <w:pStyle w:val="EndNoteBibliography"/>
        <w:spacing w:after="240"/>
      </w:pPr>
      <w:bookmarkStart w:id="194" w:name="_ENREF_31"/>
      <w:r w:rsidRPr="004B329E">
        <w:t>Guarner, J., de Leon-Bojorge, B., Lopez-Corella, E., Ferebee-Harris, T., Gooding, L., Garnett, C.T., Shieh, W.-J.</w:t>
      </w:r>
      <w:r w:rsidRPr="004B329E">
        <w:rPr>
          <w:i/>
        </w:rPr>
        <w:t>, et al.</w:t>
      </w:r>
      <w:r w:rsidRPr="004B329E">
        <w:t xml:space="preserve"> (2003). Intestinal intussusception associated with adenovirus infection in Mexican children. American Journal of Clinical Pathology</w:t>
      </w:r>
      <w:r w:rsidRPr="004B329E">
        <w:rPr>
          <w:i/>
        </w:rPr>
        <w:t xml:space="preserve"> 120</w:t>
      </w:r>
      <w:r w:rsidRPr="004B329E">
        <w:t>, 845-850.</w:t>
      </w:r>
      <w:bookmarkEnd w:id="194"/>
    </w:p>
    <w:p w14:paraId="0CAC45DD" w14:textId="77777777" w:rsidR="00FE6BFA" w:rsidRPr="004B329E" w:rsidRDefault="00FE6BFA" w:rsidP="00FE6BFA">
      <w:pPr>
        <w:pStyle w:val="EndNoteBibliography"/>
        <w:spacing w:after="240"/>
      </w:pPr>
      <w:bookmarkStart w:id="195" w:name="_ENREF_32"/>
      <w:r w:rsidRPr="004B329E">
        <w:t>Harui, A., Suzuki, S., Kochanek, S., and Mitani, K. (1999). Frequency and stability of chromosomal integration of adenovirus vectors. Journal of virology</w:t>
      </w:r>
      <w:r w:rsidRPr="004B329E">
        <w:rPr>
          <w:i/>
        </w:rPr>
        <w:t xml:space="preserve"> 73</w:t>
      </w:r>
      <w:r w:rsidRPr="004B329E">
        <w:t>, 6141-6146.</w:t>
      </w:r>
      <w:bookmarkEnd w:id="195"/>
    </w:p>
    <w:p w14:paraId="23F3D5F7" w14:textId="77777777" w:rsidR="00FE6BFA" w:rsidRPr="004B329E" w:rsidRDefault="00FE6BFA" w:rsidP="00FE6BFA">
      <w:pPr>
        <w:pStyle w:val="EndNoteBibliography"/>
        <w:spacing w:after="240"/>
      </w:pPr>
      <w:bookmarkStart w:id="196" w:name="_ENREF_33"/>
      <w:r w:rsidRPr="004B329E">
        <w:lastRenderedPageBreak/>
        <w:t>Hillgenberg, M., Tonnies, H., and Strauss, M. (2001). Chromosomal integration pattern of a helper-dependent minimal adenovirus vector with a selectable marker inserted into a 27.4-kilobase genomic stuffer. J Virol</w:t>
      </w:r>
      <w:r w:rsidRPr="004B329E">
        <w:rPr>
          <w:i/>
        </w:rPr>
        <w:t xml:space="preserve"> 75</w:t>
      </w:r>
      <w:r w:rsidRPr="004B329E">
        <w:t>, 9896-9908.</w:t>
      </w:r>
      <w:bookmarkEnd w:id="196"/>
    </w:p>
    <w:p w14:paraId="0A825294" w14:textId="77777777" w:rsidR="00FE6BFA" w:rsidRPr="004B329E" w:rsidRDefault="00FE6BFA" w:rsidP="00FE6BFA">
      <w:pPr>
        <w:pStyle w:val="EndNoteBibliography"/>
        <w:spacing w:after="240"/>
      </w:pPr>
      <w:bookmarkStart w:id="197" w:name="_ENREF_34"/>
      <w:r w:rsidRPr="004B329E">
        <w:t>Hoeben, R.C., and Uil, T.G. (2013). Adenovirus DNA Replication. Cold Spring Harbor Perspectives in Biology</w:t>
      </w:r>
      <w:r w:rsidRPr="004B329E">
        <w:rPr>
          <w:i/>
        </w:rPr>
        <w:t xml:space="preserve"> 5</w:t>
      </w:r>
      <w:r w:rsidRPr="004B329E">
        <w:t>, a013003.</w:t>
      </w:r>
      <w:bookmarkEnd w:id="197"/>
    </w:p>
    <w:p w14:paraId="00EFE019" w14:textId="77777777" w:rsidR="00FE6BFA" w:rsidRPr="004B329E" w:rsidRDefault="00FE6BFA" w:rsidP="00FE6BFA">
      <w:pPr>
        <w:pStyle w:val="EndNoteBibliography"/>
        <w:spacing w:after="240"/>
      </w:pPr>
      <w:bookmarkStart w:id="198" w:name="_ENREF_35"/>
      <w:r w:rsidRPr="004B329E">
        <w:t>Hoppe, E., Pauly, M., Gillespie, T.R., Akoua-Koffi, C., Hohmann, G., Fruth, B., Karhemere, S.</w:t>
      </w:r>
      <w:r w:rsidRPr="004B329E">
        <w:rPr>
          <w:i/>
        </w:rPr>
        <w:t>, et al.</w:t>
      </w:r>
      <w:r w:rsidRPr="004B329E">
        <w:t xml:space="preserve"> (2015). Multiple Cross-Species Transmission Events of Human Adenoviruses (HAdV) during Hominine Evolution. Molecular Biology and Evolution</w:t>
      </w:r>
      <w:r w:rsidRPr="004B329E">
        <w:rPr>
          <w:i/>
        </w:rPr>
        <w:t xml:space="preserve"> 32</w:t>
      </w:r>
      <w:r w:rsidRPr="004B329E">
        <w:t>, 2072-2084.</w:t>
      </w:r>
      <w:bookmarkEnd w:id="198"/>
    </w:p>
    <w:p w14:paraId="64395043" w14:textId="77777777" w:rsidR="00FE6BFA" w:rsidRPr="004B329E" w:rsidRDefault="00FE6BFA" w:rsidP="00FE6BFA">
      <w:pPr>
        <w:pStyle w:val="EndNoteBibliography"/>
        <w:spacing w:after="240"/>
      </w:pPr>
      <w:bookmarkStart w:id="199" w:name="_ENREF_36"/>
      <w:r w:rsidRPr="004B329E">
        <w:t>Huh, K., Kim, I., Jung, J., Lee, J.E., Jhun, B.W., Gu, S.H., Song, D.H.</w:t>
      </w:r>
      <w:r w:rsidRPr="004B329E">
        <w:rPr>
          <w:i/>
        </w:rPr>
        <w:t>, et al.</w:t>
      </w:r>
      <w:r w:rsidRPr="004B329E">
        <w:t xml:space="preserve"> (2019). Prolonged shedding of type 55 human adenovirus in immunocompetent adults with adenoviral respiratory infections. European Journal of Clinical Microbiology &amp; Infectious Diseases</w:t>
      </w:r>
      <w:r w:rsidRPr="004B329E">
        <w:rPr>
          <w:i/>
        </w:rPr>
        <w:t xml:space="preserve"> 38</w:t>
      </w:r>
      <w:r w:rsidRPr="004B329E">
        <w:t>, 793-800.</w:t>
      </w:r>
      <w:bookmarkEnd w:id="199"/>
    </w:p>
    <w:p w14:paraId="50D6E3AB" w14:textId="77777777" w:rsidR="00FE6BFA" w:rsidRPr="004B329E" w:rsidRDefault="00FE6BFA" w:rsidP="00FE6BFA">
      <w:pPr>
        <w:pStyle w:val="EndNoteBibliography"/>
        <w:spacing w:after="240"/>
      </w:pPr>
      <w:bookmarkStart w:id="200" w:name="_ENREF_37"/>
      <w:r w:rsidRPr="004B329E">
        <w:t>Iqbal Ahmed, C.M., Johnson, D.E., Demers, G.W., Engler, H., Howe, J.A., Wills, K.N., Wen, S.F.</w:t>
      </w:r>
      <w:r w:rsidRPr="004B329E">
        <w:rPr>
          <w:i/>
        </w:rPr>
        <w:t>, et al.</w:t>
      </w:r>
      <w:r w:rsidRPr="004B329E">
        <w:t xml:space="preserve"> (2001). Interferon alpha 2b gene delivery using adenoviral vector causes inhibition of tumor growth in xenograft models from a variety of cancers. Cancer Gene Ther</w:t>
      </w:r>
      <w:r w:rsidRPr="004B329E">
        <w:rPr>
          <w:i/>
        </w:rPr>
        <w:t xml:space="preserve"> 8</w:t>
      </w:r>
      <w:r w:rsidRPr="004B329E">
        <w:t>, 788-795.</w:t>
      </w:r>
      <w:bookmarkEnd w:id="200"/>
    </w:p>
    <w:p w14:paraId="16E0C259" w14:textId="77777777" w:rsidR="00FE6BFA" w:rsidRPr="004B329E" w:rsidRDefault="00FE6BFA" w:rsidP="00FE6BFA">
      <w:pPr>
        <w:pStyle w:val="EndNoteBibliography"/>
        <w:spacing w:after="240"/>
      </w:pPr>
      <w:bookmarkStart w:id="201" w:name="_ENREF_38"/>
      <w:r w:rsidRPr="004B329E">
        <w:t>Ismail, A.M., Cui, T., Dommaraju, K., Singh, G., Dehghan, S., Seto, J., Shrivastava, S.</w:t>
      </w:r>
      <w:r w:rsidRPr="004B329E">
        <w:rPr>
          <w:i/>
        </w:rPr>
        <w:t>, et al.</w:t>
      </w:r>
      <w:r w:rsidRPr="004B329E">
        <w:t xml:space="preserve"> (2018a). Genomic analysis of a large set of currently—and historically—important human adenovirus pathogens. Emerging Microbes &amp; Infections</w:t>
      </w:r>
      <w:r w:rsidRPr="004B329E">
        <w:rPr>
          <w:i/>
        </w:rPr>
        <w:t xml:space="preserve"> 7</w:t>
      </w:r>
      <w:r w:rsidRPr="004B329E">
        <w:t>, 1-22.</w:t>
      </w:r>
      <w:bookmarkEnd w:id="201"/>
    </w:p>
    <w:p w14:paraId="24342FEF" w14:textId="77777777" w:rsidR="00FE6BFA" w:rsidRPr="004B329E" w:rsidRDefault="00FE6BFA" w:rsidP="00FE6BFA">
      <w:pPr>
        <w:pStyle w:val="EndNoteBibliography"/>
        <w:spacing w:after="240"/>
      </w:pPr>
      <w:bookmarkStart w:id="202" w:name="_ENREF_39"/>
      <w:r w:rsidRPr="004B329E">
        <w:t>Ismail, A.M., Lee, J.S., Lee, J.Y., Singh, G., Dyer, D.W., Seto, D., Chodosh, J.</w:t>
      </w:r>
      <w:r w:rsidRPr="004B329E">
        <w:rPr>
          <w:i/>
        </w:rPr>
        <w:t>, et al.</w:t>
      </w:r>
      <w:r w:rsidRPr="004B329E">
        <w:t xml:space="preserve"> (2018b). Adenoviromics: Mining the Human Adenovirus Species D Genome. Frontiers in Immunology</w:t>
      </w:r>
      <w:r w:rsidRPr="004B329E">
        <w:rPr>
          <w:i/>
        </w:rPr>
        <w:t xml:space="preserve"> 9</w:t>
      </w:r>
      <w:r w:rsidRPr="004B329E">
        <w:t>, 2178.</w:t>
      </w:r>
      <w:bookmarkEnd w:id="202"/>
    </w:p>
    <w:p w14:paraId="65B12CA6" w14:textId="77777777" w:rsidR="00FE6BFA" w:rsidRPr="004B329E" w:rsidRDefault="00FE6BFA" w:rsidP="00FE6BFA">
      <w:pPr>
        <w:pStyle w:val="EndNoteBibliography"/>
        <w:spacing w:after="240"/>
      </w:pPr>
      <w:bookmarkStart w:id="203" w:name="_ENREF_40"/>
      <w:r w:rsidRPr="004B329E">
        <w:t>Ismail, A.M., Zhou, X., Dyer, D.W., Seto, D., Rajaiya, J., and Chodosh, J. (2019). Genomic foundations of evolution and ocular pathogenesis in human adenovirus species D. FEBS Lett</w:t>
      </w:r>
      <w:r w:rsidRPr="004B329E">
        <w:rPr>
          <w:i/>
        </w:rPr>
        <w:t xml:space="preserve"> 593</w:t>
      </w:r>
      <w:r w:rsidRPr="004B329E">
        <w:t>, 3583-3608.</w:t>
      </w:r>
      <w:bookmarkEnd w:id="203"/>
    </w:p>
    <w:p w14:paraId="6B9AF2B7" w14:textId="77777777" w:rsidR="00FE6BFA" w:rsidRPr="004B329E" w:rsidRDefault="00FE6BFA" w:rsidP="00FE6BFA">
      <w:pPr>
        <w:pStyle w:val="EndNoteBibliography"/>
        <w:spacing w:after="240"/>
      </w:pPr>
      <w:bookmarkStart w:id="204" w:name="_ENREF_41"/>
      <w:r w:rsidRPr="004B329E">
        <w:t>Khanal, S., Ghimire, P., and Dhamoon, A.S. (2018). The Repertoire of Adenovirus in Human Disease: The Innocuous to the Deadly. Biomedicines</w:t>
      </w:r>
      <w:r w:rsidRPr="004B329E">
        <w:rPr>
          <w:i/>
        </w:rPr>
        <w:t xml:space="preserve"> 6</w:t>
      </w:r>
      <w:r w:rsidRPr="004B329E">
        <w:t>, 30.</w:t>
      </w:r>
      <w:bookmarkEnd w:id="204"/>
    </w:p>
    <w:p w14:paraId="679DAFD7" w14:textId="77777777" w:rsidR="00FE6BFA" w:rsidRPr="004B329E" w:rsidRDefault="00FE6BFA" w:rsidP="00FE6BFA">
      <w:pPr>
        <w:pStyle w:val="EndNoteBibliography"/>
        <w:spacing w:after="240"/>
      </w:pPr>
      <w:bookmarkStart w:id="205" w:name="_ENREF_42"/>
      <w:r w:rsidRPr="004B329E">
        <w:t>Konety, B.R., Shore, N.D., and Sant, G.R. (2024). Clinical use of nadofaragene firadenovec-vncg. Therapeutic Advances in Urology</w:t>
      </w:r>
      <w:r w:rsidRPr="004B329E">
        <w:rPr>
          <w:i/>
        </w:rPr>
        <w:t xml:space="preserve"> 16</w:t>
      </w:r>
      <w:r w:rsidRPr="004B329E">
        <w:t>, 17562872241280005.</w:t>
      </w:r>
      <w:bookmarkEnd w:id="205"/>
    </w:p>
    <w:p w14:paraId="778E94BF" w14:textId="77777777" w:rsidR="00FE6BFA" w:rsidRPr="004B329E" w:rsidRDefault="00FE6BFA" w:rsidP="00FE6BFA">
      <w:pPr>
        <w:pStyle w:val="EndNoteBibliography"/>
        <w:spacing w:after="240"/>
      </w:pPr>
      <w:bookmarkStart w:id="206" w:name="_ENREF_43"/>
      <w:r w:rsidRPr="004B329E">
        <w:t>Lange, C.E., Niama, F.R., Cameron, K., Olson, S.H., Aime Nina, R., Ondzie, A., Bounga, G.</w:t>
      </w:r>
      <w:r w:rsidRPr="004B329E">
        <w:rPr>
          <w:i/>
        </w:rPr>
        <w:t>, et al.</w:t>
      </w:r>
      <w:r w:rsidRPr="004B329E">
        <w:t xml:space="preserve"> (2019). First evidence of a new simian adenovirus clustering with Human mastadenovirus F viruses. Virology Journal</w:t>
      </w:r>
      <w:r w:rsidRPr="004B329E">
        <w:rPr>
          <w:i/>
        </w:rPr>
        <w:t xml:space="preserve"> 16</w:t>
      </w:r>
      <w:r w:rsidRPr="004B329E">
        <w:t>, 147.</w:t>
      </w:r>
      <w:bookmarkEnd w:id="206"/>
    </w:p>
    <w:p w14:paraId="02D0B78F" w14:textId="77777777" w:rsidR="00FE6BFA" w:rsidRPr="004B329E" w:rsidRDefault="00FE6BFA" w:rsidP="00FE6BFA">
      <w:pPr>
        <w:pStyle w:val="EndNoteBibliography"/>
        <w:spacing w:after="240"/>
      </w:pPr>
      <w:bookmarkStart w:id="207" w:name="_ENREF_44"/>
      <w:r w:rsidRPr="004B329E">
        <w:t>Lasaro, M.O., and Ertl, H.C.J. (2009). New insights on adenovirus as vaccine vectors. Molecular therapy : the journal of the American Society of Gene Therapy</w:t>
      </w:r>
      <w:r w:rsidRPr="004B329E">
        <w:rPr>
          <w:i/>
        </w:rPr>
        <w:t xml:space="preserve"> 17</w:t>
      </w:r>
      <w:r w:rsidRPr="004B329E">
        <w:t>, 1333-1339.</w:t>
      </w:r>
      <w:bookmarkEnd w:id="207"/>
    </w:p>
    <w:p w14:paraId="5BEE2415" w14:textId="77777777" w:rsidR="00FE6BFA" w:rsidRPr="004B329E" w:rsidRDefault="00FE6BFA" w:rsidP="00FE6BFA">
      <w:pPr>
        <w:pStyle w:val="EndNoteBibliography"/>
        <w:spacing w:after="240"/>
      </w:pPr>
      <w:bookmarkStart w:id="208" w:name="_ENREF_45"/>
      <w:r w:rsidRPr="004B329E">
        <w:t>Lee, A. (2023). Nadofaragene Firadenovec: First Approval. Drugs</w:t>
      </w:r>
      <w:r w:rsidRPr="004B329E">
        <w:rPr>
          <w:i/>
        </w:rPr>
        <w:t xml:space="preserve"> 83</w:t>
      </w:r>
      <w:r w:rsidRPr="004B329E">
        <w:t>, 353-357.</w:t>
      </w:r>
      <w:bookmarkEnd w:id="208"/>
    </w:p>
    <w:p w14:paraId="43257D26" w14:textId="77777777" w:rsidR="00FE6BFA" w:rsidRPr="004B329E" w:rsidRDefault="00FE6BFA" w:rsidP="00FE6BFA">
      <w:pPr>
        <w:pStyle w:val="EndNoteBibliography"/>
        <w:spacing w:after="240"/>
      </w:pPr>
      <w:bookmarkStart w:id="209" w:name="_ENREF_46"/>
      <w:r w:rsidRPr="004B329E">
        <w:t>Leikas, A.J., Ylä-Herttuala, S., and Hartikainen, J.E.K. (2023). Adenoviral Gene Therapy Vectors in Clinical Use—Basic Aspects with a Special Reference to Replication-Competent Adenovirus Formation and Its Impact on Clinical Safety. International Journal of Molecular Sciences</w:t>
      </w:r>
      <w:r w:rsidRPr="004B329E">
        <w:rPr>
          <w:i/>
        </w:rPr>
        <w:t xml:space="preserve"> 24</w:t>
      </w:r>
      <w:r w:rsidRPr="004B329E">
        <w:t>, 16519.</w:t>
      </w:r>
      <w:bookmarkEnd w:id="209"/>
    </w:p>
    <w:p w14:paraId="7AE5119E" w14:textId="77777777" w:rsidR="00FE6BFA" w:rsidRPr="004B329E" w:rsidRDefault="00FE6BFA" w:rsidP="00FE6BFA">
      <w:pPr>
        <w:pStyle w:val="EndNoteBibliography"/>
        <w:spacing w:after="240"/>
      </w:pPr>
      <w:bookmarkStart w:id="210" w:name="_ENREF_47"/>
      <w:r w:rsidRPr="004B329E">
        <w:t>Lichtenstein, D.L., and Wold, W.S. (2004). Experimental infections of humans with wild-type adenoviruses and with replication-competent adenovirus vectors: replication, safety, and transmission. Cancer Gene Ther</w:t>
      </w:r>
      <w:r w:rsidRPr="004B329E">
        <w:rPr>
          <w:i/>
        </w:rPr>
        <w:t xml:space="preserve"> 11</w:t>
      </w:r>
      <w:r w:rsidRPr="004B329E">
        <w:t>, 819-829.</w:t>
      </w:r>
      <w:bookmarkEnd w:id="210"/>
    </w:p>
    <w:p w14:paraId="338EF77D" w14:textId="77777777" w:rsidR="00FE6BFA" w:rsidRPr="004B329E" w:rsidRDefault="00FE6BFA" w:rsidP="00FE6BFA">
      <w:pPr>
        <w:pStyle w:val="EndNoteBibliography"/>
        <w:spacing w:after="240"/>
      </w:pPr>
      <w:bookmarkStart w:id="211" w:name="_ENREF_48"/>
      <w:r w:rsidRPr="004B329E">
        <w:t xml:space="preserve">Lion, T. (2019). Adenovirus persistence, reactivation, and clinical management. </w:t>
      </w:r>
      <w:r w:rsidRPr="004B329E">
        <w:rPr>
          <w:i/>
        </w:rPr>
        <w:t xml:space="preserve"> 593</w:t>
      </w:r>
      <w:r w:rsidRPr="004B329E">
        <w:t>, 3571-3582.</w:t>
      </w:r>
      <w:bookmarkEnd w:id="211"/>
    </w:p>
    <w:p w14:paraId="0E8C93CC" w14:textId="77777777" w:rsidR="00FE6BFA" w:rsidRPr="004B329E" w:rsidRDefault="00FE6BFA" w:rsidP="00FE6BFA">
      <w:pPr>
        <w:pStyle w:val="EndNoteBibliography"/>
        <w:spacing w:after="240"/>
      </w:pPr>
      <w:bookmarkStart w:id="212" w:name="_ENREF_49"/>
      <w:r w:rsidRPr="004B329E">
        <w:lastRenderedPageBreak/>
        <w:t>Liu, H., Jin, L., Koh, S.B., Atanasov, I., Schein, S., Wu, L., and Zhou, Z.H. (2010). Atomic structure of human adenovirus by cryo-EM reveals interactions among protein networks. Science</w:t>
      </w:r>
      <w:r w:rsidRPr="004B329E">
        <w:rPr>
          <w:i/>
        </w:rPr>
        <w:t xml:space="preserve"> 329</w:t>
      </w:r>
      <w:r w:rsidRPr="004B329E">
        <w:t>, 1038-1043.</w:t>
      </w:r>
      <w:bookmarkEnd w:id="212"/>
    </w:p>
    <w:p w14:paraId="20FC4EF7" w14:textId="77777777" w:rsidR="00FE6BFA" w:rsidRPr="004B329E" w:rsidRDefault="00FE6BFA" w:rsidP="00FE6BFA">
      <w:pPr>
        <w:pStyle w:val="EndNoteBibliography"/>
        <w:spacing w:after="240"/>
      </w:pPr>
      <w:bookmarkStart w:id="213" w:name="_ENREF_50"/>
      <w:r w:rsidRPr="004B329E">
        <w:t>Lukashev, A.N., Ivanova, O.E., Eremeeva, T.P., and Iggo, R.D. (2008). Evidence of frequent recombination among human adenoviruses. J Gen Virol</w:t>
      </w:r>
      <w:r w:rsidRPr="004B329E">
        <w:rPr>
          <w:i/>
        </w:rPr>
        <w:t xml:space="preserve"> 89</w:t>
      </w:r>
      <w:r w:rsidRPr="004B329E">
        <w:t>, 380-388.</w:t>
      </w:r>
      <w:bookmarkEnd w:id="213"/>
    </w:p>
    <w:p w14:paraId="3C2B4E59" w14:textId="77777777" w:rsidR="00FE6BFA" w:rsidRPr="004B329E" w:rsidRDefault="00FE6BFA" w:rsidP="00FE6BFA">
      <w:pPr>
        <w:pStyle w:val="EndNoteBibliography"/>
        <w:spacing w:after="240"/>
      </w:pPr>
      <w:bookmarkStart w:id="214" w:name="_ENREF_51"/>
      <w:r w:rsidRPr="004B329E">
        <w:t>Ma, H.C., and Hearing, P. (2011). Adenovirus structural protein IIIa is involved in the serotype specificity of viral DNA packaging. J Virol</w:t>
      </w:r>
      <w:r w:rsidRPr="004B329E">
        <w:rPr>
          <w:i/>
        </w:rPr>
        <w:t xml:space="preserve"> 85</w:t>
      </w:r>
      <w:r w:rsidRPr="004B329E">
        <w:t>, 7849-7855.</w:t>
      </w:r>
      <w:bookmarkEnd w:id="214"/>
    </w:p>
    <w:p w14:paraId="5C95BFB6" w14:textId="77777777" w:rsidR="00FE6BFA" w:rsidRPr="004B329E" w:rsidRDefault="00FE6BFA" w:rsidP="00FE6BFA">
      <w:pPr>
        <w:pStyle w:val="EndNoteBibliography"/>
        <w:spacing w:after="240"/>
      </w:pPr>
      <w:bookmarkStart w:id="215" w:name="_ENREF_52"/>
      <w:r w:rsidRPr="004B329E">
        <w:t>Mangel, W.F., and San Martin, C. (2014). Structure, function and dynamics in adenovirus maturation. Viruses</w:t>
      </w:r>
      <w:r w:rsidRPr="004B329E">
        <w:rPr>
          <w:i/>
        </w:rPr>
        <w:t xml:space="preserve"> 6</w:t>
      </w:r>
      <w:r w:rsidRPr="004B329E">
        <w:t>, 4536-4570.</w:t>
      </w:r>
      <w:bookmarkEnd w:id="215"/>
    </w:p>
    <w:p w14:paraId="2F5932A4" w14:textId="77777777" w:rsidR="00FE6BFA" w:rsidRPr="004B329E" w:rsidRDefault="00FE6BFA" w:rsidP="00FE6BFA">
      <w:pPr>
        <w:pStyle w:val="EndNoteBibliography"/>
        <w:spacing w:after="240"/>
      </w:pPr>
      <w:bookmarkStart w:id="216" w:name="_ENREF_53"/>
      <w:r w:rsidRPr="004B329E">
        <w:t>McCormick, L., and Maheshwari, G. (2004). Inactivation of adenovirus types 5 and 6 by Virkon® S. Antiviral Research</w:t>
      </w:r>
      <w:r w:rsidRPr="004B329E">
        <w:rPr>
          <w:i/>
        </w:rPr>
        <w:t xml:space="preserve"> 64</w:t>
      </w:r>
      <w:r w:rsidRPr="004B329E">
        <w:t>, 27-33.</w:t>
      </w:r>
      <w:bookmarkEnd w:id="216"/>
    </w:p>
    <w:p w14:paraId="756CF140" w14:textId="77777777" w:rsidR="00FE6BFA" w:rsidRPr="004B329E" w:rsidRDefault="00FE6BFA" w:rsidP="00FE6BFA">
      <w:pPr>
        <w:pStyle w:val="EndNoteBibliography"/>
        <w:spacing w:after="240"/>
      </w:pPr>
      <w:bookmarkStart w:id="217" w:name="_ENREF_54"/>
      <w:r w:rsidRPr="004B329E">
        <w:t>Mennechet, F.J.D., Paris, O., Ouoba, A.R., Salazar Arenas, S., Sirima, S.B., Takoudjou Dzomo, G.R., Diarra, A.</w:t>
      </w:r>
      <w:r w:rsidRPr="004B329E">
        <w:rPr>
          <w:i/>
        </w:rPr>
        <w:t>, et al.</w:t>
      </w:r>
      <w:r w:rsidRPr="004B329E">
        <w:t xml:space="preserve"> (2019). A review of 65 years of human adenovirus seroprevalence. Expert Review of Vaccines</w:t>
      </w:r>
      <w:r w:rsidRPr="004B329E">
        <w:rPr>
          <w:i/>
        </w:rPr>
        <w:t xml:space="preserve"> 18</w:t>
      </w:r>
      <w:r w:rsidRPr="004B329E">
        <w:t>, 597-613.</w:t>
      </w:r>
      <w:bookmarkEnd w:id="217"/>
    </w:p>
    <w:p w14:paraId="1450CEDC" w14:textId="77777777" w:rsidR="00FE6BFA" w:rsidRPr="004B329E" w:rsidRDefault="00FE6BFA" w:rsidP="00FE6BFA">
      <w:pPr>
        <w:pStyle w:val="EndNoteBibliography"/>
        <w:spacing w:after="240"/>
      </w:pPr>
      <w:bookmarkStart w:id="218" w:name="_ENREF_55"/>
      <w:r w:rsidRPr="004B329E">
        <w:t>Musher, D.M. (2003). How contagious are common respiratory tract infections? N Engl J Med</w:t>
      </w:r>
      <w:r w:rsidRPr="004B329E">
        <w:rPr>
          <w:i/>
        </w:rPr>
        <w:t xml:space="preserve"> 348</w:t>
      </w:r>
      <w:r w:rsidRPr="004B329E">
        <w:t>, 1256-1266.</w:t>
      </w:r>
      <w:bookmarkEnd w:id="218"/>
    </w:p>
    <w:p w14:paraId="54ACC8F5" w14:textId="24B789B3" w:rsidR="00FE6BFA" w:rsidRPr="004B329E" w:rsidRDefault="00FE6BFA" w:rsidP="00FE6BFA">
      <w:pPr>
        <w:pStyle w:val="EndNoteBibliography"/>
        <w:spacing w:after="240"/>
      </w:pPr>
      <w:bookmarkStart w:id="219" w:name="_ENREF_56"/>
      <w:r w:rsidRPr="004B329E">
        <w:t xml:space="preserve">National Health and Medical Research Council (2019). Australian Guidelines for the Prevention and Control of Infection in Healthcare. (Canberra: Commonwealth of Australia, available online </w:t>
      </w:r>
      <w:hyperlink r:id="rId49" w:anchor="block-views-block-file-attachments-content-block-1" w:history="1">
        <w:r w:rsidRPr="004B329E">
          <w:rPr>
            <w:rStyle w:val="Hyperlink"/>
            <w:color w:val="auto"/>
          </w:rPr>
          <w:t>https://www.nhmrc.gov.au/about-us/publications/australian-guidelines-prevention-and-control-infection-healthcare-2019#block-views-block-file-attachments-content-block-1</w:t>
        </w:r>
      </w:hyperlink>
      <w:r w:rsidRPr="004B329E">
        <w:t>).</w:t>
      </w:r>
      <w:bookmarkEnd w:id="219"/>
    </w:p>
    <w:p w14:paraId="4B17AF65" w14:textId="77777777" w:rsidR="00FE6BFA" w:rsidRPr="004B329E" w:rsidRDefault="00FE6BFA" w:rsidP="00FE6BFA">
      <w:pPr>
        <w:pStyle w:val="EndNoteBibliography"/>
        <w:spacing w:after="240"/>
      </w:pPr>
      <w:bookmarkStart w:id="220" w:name="_ENREF_57"/>
      <w:r w:rsidRPr="004B329E">
        <w:t>Navai, N., Benedict, W.F., Zhang, G., Abraham, A., Ainslie, N., Shah, J.B., Grossman, H.B.</w:t>
      </w:r>
      <w:r w:rsidRPr="004B329E">
        <w:rPr>
          <w:i/>
        </w:rPr>
        <w:t>, et al.</w:t>
      </w:r>
      <w:r w:rsidRPr="004B329E">
        <w:t xml:space="preserve"> (2016). Phase 1b trial to evaluate tissue response to a second dose of intravesical recombinant adenoviral interferon α2b formulated in Syn3 for failures of bacillus calmette-guerin (BCG) therapy in nonmuscle invasive bladder cancer. Ann Surg Oncol</w:t>
      </w:r>
      <w:r w:rsidRPr="004B329E">
        <w:rPr>
          <w:i/>
        </w:rPr>
        <w:t xml:space="preserve"> 23</w:t>
      </w:r>
      <w:r w:rsidRPr="004B329E">
        <w:t>, 4110-4114.</w:t>
      </w:r>
      <w:bookmarkEnd w:id="220"/>
    </w:p>
    <w:p w14:paraId="75130BDC" w14:textId="661A8493" w:rsidR="00FE6BFA" w:rsidRPr="004B329E" w:rsidRDefault="00FE6BFA" w:rsidP="00FE6BFA">
      <w:pPr>
        <w:pStyle w:val="EndNoteBibliography"/>
        <w:spacing w:after="240"/>
      </w:pPr>
      <w:bookmarkStart w:id="221" w:name="_ENREF_58"/>
      <w:r w:rsidRPr="004B329E">
        <w:t xml:space="preserve">NCCTG (2011). Australian code of good wholesaling practice for medicines in schedules 2, 3, 4 &amp; 8. (Therapeutics Goods Adminstration) Accessed: July 2023. </w:t>
      </w:r>
      <w:hyperlink r:id="rId50" w:history="1">
        <w:r w:rsidRPr="004B329E">
          <w:rPr>
            <w:rStyle w:val="Hyperlink"/>
            <w:color w:val="auto"/>
          </w:rPr>
          <w:t>https://www.tga.gov.au/publication/australian-code-good-wholesaling-practice-medicines-schedules-2-3-4-8</w:t>
        </w:r>
      </w:hyperlink>
      <w:r w:rsidRPr="004B329E">
        <w:t>.</w:t>
      </w:r>
      <w:bookmarkEnd w:id="221"/>
    </w:p>
    <w:p w14:paraId="7CBBA2F9" w14:textId="64F4DA66" w:rsidR="00FE6BFA" w:rsidRPr="004B329E" w:rsidRDefault="00FE6BFA" w:rsidP="00FE6BFA">
      <w:pPr>
        <w:pStyle w:val="EndNoteBibliography"/>
        <w:spacing w:after="240"/>
      </w:pPr>
      <w:bookmarkStart w:id="222" w:name="_ENREF_59"/>
      <w:r w:rsidRPr="004B329E">
        <w:t xml:space="preserve">NSW Health (2023). Respiratory surveillance reports. Accessed: 05 June 2023. </w:t>
      </w:r>
      <w:hyperlink r:id="rId51" w:history="1">
        <w:r w:rsidRPr="004B329E">
          <w:rPr>
            <w:rStyle w:val="Hyperlink"/>
            <w:color w:val="auto"/>
          </w:rPr>
          <w:t>https://www.health.nsw.gov.au/Infectious/covid-19/Documents/weekly-covid-overview-20230520.pdf</w:t>
        </w:r>
      </w:hyperlink>
      <w:r w:rsidRPr="004B329E">
        <w:t>.</w:t>
      </w:r>
      <w:bookmarkEnd w:id="222"/>
    </w:p>
    <w:p w14:paraId="0E768D88" w14:textId="77777777" w:rsidR="00FE6BFA" w:rsidRPr="004B329E" w:rsidRDefault="00FE6BFA" w:rsidP="00FE6BFA">
      <w:pPr>
        <w:pStyle w:val="EndNoteBibliography"/>
        <w:spacing w:after="240"/>
      </w:pPr>
      <w:bookmarkStart w:id="223" w:name="_ENREF_60"/>
      <w:r w:rsidRPr="004B329E">
        <w:t>OGTR (2013). Risk Analysis Framework 2013, 4th edn (Canberra: Office of the Gene Technology Regulator).</w:t>
      </w:r>
      <w:bookmarkEnd w:id="223"/>
    </w:p>
    <w:p w14:paraId="762D082E" w14:textId="77777777" w:rsidR="00FE6BFA" w:rsidRPr="004B329E" w:rsidRDefault="00FE6BFA" w:rsidP="00FE6BFA">
      <w:pPr>
        <w:pStyle w:val="EndNoteBibliography"/>
        <w:spacing w:after="240"/>
      </w:pPr>
      <w:bookmarkStart w:id="224" w:name="_ENREF_61"/>
      <w:r w:rsidRPr="004B329E">
        <w:t>Pihos, A.M. (2013). Epidemic keratoconjunctivitis: A review of current concepts in management. Journal of Optometry</w:t>
      </w:r>
      <w:r w:rsidRPr="004B329E">
        <w:rPr>
          <w:i/>
        </w:rPr>
        <w:t xml:space="preserve"> 6</w:t>
      </w:r>
      <w:r w:rsidRPr="004B329E">
        <w:t>, 69-74.</w:t>
      </w:r>
      <w:bookmarkEnd w:id="224"/>
    </w:p>
    <w:p w14:paraId="109AEDF4" w14:textId="16F7E642" w:rsidR="00FE6BFA" w:rsidRPr="004B329E" w:rsidRDefault="00FE6BFA" w:rsidP="00FE6BFA">
      <w:pPr>
        <w:pStyle w:val="EndNoteBibliography"/>
        <w:spacing w:after="240"/>
      </w:pPr>
      <w:bookmarkStart w:id="225" w:name="_ENREF_62"/>
      <w:r w:rsidRPr="004B329E">
        <w:t xml:space="preserve">Public Health Agency of Canada (2014). Pathogen Safety Data Sheets: Infectious Substances – Adenovirus types 1, 2, 3, 4, 5 and 7. (Government of Canada) Accessed: 10 December 2020. </w:t>
      </w:r>
      <w:hyperlink r:id="rId52" w:history="1">
        <w:r w:rsidRPr="004B329E">
          <w:rPr>
            <w:rStyle w:val="Hyperlink"/>
            <w:color w:val="auto"/>
          </w:rPr>
          <w:t>https://www.canada.ca/en/public-health/services/laboratory-biosafety-biosecurity/pathogen-safety-data-sheets-risk-assessment/adenovirus-types-1-2-3-4-5-7-pathogen-safety-data-sheet.html</w:t>
        </w:r>
      </w:hyperlink>
      <w:r w:rsidRPr="004B329E">
        <w:t>.</w:t>
      </w:r>
      <w:bookmarkEnd w:id="225"/>
    </w:p>
    <w:p w14:paraId="0B7DC49F" w14:textId="77777777" w:rsidR="00FE6BFA" w:rsidRPr="004B329E" w:rsidRDefault="00FE6BFA" w:rsidP="00FE6BFA">
      <w:pPr>
        <w:pStyle w:val="EndNoteBibliography"/>
        <w:spacing w:after="240"/>
      </w:pPr>
      <w:bookmarkStart w:id="226" w:name="_ENREF_63"/>
      <w:r w:rsidRPr="004B329E">
        <w:t>Reddy, V.S., Natchiar, S.K., Stewart, P.L., and Nemerow, G.R. (2010). Crystal structure of human adenovirus at 3.5 A resolution. Science</w:t>
      </w:r>
      <w:r w:rsidRPr="004B329E">
        <w:rPr>
          <w:i/>
        </w:rPr>
        <w:t xml:space="preserve"> 329</w:t>
      </w:r>
      <w:r w:rsidRPr="004B329E">
        <w:t>, 1071-1075.</w:t>
      </w:r>
      <w:bookmarkEnd w:id="226"/>
    </w:p>
    <w:p w14:paraId="75F6B01D" w14:textId="77777777" w:rsidR="00FE6BFA" w:rsidRPr="004B329E" w:rsidRDefault="00FE6BFA" w:rsidP="00FE6BFA">
      <w:pPr>
        <w:pStyle w:val="EndNoteBibliography"/>
        <w:spacing w:after="240"/>
      </w:pPr>
      <w:bookmarkStart w:id="227" w:name="_ENREF_64"/>
      <w:r w:rsidRPr="004B329E">
        <w:lastRenderedPageBreak/>
        <w:t>Reddy, V.S., and Nemerow, G.R. (2014). Structures and organization of adenovirus cement proteins provide insights into the role of capsid maturation in virus entry and infection. Proc Natl Acad Sci U S A</w:t>
      </w:r>
      <w:r w:rsidRPr="004B329E">
        <w:rPr>
          <w:i/>
        </w:rPr>
        <w:t xml:space="preserve"> 111</w:t>
      </w:r>
      <w:r w:rsidRPr="004B329E">
        <w:t>, 11715-11720.</w:t>
      </w:r>
      <w:bookmarkEnd w:id="227"/>
    </w:p>
    <w:p w14:paraId="3E6078FC" w14:textId="77777777" w:rsidR="00FE6BFA" w:rsidRPr="004B329E" w:rsidRDefault="00FE6BFA" w:rsidP="00FE6BFA">
      <w:pPr>
        <w:pStyle w:val="EndNoteBibliography"/>
        <w:spacing w:after="240"/>
      </w:pPr>
      <w:bookmarkStart w:id="228" w:name="_ENREF_65"/>
      <w:r w:rsidRPr="004B329E">
        <w:t>Rexroad, J., Evans, R.K., and Middaugh, C.R. (2006). Effect of pH and ionic strength on the physical stability of adenovirus type 5. Journal of Pharmaceutical Sciences</w:t>
      </w:r>
      <w:r w:rsidRPr="004B329E">
        <w:rPr>
          <w:i/>
        </w:rPr>
        <w:t xml:space="preserve"> 95</w:t>
      </w:r>
      <w:r w:rsidRPr="004B329E">
        <w:t>, 237-247.</w:t>
      </w:r>
      <w:bookmarkEnd w:id="228"/>
    </w:p>
    <w:p w14:paraId="6AA6E718" w14:textId="77777777" w:rsidR="00FE6BFA" w:rsidRPr="004B329E" w:rsidRDefault="00FE6BFA" w:rsidP="00FE6BFA">
      <w:pPr>
        <w:pStyle w:val="EndNoteBibliography"/>
        <w:spacing w:after="240"/>
      </w:pPr>
      <w:bookmarkStart w:id="229" w:name="_ENREF_66"/>
      <w:r w:rsidRPr="004B329E">
        <w:t>Rigotto, C., Hanley, K., Rochelle, P.A., De Leon, R., Barardi, C.R.M., and Yates, M.V. (2011). Survival of Adenovirus Types 2 and 41 in Surface and Ground Waters Measured by a Plaque Assay. Environmental Science &amp; Technology</w:t>
      </w:r>
      <w:r w:rsidRPr="004B329E">
        <w:rPr>
          <w:i/>
        </w:rPr>
        <w:t xml:space="preserve"> 45</w:t>
      </w:r>
      <w:r w:rsidRPr="004B329E">
        <w:t>, 4145-4150.</w:t>
      </w:r>
      <w:bookmarkEnd w:id="229"/>
    </w:p>
    <w:p w14:paraId="328C46DE" w14:textId="77777777" w:rsidR="00FE6BFA" w:rsidRPr="004B329E" w:rsidRDefault="00FE6BFA" w:rsidP="00FE6BFA">
      <w:pPr>
        <w:pStyle w:val="EndNoteBibliography"/>
        <w:spacing w:after="240"/>
      </w:pPr>
      <w:bookmarkStart w:id="230" w:name="_ENREF_67"/>
      <w:r w:rsidRPr="004B329E">
        <w:t>Robinson, C.M., Seto, D., Jones, M.S., Dyer, D.W., and Chodosh, J. (2011). Molecular evolution of human species D adenoviruses. Infect Genet Evol</w:t>
      </w:r>
      <w:r w:rsidRPr="004B329E">
        <w:rPr>
          <w:i/>
        </w:rPr>
        <w:t xml:space="preserve"> 11</w:t>
      </w:r>
      <w:r w:rsidRPr="004B329E">
        <w:t>, 1208-1217.</w:t>
      </w:r>
      <w:bookmarkEnd w:id="230"/>
    </w:p>
    <w:p w14:paraId="6A5CCCC0" w14:textId="77777777" w:rsidR="00FE6BFA" w:rsidRPr="004B329E" w:rsidRDefault="00FE6BFA" w:rsidP="00FE6BFA">
      <w:pPr>
        <w:pStyle w:val="EndNoteBibliography"/>
        <w:spacing w:after="240"/>
      </w:pPr>
      <w:bookmarkStart w:id="231" w:name="_ENREF_68"/>
      <w:r w:rsidRPr="004B329E">
        <w:t>Roy, S., Gao, G., Clawson, D.S., Vandenberghe, L.H., Farina, S.F., and Wilson, J.M. (2004). Complete nucleotide sequences and genome organization of four chimpanzee adenoviruses. Virology</w:t>
      </w:r>
      <w:r w:rsidRPr="004B329E">
        <w:rPr>
          <w:i/>
        </w:rPr>
        <w:t xml:space="preserve"> 324</w:t>
      </w:r>
      <w:r w:rsidRPr="004B329E">
        <w:t>, 361-372.</w:t>
      </w:r>
      <w:bookmarkEnd w:id="231"/>
    </w:p>
    <w:p w14:paraId="0FFE4812" w14:textId="77777777" w:rsidR="00FE6BFA" w:rsidRPr="004B329E" w:rsidRDefault="00FE6BFA" w:rsidP="00FE6BFA">
      <w:pPr>
        <w:pStyle w:val="EndNoteBibliography"/>
        <w:spacing w:after="240"/>
      </w:pPr>
      <w:bookmarkStart w:id="232" w:name="_ENREF_69"/>
      <w:r w:rsidRPr="004B329E">
        <w:t>Rutala, W.A., Peacock, J.E., Gergen, M.F., Sobsey, M.D., and Weber, D.J. (2006). Efficacy of hospital germicides against adenovirus 8, a common cause of epidemic keratoconjunctivitis in health care facilities. Antimicrobial agents and chemotherapy</w:t>
      </w:r>
      <w:r w:rsidRPr="004B329E">
        <w:rPr>
          <w:i/>
        </w:rPr>
        <w:t xml:space="preserve"> 50</w:t>
      </w:r>
      <w:r w:rsidRPr="004B329E">
        <w:t>, 1419-1424.</w:t>
      </w:r>
      <w:bookmarkEnd w:id="232"/>
    </w:p>
    <w:p w14:paraId="45362618" w14:textId="77777777" w:rsidR="00FE6BFA" w:rsidRPr="004B329E" w:rsidRDefault="00FE6BFA" w:rsidP="00FE6BFA">
      <w:pPr>
        <w:pStyle w:val="EndNoteBibliography"/>
        <w:spacing w:after="240"/>
      </w:pPr>
      <w:bookmarkStart w:id="233" w:name="_ENREF_70"/>
      <w:r w:rsidRPr="004B329E">
        <w:t>Saha, B., and Parks, R.J. (2017). Human adenovirus type 5 vectors deleted of early region 1 (E1) undergo limited expression of early replicative E2 proteins and DNA replication in non-permissive cells. PloS one</w:t>
      </w:r>
      <w:r w:rsidRPr="004B329E">
        <w:rPr>
          <w:i/>
        </w:rPr>
        <w:t xml:space="preserve"> 12</w:t>
      </w:r>
      <w:r w:rsidRPr="004B329E">
        <w:t>, e0181012-e0181012.</w:t>
      </w:r>
      <w:bookmarkEnd w:id="233"/>
    </w:p>
    <w:p w14:paraId="09CADFF5" w14:textId="77777777" w:rsidR="00FE6BFA" w:rsidRPr="004B329E" w:rsidRDefault="00FE6BFA" w:rsidP="00FE6BFA">
      <w:pPr>
        <w:pStyle w:val="EndNoteBibliography"/>
        <w:spacing w:after="240"/>
      </w:pPr>
      <w:bookmarkStart w:id="234" w:name="_ENREF_71"/>
      <w:r w:rsidRPr="004B329E">
        <w:t>San Martin, C. (2012). Latest insights on adenovirus structure and assembly. Viruses</w:t>
      </w:r>
      <w:r w:rsidRPr="004B329E">
        <w:rPr>
          <w:i/>
        </w:rPr>
        <w:t xml:space="preserve"> 4</w:t>
      </w:r>
      <w:r w:rsidRPr="004B329E">
        <w:t>, 847-877.</w:t>
      </w:r>
      <w:bookmarkEnd w:id="234"/>
    </w:p>
    <w:p w14:paraId="0A303A33" w14:textId="77777777" w:rsidR="00FE6BFA" w:rsidRPr="004B329E" w:rsidRDefault="00FE6BFA" w:rsidP="00FE6BFA">
      <w:pPr>
        <w:pStyle w:val="EndNoteBibliography"/>
        <w:spacing w:after="240"/>
      </w:pPr>
      <w:bookmarkStart w:id="235" w:name="_ENREF_72"/>
      <w:r w:rsidRPr="004B329E">
        <w:t>Sato-Dahlman, M., Roach, B.L., and Yamamoto, M. (2020). The Role of Adenovirus in Cancer Therapy. Cancers (Basel)</w:t>
      </w:r>
      <w:r w:rsidRPr="004B329E">
        <w:rPr>
          <w:i/>
        </w:rPr>
        <w:t xml:space="preserve"> 12</w:t>
      </w:r>
      <w:r w:rsidRPr="004B329E">
        <w:t>.</w:t>
      </w:r>
      <w:bookmarkEnd w:id="235"/>
    </w:p>
    <w:p w14:paraId="73F2BB6F" w14:textId="77777777" w:rsidR="00FE6BFA" w:rsidRPr="004B329E" w:rsidRDefault="00FE6BFA" w:rsidP="00FE6BFA">
      <w:pPr>
        <w:pStyle w:val="EndNoteBibliography"/>
        <w:spacing w:after="240"/>
      </w:pPr>
      <w:bookmarkStart w:id="236" w:name="_ENREF_73"/>
      <w:r w:rsidRPr="004B329E">
        <w:t>Scarsella, L., Ehrke-Schulz, E., Paulussen, M., Thal, S.C., Ehrhardt, A., and Aydin, M. (2024). Advances of Recombinant Adenoviral Vectors in Preclinical and Clinical Applications. Viruses</w:t>
      </w:r>
      <w:r w:rsidRPr="004B329E">
        <w:rPr>
          <w:i/>
        </w:rPr>
        <w:t xml:space="preserve"> 16</w:t>
      </w:r>
      <w:r w:rsidRPr="004B329E">
        <w:t>, 377.</w:t>
      </w:r>
      <w:bookmarkEnd w:id="236"/>
    </w:p>
    <w:p w14:paraId="1A787DB1" w14:textId="77777777" w:rsidR="00FE6BFA" w:rsidRPr="004B329E" w:rsidRDefault="00FE6BFA" w:rsidP="00FE6BFA">
      <w:pPr>
        <w:pStyle w:val="EndNoteBibliography"/>
        <w:spacing w:after="240"/>
      </w:pPr>
      <w:bookmarkStart w:id="237" w:name="_ENREF_74"/>
      <w:r w:rsidRPr="004B329E">
        <w:t>Shaw, A.R., and Suzuki, M. (2019). Immunology of Adenoviral Vectors in Cancer Therapy. Mol Ther Methods Clin Dev</w:t>
      </w:r>
      <w:r w:rsidRPr="004B329E">
        <w:rPr>
          <w:i/>
        </w:rPr>
        <w:t xml:space="preserve"> 15</w:t>
      </w:r>
      <w:r w:rsidRPr="004B329E">
        <w:t>, 418-429.</w:t>
      </w:r>
      <w:bookmarkEnd w:id="237"/>
    </w:p>
    <w:p w14:paraId="79E5061A" w14:textId="77777777" w:rsidR="00FE6BFA" w:rsidRPr="004B329E" w:rsidRDefault="00FE6BFA" w:rsidP="00FE6BFA">
      <w:pPr>
        <w:pStyle w:val="EndNoteBibliography"/>
        <w:spacing w:after="240"/>
      </w:pPr>
      <w:bookmarkStart w:id="238" w:name="_ENREF_75"/>
      <w:r w:rsidRPr="004B329E">
        <w:t>Shi, W., Yao, X., Fu, Y., and Wang, Y. (2022). Interferon-α and its effects on cancer cell apoptosis. Oncol Lett</w:t>
      </w:r>
      <w:r w:rsidRPr="004B329E">
        <w:rPr>
          <w:i/>
        </w:rPr>
        <w:t xml:space="preserve"> 24</w:t>
      </w:r>
      <w:r w:rsidRPr="004B329E">
        <w:t>, 235.</w:t>
      </w:r>
      <w:bookmarkEnd w:id="238"/>
    </w:p>
    <w:p w14:paraId="37DF8988" w14:textId="77777777" w:rsidR="00FE6BFA" w:rsidRPr="004B329E" w:rsidRDefault="00FE6BFA" w:rsidP="00FE6BFA">
      <w:pPr>
        <w:pStyle w:val="EndNoteBibliography"/>
        <w:spacing w:after="240"/>
      </w:pPr>
      <w:bookmarkStart w:id="239" w:name="_ENREF_76"/>
      <w:r w:rsidRPr="004B329E">
        <w:t>Shieh, W.J. (2022). Human adenovirus infections in pediatric population - An update on clinico-pathologic correlation. Biomed J</w:t>
      </w:r>
      <w:r w:rsidRPr="004B329E">
        <w:rPr>
          <w:i/>
        </w:rPr>
        <w:t xml:space="preserve"> 45</w:t>
      </w:r>
      <w:r w:rsidRPr="004B329E">
        <w:t>, 38-49.</w:t>
      </w:r>
      <w:bookmarkEnd w:id="239"/>
    </w:p>
    <w:p w14:paraId="596567B4" w14:textId="77777777" w:rsidR="00FE6BFA" w:rsidRPr="004B329E" w:rsidRDefault="00FE6BFA" w:rsidP="00FE6BFA">
      <w:pPr>
        <w:pStyle w:val="EndNoteBibliography"/>
        <w:spacing w:after="240"/>
      </w:pPr>
      <w:bookmarkStart w:id="240" w:name="_ENREF_77"/>
      <w:r w:rsidRPr="004B329E">
        <w:t>Shore, N.D., Boorjian, S.A., Canter, D.J., Ogan, K., Karsh, L.I., Downs, T.M., Gomella, L.G.</w:t>
      </w:r>
      <w:r w:rsidRPr="004B329E">
        <w:rPr>
          <w:i/>
        </w:rPr>
        <w:t>, et al.</w:t>
      </w:r>
      <w:r w:rsidRPr="004B329E">
        <w:t xml:space="preserve"> (2017). Intravesical rAd-IFNα/Syn3 for patients with high-grade, bacillus calmette-guerin-refractory or relapsed non-muscle-invasive bladder cancer: a phase II randomized study. J Clin Oncol</w:t>
      </w:r>
      <w:r w:rsidRPr="004B329E">
        <w:rPr>
          <w:i/>
        </w:rPr>
        <w:t xml:space="preserve"> 35</w:t>
      </w:r>
      <w:r w:rsidRPr="004B329E">
        <w:t>, 3410-3416.</w:t>
      </w:r>
      <w:bookmarkEnd w:id="240"/>
    </w:p>
    <w:p w14:paraId="58B7D2F3" w14:textId="77777777" w:rsidR="00FE6BFA" w:rsidRPr="004B329E" w:rsidRDefault="00FE6BFA" w:rsidP="00FE6BFA">
      <w:pPr>
        <w:pStyle w:val="EndNoteBibliography"/>
        <w:spacing w:after="240"/>
      </w:pPr>
      <w:bookmarkStart w:id="241" w:name="_ENREF_78"/>
      <w:r w:rsidRPr="004B329E">
        <w:t>Spencer, J.R., P.; Lin, M., Milton, A., Blumer, C.; Miller, M.; Hawker, L.; Hurtado, P. (2002). Communicable Disease Intelligence (Quarterly Report). Department of Health Australia</w:t>
      </w:r>
      <w:r w:rsidRPr="004B329E">
        <w:rPr>
          <w:i/>
        </w:rPr>
        <w:t xml:space="preserve"> 26</w:t>
      </w:r>
      <w:r w:rsidRPr="004B329E">
        <w:t>, 344.</w:t>
      </w:r>
      <w:bookmarkEnd w:id="241"/>
    </w:p>
    <w:p w14:paraId="02377124" w14:textId="77777777" w:rsidR="00FE6BFA" w:rsidRPr="004B329E" w:rsidRDefault="00FE6BFA" w:rsidP="00FE6BFA">
      <w:pPr>
        <w:pStyle w:val="EndNoteBibliography"/>
        <w:spacing w:after="240"/>
      </w:pPr>
      <w:bookmarkStart w:id="242" w:name="_ENREF_79"/>
      <w:r w:rsidRPr="004B329E">
        <w:t>Standards Australia/New Zealand (2022). AS/NZS 2243.3:2022 Safety in laboratories, Part 3: Microbiological safety and containment.</w:t>
      </w:r>
      <w:bookmarkEnd w:id="242"/>
    </w:p>
    <w:p w14:paraId="1881E98F" w14:textId="77777777" w:rsidR="00FE6BFA" w:rsidRPr="004B329E" w:rsidRDefault="00FE6BFA" w:rsidP="00FE6BFA">
      <w:pPr>
        <w:pStyle w:val="EndNoteBibliography"/>
        <w:spacing w:after="240"/>
      </w:pPr>
      <w:bookmarkStart w:id="243" w:name="_ENREF_80"/>
      <w:r w:rsidRPr="004B329E">
        <w:t>Steinmetz, A.R., Mokkapati, S., McConkey, D., and Dinney, C.P. (2024). The Evolution of Nadofaragene Firadenovec: A Review and the Path Forward. Bladder Cancer</w:t>
      </w:r>
      <w:r w:rsidRPr="004B329E">
        <w:rPr>
          <w:i/>
        </w:rPr>
        <w:t xml:space="preserve"> 10</w:t>
      </w:r>
      <w:r w:rsidRPr="004B329E">
        <w:t>, 105-112.</w:t>
      </w:r>
      <w:bookmarkEnd w:id="243"/>
    </w:p>
    <w:p w14:paraId="37707EC4" w14:textId="77777777" w:rsidR="00FE6BFA" w:rsidRPr="004B329E" w:rsidRDefault="00FE6BFA" w:rsidP="00FE6BFA">
      <w:pPr>
        <w:pStyle w:val="EndNoteBibliography"/>
        <w:spacing w:after="240"/>
      </w:pPr>
      <w:bookmarkStart w:id="244" w:name="_ENREF_81"/>
      <w:r w:rsidRPr="004B329E">
        <w:lastRenderedPageBreak/>
        <w:t>Stephen, S.L., Montini, E., Sivanandam, V.G., Al-Dhalimy, M., Kestler, H.A., Finegold, M., Grompe, M.</w:t>
      </w:r>
      <w:r w:rsidRPr="004B329E">
        <w:rPr>
          <w:i/>
        </w:rPr>
        <w:t>, et al.</w:t>
      </w:r>
      <w:r w:rsidRPr="004B329E">
        <w:t xml:space="preserve"> (2010). Chromosomal integration of adenoviral vector DNA in vivo. J Virol</w:t>
      </w:r>
      <w:r w:rsidRPr="004B329E">
        <w:rPr>
          <w:i/>
        </w:rPr>
        <w:t xml:space="preserve"> 84</w:t>
      </w:r>
      <w:r w:rsidRPr="004B329E">
        <w:t>, 9987-9994.</w:t>
      </w:r>
      <w:bookmarkEnd w:id="244"/>
    </w:p>
    <w:p w14:paraId="0006D918" w14:textId="77777777" w:rsidR="00FE6BFA" w:rsidRPr="004B329E" w:rsidRDefault="00FE6BFA" w:rsidP="00FE6BFA">
      <w:pPr>
        <w:pStyle w:val="EndNoteBibliography"/>
        <w:spacing w:after="240"/>
      </w:pPr>
      <w:bookmarkStart w:id="245" w:name="_ENREF_82"/>
      <w:r w:rsidRPr="004B329E">
        <w:t>Takuissu, G.R., S., K., T., E.-B.J., C., K.-N., S., M.D., A., B.-N., L., O.N.J.</w:t>
      </w:r>
      <w:r w:rsidRPr="004B329E">
        <w:rPr>
          <w:i/>
        </w:rPr>
        <w:t>, et al.</w:t>
      </w:r>
      <w:r w:rsidRPr="004B329E">
        <w:t xml:space="preserve"> (2024). Exploring adenovirus in water environments: a systematic review and meta-analysis. International Journal of Environmental Health Research</w:t>
      </w:r>
      <w:r w:rsidRPr="004B329E">
        <w:rPr>
          <w:i/>
        </w:rPr>
        <w:t xml:space="preserve"> 34</w:t>
      </w:r>
      <w:r w:rsidRPr="004B329E">
        <w:t>, 2504-2516.</w:t>
      </w:r>
      <w:bookmarkEnd w:id="245"/>
    </w:p>
    <w:p w14:paraId="747A9A91" w14:textId="77777777" w:rsidR="00FE6BFA" w:rsidRPr="004B329E" w:rsidRDefault="00FE6BFA" w:rsidP="00FE6BFA">
      <w:pPr>
        <w:pStyle w:val="EndNoteBibliography"/>
        <w:spacing w:after="240"/>
      </w:pPr>
      <w:bookmarkStart w:id="246" w:name="_ENREF_83"/>
      <w:r w:rsidRPr="004B329E">
        <w:t>Therapeutic Goods Administration (2023). The Poisons Standard (</w:t>
      </w:r>
      <w:r w:rsidRPr="004B329E">
        <w:rPr>
          <w:i/>
        </w:rPr>
        <w:t>SUSMP</w:t>
      </w:r>
      <w:r w:rsidRPr="004B329E">
        <w:t>) - June 2023. In F2023L00617, D.o.H.a.A. Care, ed. (Department of Health and Aged Care).</w:t>
      </w:r>
      <w:bookmarkEnd w:id="246"/>
    </w:p>
    <w:p w14:paraId="3B97E70D" w14:textId="77777777" w:rsidR="00FE6BFA" w:rsidRPr="004B329E" w:rsidRDefault="00FE6BFA" w:rsidP="00FE6BFA">
      <w:pPr>
        <w:pStyle w:val="EndNoteBibliography"/>
        <w:spacing w:after="240"/>
      </w:pPr>
      <w:bookmarkStart w:id="247" w:name="_ENREF_84"/>
      <w:r w:rsidRPr="004B329E">
        <w:t>Thompson, S.S., Jackson, J.L., Suva-Castillo, M., Yanko, W.A., Jack, Z.E., Kuo, J., Chen, C.-L.</w:t>
      </w:r>
      <w:r w:rsidRPr="004B329E">
        <w:rPr>
          <w:i/>
        </w:rPr>
        <w:t>, et al.</w:t>
      </w:r>
      <w:r w:rsidRPr="004B329E">
        <w:t xml:space="preserve"> (2003). Detection of Infectious Human Adenoviruses in Tertiary-Treated and Ultraviolet-Disinfected Wastewater. Water Environment Research</w:t>
      </w:r>
      <w:r w:rsidRPr="004B329E">
        <w:rPr>
          <w:i/>
        </w:rPr>
        <w:t xml:space="preserve"> 75</w:t>
      </w:r>
      <w:r w:rsidRPr="004B329E">
        <w:t>, 163-170.</w:t>
      </w:r>
      <w:bookmarkEnd w:id="247"/>
    </w:p>
    <w:p w14:paraId="6AC7DEEA" w14:textId="77777777" w:rsidR="00FE6BFA" w:rsidRPr="004B329E" w:rsidRDefault="00FE6BFA" w:rsidP="00FE6BFA">
      <w:pPr>
        <w:pStyle w:val="EndNoteBibliography"/>
        <w:spacing w:after="240"/>
      </w:pPr>
      <w:bookmarkStart w:id="248" w:name="_ENREF_85"/>
      <w:r w:rsidRPr="004B329E">
        <w:t xml:space="preserve">Thurston-Enriquez, J.A., Haas, C.N., Jacangelo, J., Riley, K., and Gerba, C.P. (2003). Inactivation of Feline Calicivirus and Adenovirus Type 40 by UV Radiation. </w:t>
      </w:r>
      <w:r w:rsidRPr="004B329E">
        <w:rPr>
          <w:i/>
        </w:rPr>
        <w:t xml:space="preserve"> 69</w:t>
      </w:r>
      <w:r w:rsidRPr="004B329E">
        <w:t>, 577-582.</w:t>
      </w:r>
      <w:bookmarkEnd w:id="248"/>
    </w:p>
    <w:p w14:paraId="17593DB7" w14:textId="77777777" w:rsidR="00FE6BFA" w:rsidRPr="004B329E" w:rsidRDefault="00FE6BFA" w:rsidP="00FE6BFA">
      <w:pPr>
        <w:pStyle w:val="EndNoteBibliography"/>
        <w:spacing w:after="240"/>
      </w:pPr>
      <w:bookmarkStart w:id="249" w:name="_ENREF_86"/>
      <w:r w:rsidRPr="004B329E">
        <w:t>Tong, S., Singh, J., Ruone, S., Humphrey, C., Yip, C.C.Y., Lau, S.K.P., Anderson, L.J.</w:t>
      </w:r>
      <w:r w:rsidRPr="004B329E">
        <w:rPr>
          <w:i/>
        </w:rPr>
        <w:t>, et al.</w:t>
      </w:r>
      <w:r w:rsidRPr="004B329E">
        <w:t xml:space="preserve"> (2010). Identification of adenoviruses in fecal specimens from wild chimpanzees (Pan trogylodytes schweinfurthii) in western Tanzania. The American journal of tropical medicine and hygiene</w:t>
      </w:r>
      <w:r w:rsidRPr="004B329E">
        <w:rPr>
          <w:i/>
        </w:rPr>
        <w:t xml:space="preserve"> 82</w:t>
      </w:r>
      <w:r w:rsidRPr="004B329E">
        <w:t>, 967-970.</w:t>
      </w:r>
      <w:bookmarkEnd w:id="249"/>
    </w:p>
    <w:p w14:paraId="2753525C" w14:textId="77777777" w:rsidR="00FE6BFA" w:rsidRPr="004B329E" w:rsidRDefault="00FE6BFA" w:rsidP="00FE6BFA">
      <w:pPr>
        <w:pStyle w:val="EndNoteBibliography"/>
        <w:spacing w:after="240"/>
      </w:pPr>
      <w:bookmarkStart w:id="250" w:name="_ENREF_87"/>
      <w:r w:rsidRPr="004B329E">
        <w:t>Usman, N., and Suarez, M. (2020). Adenoviruses. StatPearls.</w:t>
      </w:r>
      <w:bookmarkEnd w:id="250"/>
    </w:p>
    <w:p w14:paraId="285081EC" w14:textId="77777777" w:rsidR="00FE6BFA" w:rsidRPr="004B329E" w:rsidRDefault="00FE6BFA" w:rsidP="00FE6BFA">
      <w:pPr>
        <w:pStyle w:val="EndNoteBibliography"/>
        <w:spacing w:after="240"/>
      </w:pPr>
      <w:bookmarkStart w:id="251" w:name="_ENREF_88"/>
      <w:r w:rsidRPr="004B329E">
        <w:t>Vaz, F.F., Raso, T.F., Agius, J.E., Hunt, T., Leishman, A., Eden, J.-S., and Phalen, D.N. (2020). Opportunistic sampling of wild native and invasive birds reveals a rich diversity of adenoviruses in Australia. Virus Evolution</w:t>
      </w:r>
      <w:r w:rsidRPr="004B329E">
        <w:rPr>
          <w:i/>
        </w:rPr>
        <w:t xml:space="preserve"> 6</w:t>
      </w:r>
      <w:r w:rsidRPr="004B329E">
        <w:t>.</w:t>
      </w:r>
      <w:bookmarkEnd w:id="251"/>
    </w:p>
    <w:p w14:paraId="69EFD048" w14:textId="77777777" w:rsidR="00FE6BFA" w:rsidRPr="004B329E" w:rsidRDefault="00FE6BFA" w:rsidP="00FE6BFA">
      <w:pPr>
        <w:pStyle w:val="EndNoteBibliography"/>
        <w:spacing w:after="240"/>
      </w:pPr>
      <w:bookmarkStart w:id="252" w:name="_ENREF_89"/>
      <w:r w:rsidRPr="004B329E">
        <w:t>Veneziale, R.W., Kishnani, N.S., Nelson, J., Resendez, J.C., Frank, D.W., Cai, X.Y., Xie, L.</w:t>
      </w:r>
      <w:r w:rsidRPr="004B329E">
        <w:rPr>
          <w:i/>
        </w:rPr>
        <w:t>, et al.</w:t>
      </w:r>
      <w:r w:rsidRPr="004B329E">
        <w:t xml:space="preserve"> (2011). Toxicity and exposure of an adenovirus containing human interferon alpha-2b following intracystic administration in cynomolgus monkeys. Gene Therapy</w:t>
      </w:r>
      <w:r w:rsidRPr="004B329E">
        <w:rPr>
          <w:i/>
        </w:rPr>
        <w:t xml:space="preserve"> 19</w:t>
      </w:r>
      <w:r w:rsidRPr="004B329E">
        <w:t>, 742.</w:t>
      </w:r>
      <w:bookmarkEnd w:id="252"/>
    </w:p>
    <w:p w14:paraId="639298BB" w14:textId="77777777" w:rsidR="00FE6BFA" w:rsidRPr="004B329E" w:rsidRDefault="00FE6BFA" w:rsidP="00FE6BFA">
      <w:pPr>
        <w:pStyle w:val="EndNoteBibliography"/>
        <w:spacing w:after="240"/>
      </w:pPr>
      <w:bookmarkStart w:id="253" w:name="_ENREF_90"/>
      <w:r w:rsidRPr="004B329E">
        <w:t>Waye, M.M.Y., and Sing, C.W. (2010). Anti-Viral Drugs for Human Adenoviruses. Pharmaceuticals</w:t>
      </w:r>
      <w:r w:rsidRPr="004B329E">
        <w:rPr>
          <w:i/>
        </w:rPr>
        <w:t xml:space="preserve"> 3</w:t>
      </w:r>
      <w:r w:rsidRPr="004B329E">
        <w:t>, 3343-3354.</w:t>
      </w:r>
      <w:bookmarkEnd w:id="253"/>
    </w:p>
    <w:p w14:paraId="25E36099" w14:textId="77777777" w:rsidR="00FE6BFA" w:rsidRPr="004B329E" w:rsidRDefault="00FE6BFA" w:rsidP="00FE6BFA">
      <w:pPr>
        <w:pStyle w:val="EndNoteBibliography"/>
        <w:spacing w:after="240"/>
      </w:pPr>
      <w:bookmarkStart w:id="254" w:name="_ENREF_91"/>
      <w:r w:rsidRPr="004B329E">
        <w:t>Weaver, E.A., Hillestad, M.L., Khare, R., Palmer, D., Ng, P., and Barry, M.A. (2011). Characterization of species C human adenovirus serotype 6 (Ad6). Virology</w:t>
      </w:r>
      <w:r w:rsidRPr="004B329E">
        <w:rPr>
          <w:i/>
        </w:rPr>
        <w:t xml:space="preserve"> 412</w:t>
      </w:r>
      <w:r w:rsidRPr="004B329E">
        <w:t>, 19-27.</w:t>
      </w:r>
      <w:bookmarkEnd w:id="254"/>
    </w:p>
    <w:p w14:paraId="03ED0D55" w14:textId="77777777" w:rsidR="00FE6BFA" w:rsidRPr="004B329E" w:rsidRDefault="00FE6BFA" w:rsidP="00FE6BFA">
      <w:pPr>
        <w:pStyle w:val="EndNoteBibliography"/>
        <w:spacing w:after="240"/>
      </w:pPr>
      <w:bookmarkStart w:id="255" w:name="_ENREF_92"/>
      <w:r w:rsidRPr="004B329E">
        <w:t>World Health Organization (2020). TRS 1025 - Annex 7: Good storage and distribution practices for medical products.</w:t>
      </w:r>
      <w:bookmarkEnd w:id="255"/>
    </w:p>
    <w:p w14:paraId="765D30CF" w14:textId="77777777" w:rsidR="00FE6BFA" w:rsidRPr="004B329E" w:rsidRDefault="00FE6BFA" w:rsidP="00FE6BFA">
      <w:pPr>
        <w:pStyle w:val="EndNoteBibliography"/>
        <w:spacing w:after="240"/>
      </w:pPr>
      <w:bookmarkStart w:id="256" w:name="_ENREF_93"/>
      <w:r w:rsidRPr="004B329E">
        <w:t>Wurzel, D.F., Mackay, I.M., Marchant, J.M., Wang, C.Y., Yerkovich, S.T., Upham, J.W., Smith-Vaughan, H.C.</w:t>
      </w:r>
      <w:r w:rsidRPr="004B329E">
        <w:rPr>
          <w:i/>
        </w:rPr>
        <w:t>, et al.</w:t>
      </w:r>
      <w:r w:rsidRPr="004B329E">
        <w:t xml:space="preserve"> (2014). Adenovirus species C is associated with chronic suppurative lung diseases in children. Clin Infect Dis</w:t>
      </w:r>
      <w:r w:rsidRPr="004B329E">
        <w:rPr>
          <w:i/>
        </w:rPr>
        <w:t xml:space="preserve"> 59</w:t>
      </w:r>
      <w:r w:rsidRPr="004B329E">
        <w:t>, 34-40.</w:t>
      </w:r>
      <w:bookmarkEnd w:id="256"/>
    </w:p>
    <w:p w14:paraId="73BFAF0E" w14:textId="77777777" w:rsidR="00FE6BFA" w:rsidRPr="004B329E" w:rsidRDefault="00FE6BFA" w:rsidP="00FE6BFA">
      <w:pPr>
        <w:pStyle w:val="EndNoteBibliography"/>
        <w:spacing w:after="240"/>
      </w:pPr>
      <w:bookmarkStart w:id="257" w:name="_ENREF_94"/>
      <w:r w:rsidRPr="004B329E">
        <w:t>Xiong, F., Wang, Q., Wu, G.-h., Liu, W.-z., Wang, B., and Chen, Y.-j. (2022). Direct and indirect effects of IFN-α2b in malignancy treatment: not only an archer but also an arrow. Biomarker Research</w:t>
      </w:r>
      <w:r w:rsidRPr="004B329E">
        <w:rPr>
          <w:i/>
        </w:rPr>
        <w:t xml:space="preserve"> 10</w:t>
      </w:r>
      <w:r w:rsidRPr="004B329E">
        <w:t>, 69.</w:t>
      </w:r>
      <w:bookmarkEnd w:id="257"/>
    </w:p>
    <w:p w14:paraId="4F768E61" w14:textId="77777777" w:rsidR="00FE6BFA" w:rsidRPr="004B329E" w:rsidRDefault="00FE6BFA" w:rsidP="00FE6BFA">
      <w:pPr>
        <w:pStyle w:val="EndNoteBibliography"/>
        <w:spacing w:after="240"/>
      </w:pPr>
      <w:bookmarkStart w:id="258" w:name="_ENREF_95"/>
      <w:r w:rsidRPr="004B329E">
        <w:t>Yu, X., Veesler, D., Campbell, M.G., Barry, M.E., Asturias, F.J., Barry, M.A., and Reddy, V.S. (2017). Cryo-EM structure of human adenovirus D26 reveals the conservation of structural organization among human adenoviruses. Sci Adv</w:t>
      </w:r>
      <w:r w:rsidRPr="004B329E">
        <w:rPr>
          <w:i/>
        </w:rPr>
        <w:t xml:space="preserve"> 3</w:t>
      </w:r>
      <w:r w:rsidRPr="004B329E">
        <w:t>, e1602670.</w:t>
      </w:r>
      <w:bookmarkEnd w:id="258"/>
    </w:p>
    <w:p w14:paraId="61B18529" w14:textId="77777777" w:rsidR="00FE6BFA" w:rsidRPr="004B329E" w:rsidRDefault="00FE6BFA" w:rsidP="00FE6BFA">
      <w:pPr>
        <w:pStyle w:val="EndNoteBibliography"/>
      </w:pPr>
      <w:bookmarkStart w:id="259" w:name="_ENREF_96"/>
      <w:r w:rsidRPr="004B329E">
        <w:t>Zhang, Y., and Bergelson, J.M. (2005). Adenovirus receptors. Journal of virology</w:t>
      </w:r>
      <w:r w:rsidRPr="004B329E">
        <w:rPr>
          <w:i/>
        </w:rPr>
        <w:t xml:space="preserve"> 79</w:t>
      </w:r>
      <w:r w:rsidRPr="004B329E">
        <w:t>, 12125-12131.</w:t>
      </w:r>
      <w:bookmarkEnd w:id="259"/>
    </w:p>
    <w:p w14:paraId="560D649A" w14:textId="1240F988" w:rsidR="00F60C1A" w:rsidRPr="004B329E" w:rsidRDefault="0029413A" w:rsidP="00C60C97">
      <w:r w:rsidRPr="004B329E">
        <w:fldChar w:fldCharType="end"/>
      </w:r>
    </w:p>
    <w:p w14:paraId="0B8B415E" w14:textId="77777777" w:rsidR="00CC6E8D" w:rsidRDefault="00CC6E8D" w:rsidP="00C60C97">
      <w:pPr>
        <w:sectPr w:rsidR="00CC6E8D" w:rsidSect="00410BC5">
          <w:footerReference w:type="default" r:id="rId53"/>
          <w:pgSz w:w="11906" w:h="16838"/>
          <w:pgMar w:top="1247" w:right="1361" w:bottom="1247" w:left="1361" w:header="709" w:footer="709" w:gutter="0"/>
          <w:cols w:space="708"/>
          <w:docGrid w:linePitch="360"/>
        </w:sectPr>
      </w:pPr>
    </w:p>
    <w:p w14:paraId="3F1B3A4F" w14:textId="0DC5AE60" w:rsidR="00CC6E8D" w:rsidRDefault="00CC6E8D" w:rsidP="00CC6E8D">
      <w:pPr>
        <w:pStyle w:val="Heading1"/>
      </w:pPr>
      <w:bookmarkStart w:id="260" w:name="_Toc211613796"/>
      <w:r>
        <w:lastRenderedPageBreak/>
        <w:t>Appendix A: Summary of submissions</w:t>
      </w:r>
      <w:r w:rsidR="00B2085F" w:rsidRPr="00B2085F">
        <w:rPr>
          <w:rFonts w:eastAsiaTheme="minorHAnsi" w:cstheme="minorBidi"/>
          <w:b w:val="0"/>
          <w:sz w:val="22"/>
          <w:szCs w:val="22"/>
        </w:rPr>
        <w:t xml:space="preserve"> </w:t>
      </w:r>
      <w:r w:rsidR="00B2085F" w:rsidRPr="00B2085F">
        <w:t>on RARMP preparation from experts, agencies and authorities</w:t>
      </w:r>
      <w:bookmarkEnd w:id="260"/>
    </w:p>
    <w:p w14:paraId="36F80A8D" w14:textId="34535279" w:rsidR="00CC6E8D" w:rsidRDefault="00CC6E8D" w:rsidP="00C60C97">
      <w:r w:rsidRPr="00B278D8">
        <w:t>The Regulator received several submissions from prescribed experts, agencies</w:t>
      </w:r>
      <w:r w:rsidR="005841C9">
        <w:t>,</w:t>
      </w:r>
      <w:r w:rsidRPr="00B278D8">
        <w:t xml:space="preserve"> and authorities</w:t>
      </w:r>
      <w:r w:rsidRPr="00B278D8">
        <w:rPr>
          <w:vertAlign w:val="superscript"/>
        </w:rPr>
        <w:footnoteReference w:id="4"/>
      </w:r>
      <w:r w:rsidRPr="00B278D8">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tbl>
      <w:tblPr>
        <w:tblStyle w:val="TableGrid"/>
        <w:tblW w:w="0" w:type="auto"/>
        <w:tblLook w:val="04A0" w:firstRow="1" w:lastRow="0" w:firstColumn="1" w:lastColumn="0" w:noHBand="0" w:noVBand="1"/>
      </w:tblPr>
      <w:tblGrid>
        <w:gridCol w:w="1161"/>
        <w:gridCol w:w="4368"/>
        <w:gridCol w:w="3655"/>
      </w:tblGrid>
      <w:tr w:rsidR="003B3E7B" w:rsidRPr="00EA090A" w14:paraId="6CD159A3" w14:textId="77777777" w:rsidTr="00820E94">
        <w:trPr>
          <w:tblHeader/>
        </w:trPr>
        <w:tc>
          <w:tcPr>
            <w:tcW w:w="1161" w:type="dxa"/>
            <w:tcBorders>
              <w:top w:val="single" w:sz="4" w:space="0" w:color="auto"/>
              <w:left w:val="nil"/>
              <w:bottom w:val="single" w:sz="4" w:space="0" w:color="auto"/>
              <w:right w:val="nil"/>
            </w:tcBorders>
          </w:tcPr>
          <w:p w14:paraId="6F225878" w14:textId="04B98DE8" w:rsidR="003B3E7B" w:rsidRPr="00EA090A" w:rsidRDefault="003B3E7B" w:rsidP="003B3E7B">
            <w:pPr>
              <w:rPr>
                <w:b/>
                <w:bCs/>
                <w:sz w:val="20"/>
                <w:szCs w:val="20"/>
              </w:rPr>
            </w:pPr>
            <w:r w:rsidRPr="00EA090A">
              <w:rPr>
                <w:b/>
                <w:bCs/>
                <w:sz w:val="20"/>
                <w:szCs w:val="20"/>
              </w:rPr>
              <w:t>Submission</w:t>
            </w:r>
          </w:p>
        </w:tc>
        <w:tc>
          <w:tcPr>
            <w:tcW w:w="4368" w:type="dxa"/>
            <w:tcBorders>
              <w:top w:val="single" w:sz="4" w:space="0" w:color="auto"/>
              <w:left w:val="nil"/>
              <w:bottom w:val="single" w:sz="4" w:space="0" w:color="auto"/>
              <w:right w:val="nil"/>
            </w:tcBorders>
            <w:vAlign w:val="center"/>
          </w:tcPr>
          <w:p w14:paraId="13A8E8EF" w14:textId="13E3DB84" w:rsidR="003B3E7B" w:rsidRPr="00EA090A" w:rsidRDefault="003B3E7B" w:rsidP="003B3E7B">
            <w:pPr>
              <w:rPr>
                <w:sz w:val="20"/>
                <w:szCs w:val="20"/>
              </w:rPr>
            </w:pPr>
            <w:r w:rsidRPr="00EA090A">
              <w:rPr>
                <w:rFonts w:asciiTheme="minorHAnsi" w:hAnsiTheme="minorHAnsi" w:cstheme="minorHAnsi"/>
                <w:b/>
                <w:sz w:val="20"/>
                <w:szCs w:val="20"/>
              </w:rPr>
              <w:t>Summary of issues raised</w:t>
            </w:r>
          </w:p>
        </w:tc>
        <w:tc>
          <w:tcPr>
            <w:tcW w:w="3655" w:type="dxa"/>
            <w:tcBorders>
              <w:top w:val="single" w:sz="4" w:space="0" w:color="auto"/>
              <w:left w:val="nil"/>
              <w:bottom w:val="single" w:sz="4" w:space="0" w:color="auto"/>
              <w:right w:val="nil"/>
            </w:tcBorders>
            <w:vAlign w:val="center"/>
          </w:tcPr>
          <w:p w14:paraId="51FCDDAF" w14:textId="276925C8" w:rsidR="003B3E7B" w:rsidRPr="00EA090A" w:rsidRDefault="003B3E7B" w:rsidP="003B3E7B">
            <w:pPr>
              <w:rPr>
                <w:sz w:val="20"/>
                <w:szCs w:val="20"/>
              </w:rPr>
            </w:pPr>
            <w:r w:rsidRPr="00EA090A">
              <w:rPr>
                <w:rFonts w:asciiTheme="minorHAnsi" w:hAnsiTheme="minorHAnsi" w:cstheme="minorHAnsi"/>
                <w:b/>
                <w:sz w:val="20"/>
                <w:szCs w:val="20"/>
              </w:rPr>
              <w:t>Comment</w:t>
            </w:r>
          </w:p>
        </w:tc>
      </w:tr>
      <w:tr w:rsidR="003B3E7B" w:rsidRPr="00EA090A" w14:paraId="5EB6B079" w14:textId="77777777" w:rsidTr="00820E94">
        <w:tc>
          <w:tcPr>
            <w:tcW w:w="1161" w:type="dxa"/>
            <w:tcBorders>
              <w:top w:val="single" w:sz="4" w:space="0" w:color="auto"/>
              <w:left w:val="nil"/>
              <w:bottom w:val="nil"/>
              <w:right w:val="nil"/>
            </w:tcBorders>
          </w:tcPr>
          <w:p w14:paraId="3668C4F7" w14:textId="1B31F635" w:rsidR="003B3E7B" w:rsidRPr="00EA090A" w:rsidRDefault="003B3E7B" w:rsidP="003B3E7B">
            <w:pPr>
              <w:rPr>
                <w:sz w:val="20"/>
                <w:szCs w:val="20"/>
              </w:rPr>
            </w:pPr>
            <w:r w:rsidRPr="00EA090A">
              <w:rPr>
                <w:sz w:val="20"/>
                <w:szCs w:val="20"/>
              </w:rPr>
              <w:t>1</w:t>
            </w:r>
          </w:p>
        </w:tc>
        <w:tc>
          <w:tcPr>
            <w:tcW w:w="4368" w:type="dxa"/>
            <w:tcBorders>
              <w:top w:val="single" w:sz="4" w:space="0" w:color="auto"/>
              <w:left w:val="nil"/>
              <w:bottom w:val="nil"/>
              <w:right w:val="nil"/>
            </w:tcBorders>
          </w:tcPr>
          <w:p w14:paraId="10E72763" w14:textId="77777777" w:rsidR="00820E94" w:rsidRPr="000D6511" w:rsidRDefault="00820E94" w:rsidP="00820E94">
            <w:pPr>
              <w:pStyle w:val="TableTextRARMP"/>
              <w:spacing w:before="60" w:after="60"/>
              <w:ind w:right="227"/>
              <w:rPr>
                <w:rFonts w:asciiTheme="minorHAnsi" w:hAnsiTheme="minorHAnsi" w:cstheme="minorHAnsi"/>
                <w:szCs w:val="20"/>
              </w:rPr>
            </w:pPr>
            <w:r w:rsidRPr="000D6511">
              <w:rPr>
                <w:rFonts w:asciiTheme="minorHAnsi" w:hAnsiTheme="minorHAnsi" w:cstheme="minorHAnsi"/>
                <w:szCs w:val="20"/>
              </w:rPr>
              <w:t>Agrees that the following should be included in the RARMP:</w:t>
            </w:r>
          </w:p>
          <w:p w14:paraId="0EDEB6FE" w14:textId="77777777" w:rsidR="00820E94" w:rsidRPr="000D6511" w:rsidRDefault="00820E94" w:rsidP="00820E94">
            <w:pPr>
              <w:pStyle w:val="TableTextRARMP"/>
              <w:numPr>
                <w:ilvl w:val="0"/>
                <w:numId w:val="47"/>
              </w:numPr>
              <w:spacing w:before="60" w:after="60"/>
              <w:ind w:left="437" w:right="227" w:hanging="283"/>
              <w:rPr>
                <w:rFonts w:asciiTheme="minorHAnsi" w:hAnsiTheme="minorHAnsi" w:cstheme="minorHAnsi"/>
                <w:szCs w:val="20"/>
              </w:rPr>
            </w:pPr>
            <w:r w:rsidRPr="000D6511">
              <w:rPr>
                <w:rFonts w:asciiTheme="minorHAnsi" w:hAnsiTheme="minorHAnsi" w:cstheme="minorHAnsi"/>
                <w:szCs w:val="20"/>
              </w:rPr>
              <w:t>the potential for the GMO to be persistent in the environment</w:t>
            </w:r>
          </w:p>
          <w:p w14:paraId="4F04A80C" w14:textId="77777777" w:rsidR="00820E94" w:rsidRPr="000D6511" w:rsidRDefault="00820E94" w:rsidP="00820E94">
            <w:pPr>
              <w:pStyle w:val="TableTextRARMP"/>
              <w:numPr>
                <w:ilvl w:val="0"/>
                <w:numId w:val="47"/>
              </w:numPr>
              <w:spacing w:before="60" w:after="60"/>
              <w:ind w:left="437" w:right="227" w:hanging="283"/>
              <w:rPr>
                <w:szCs w:val="20"/>
              </w:rPr>
            </w:pPr>
            <w:r w:rsidRPr="000D6511">
              <w:rPr>
                <w:rFonts w:asciiTheme="minorHAnsi" w:hAnsiTheme="minorHAnsi" w:cstheme="minorHAnsi"/>
                <w:szCs w:val="20"/>
              </w:rPr>
              <w:t>the potential for harm due to exposure of people or animals to the GMO</w:t>
            </w:r>
          </w:p>
          <w:p w14:paraId="6C591038" w14:textId="1052AEB2" w:rsidR="003B3E7B" w:rsidRPr="000D6511" w:rsidRDefault="00820E94" w:rsidP="00820E94">
            <w:pPr>
              <w:pStyle w:val="TableTextRARMP"/>
              <w:numPr>
                <w:ilvl w:val="0"/>
                <w:numId w:val="47"/>
              </w:numPr>
              <w:spacing w:before="60" w:after="60"/>
              <w:ind w:left="437" w:right="227" w:hanging="283"/>
              <w:rPr>
                <w:szCs w:val="20"/>
              </w:rPr>
            </w:pPr>
            <w:r w:rsidRPr="000D6511">
              <w:rPr>
                <w:rFonts w:asciiTheme="minorHAnsi" w:hAnsiTheme="minorHAnsi" w:cstheme="minorHAnsi"/>
                <w:szCs w:val="20"/>
              </w:rPr>
              <w:t>the potential for recombination with wild type virus resulting in novel human adenovirus with altered characteristics.</w:t>
            </w:r>
          </w:p>
        </w:tc>
        <w:tc>
          <w:tcPr>
            <w:tcW w:w="3655" w:type="dxa"/>
            <w:tcBorders>
              <w:top w:val="single" w:sz="4" w:space="0" w:color="auto"/>
              <w:left w:val="nil"/>
              <w:bottom w:val="nil"/>
              <w:right w:val="nil"/>
            </w:tcBorders>
          </w:tcPr>
          <w:p w14:paraId="2FD0220A" w14:textId="1EE51A72" w:rsidR="003B3E7B" w:rsidRPr="000D6511" w:rsidRDefault="00820E94" w:rsidP="003B3E7B">
            <w:pPr>
              <w:rPr>
                <w:sz w:val="20"/>
                <w:szCs w:val="20"/>
              </w:rPr>
            </w:pPr>
            <w:r w:rsidRPr="000D6511">
              <w:rPr>
                <w:rFonts w:asciiTheme="minorHAnsi" w:hAnsiTheme="minorHAnsi" w:cstheme="minorHAnsi"/>
                <w:sz w:val="20"/>
                <w:szCs w:val="20"/>
              </w:rPr>
              <w:t>Noted. The risks for the GMO to be persistent in the environment are discussed in Chapter 2, Section 2.4.3 (Risk Scenario 3). The potential for accidental exposure to people or animals leading to harm is discussed in Chapter 2, Section 2.4.1 (Risk scenario 1). The potential for reversion and recombination resulting in harm is discussed in Chapter 2, Section 2.4.2 (Risk Scenario 2).</w:t>
            </w:r>
          </w:p>
        </w:tc>
      </w:tr>
      <w:tr w:rsidR="00820E94" w:rsidRPr="00EA090A" w14:paraId="7848FEA8" w14:textId="77777777" w:rsidTr="00820E94">
        <w:tc>
          <w:tcPr>
            <w:tcW w:w="1161" w:type="dxa"/>
            <w:tcBorders>
              <w:top w:val="nil"/>
              <w:left w:val="nil"/>
              <w:bottom w:val="single" w:sz="4" w:space="0" w:color="auto"/>
              <w:right w:val="nil"/>
            </w:tcBorders>
          </w:tcPr>
          <w:p w14:paraId="737DE046" w14:textId="77777777" w:rsidR="00820E94" w:rsidRPr="00EA090A" w:rsidRDefault="00820E94" w:rsidP="003B3E7B">
            <w:pPr>
              <w:rPr>
                <w:sz w:val="20"/>
                <w:szCs w:val="20"/>
              </w:rPr>
            </w:pPr>
          </w:p>
        </w:tc>
        <w:tc>
          <w:tcPr>
            <w:tcW w:w="4368" w:type="dxa"/>
            <w:tcBorders>
              <w:top w:val="nil"/>
              <w:left w:val="nil"/>
              <w:bottom w:val="single" w:sz="4" w:space="0" w:color="auto"/>
              <w:right w:val="nil"/>
            </w:tcBorders>
          </w:tcPr>
          <w:p w14:paraId="3F11C92D" w14:textId="5230D4BA" w:rsidR="00820E94" w:rsidRPr="000D6511" w:rsidRDefault="00820E94" w:rsidP="003B3E7B">
            <w:pPr>
              <w:rPr>
                <w:sz w:val="20"/>
                <w:szCs w:val="20"/>
              </w:rPr>
            </w:pPr>
            <w:r w:rsidRPr="000D6511">
              <w:rPr>
                <w:rFonts w:asciiTheme="minorHAnsi" w:hAnsiTheme="minorHAnsi" w:cstheme="minorHAnsi"/>
                <w:sz w:val="20"/>
                <w:szCs w:val="20"/>
              </w:rPr>
              <w:t>Advises that the Regulator should further consider the effectiveness of the decontamination process following patient urination.</w:t>
            </w:r>
          </w:p>
        </w:tc>
        <w:tc>
          <w:tcPr>
            <w:tcW w:w="3655" w:type="dxa"/>
            <w:tcBorders>
              <w:top w:val="nil"/>
              <w:left w:val="nil"/>
              <w:bottom w:val="single" w:sz="4" w:space="0" w:color="auto"/>
              <w:right w:val="nil"/>
            </w:tcBorders>
          </w:tcPr>
          <w:p w14:paraId="285FA4FB" w14:textId="001DEF77" w:rsidR="00820E94" w:rsidRPr="000D6511" w:rsidRDefault="00820E94" w:rsidP="003B3E7B">
            <w:pPr>
              <w:rPr>
                <w:sz w:val="20"/>
                <w:szCs w:val="20"/>
              </w:rPr>
            </w:pPr>
            <w:r w:rsidRPr="000D6511">
              <w:rPr>
                <w:rFonts w:asciiTheme="minorHAnsi" w:hAnsiTheme="minorHAnsi" w:cstheme="minorHAnsi"/>
                <w:sz w:val="20"/>
                <w:szCs w:val="20"/>
              </w:rPr>
              <w:t>Discussion of urination is included in Chapter 2, Section 2.4.3 (Risk Scenario 3).</w:t>
            </w:r>
          </w:p>
        </w:tc>
      </w:tr>
      <w:tr w:rsidR="003B3E7B" w:rsidRPr="00EA090A" w14:paraId="7030DCB8" w14:textId="77777777" w:rsidTr="00820E94">
        <w:tc>
          <w:tcPr>
            <w:tcW w:w="1161" w:type="dxa"/>
            <w:tcBorders>
              <w:top w:val="single" w:sz="4" w:space="0" w:color="auto"/>
              <w:left w:val="nil"/>
              <w:bottom w:val="single" w:sz="4" w:space="0" w:color="auto"/>
              <w:right w:val="nil"/>
            </w:tcBorders>
          </w:tcPr>
          <w:p w14:paraId="219CFFCE" w14:textId="66BF0A38" w:rsidR="003B3E7B" w:rsidRPr="00EA090A" w:rsidRDefault="003B3E7B" w:rsidP="003B3E7B">
            <w:pPr>
              <w:rPr>
                <w:sz w:val="20"/>
                <w:szCs w:val="20"/>
              </w:rPr>
            </w:pPr>
            <w:r w:rsidRPr="00EA090A">
              <w:rPr>
                <w:sz w:val="20"/>
                <w:szCs w:val="20"/>
              </w:rPr>
              <w:t>2</w:t>
            </w:r>
          </w:p>
        </w:tc>
        <w:tc>
          <w:tcPr>
            <w:tcW w:w="4368" w:type="dxa"/>
            <w:tcBorders>
              <w:top w:val="single" w:sz="4" w:space="0" w:color="auto"/>
              <w:left w:val="nil"/>
              <w:bottom w:val="single" w:sz="4" w:space="0" w:color="auto"/>
              <w:right w:val="nil"/>
            </w:tcBorders>
          </w:tcPr>
          <w:p w14:paraId="1F0E4041" w14:textId="5EDE3289" w:rsidR="003B3E7B" w:rsidRPr="000D6511" w:rsidRDefault="00820E94" w:rsidP="003B3E7B">
            <w:pPr>
              <w:rPr>
                <w:sz w:val="20"/>
                <w:szCs w:val="20"/>
              </w:rPr>
            </w:pPr>
            <w:r w:rsidRPr="000D6511">
              <w:rPr>
                <w:sz w:val="20"/>
                <w:szCs w:val="20"/>
              </w:rPr>
              <w:t>Has no comment in relation to the application.</w:t>
            </w:r>
          </w:p>
        </w:tc>
        <w:tc>
          <w:tcPr>
            <w:tcW w:w="3655" w:type="dxa"/>
            <w:tcBorders>
              <w:top w:val="single" w:sz="4" w:space="0" w:color="auto"/>
              <w:left w:val="nil"/>
              <w:bottom w:val="single" w:sz="4" w:space="0" w:color="auto"/>
              <w:right w:val="nil"/>
            </w:tcBorders>
          </w:tcPr>
          <w:p w14:paraId="00C3BCDB" w14:textId="6C7BA202" w:rsidR="003B3E7B" w:rsidRPr="000D6511" w:rsidRDefault="00820E94" w:rsidP="003B3E7B">
            <w:pPr>
              <w:rPr>
                <w:sz w:val="20"/>
                <w:szCs w:val="20"/>
              </w:rPr>
            </w:pPr>
            <w:r w:rsidRPr="000D6511">
              <w:rPr>
                <w:rFonts w:asciiTheme="minorHAnsi" w:hAnsiTheme="minorHAnsi" w:cstheme="minorHAnsi"/>
                <w:sz w:val="20"/>
                <w:szCs w:val="20"/>
              </w:rPr>
              <w:t>Noted.</w:t>
            </w:r>
          </w:p>
        </w:tc>
      </w:tr>
      <w:tr w:rsidR="003B3E7B" w:rsidRPr="00EA090A" w14:paraId="3A4886C6" w14:textId="77777777" w:rsidTr="00820E94">
        <w:tc>
          <w:tcPr>
            <w:tcW w:w="1161" w:type="dxa"/>
            <w:tcBorders>
              <w:top w:val="single" w:sz="4" w:space="0" w:color="auto"/>
              <w:left w:val="nil"/>
              <w:bottom w:val="single" w:sz="4" w:space="0" w:color="auto"/>
              <w:right w:val="nil"/>
            </w:tcBorders>
          </w:tcPr>
          <w:p w14:paraId="1D9083C5" w14:textId="43664C6F" w:rsidR="003B3E7B" w:rsidRPr="00EA090A" w:rsidRDefault="003B3E7B" w:rsidP="003B3E7B">
            <w:pPr>
              <w:rPr>
                <w:sz w:val="20"/>
                <w:szCs w:val="20"/>
              </w:rPr>
            </w:pPr>
            <w:r w:rsidRPr="00EA090A">
              <w:rPr>
                <w:sz w:val="20"/>
                <w:szCs w:val="20"/>
              </w:rPr>
              <w:t>3</w:t>
            </w:r>
          </w:p>
        </w:tc>
        <w:tc>
          <w:tcPr>
            <w:tcW w:w="4368" w:type="dxa"/>
            <w:tcBorders>
              <w:top w:val="single" w:sz="4" w:space="0" w:color="auto"/>
              <w:left w:val="nil"/>
              <w:bottom w:val="single" w:sz="4" w:space="0" w:color="auto"/>
              <w:right w:val="nil"/>
            </w:tcBorders>
          </w:tcPr>
          <w:p w14:paraId="4C1BE46C" w14:textId="422873E6" w:rsidR="003B3E7B" w:rsidRPr="000D6511" w:rsidRDefault="00820E94" w:rsidP="003B3E7B">
            <w:pPr>
              <w:rPr>
                <w:sz w:val="20"/>
                <w:szCs w:val="20"/>
              </w:rPr>
            </w:pPr>
            <w:r w:rsidRPr="000D6511">
              <w:rPr>
                <w:rFonts w:asciiTheme="minorHAnsi" w:hAnsiTheme="minorHAnsi" w:cstheme="minorHAnsi"/>
                <w:sz w:val="20"/>
                <w:szCs w:val="20"/>
              </w:rPr>
              <w:t>Does not have any advice or comments.</w:t>
            </w:r>
          </w:p>
        </w:tc>
        <w:tc>
          <w:tcPr>
            <w:tcW w:w="3655" w:type="dxa"/>
            <w:tcBorders>
              <w:top w:val="single" w:sz="4" w:space="0" w:color="auto"/>
              <w:left w:val="nil"/>
              <w:bottom w:val="single" w:sz="4" w:space="0" w:color="auto"/>
              <w:right w:val="nil"/>
            </w:tcBorders>
          </w:tcPr>
          <w:p w14:paraId="6516E47D" w14:textId="38907B5A" w:rsidR="003B3E7B" w:rsidRPr="00EA090A" w:rsidRDefault="00820E94" w:rsidP="003B3E7B">
            <w:pPr>
              <w:rPr>
                <w:sz w:val="20"/>
                <w:szCs w:val="20"/>
              </w:rPr>
            </w:pPr>
            <w:r>
              <w:rPr>
                <w:sz w:val="20"/>
                <w:szCs w:val="20"/>
              </w:rPr>
              <w:t>Noted</w:t>
            </w:r>
            <w:r w:rsidR="0069324D">
              <w:rPr>
                <w:sz w:val="20"/>
                <w:szCs w:val="20"/>
              </w:rPr>
              <w:t>.</w:t>
            </w:r>
          </w:p>
        </w:tc>
      </w:tr>
      <w:tr w:rsidR="00D77DF4" w:rsidRPr="00EA090A" w14:paraId="503582DF" w14:textId="77777777" w:rsidTr="00820E94">
        <w:tc>
          <w:tcPr>
            <w:tcW w:w="1161" w:type="dxa"/>
            <w:tcBorders>
              <w:top w:val="single" w:sz="4" w:space="0" w:color="auto"/>
              <w:left w:val="nil"/>
              <w:bottom w:val="single" w:sz="4" w:space="0" w:color="auto"/>
              <w:right w:val="nil"/>
            </w:tcBorders>
          </w:tcPr>
          <w:p w14:paraId="753A5B22" w14:textId="23367203" w:rsidR="00D77DF4" w:rsidRPr="00EA090A" w:rsidRDefault="003A6698" w:rsidP="003B3E7B">
            <w:pPr>
              <w:rPr>
                <w:sz w:val="20"/>
                <w:szCs w:val="20"/>
              </w:rPr>
            </w:pPr>
            <w:r>
              <w:rPr>
                <w:sz w:val="20"/>
                <w:szCs w:val="20"/>
              </w:rPr>
              <w:t>4</w:t>
            </w:r>
          </w:p>
        </w:tc>
        <w:tc>
          <w:tcPr>
            <w:tcW w:w="4368" w:type="dxa"/>
            <w:tcBorders>
              <w:top w:val="single" w:sz="4" w:space="0" w:color="auto"/>
              <w:left w:val="nil"/>
              <w:bottom w:val="single" w:sz="4" w:space="0" w:color="auto"/>
              <w:right w:val="nil"/>
            </w:tcBorders>
          </w:tcPr>
          <w:p w14:paraId="5AC71771" w14:textId="4B69AA95" w:rsidR="00D77DF4" w:rsidRPr="000D6511" w:rsidRDefault="00D77DF4" w:rsidP="003B3E7B">
            <w:pPr>
              <w:rPr>
                <w:rFonts w:asciiTheme="minorHAnsi" w:hAnsiTheme="minorHAnsi" w:cstheme="minorHAnsi"/>
                <w:sz w:val="20"/>
                <w:szCs w:val="20"/>
              </w:rPr>
            </w:pPr>
            <w:r w:rsidRPr="000D6511">
              <w:rPr>
                <w:rFonts w:asciiTheme="minorHAnsi" w:hAnsiTheme="minorHAnsi" w:cstheme="minorHAnsi"/>
                <w:sz w:val="20"/>
                <w:szCs w:val="20"/>
              </w:rPr>
              <w:t>Does not have specific advice on risks to the health and safety of people and the environment.</w:t>
            </w:r>
          </w:p>
        </w:tc>
        <w:tc>
          <w:tcPr>
            <w:tcW w:w="3655" w:type="dxa"/>
            <w:tcBorders>
              <w:top w:val="single" w:sz="4" w:space="0" w:color="auto"/>
              <w:left w:val="nil"/>
              <w:bottom w:val="single" w:sz="4" w:space="0" w:color="auto"/>
              <w:right w:val="nil"/>
            </w:tcBorders>
          </w:tcPr>
          <w:p w14:paraId="22DB4011" w14:textId="340C7976" w:rsidR="00D77DF4" w:rsidRDefault="00D77DF4" w:rsidP="003B3E7B">
            <w:pPr>
              <w:rPr>
                <w:sz w:val="20"/>
                <w:szCs w:val="20"/>
              </w:rPr>
            </w:pPr>
            <w:r>
              <w:rPr>
                <w:sz w:val="20"/>
                <w:szCs w:val="20"/>
              </w:rPr>
              <w:t>Noted</w:t>
            </w:r>
            <w:r w:rsidR="0069324D">
              <w:rPr>
                <w:sz w:val="20"/>
                <w:szCs w:val="20"/>
              </w:rPr>
              <w:t>.</w:t>
            </w:r>
          </w:p>
        </w:tc>
      </w:tr>
    </w:tbl>
    <w:p w14:paraId="4002584E" w14:textId="77777777" w:rsidR="00BA13A8" w:rsidRDefault="00BA13A8" w:rsidP="00C60C97">
      <w:pPr>
        <w:sectPr w:rsidR="00BA13A8" w:rsidSect="00410BC5">
          <w:footerReference w:type="default" r:id="rId54"/>
          <w:pgSz w:w="11906" w:h="16838"/>
          <w:pgMar w:top="1247" w:right="1361" w:bottom="1247" w:left="1361" w:header="709" w:footer="709" w:gutter="0"/>
          <w:cols w:space="708"/>
          <w:docGrid w:linePitch="360"/>
        </w:sectPr>
      </w:pPr>
    </w:p>
    <w:p w14:paraId="1B15E9E0" w14:textId="5A082296" w:rsidR="00CC6E8D" w:rsidRDefault="00B2085F" w:rsidP="00B2085F">
      <w:pPr>
        <w:pStyle w:val="Heading1"/>
      </w:pPr>
      <w:bookmarkStart w:id="261" w:name="_Toc211613797"/>
      <w:r w:rsidRPr="00B2085F">
        <w:lastRenderedPageBreak/>
        <w:t>Appendix B: Summary of submissions from prescribed experts, agencies and authorities on the consultation RARMP</w:t>
      </w:r>
      <w:bookmarkEnd w:id="261"/>
    </w:p>
    <w:p w14:paraId="5CC4842F" w14:textId="77777777" w:rsidR="00B2085F" w:rsidRDefault="00B2085F" w:rsidP="007E1013">
      <w:r>
        <w:t xml:space="preserve">The Regulator received </w:t>
      </w:r>
      <w:proofErr w:type="gramStart"/>
      <w:r>
        <w:t>a number of</w:t>
      </w:r>
      <w:proofErr w:type="gramEnd"/>
      <w:r>
        <w:t xml:space="preserve"> submissions from prescribed experts, agencies and authorities on the consultation RARMP. All issues raised in submissions that related to risks to the health and safety of </w:t>
      </w:r>
      <w:proofErr w:type="gramStart"/>
      <w:r>
        <w:t>people</w:t>
      </w:r>
      <w:proofErr w:type="gramEnd"/>
      <w:r>
        <w:t xml:space="preserve"> and the environment were considered in the context of the currently available scientific evidence and were used in finalising the RARMP that formed the basis of the Regulator’s decision to issue the licence. Advice received is summarised below.</w:t>
      </w:r>
    </w:p>
    <w:tbl>
      <w:tblPr>
        <w:tblW w:w="5000" w:type="pct"/>
        <w:tblCellMar>
          <w:left w:w="30" w:type="dxa"/>
          <w:right w:w="30" w:type="dxa"/>
        </w:tblCellMar>
        <w:tblLook w:val="0000" w:firstRow="0" w:lastRow="0" w:firstColumn="0" w:lastColumn="0" w:noHBand="0" w:noVBand="0"/>
      </w:tblPr>
      <w:tblGrid>
        <w:gridCol w:w="1130"/>
        <w:gridCol w:w="4399"/>
        <w:gridCol w:w="3655"/>
      </w:tblGrid>
      <w:tr w:rsidR="00B2085F" w:rsidRPr="002B06FF" w14:paraId="7E27D0E7" w14:textId="77777777" w:rsidTr="00712DF6">
        <w:trPr>
          <w:cantSplit/>
          <w:trHeight w:val="20"/>
          <w:tblHeader/>
        </w:trPr>
        <w:tc>
          <w:tcPr>
            <w:tcW w:w="615" w:type="pct"/>
            <w:tcBorders>
              <w:top w:val="single" w:sz="4" w:space="0" w:color="auto"/>
              <w:bottom w:val="single" w:sz="4" w:space="0" w:color="auto"/>
            </w:tcBorders>
            <w:shd w:val="clear" w:color="auto" w:fill="D9D9D9" w:themeFill="background1" w:themeFillShade="D9"/>
          </w:tcPr>
          <w:p w14:paraId="7A0FF3E2" w14:textId="77777777" w:rsidR="00B2085F" w:rsidRPr="002B06FF" w:rsidRDefault="00B2085F" w:rsidP="00712DF6">
            <w:pPr>
              <w:rPr>
                <w:rFonts w:cs="Calibri"/>
                <w:b/>
                <w:sz w:val="20"/>
                <w:szCs w:val="20"/>
              </w:rPr>
            </w:pPr>
            <w:r>
              <w:rPr>
                <w:rFonts w:cs="Calibri"/>
                <w:b/>
                <w:sz w:val="20"/>
                <w:szCs w:val="20"/>
              </w:rPr>
              <w:t>Submission</w:t>
            </w:r>
          </w:p>
        </w:tc>
        <w:tc>
          <w:tcPr>
            <w:tcW w:w="2395" w:type="pct"/>
            <w:tcBorders>
              <w:top w:val="single" w:sz="4" w:space="0" w:color="auto"/>
              <w:bottom w:val="single" w:sz="4" w:space="0" w:color="auto"/>
            </w:tcBorders>
            <w:shd w:val="clear" w:color="auto" w:fill="D9D9D9" w:themeFill="background1" w:themeFillShade="D9"/>
            <w:vAlign w:val="center"/>
          </w:tcPr>
          <w:p w14:paraId="510C2C1F" w14:textId="77777777" w:rsidR="00B2085F" w:rsidRPr="002B06FF" w:rsidRDefault="00B2085F" w:rsidP="00712DF6">
            <w:pPr>
              <w:rPr>
                <w:rFonts w:cs="Calibri"/>
                <w:b/>
                <w:sz w:val="20"/>
                <w:szCs w:val="20"/>
              </w:rPr>
            </w:pPr>
            <w:r w:rsidRPr="002B06FF">
              <w:rPr>
                <w:rFonts w:cs="Calibri"/>
                <w:b/>
                <w:sz w:val="20"/>
                <w:szCs w:val="20"/>
              </w:rPr>
              <w:t>Summary of issues raised</w:t>
            </w:r>
          </w:p>
        </w:tc>
        <w:tc>
          <w:tcPr>
            <w:tcW w:w="1990" w:type="pct"/>
            <w:tcBorders>
              <w:top w:val="single" w:sz="4" w:space="0" w:color="auto"/>
              <w:bottom w:val="single" w:sz="4" w:space="0" w:color="auto"/>
            </w:tcBorders>
            <w:shd w:val="clear" w:color="auto" w:fill="D9D9D9" w:themeFill="background1" w:themeFillShade="D9"/>
            <w:vAlign w:val="center"/>
          </w:tcPr>
          <w:p w14:paraId="5B058763" w14:textId="77777777" w:rsidR="00B2085F" w:rsidRPr="002B06FF" w:rsidRDefault="00B2085F" w:rsidP="00712DF6">
            <w:pPr>
              <w:rPr>
                <w:rFonts w:cs="Calibri"/>
                <w:b/>
                <w:sz w:val="20"/>
                <w:szCs w:val="20"/>
              </w:rPr>
            </w:pPr>
            <w:r w:rsidRPr="002B06FF">
              <w:rPr>
                <w:rFonts w:cs="Calibri"/>
                <w:b/>
                <w:sz w:val="20"/>
                <w:szCs w:val="20"/>
              </w:rPr>
              <w:t>Comment</w:t>
            </w:r>
          </w:p>
        </w:tc>
      </w:tr>
      <w:tr w:rsidR="00B2085F" w14:paraId="560BEB4C" w14:textId="77777777" w:rsidTr="001F7256">
        <w:tc>
          <w:tcPr>
            <w:tcW w:w="615" w:type="pct"/>
            <w:tcBorders>
              <w:top w:val="single" w:sz="4" w:space="0" w:color="auto"/>
              <w:bottom w:val="single" w:sz="4" w:space="0" w:color="auto"/>
            </w:tcBorders>
          </w:tcPr>
          <w:p w14:paraId="58863C5B" w14:textId="77777777" w:rsidR="00B2085F" w:rsidRDefault="00B2085F" w:rsidP="001F7256">
            <w:pPr>
              <w:pStyle w:val="BodyText"/>
              <w:spacing w:before="60"/>
              <w:jc w:val="center"/>
              <w:rPr>
                <w:rFonts w:ascii="Calibri" w:hAnsi="Calibri" w:cs="Calibri"/>
                <w:sz w:val="20"/>
                <w:szCs w:val="20"/>
              </w:rPr>
            </w:pPr>
            <w:r>
              <w:rPr>
                <w:rFonts w:ascii="Calibri" w:hAnsi="Calibri" w:cs="Calibri"/>
                <w:sz w:val="20"/>
                <w:szCs w:val="20"/>
              </w:rPr>
              <w:t>1</w:t>
            </w:r>
          </w:p>
        </w:tc>
        <w:tc>
          <w:tcPr>
            <w:tcW w:w="2395" w:type="pct"/>
            <w:tcBorders>
              <w:top w:val="single" w:sz="4" w:space="0" w:color="auto"/>
              <w:bottom w:val="single" w:sz="4" w:space="0" w:color="auto"/>
            </w:tcBorders>
          </w:tcPr>
          <w:p w14:paraId="3D4B4A9F" w14:textId="5BC95115" w:rsidR="00B2085F" w:rsidRDefault="001F7256" w:rsidP="007E1013">
            <w:pPr>
              <w:pStyle w:val="BodyText"/>
              <w:spacing w:before="60"/>
              <w:ind w:right="113"/>
              <w:rPr>
                <w:rFonts w:ascii="Calibri" w:hAnsi="Calibri" w:cs="Calibri"/>
                <w:sz w:val="20"/>
                <w:szCs w:val="20"/>
              </w:rPr>
            </w:pPr>
            <w:r w:rsidRPr="001F7256">
              <w:rPr>
                <w:rFonts w:ascii="Calibri" w:hAnsi="Calibri" w:cs="Calibri"/>
                <w:sz w:val="20"/>
                <w:szCs w:val="20"/>
              </w:rPr>
              <w:t>No advice or comments on the RARMP.</w:t>
            </w:r>
          </w:p>
        </w:tc>
        <w:tc>
          <w:tcPr>
            <w:tcW w:w="1990" w:type="pct"/>
            <w:tcBorders>
              <w:top w:val="single" w:sz="4" w:space="0" w:color="auto"/>
              <w:bottom w:val="single" w:sz="4" w:space="0" w:color="auto"/>
            </w:tcBorders>
          </w:tcPr>
          <w:p w14:paraId="0C7A9752" w14:textId="5891AD1B" w:rsidR="00B2085F" w:rsidRDefault="001F7256" w:rsidP="00712DF6">
            <w:pPr>
              <w:spacing w:before="60"/>
              <w:rPr>
                <w:rFonts w:cs="Calibri"/>
                <w:sz w:val="20"/>
                <w:szCs w:val="20"/>
              </w:rPr>
            </w:pPr>
            <w:r>
              <w:rPr>
                <w:rFonts w:cs="Calibri"/>
                <w:sz w:val="20"/>
                <w:szCs w:val="20"/>
              </w:rPr>
              <w:t>Noted.</w:t>
            </w:r>
          </w:p>
        </w:tc>
      </w:tr>
      <w:tr w:rsidR="00B2085F" w14:paraId="4218E9F0" w14:textId="77777777" w:rsidTr="001F7256">
        <w:tc>
          <w:tcPr>
            <w:tcW w:w="615" w:type="pct"/>
            <w:tcBorders>
              <w:top w:val="single" w:sz="4" w:space="0" w:color="auto"/>
            </w:tcBorders>
          </w:tcPr>
          <w:p w14:paraId="224E9987" w14:textId="77777777" w:rsidR="00B2085F" w:rsidRDefault="00B2085F" w:rsidP="001F7256">
            <w:pPr>
              <w:pStyle w:val="BodyText"/>
              <w:spacing w:before="60"/>
              <w:jc w:val="center"/>
              <w:rPr>
                <w:rFonts w:ascii="Calibri" w:hAnsi="Calibri" w:cs="Calibri"/>
                <w:sz w:val="20"/>
                <w:szCs w:val="20"/>
              </w:rPr>
            </w:pPr>
            <w:r>
              <w:rPr>
                <w:rFonts w:ascii="Calibri" w:hAnsi="Calibri" w:cs="Calibri"/>
                <w:sz w:val="20"/>
                <w:szCs w:val="20"/>
              </w:rPr>
              <w:t>2</w:t>
            </w:r>
          </w:p>
        </w:tc>
        <w:tc>
          <w:tcPr>
            <w:tcW w:w="2395" w:type="pct"/>
            <w:tcBorders>
              <w:top w:val="single" w:sz="4" w:space="0" w:color="auto"/>
            </w:tcBorders>
          </w:tcPr>
          <w:p w14:paraId="3C649E7E" w14:textId="4684D04D" w:rsidR="00B2085F" w:rsidRDefault="001F7256" w:rsidP="00712DF6">
            <w:pPr>
              <w:pStyle w:val="BodyText"/>
              <w:spacing w:before="60"/>
              <w:ind w:right="113"/>
              <w:rPr>
                <w:rFonts w:ascii="Calibri" w:hAnsi="Calibri" w:cs="Calibri"/>
                <w:sz w:val="20"/>
                <w:szCs w:val="20"/>
              </w:rPr>
            </w:pPr>
            <w:r w:rsidRPr="001F7256">
              <w:rPr>
                <w:rFonts w:ascii="Calibri" w:hAnsi="Calibri" w:cs="Calibri"/>
                <w:sz w:val="20"/>
                <w:szCs w:val="20"/>
              </w:rPr>
              <w:t>Agrees that the risk assessment identifies all plausible risk scenarios by which the proposed dealings could potentially give rise to risks relating to the health and safety of people or the environment.</w:t>
            </w:r>
          </w:p>
        </w:tc>
        <w:tc>
          <w:tcPr>
            <w:tcW w:w="1990" w:type="pct"/>
            <w:tcBorders>
              <w:top w:val="single" w:sz="4" w:space="0" w:color="auto"/>
            </w:tcBorders>
          </w:tcPr>
          <w:p w14:paraId="7B21286D" w14:textId="2C0B8053" w:rsidR="00B2085F" w:rsidRDefault="001F7256" w:rsidP="00712DF6">
            <w:pPr>
              <w:spacing w:before="60"/>
              <w:rPr>
                <w:rFonts w:cs="Calibri"/>
                <w:sz w:val="20"/>
                <w:szCs w:val="20"/>
              </w:rPr>
            </w:pPr>
            <w:r w:rsidRPr="001F7256">
              <w:rPr>
                <w:rFonts w:cs="Calibri"/>
                <w:sz w:val="20"/>
                <w:szCs w:val="20"/>
              </w:rPr>
              <w:t>Noted.</w:t>
            </w:r>
          </w:p>
        </w:tc>
      </w:tr>
      <w:tr w:rsidR="001F7256" w14:paraId="4834A7F4" w14:textId="77777777" w:rsidTr="001F7256">
        <w:tc>
          <w:tcPr>
            <w:tcW w:w="615" w:type="pct"/>
          </w:tcPr>
          <w:p w14:paraId="19429E52" w14:textId="77777777" w:rsidR="001F7256" w:rsidRDefault="001F7256" w:rsidP="001F7256">
            <w:pPr>
              <w:pStyle w:val="BodyText"/>
              <w:spacing w:before="60"/>
              <w:jc w:val="center"/>
              <w:rPr>
                <w:rFonts w:ascii="Calibri" w:hAnsi="Calibri" w:cs="Calibri"/>
                <w:sz w:val="20"/>
                <w:szCs w:val="20"/>
              </w:rPr>
            </w:pPr>
          </w:p>
        </w:tc>
        <w:tc>
          <w:tcPr>
            <w:tcW w:w="2395" w:type="pct"/>
          </w:tcPr>
          <w:p w14:paraId="2BC0642A" w14:textId="51D4E011" w:rsidR="001F7256" w:rsidRPr="001F7256" w:rsidRDefault="001F7256" w:rsidP="00712DF6">
            <w:pPr>
              <w:pStyle w:val="BodyText"/>
              <w:spacing w:before="60"/>
              <w:ind w:right="113"/>
              <w:rPr>
                <w:rFonts w:ascii="Calibri" w:hAnsi="Calibri" w:cs="Calibri"/>
                <w:sz w:val="20"/>
                <w:szCs w:val="20"/>
              </w:rPr>
            </w:pPr>
            <w:r w:rsidRPr="001F7256">
              <w:rPr>
                <w:rFonts w:ascii="Calibri" w:hAnsi="Calibri" w:cs="Calibri"/>
                <w:sz w:val="20"/>
                <w:szCs w:val="20"/>
              </w:rPr>
              <w:t xml:space="preserve">Recommends that the information on the prevalence and serotyping of </w:t>
            </w:r>
            <w:proofErr w:type="spellStart"/>
            <w:r w:rsidRPr="001F7256">
              <w:rPr>
                <w:rFonts w:ascii="Calibri" w:hAnsi="Calibri" w:cs="Calibri"/>
                <w:sz w:val="20"/>
                <w:szCs w:val="20"/>
              </w:rPr>
              <w:t>HAdV</w:t>
            </w:r>
            <w:proofErr w:type="spellEnd"/>
            <w:r w:rsidRPr="001F7256">
              <w:rPr>
                <w:rFonts w:ascii="Calibri" w:hAnsi="Calibri" w:cs="Calibri"/>
                <w:sz w:val="20"/>
                <w:szCs w:val="20"/>
              </w:rPr>
              <w:t xml:space="preserve"> in Australia be clarified.</w:t>
            </w:r>
          </w:p>
        </w:tc>
        <w:tc>
          <w:tcPr>
            <w:tcW w:w="1990" w:type="pct"/>
          </w:tcPr>
          <w:p w14:paraId="0ECF77D4" w14:textId="0B30C69D" w:rsidR="001F7256" w:rsidRPr="001F7256" w:rsidRDefault="001F7256" w:rsidP="00712DF6">
            <w:pPr>
              <w:spacing w:before="60"/>
              <w:rPr>
                <w:rFonts w:cs="Calibri"/>
                <w:sz w:val="20"/>
                <w:szCs w:val="20"/>
              </w:rPr>
            </w:pPr>
            <w:r w:rsidRPr="001F7256">
              <w:rPr>
                <w:rFonts w:cs="Calibri"/>
                <w:sz w:val="20"/>
                <w:szCs w:val="20"/>
              </w:rPr>
              <w:t>Text in Paragraph 145 under Risk Scenario 2 has been amended for clarification.</w:t>
            </w:r>
          </w:p>
        </w:tc>
      </w:tr>
      <w:tr w:rsidR="001F7256" w14:paraId="73B7E3AC" w14:textId="77777777" w:rsidTr="001F7256">
        <w:tc>
          <w:tcPr>
            <w:tcW w:w="615" w:type="pct"/>
          </w:tcPr>
          <w:p w14:paraId="0DFE1AD8" w14:textId="77777777" w:rsidR="001F7256" w:rsidRDefault="001F7256" w:rsidP="001F7256">
            <w:pPr>
              <w:pStyle w:val="BodyText"/>
              <w:spacing w:before="60"/>
              <w:jc w:val="center"/>
              <w:rPr>
                <w:rFonts w:ascii="Calibri" w:hAnsi="Calibri" w:cs="Calibri"/>
                <w:sz w:val="20"/>
                <w:szCs w:val="20"/>
              </w:rPr>
            </w:pPr>
          </w:p>
        </w:tc>
        <w:tc>
          <w:tcPr>
            <w:tcW w:w="2395" w:type="pct"/>
          </w:tcPr>
          <w:p w14:paraId="68587FF9" w14:textId="08280050" w:rsidR="001F7256" w:rsidRPr="001F7256" w:rsidRDefault="001F7256" w:rsidP="00712DF6">
            <w:pPr>
              <w:pStyle w:val="BodyText"/>
              <w:spacing w:before="60"/>
              <w:ind w:right="113"/>
              <w:rPr>
                <w:rFonts w:ascii="Calibri" w:hAnsi="Calibri" w:cs="Calibri"/>
                <w:sz w:val="20"/>
                <w:szCs w:val="20"/>
              </w:rPr>
            </w:pPr>
            <w:r w:rsidRPr="001F7256">
              <w:rPr>
                <w:rFonts w:ascii="Calibri" w:hAnsi="Calibri" w:cs="Calibri"/>
                <w:sz w:val="20"/>
                <w:szCs w:val="20"/>
              </w:rPr>
              <w:t>Recommends that clarity be sought about the testing method from the applicant.</w:t>
            </w:r>
          </w:p>
        </w:tc>
        <w:tc>
          <w:tcPr>
            <w:tcW w:w="1990" w:type="pct"/>
          </w:tcPr>
          <w:p w14:paraId="26325371" w14:textId="2A6ADAD0" w:rsidR="001F7256" w:rsidRPr="001F7256" w:rsidRDefault="001F7256" w:rsidP="00712DF6">
            <w:pPr>
              <w:spacing w:before="60"/>
              <w:rPr>
                <w:rFonts w:cs="Calibri"/>
                <w:sz w:val="20"/>
                <w:szCs w:val="20"/>
              </w:rPr>
            </w:pPr>
            <w:r w:rsidRPr="001F7256">
              <w:rPr>
                <w:rFonts w:cs="Calibri"/>
                <w:sz w:val="20"/>
                <w:szCs w:val="20"/>
              </w:rPr>
              <w:t xml:space="preserve">Noted. The Regulator only requires the licence holder to provide a testing method that can reliably detect the GMO without being prescriptive. The text in Paragraph 186 and the relevant licence condition are considered suitable.  </w:t>
            </w:r>
          </w:p>
        </w:tc>
      </w:tr>
      <w:tr w:rsidR="001F7256" w14:paraId="28AB463D" w14:textId="77777777" w:rsidTr="001F7256">
        <w:tc>
          <w:tcPr>
            <w:tcW w:w="615" w:type="pct"/>
          </w:tcPr>
          <w:p w14:paraId="47A52D8C" w14:textId="77777777" w:rsidR="001F7256" w:rsidRDefault="001F7256" w:rsidP="001F7256">
            <w:pPr>
              <w:pStyle w:val="BodyText"/>
              <w:spacing w:before="60"/>
              <w:jc w:val="center"/>
              <w:rPr>
                <w:rFonts w:ascii="Calibri" w:hAnsi="Calibri" w:cs="Calibri"/>
                <w:sz w:val="20"/>
                <w:szCs w:val="20"/>
              </w:rPr>
            </w:pPr>
          </w:p>
        </w:tc>
        <w:tc>
          <w:tcPr>
            <w:tcW w:w="2395" w:type="pct"/>
          </w:tcPr>
          <w:p w14:paraId="26D13D96" w14:textId="550EC4F2" w:rsidR="001F7256" w:rsidRPr="001F7256" w:rsidRDefault="001F7256" w:rsidP="00712DF6">
            <w:pPr>
              <w:pStyle w:val="BodyText"/>
              <w:spacing w:before="60"/>
              <w:ind w:right="113"/>
              <w:rPr>
                <w:rFonts w:ascii="Calibri" w:hAnsi="Calibri" w:cs="Calibri"/>
                <w:sz w:val="20"/>
                <w:szCs w:val="20"/>
              </w:rPr>
            </w:pPr>
            <w:r w:rsidRPr="001F7256">
              <w:rPr>
                <w:rFonts w:ascii="Calibri" w:hAnsi="Calibri" w:cs="Calibri"/>
                <w:sz w:val="20"/>
                <w:szCs w:val="20"/>
              </w:rPr>
              <w:t>Recommends that the Regulator consider providing advice to the TGA on the matter of potential risks to personnel involved with the commercial supply of this GMO, including the low potential for integration by adenovirus.</w:t>
            </w:r>
          </w:p>
        </w:tc>
        <w:tc>
          <w:tcPr>
            <w:tcW w:w="1990" w:type="pct"/>
          </w:tcPr>
          <w:p w14:paraId="44346248" w14:textId="745AF5F9" w:rsidR="001F7256" w:rsidRPr="001F7256" w:rsidRDefault="001F7256" w:rsidP="00712DF6">
            <w:pPr>
              <w:spacing w:before="60"/>
              <w:rPr>
                <w:rFonts w:cs="Calibri"/>
                <w:sz w:val="20"/>
                <w:szCs w:val="20"/>
              </w:rPr>
            </w:pPr>
            <w:r w:rsidRPr="001F7256">
              <w:rPr>
                <w:rFonts w:cs="Calibri"/>
                <w:sz w:val="20"/>
                <w:szCs w:val="20"/>
              </w:rPr>
              <w:t>Noted.</w:t>
            </w:r>
          </w:p>
        </w:tc>
      </w:tr>
      <w:tr w:rsidR="001F7256" w14:paraId="55D162FD" w14:textId="77777777" w:rsidTr="001F7256">
        <w:tc>
          <w:tcPr>
            <w:tcW w:w="615" w:type="pct"/>
            <w:tcBorders>
              <w:bottom w:val="single" w:sz="4" w:space="0" w:color="auto"/>
            </w:tcBorders>
          </w:tcPr>
          <w:p w14:paraId="4990FBE4" w14:textId="77777777" w:rsidR="001F7256" w:rsidRDefault="001F7256" w:rsidP="001F7256">
            <w:pPr>
              <w:pStyle w:val="BodyText"/>
              <w:spacing w:before="60"/>
              <w:jc w:val="center"/>
              <w:rPr>
                <w:rFonts w:ascii="Calibri" w:hAnsi="Calibri" w:cs="Calibri"/>
                <w:sz w:val="20"/>
                <w:szCs w:val="20"/>
              </w:rPr>
            </w:pPr>
          </w:p>
        </w:tc>
        <w:tc>
          <w:tcPr>
            <w:tcW w:w="2395" w:type="pct"/>
            <w:tcBorders>
              <w:bottom w:val="single" w:sz="4" w:space="0" w:color="auto"/>
            </w:tcBorders>
          </w:tcPr>
          <w:p w14:paraId="5A1C28CD" w14:textId="5318C06C" w:rsidR="001F7256" w:rsidRPr="001F7256" w:rsidRDefault="001F7256" w:rsidP="00712DF6">
            <w:pPr>
              <w:pStyle w:val="BodyText"/>
              <w:spacing w:before="60"/>
              <w:ind w:right="113"/>
              <w:rPr>
                <w:rFonts w:ascii="Calibri" w:hAnsi="Calibri" w:cs="Calibri"/>
                <w:sz w:val="20"/>
                <w:szCs w:val="20"/>
              </w:rPr>
            </w:pPr>
            <w:r w:rsidRPr="001F7256">
              <w:rPr>
                <w:rFonts w:ascii="Calibri" w:hAnsi="Calibri" w:cs="Calibri"/>
                <w:sz w:val="20"/>
                <w:szCs w:val="20"/>
              </w:rPr>
              <w:t>Agrees with the overall conclusion of the RARMP.</w:t>
            </w:r>
          </w:p>
        </w:tc>
        <w:tc>
          <w:tcPr>
            <w:tcW w:w="1990" w:type="pct"/>
            <w:tcBorders>
              <w:bottom w:val="single" w:sz="4" w:space="0" w:color="auto"/>
            </w:tcBorders>
          </w:tcPr>
          <w:p w14:paraId="05562B8D" w14:textId="63C72ACD" w:rsidR="001F7256" w:rsidRPr="001F7256" w:rsidRDefault="001F7256" w:rsidP="00712DF6">
            <w:pPr>
              <w:spacing w:before="60"/>
              <w:rPr>
                <w:rFonts w:cs="Calibri"/>
                <w:sz w:val="20"/>
                <w:szCs w:val="20"/>
              </w:rPr>
            </w:pPr>
            <w:r w:rsidRPr="001F7256">
              <w:rPr>
                <w:rFonts w:cs="Calibri"/>
                <w:sz w:val="20"/>
                <w:szCs w:val="20"/>
              </w:rPr>
              <w:t>Noted.</w:t>
            </w:r>
          </w:p>
        </w:tc>
      </w:tr>
      <w:tr w:rsidR="00B2085F" w14:paraId="2513780B" w14:textId="77777777" w:rsidTr="00712DF6">
        <w:tc>
          <w:tcPr>
            <w:tcW w:w="615" w:type="pct"/>
            <w:tcBorders>
              <w:top w:val="single" w:sz="4" w:space="0" w:color="auto"/>
              <w:bottom w:val="single" w:sz="4" w:space="0" w:color="auto"/>
            </w:tcBorders>
          </w:tcPr>
          <w:p w14:paraId="50D37E45" w14:textId="77777777" w:rsidR="00B2085F" w:rsidRDefault="00B2085F" w:rsidP="001F7256">
            <w:pPr>
              <w:pStyle w:val="BodyText"/>
              <w:spacing w:before="60"/>
              <w:jc w:val="center"/>
              <w:rPr>
                <w:rFonts w:ascii="Calibri" w:hAnsi="Calibri" w:cs="Calibri"/>
                <w:sz w:val="20"/>
                <w:szCs w:val="20"/>
              </w:rPr>
            </w:pPr>
            <w:r>
              <w:rPr>
                <w:rFonts w:ascii="Calibri" w:hAnsi="Calibri" w:cs="Calibri"/>
                <w:sz w:val="20"/>
                <w:szCs w:val="20"/>
              </w:rPr>
              <w:t>3</w:t>
            </w:r>
          </w:p>
        </w:tc>
        <w:tc>
          <w:tcPr>
            <w:tcW w:w="2395" w:type="pct"/>
            <w:tcBorders>
              <w:top w:val="single" w:sz="4" w:space="0" w:color="auto"/>
              <w:bottom w:val="single" w:sz="4" w:space="0" w:color="auto"/>
            </w:tcBorders>
          </w:tcPr>
          <w:p w14:paraId="4EA63584" w14:textId="77777777" w:rsidR="001F7256" w:rsidRPr="001F7256" w:rsidRDefault="001F7256" w:rsidP="001F7256">
            <w:pPr>
              <w:pStyle w:val="BodyText"/>
              <w:spacing w:before="60"/>
              <w:ind w:right="113"/>
              <w:rPr>
                <w:rFonts w:ascii="Calibri" w:hAnsi="Calibri" w:cs="Calibri"/>
                <w:sz w:val="20"/>
                <w:szCs w:val="20"/>
              </w:rPr>
            </w:pPr>
            <w:r w:rsidRPr="001F7256">
              <w:rPr>
                <w:rFonts w:ascii="Calibri" w:hAnsi="Calibri" w:cs="Calibri"/>
                <w:sz w:val="20"/>
                <w:szCs w:val="20"/>
              </w:rPr>
              <w:t>Overall, accepts that the application has negligible risks to the health and safety of people and the environment.</w:t>
            </w:r>
          </w:p>
          <w:p w14:paraId="5C9FEDFD" w14:textId="595FEE08" w:rsidR="00B2085F" w:rsidRDefault="001F7256" w:rsidP="001F7256">
            <w:pPr>
              <w:pStyle w:val="BodyText"/>
              <w:spacing w:before="60"/>
              <w:ind w:right="113"/>
              <w:rPr>
                <w:rFonts w:ascii="Calibri" w:hAnsi="Calibri" w:cs="Calibri"/>
                <w:sz w:val="20"/>
                <w:szCs w:val="20"/>
              </w:rPr>
            </w:pPr>
            <w:r w:rsidRPr="001F7256">
              <w:rPr>
                <w:rFonts w:ascii="Calibri" w:hAnsi="Calibri" w:cs="Calibri"/>
                <w:sz w:val="20"/>
                <w:szCs w:val="20"/>
              </w:rPr>
              <w:t>Satisfied that the measures taken to manage the short- and long-term risks from the proposal are adequate.</w:t>
            </w:r>
          </w:p>
        </w:tc>
        <w:tc>
          <w:tcPr>
            <w:tcW w:w="1990" w:type="pct"/>
            <w:tcBorders>
              <w:top w:val="single" w:sz="4" w:space="0" w:color="auto"/>
              <w:bottom w:val="single" w:sz="4" w:space="0" w:color="auto"/>
            </w:tcBorders>
          </w:tcPr>
          <w:p w14:paraId="7E79E357" w14:textId="27FB2F01" w:rsidR="00B2085F" w:rsidRDefault="001F7256" w:rsidP="00712DF6">
            <w:pPr>
              <w:spacing w:before="60"/>
              <w:rPr>
                <w:rFonts w:cs="Calibri"/>
                <w:sz w:val="20"/>
                <w:szCs w:val="20"/>
              </w:rPr>
            </w:pPr>
            <w:r w:rsidRPr="001F7256">
              <w:rPr>
                <w:rFonts w:cs="Calibri"/>
                <w:sz w:val="20"/>
                <w:szCs w:val="20"/>
              </w:rPr>
              <w:t>Noted.</w:t>
            </w:r>
          </w:p>
        </w:tc>
      </w:tr>
      <w:tr w:rsidR="00B2085F" w14:paraId="268FB2AC" w14:textId="77777777" w:rsidTr="00712DF6">
        <w:tc>
          <w:tcPr>
            <w:tcW w:w="615" w:type="pct"/>
            <w:tcBorders>
              <w:top w:val="single" w:sz="4" w:space="0" w:color="auto"/>
              <w:bottom w:val="single" w:sz="4" w:space="0" w:color="auto"/>
            </w:tcBorders>
          </w:tcPr>
          <w:p w14:paraId="76F10626" w14:textId="77777777" w:rsidR="00B2085F" w:rsidRDefault="00B2085F" w:rsidP="001F7256">
            <w:pPr>
              <w:pStyle w:val="BodyText"/>
              <w:spacing w:before="60"/>
              <w:jc w:val="center"/>
              <w:rPr>
                <w:rFonts w:ascii="Calibri" w:hAnsi="Calibri" w:cs="Calibri"/>
                <w:sz w:val="20"/>
                <w:szCs w:val="20"/>
              </w:rPr>
            </w:pPr>
            <w:r>
              <w:rPr>
                <w:rFonts w:ascii="Calibri" w:hAnsi="Calibri" w:cs="Calibri"/>
                <w:sz w:val="20"/>
                <w:szCs w:val="20"/>
              </w:rPr>
              <w:t>4</w:t>
            </w:r>
          </w:p>
        </w:tc>
        <w:tc>
          <w:tcPr>
            <w:tcW w:w="2395" w:type="pct"/>
            <w:tcBorders>
              <w:top w:val="single" w:sz="4" w:space="0" w:color="auto"/>
              <w:bottom w:val="single" w:sz="4" w:space="0" w:color="auto"/>
            </w:tcBorders>
          </w:tcPr>
          <w:p w14:paraId="45EFAD77" w14:textId="77777777" w:rsidR="001F7256" w:rsidRPr="001F7256" w:rsidRDefault="001F7256" w:rsidP="001F7256">
            <w:pPr>
              <w:spacing w:before="60" w:after="60"/>
              <w:rPr>
                <w:rFonts w:eastAsia="Times New Roman" w:cs="Calibri"/>
                <w:sz w:val="20"/>
                <w:szCs w:val="20"/>
              </w:rPr>
            </w:pPr>
            <w:r w:rsidRPr="001F7256">
              <w:rPr>
                <w:rFonts w:eastAsia="Times New Roman" w:cs="Calibri"/>
                <w:sz w:val="20"/>
                <w:szCs w:val="20"/>
              </w:rPr>
              <w:t>Agree with the conclusion that risks to the health and safety of people or the environment from the proposed dealings are negligible, given that:</w:t>
            </w:r>
          </w:p>
          <w:p w14:paraId="16DE87FF" w14:textId="77777777" w:rsidR="001F7256" w:rsidRPr="001F7256" w:rsidRDefault="001F7256" w:rsidP="001F7256">
            <w:pPr>
              <w:numPr>
                <w:ilvl w:val="0"/>
                <w:numId w:val="50"/>
              </w:numPr>
              <w:spacing w:before="60" w:after="60" w:line="276" w:lineRule="auto"/>
              <w:ind w:left="417" w:hanging="284"/>
              <w:rPr>
                <w:rFonts w:eastAsia="Times New Roman" w:cs="Calibri"/>
                <w:sz w:val="20"/>
                <w:szCs w:val="20"/>
              </w:rPr>
            </w:pPr>
            <w:r w:rsidRPr="001F7256">
              <w:rPr>
                <w:rFonts w:eastAsia="Times New Roman" w:cs="Calibri"/>
                <w:sz w:val="20"/>
                <w:szCs w:val="20"/>
              </w:rPr>
              <w:t>the adenoviral vector-based therapeutic is replication incompetent, susceptible to clearance by the host immune system and unlikely to infect humans and cause disease; and</w:t>
            </w:r>
          </w:p>
          <w:p w14:paraId="4F623C02" w14:textId="77777777" w:rsidR="001F7256" w:rsidRPr="001F7256" w:rsidRDefault="001F7256" w:rsidP="001F7256">
            <w:pPr>
              <w:numPr>
                <w:ilvl w:val="0"/>
                <w:numId w:val="50"/>
              </w:numPr>
              <w:spacing w:before="60" w:after="60" w:line="276" w:lineRule="auto"/>
              <w:ind w:left="417" w:hanging="284"/>
              <w:rPr>
                <w:rFonts w:cs="Calibri"/>
                <w:sz w:val="20"/>
                <w:szCs w:val="20"/>
              </w:rPr>
            </w:pPr>
            <w:r w:rsidRPr="001F7256">
              <w:rPr>
                <w:rFonts w:eastAsia="Times New Roman" w:cs="Calibri"/>
                <w:sz w:val="20"/>
                <w:szCs w:val="20"/>
              </w:rPr>
              <w:lastRenderedPageBreak/>
              <w:t xml:space="preserve">treatment will be administered by experienced urologists in the urology and oncology departments in hospitals; and </w:t>
            </w:r>
          </w:p>
          <w:p w14:paraId="0392787A" w14:textId="77777777" w:rsidR="00B2085F" w:rsidRPr="001F7256" w:rsidRDefault="001F7256" w:rsidP="001F7256">
            <w:pPr>
              <w:numPr>
                <w:ilvl w:val="0"/>
                <w:numId w:val="50"/>
              </w:numPr>
              <w:spacing w:before="60" w:after="60" w:line="276" w:lineRule="auto"/>
              <w:ind w:left="417" w:hanging="284"/>
              <w:rPr>
                <w:rFonts w:cs="Calibri"/>
                <w:sz w:val="20"/>
                <w:szCs w:val="20"/>
              </w:rPr>
            </w:pPr>
            <w:r w:rsidRPr="001F7256">
              <w:rPr>
                <w:rFonts w:eastAsia="Times New Roman" w:cs="Calibri"/>
                <w:sz w:val="20"/>
                <w:szCs w:val="20"/>
              </w:rPr>
              <w:t>transport, storage, and disposal will follow established procedures.</w:t>
            </w:r>
          </w:p>
          <w:p w14:paraId="1785DCF0" w14:textId="6208CA65" w:rsidR="001F7256" w:rsidRDefault="00456AAE" w:rsidP="00456AAE">
            <w:pPr>
              <w:spacing w:before="60" w:after="60" w:line="276" w:lineRule="auto"/>
              <w:rPr>
                <w:rFonts w:cs="Calibri"/>
                <w:sz w:val="20"/>
                <w:szCs w:val="20"/>
              </w:rPr>
            </w:pPr>
            <w:r w:rsidRPr="00456AAE">
              <w:rPr>
                <w:rFonts w:cs="Calibri"/>
                <w:sz w:val="20"/>
                <w:szCs w:val="20"/>
              </w:rPr>
              <w:t>Notes the RARMP considers relevant risks, uncertainty is low, and post-release review ensures ongoing oversight.</w:t>
            </w:r>
          </w:p>
        </w:tc>
        <w:tc>
          <w:tcPr>
            <w:tcW w:w="1990" w:type="pct"/>
            <w:tcBorders>
              <w:top w:val="single" w:sz="4" w:space="0" w:color="auto"/>
              <w:bottom w:val="single" w:sz="4" w:space="0" w:color="auto"/>
            </w:tcBorders>
          </w:tcPr>
          <w:p w14:paraId="34437B6A" w14:textId="77777777" w:rsidR="00456AAE" w:rsidRPr="00456AAE" w:rsidRDefault="00456AAE" w:rsidP="00456AAE">
            <w:pPr>
              <w:spacing w:before="60"/>
              <w:rPr>
                <w:rFonts w:cs="Calibri"/>
                <w:sz w:val="20"/>
                <w:szCs w:val="20"/>
              </w:rPr>
            </w:pPr>
            <w:r w:rsidRPr="00456AAE">
              <w:rPr>
                <w:rFonts w:cs="Calibri"/>
                <w:sz w:val="20"/>
                <w:szCs w:val="20"/>
              </w:rPr>
              <w:lastRenderedPageBreak/>
              <w:t>Noted.</w:t>
            </w:r>
          </w:p>
          <w:p w14:paraId="0579A3DB" w14:textId="1BE266C7" w:rsidR="00B2085F" w:rsidRDefault="00456AAE" w:rsidP="00456AAE">
            <w:pPr>
              <w:spacing w:before="60"/>
              <w:rPr>
                <w:rFonts w:cs="Calibri"/>
                <w:sz w:val="20"/>
                <w:szCs w:val="20"/>
              </w:rPr>
            </w:pPr>
            <w:r w:rsidRPr="00456AAE">
              <w:rPr>
                <w:rFonts w:cs="Calibri"/>
                <w:sz w:val="20"/>
                <w:szCs w:val="20"/>
              </w:rPr>
              <w:t>Please note that administration of the GM therapeutic is not regulated under gene technology legislation and is not considered in this RARMP. It considers risks to people and the environment from import, transport, storage and disposal of the therapeutic as part of its commercial supply.</w:t>
            </w:r>
          </w:p>
        </w:tc>
      </w:tr>
      <w:tr w:rsidR="00B2085F" w14:paraId="116B47ED" w14:textId="77777777" w:rsidTr="00712DF6">
        <w:tc>
          <w:tcPr>
            <w:tcW w:w="615" w:type="pct"/>
            <w:tcBorders>
              <w:top w:val="single" w:sz="4" w:space="0" w:color="auto"/>
              <w:bottom w:val="single" w:sz="4" w:space="0" w:color="auto"/>
            </w:tcBorders>
          </w:tcPr>
          <w:p w14:paraId="71C6271B" w14:textId="77777777" w:rsidR="00B2085F" w:rsidRDefault="00B2085F" w:rsidP="001F7256">
            <w:pPr>
              <w:pStyle w:val="BodyText"/>
              <w:spacing w:before="60"/>
              <w:jc w:val="center"/>
              <w:rPr>
                <w:rFonts w:ascii="Calibri" w:hAnsi="Calibri" w:cs="Calibri"/>
                <w:sz w:val="20"/>
                <w:szCs w:val="20"/>
              </w:rPr>
            </w:pPr>
            <w:r>
              <w:rPr>
                <w:rFonts w:ascii="Calibri" w:hAnsi="Calibri" w:cs="Calibri"/>
                <w:sz w:val="20"/>
                <w:szCs w:val="20"/>
              </w:rPr>
              <w:t>5</w:t>
            </w:r>
          </w:p>
        </w:tc>
        <w:tc>
          <w:tcPr>
            <w:tcW w:w="2395" w:type="pct"/>
            <w:tcBorders>
              <w:top w:val="single" w:sz="4" w:space="0" w:color="auto"/>
              <w:bottom w:val="single" w:sz="4" w:space="0" w:color="auto"/>
            </w:tcBorders>
          </w:tcPr>
          <w:p w14:paraId="482CFB47" w14:textId="77777777" w:rsidR="00456AAE" w:rsidRPr="00456AAE" w:rsidRDefault="00456AAE" w:rsidP="00456AAE">
            <w:pPr>
              <w:pStyle w:val="BodyText"/>
              <w:spacing w:before="60"/>
              <w:ind w:right="113"/>
              <w:rPr>
                <w:rFonts w:ascii="Calibri" w:hAnsi="Calibri" w:cs="Calibri"/>
                <w:sz w:val="20"/>
                <w:szCs w:val="20"/>
              </w:rPr>
            </w:pPr>
            <w:r w:rsidRPr="00456AAE">
              <w:rPr>
                <w:rFonts w:ascii="Calibri" w:hAnsi="Calibri" w:cs="Calibri"/>
                <w:sz w:val="20"/>
                <w:szCs w:val="20"/>
              </w:rPr>
              <w:t>Supports the Regulator’s conclusion that the proposed dealings pose negligible risk of harm to human health and safety and the environment.</w:t>
            </w:r>
          </w:p>
          <w:p w14:paraId="59D7209B" w14:textId="00B0B0AF" w:rsidR="00B2085F" w:rsidRDefault="00456AAE" w:rsidP="00456AAE">
            <w:pPr>
              <w:pStyle w:val="BodyText"/>
              <w:spacing w:before="60"/>
              <w:ind w:right="113"/>
              <w:rPr>
                <w:rFonts w:ascii="Calibri" w:hAnsi="Calibri" w:cs="Calibri"/>
                <w:sz w:val="20"/>
                <w:szCs w:val="20"/>
              </w:rPr>
            </w:pPr>
            <w:r w:rsidRPr="00456AAE">
              <w:rPr>
                <w:rFonts w:ascii="Calibri" w:hAnsi="Calibri" w:cs="Calibri"/>
                <w:sz w:val="20"/>
                <w:szCs w:val="20"/>
              </w:rPr>
              <w:t xml:space="preserve">Agreed with the inclusion of the post-release review as a licence condition to ensure continued oversight of the supply of this therapeutic and to verify the RARMP’s findings, as this application </w:t>
            </w:r>
            <w:proofErr w:type="gramStart"/>
            <w:r w:rsidRPr="00456AAE">
              <w:rPr>
                <w:rFonts w:ascii="Calibri" w:hAnsi="Calibri" w:cs="Calibri"/>
                <w:sz w:val="20"/>
                <w:szCs w:val="20"/>
              </w:rPr>
              <w:t>is considered to be</w:t>
            </w:r>
            <w:proofErr w:type="gramEnd"/>
            <w:r w:rsidRPr="00456AAE">
              <w:rPr>
                <w:rFonts w:ascii="Calibri" w:hAnsi="Calibri" w:cs="Calibri"/>
                <w:sz w:val="20"/>
                <w:szCs w:val="20"/>
              </w:rPr>
              <w:t xml:space="preserve"> the first application of a GM therapeutic in Australia.</w:t>
            </w:r>
          </w:p>
        </w:tc>
        <w:tc>
          <w:tcPr>
            <w:tcW w:w="1990" w:type="pct"/>
            <w:tcBorders>
              <w:top w:val="single" w:sz="4" w:space="0" w:color="auto"/>
              <w:bottom w:val="single" w:sz="4" w:space="0" w:color="auto"/>
            </w:tcBorders>
          </w:tcPr>
          <w:p w14:paraId="3FAE30A4" w14:textId="77777777" w:rsidR="00456AAE" w:rsidRPr="00456AAE" w:rsidRDefault="00456AAE" w:rsidP="00456AAE">
            <w:pPr>
              <w:spacing w:before="60"/>
              <w:rPr>
                <w:rFonts w:cs="Calibri"/>
                <w:sz w:val="20"/>
                <w:szCs w:val="20"/>
              </w:rPr>
            </w:pPr>
            <w:r w:rsidRPr="00456AAE">
              <w:rPr>
                <w:rFonts w:cs="Calibri"/>
                <w:sz w:val="20"/>
                <w:szCs w:val="20"/>
              </w:rPr>
              <w:t>Noted.</w:t>
            </w:r>
          </w:p>
          <w:p w14:paraId="2D0AC66E" w14:textId="188CCB4A" w:rsidR="00B2085F" w:rsidRDefault="00456AAE" w:rsidP="00456AAE">
            <w:pPr>
              <w:spacing w:before="60"/>
              <w:rPr>
                <w:rFonts w:cs="Calibri"/>
                <w:sz w:val="20"/>
                <w:szCs w:val="20"/>
              </w:rPr>
            </w:pPr>
            <w:r w:rsidRPr="00456AAE">
              <w:rPr>
                <w:rFonts w:cs="Calibri"/>
                <w:sz w:val="20"/>
                <w:szCs w:val="20"/>
              </w:rPr>
              <w:t>The Regulator has previously issued many licences for dealings with GM therapeutics in Australia, either as clinical trials or for commercial supply. Post-release review is a key part of general risk management measures included in all commercial releases.</w:t>
            </w:r>
          </w:p>
        </w:tc>
      </w:tr>
      <w:tr w:rsidR="00B2085F" w14:paraId="73C58583" w14:textId="77777777" w:rsidTr="00712DF6">
        <w:tc>
          <w:tcPr>
            <w:tcW w:w="615" w:type="pct"/>
            <w:tcBorders>
              <w:top w:val="single" w:sz="4" w:space="0" w:color="auto"/>
              <w:bottom w:val="single" w:sz="4" w:space="0" w:color="auto"/>
            </w:tcBorders>
          </w:tcPr>
          <w:p w14:paraId="5BB2FA08" w14:textId="77777777" w:rsidR="00B2085F" w:rsidRPr="00AB5B1F" w:rsidRDefault="00B2085F" w:rsidP="001F7256">
            <w:pPr>
              <w:pStyle w:val="BodyText"/>
              <w:spacing w:before="60"/>
              <w:jc w:val="center"/>
              <w:rPr>
                <w:rFonts w:ascii="Calibri" w:hAnsi="Calibri" w:cs="Calibri"/>
                <w:sz w:val="20"/>
                <w:szCs w:val="20"/>
              </w:rPr>
            </w:pPr>
            <w:r>
              <w:rPr>
                <w:rFonts w:ascii="Calibri" w:hAnsi="Calibri" w:cs="Calibri"/>
                <w:sz w:val="20"/>
                <w:szCs w:val="20"/>
              </w:rPr>
              <w:t>6</w:t>
            </w:r>
          </w:p>
        </w:tc>
        <w:tc>
          <w:tcPr>
            <w:tcW w:w="2395" w:type="pct"/>
            <w:tcBorders>
              <w:top w:val="single" w:sz="4" w:space="0" w:color="auto"/>
              <w:bottom w:val="single" w:sz="4" w:space="0" w:color="auto"/>
            </w:tcBorders>
          </w:tcPr>
          <w:p w14:paraId="475798D5" w14:textId="77777777" w:rsidR="00456AAE" w:rsidRPr="00456AAE" w:rsidRDefault="00456AAE" w:rsidP="00456AAE">
            <w:pPr>
              <w:pStyle w:val="BodyText"/>
              <w:spacing w:before="60"/>
              <w:ind w:right="113"/>
              <w:rPr>
                <w:rFonts w:ascii="Calibri" w:hAnsi="Calibri" w:cs="Calibri"/>
                <w:sz w:val="20"/>
                <w:szCs w:val="20"/>
              </w:rPr>
            </w:pPr>
            <w:r w:rsidRPr="00456AAE">
              <w:rPr>
                <w:rFonts w:ascii="Calibri" w:hAnsi="Calibri" w:cs="Calibri"/>
                <w:sz w:val="20"/>
                <w:szCs w:val="20"/>
              </w:rPr>
              <w:t>Satisfied with the RARMP.</w:t>
            </w:r>
          </w:p>
          <w:p w14:paraId="2D99F1C2" w14:textId="068F0158" w:rsidR="00B2085F" w:rsidRDefault="00456AAE" w:rsidP="00456AAE">
            <w:pPr>
              <w:pStyle w:val="BodyText"/>
              <w:spacing w:before="60"/>
              <w:ind w:right="113"/>
              <w:rPr>
                <w:rFonts w:ascii="Calibri" w:hAnsi="Calibri" w:cs="Calibri"/>
                <w:sz w:val="20"/>
                <w:szCs w:val="20"/>
              </w:rPr>
            </w:pPr>
            <w:r w:rsidRPr="00456AAE">
              <w:rPr>
                <w:rFonts w:ascii="Calibri" w:hAnsi="Calibri" w:cs="Calibri"/>
                <w:sz w:val="20"/>
                <w:szCs w:val="20"/>
              </w:rPr>
              <w:t>Notes that although the TGA is the main evaluator of this product, the Regulator specifying that there will be a post-release review of any untoward effects is a good proposal as the virus used in the treatment may possibly migrate into unpredicted associations.</w:t>
            </w:r>
          </w:p>
        </w:tc>
        <w:tc>
          <w:tcPr>
            <w:tcW w:w="1990" w:type="pct"/>
            <w:tcBorders>
              <w:top w:val="single" w:sz="4" w:space="0" w:color="auto"/>
              <w:bottom w:val="single" w:sz="4" w:space="0" w:color="auto"/>
            </w:tcBorders>
          </w:tcPr>
          <w:p w14:paraId="08F097F6" w14:textId="77777777" w:rsidR="00456AAE" w:rsidRPr="00456AAE" w:rsidRDefault="00456AAE" w:rsidP="00456AAE">
            <w:pPr>
              <w:spacing w:before="60"/>
              <w:rPr>
                <w:rFonts w:cs="Calibri"/>
                <w:sz w:val="20"/>
                <w:szCs w:val="20"/>
              </w:rPr>
            </w:pPr>
            <w:r w:rsidRPr="00456AAE">
              <w:rPr>
                <w:rFonts w:cs="Calibri"/>
                <w:sz w:val="20"/>
                <w:szCs w:val="20"/>
              </w:rPr>
              <w:t>Noted.</w:t>
            </w:r>
          </w:p>
          <w:p w14:paraId="05DC696F" w14:textId="11026268" w:rsidR="00B2085F" w:rsidRDefault="00456AAE" w:rsidP="00456AAE">
            <w:pPr>
              <w:spacing w:before="60"/>
              <w:rPr>
                <w:rFonts w:cs="Calibri"/>
                <w:sz w:val="20"/>
                <w:szCs w:val="20"/>
              </w:rPr>
            </w:pPr>
            <w:r w:rsidRPr="00456AAE">
              <w:rPr>
                <w:rFonts w:cs="Calibri"/>
                <w:sz w:val="20"/>
                <w:szCs w:val="20"/>
              </w:rPr>
              <w:t>Post-release review is a key part of general risk management measures included in all commercial releases.</w:t>
            </w:r>
          </w:p>
        </w:tc>
      </w:tr>
    </w:tbl>
    <w:p w14:paraId="32A48E2A" w14:textId="77777777" w:rsidR="00B2085F" w:rsidRDefault="00B2085F" w:rsidP="00B2085F">
      <w:pPr>
        <w:sectPr w:rsidR="00B2085F" w:rsidSect="00410BC5">
          <w:footerReference w:type="default" r:id="rId55"/>
          <w:pgSz w:w="11906" w:h="16838"/>
          <w:pgMar w:top="1247" w:right="1361" w:bottom="1247" w:left="1361" w:header="709" w:footer="709" w:gutter="0"/>
          <w:cols w:space="708"/>
          <w:docGrid w:linePitch="360"/>
        </w:sectPr>
      </w:pPr>
    </w:p>
    <w:p w14:paraId="1E02640A" w14:textId="4428D3F5" w:rsidR="00B2085F" w:rsidRDefault="00B2085F" w:rsidP="007E1013">
      <w:pPr>
        <w:pStyle w:val="Heading1"/>
      </w:pPr>
      <w:bookmarkStart w:id="262" w:name="_Toc211613798"/>
      <w:r w:rsidRPr="00B2085F">
        <w:lastRenderedPageBreak/>
        <w:t>Appendix C: Summary of submissions from the public on the consultation RARMP</w:t>
      </w:r>
      <w:bookmarkEnd w:id="262"/>
    </w:p>
    <w:p w14:paraId="4A597C70" w14:textId="77777777" w:rsidR="007E1013" w:rsidRDefault="007E1013" w:rsidP="007E1013">
      <w:r>
        <w:t>The Regulator received 2 submissions from the public on the consultation RARMP. The issues raised in the submissions are summarised in the table below. All issues that related to risks to the health and safety of people and the environment were considered in the context of currently available scientific evidence in finalising the RARMP that formed the basis of the Regulator’s decision to issue the licence.</w:t>
      </w:r>
    </w:p>
    <w:tbl>
      <w:tblPr>
        <w:tblW w:w="5000" w:type="pct"/>
        <w:tblCellMar>
          <w:left w:w="30" w:type="dxa"/>
          <w:right w:w="30" w:type="dxa"/>
        </w:tblCellMar>
        <w:tblLook w:val="0000" w:firstRow="0" w:lastRow="0" w:firstColumn="0" w:lastColumn="0" w:noHBand="0" w:noVBand="0"/>
      </w:tblPr>
      <w:tblGrid>
        <w:gridCol w:w="1129"/>
        <w:gridCol w:w="4258"/>
        <w:gridCol w:w="3797"/>
      </w:tblGrid>
      <w:tr w:rsidR="007E1013" w:rsidRPr="002B06FF" w14:paraId="2F530E81" w14:textId="77777777" w:rsidTr="00D27B9D">
        <w:trPr>
          <w:cantSplit/>
          <w:trHeight w:val="20"/>
          <w:tblHeader/>
        </w:trPr>
        <w:tc>
          <w:tcPr>
            <w:tcW w:w="615" w:type="pct"/>
            <w:tcBorders>
              <w:top w:val="single" w:sz="4" w:space="0" w:color="auto"/>
              <w:bottom w:val="single" w:sz="4" w:space="0" w:color="auto"/>
            </w:tcBorders>
            <w:shd w:val="clear" w:color="auto" w:fill="D9D9D9" w:themeFill="background1" w:themeFillShade="D9"/>
          </w:tcPr>
          <w:p w14:paraId="6607BB30" w14:textId="77777777" w:rsidR="007E1013" w:rsidRPr="002B06FF" w:rsidRDefault="007E1013" w:rsidP="00712DF6">
            <w:pPr>
              <w:rPr>
                <w:rFonts w:cs="Calibri"/>
                <w:b/>
                <w:sz w:val="20"/>
                <w:szCs w:val="20"/>
              </w:rPr>
            </w:pPr>
            <w:r>
              <w:rPr>
                <w:rFonts w:cs="Calibri"/>
                <w:b/>
                <w:sz w:val="20"/>
                <w:szCs w:val="20"/>
              </w:rPr>
              <w:t>Submission</w:t>
            </w:r>
          </w:p>
        </w:tc>
        <w:tc>
          <w:tcPr>
            <w:tcW w:w="2318" w:type="pct"/>
            <w:tcBorders>
              <w:top w:val="single" w:sz="4" w:space="0" w:color="auto"/>
              <w:bottom w:val="single" w:sz="4" w:space="0" w:color="auto"/>
            </w:tcBorders>
            <w:shd w:val="clear" w:color="auto" w:fill="D9D9D9" w:themeFill="background1" w:themeFillShade="D9"/>
            <w:vAlign w:val="center"/>
          </w:tcPr>
          <w:p w14:paraId="51A50CDC" w14:textId="77777777" w:rsidR="007E1013" w:rsidRPr="002B06FF" w:rsidRDefault="007E1013" w:rsidP="00712DF6">
            <w:pPr>
              <w:rPr>
                <w:rFonts w:cs="Calibri"/>
                <w:b/>
                <w:sz w:val="20"/>
                <w:szCs w:val="20"/>
              </w:rPr>
            </w:pPr>
            <w:r w:rsidRPr="002B06FF">
              <w:rPr>
                <w:rFonts w:cs="Calibri"/>
                <w:b/>
                <w:sz w:val="20"/>
                <w:szCs w:val="20"/>
              </w:rPr>
              <w:t>Summary of issues raised</w:t>
            </w:r>
          </w:p>
        </w:tc>
        <w:tc>
          <w:tcPr>
            <w:tcW w:w="2067" w:type="pct"/>
            <w:tcBorders>
              <w:top w:val="single" w:sz="4" w:space="0" w:color="auto"/>
              <w:bottom w:val="single" w:sz="4" w:space="0" w:color="auto"/>
            </w:tcBorders>
            <w:shd w:val="clear" w:color="auto" w:fill="D9D9D9" w:themeFill="background1" w:themeFillShade="D9"/>
            <w:vAlign w:val="center"/>
          </w:tcPr>
          <w:p w14:paraId="43EB2764" w14:textId="77777777" w:rsidR="007E1013" w:rsidRPr="002B06FF" w:rsidRDefault="007E1013" w:rsidP="00712DF6">
            <w:pPr>
              <w:rPr>
                <w:rFonts w:cs="Calibri"/>
                <w:b/>
                <w:sz w:val="20"/>
                <w:szCs w:val="20"/>
              </w:rPr>
            </w:pPr>
            <w:r w:rsidRPr="002B06FF">
              <w:rPr>
                <w:rFonts w:cs="Calibri"/>
                <w:b/>
                <w:sz w:val="20"/>
                <w:szCs w:val="20"/>
              </w:rPr>
              <w:t>Comment</w:t>
            </w:r>
          </w:p>
        </w:tc>
      </w:tr>
      <w:tr w:rsidR="007E1013" w:rsidRPr="0012213C" w14:paraId="2F642329" w14:textId="77777777" w:rsidTr="00D27B9D">
        <w:tc>
          <w:tcPr>
            <w:tcW w:w="615" w:type="pct"/>
            <w:tcBorders>
              <w:top w:val="single" w:sz="4" w:space="0" w:color="auto"/>
            </w:tcBorders>
          </w:tcPr>
          <w:p w14:paraId="20604946" w14:textId="77777777" w:rsidR="007E1013" w:rsidRDefault="007E1013" w:rsidP="003D4FA7">
            <w:pPr>
              <w:pStyle w:val="BodyText"/>
              <w:spacing w:before="60"/>
              <w:jc w:val="center"/>
              <w:rPr>
                <w:rFonts w:ascii="Calibri" w:hAnsi="Calibri" w:cs="Calibri"/>
                <w:sz w:val="20"/>
                <w:szCs w:val="20"/>
              </w:rPr>
            </w:pPr>
            <w:r>
              <w:rPr>
                <w:rFonts w:ascii="Calibri" w:hAnsi="Calibri" w:cs="Calibri"/>
                <w:sz w:val="20"/>
                <w:szCs w:val="20"/>
              </w:rPr>
              <w:t>1</w:t>
            </w:r>
          </w:p>
        </w:tc>
        <w:tc>
          <w:tcPr>
            <w:tcW w:w="2318" w:type="pct"/>
            <w:tcBorders>
              <w:top w:val="single" w:sz="4" w:space="0" w:color="auto"/>
            </w:tcBorders>
          </w:tcPr>
          <w:p w14:paraId="28E7D72D" w14:textId="634A7147" w:rsidR="003D4FA7" w:rsidRPr="0012213C" w:rsidRDefault="003D4FA7" w:rsidP="00D27B9D">
            <w:pPr>
              <w:pStyle w:val="BodyText"/>
              <w:spacing w:before="60"/>
              <w:ind w:right="113"/>
              <w:rPr>
                <w:rFonts w:ascii="Calibri" w:hAnsi="Calibri" w:cs="Calibri"/>
                <w:sz w:val="20"/>
                <w:szCs w:val="20"/>
              </w:rPr>
            </w:pPr>
            <w:r w:rsidRPr="003D4FA7">
              <w:rPr>
                <w:rFonts w:ascii="Calibri" w:hAnsi="Calibri" w:cs="Calibri"/>
                <w:sz w:val="20"/>
                <w:szCs w:val="20"/>
              </w:rPr>
              <w:t>Provides suggestions regarding improving future wording/documentation regarding the role of the licence holder and the role of the therapy deliverer (i.e. hospital) in terms of workforce, infrastructure, reporting and other OGTR requirements.</w:t>
            </w:r>
          </w:p>
        </w:tc>
        <w:tc>
          <w:tcPr>
            <w:tcW w:w="2067" w:type="pct"/>
            <w:tcBorders>
              <w:top w:val="single" w:sz="4" w:space="0" w:color="auto"/>
            </w:tcBorders>
          </w:tcPr>
          <w:p w14:paraId="07464F7D" w14:textId="37D91371" w:rsidR="007E1013" w:rsidRPr="0012213C" w:rsidRDefault="00D27B9D" w:rsidP="00712DF6">
            <w:pPr>
              <w:spacing w:before="60" w:after="60"/>
              <w:rPr>
                <w:rFonts w:cs="Calibri"/>
                <w:sz w:val="20"/>
                <w:szCs w:val="20"/>
              </w:rPr>
            </w:pPr>
            <w:r>
              <w:rPr>
                <w:rFonts w:cs="Calibri"/>
                <w:sz w:val="20"/>
                <w:szCs w:val="20"/>
              </w:rPr>
              <w:t>Noted.</w:t>
            </w:r>
          </w:p>
        </w:tc>
      </w:tr>
      <w:tr w:rsidR="00D27B9D" w:rsidRPr="0012213C" w14:paraId="63A1E454" w14:textId="77777777" w:rsidTr="00D27B9D">
        <w:tc>
          <w:tcPr>
            <w:tcW w:w="615" w:type="pct"/>
          </w:tcPr>
          <w:p w14:paraId="6C5A3BF8" w14:textId="77777777" w:rsidR="00D27B9D" w:rsidRDefault="00D27B9D" w:rsidP="003D4FA7">
            <w:pPr>
              <w:pStyle w:val="BodyText"/>
              <w:spacing w:before="60"/>
              <w:jc w:val="center"/>
              <w:rPr>
                <w:rFonts w:ascii="Calibri" w:hAnsi="Calibri" w:cs="Calibri"/>
                <w:sz w:val="20"/>
                <w:szCs w:val="20"/>
              </w:rPr>
            </w:pPr>
          </w:p>
        </w:tc>
        <w:tc>
          <w:tcPr>
            <w:tcW w:w="2318" w:type="pct"/>
          </w:tcPr>
          <w:p w14:paraId="16770FCC" w14:textId="77777777" w:rsidR="00D27B9D" w:rsidRPr="00D27B9D" w:rsidRDefault="00D27B9D" w:rsidP="00D27B9D">
            <w:pPr>
              <w:pStyle w:val="BodyText"/>
              <w:spacing w:before="60"/>
              <w:ind w:right="113"/>
              <w:rPr>
                <w:rFonts w:ascii="Calibri" w:hAnsi="Calibri" w:cs="Calibri"/>
                <w:sz w:val="20"/>
                <w:szCs w:val="20"/>
              </w:rPr>
            </w:pPr>
            <w:r w:rsidRPr="00D27B9D">
              <w:rPr>
                <w:rFonts w:ascii="Calibri" w:hAnsi="Calibri" w:cs="Calibri"/>
                <w:sz w:val="20"/>
                <w:szCs w:val="20"/>
              </w:rPr>
              <w:t>Points out that potential therapy providers want to deliver such therapies but are often unaware of the regulatory requirements regarding GMOs, and this RARMP does not include such information for potential providers in understanding such requirements. Suggests that making these requirements clear would expedite patient access.</w:t>
            </w:r>
          </w:p>
          <w:p w14:paraId="70A5CD0A" w14:textId="77777777" w:rsidR="00D27B9D" w:rsidRPr="00D27B9D" w:rsidRDefault="00D27B9D" w:rsidP="00D27B9D">
            <w:pPr>
              <w:pStyle w:val="BodyText"/>
              <w:spacing w:before="60"/>
              <w:ind w:right="113"/>
              <w:rPr>
                <w:rFonts w:ascii="Calibri" w:hAnsi="Calibri" w:cs="Calibri"/>
                <w:sz w:val="20"/>
                <w:szCs w:val="20"/>
              </w:rPr>
            </w:pPr>
            <w:r w:rsidRPr="00D27B9D">
              <w:rPr>
                <w:rFonts w:ascii="Calibri" w:hAnsi="Calibri" w:cs="Calibri"/>
                <w:sz w:val="20"/>
                <w:szCs w:val="20"/>
              </w:rPr>
              <w:t>Points out that a nationally agreed and consistent approach regarding licence holder general and specific obligations (e.g. AE reporting, monitor harm indicators, annual report) needs to be in place. Suggests that the RARMP should provide such information to better inform a nationally agreed and consistent approach to meeting OGTR requirements.</w:t>
            </w:r>
          </w:p>
          <w:p w14:paraId="31A56DC2" w14:textId="77777777" w:rsidR="00D27B9D" w:rsidRDefault="00D27B9D" w:rsidP="00D27B9D">
            <w:pPr>
              <w:pStyle w:val="BodyText"/>
              <w:spacing w:before="60"/>
              <w:ind w:right="113"/>
              <w:rPr>
                <w:rFonts w:ascii="Calibri" w:hAnsi="Calibri" w:cs="Calibri"/>
                <w:sz w:val="20"/>
                <w:szCs w:val="20"/>
              </w:rPr>
            </w:pPr>
            <w:r w:rsidRPr="00D27B9D">
              <w:rPr>
                <w:rFonts w:ascii="Calibri" w:hAnsi="Calibri" w:cs="Calibri"/>
                <w:sz w:val="20"/>
                <w:szCs w:val="20"/>
              </w:rPr>
              <w:t>States that the RARMP has no mention of Advanced Pharmacy Australia guidelines that are relevant to pharmacists at an administering site who would be responsible for dealings with the therapy. Suggests including information about the role of pharmacists in supporting delivery of this therapy. Considers that the current wording implies 'anyone' can order and handle the therapy, is inaccurate and misleading.</w:t>
            </w:r>
          </w:p>
          <w:p w14:paraId="5CBB7EEC" w14:textId="710821BC" w:rsidR="00D27B9D" w:rsidRPr="003D4FA7" w:rsidRDefault="00D27B9D" w:rsidP="00D27B9D">
            <w:pPr>
              <w:pStyle w:val="BodyText"/>
              <w:spacing w:before="60"/>
              <w:ind w:right="113"/>
              <w:rPr>
                <w:rFonts w:ascii="Calibri" w:hAnsi="Calibri" w:cs="Calibri"/>
                <w:sz w:val="20"/>
                <w:szCs w:val="20"/>
              </w:rPr>
            </w:pPr>
            <w:r w:rsidRPr="003D4FA7">
              <w:rPr>
                <w:rFonts w:ascii="Calibri" w:hAnsi="Calibri" w:cs="Calibri"/>
                <w:sz w:val="20"/>
                <w:szCs w:val="20"/>
              </w:rPr>
              <w:t xml:space="preserve">Also states that there is no reference to workforce training or hospital infrastructure to address OGTR compliance and peak body </w:t>
            </w:r>
            <w:proofErr w:type="gramStart"/>
            <w:r w:rsidRPr="003D4FA7">
              <w:rPr>
                <w:rFonts w:ascii="Calibri" w:hAnsi="Calibri" w:cs="Calibri"/>
                <w:sz w:val="20"/>
                <w:szCs w:val="20"/>
              </w:rPr>
              <w:t>requirements, and</w:t>
            </w:r>
            <w:proofErr w:type="gramEnd"/>
            <w:r w:rsidRPr="003D4FA7">
              <w:rPr>
                <w:rFonts w:ascii="Calibri" w:hAnsi="Calibri" w:cs="Calibri"/>
                <w:sz w:val="20"/>
                <w:szCs w:val="20"/>
              </w:rPr>
              <w:t xml:space="preserve"> suggests inclusion of such information for the licence holder or as information for potential providers.</w:t>
            </w:r>
          </w:p>
        </w:tc>
        <w:tc>
          <w:tcPr>
            <w:tcW w:w="2067" w:type="pct"/>
          </w:tcPr>
          <w:p w14:paraId="20010ECF" w14:textId="0A74D051" w:rsidR="00D27B9D" w:rsidRPr="0012213C" w:rsidRDefault="00D27B9D" w:rsidP="00712DF6">
            <w:pPr>
              <w:spacing w:before="60" w:after="60"/>
              <w:rPr>
                <w:rFonts w:cs="Calibri"/>
                <w:sz w:val="20"/>
                <w:szCs w:val="20"/>
              </w:rPr>
            </w:pPr>
            <w:r w:rsidRPr="00D27B9D">
              <w:rPr>
                <w:rFonts w:cs="Calibri"/>
                <w:sz w:val="20"/>
                <w:szCs w:val="20"/>
              </w:rPr>
              <w:t>OGTR’s website has information about the regulatory requirements for GMOs under the gene technology scheme, including GMOs used for therapies. Licence holders and therapy providers are required to comply with the conditions of the licence specific to their GMO(s). The use/administration of this GM therapeutic is regulated by the Therapeutic Goods Administration (TGA). Furthermore, clinical practice and patient access is outside the remit of the Regulator. It is the responsibility of the users of GM therapeutics to be aware of, and comply with, any other requirements/restrictions/guidelines that apply.</w:t>
            </w:r>
          </w:p>
        </w:tc>
      </w:tr>
      <w:tr w:rsidR="003D4FA7" w:rsidRPr="0012213C" w14:paraId="501976DE" w14:textId="77777777" w:rsidTr="00D27B9D">
        <w:tc>
          <w:tcPr>
            <w:tcW w:w="615" w:type="pct"/>
            <w:tcBorders>
              <w:bottom w:val="single" w:sz="4" w:space="0" w:color="auto"/>
            </w:tcBorders>
          </w:tcPr>
          <w:p w14:paraId="285C967E" w14:textId="77777777" w:rsidR="003D4FA7" w:rsidRDefault="003D4FA7" w:rsidP="003D4FA7">
            <w:pPr>
              <w:pStyle w:val="BodyText"/>
              <w:spacing w:before="60"/>
              <w:jc w:val="center"/>
              <w:rPr>
                <w:rFonts w:ascii="Calibri" w:hAnsi="Calibri" w:cs="Calibri"/>
                <w:sz w:val="20"/>
                <w:szCs w:val="20"/>
              </w:rPr>
            </w:pPr>
          </w:p>
        </w:tc>
        <w:tc>
          <w:tcPr>
            <w:tcW w:w="2318" w:type="pct"/>
            <w:tcBorders>
              <w:bottom w:val="single" w:sz="4" w:space="0" w:color="auto"/>
            </w:tcBorders>
          </w:tcPr>
          <w:p w14:paraId="03062490" w14:textId="359086C7" w:rsidR="003D4FA7" w:rsidRPr="0012213C" w:rsidRDefault="00D27B9D" w:rsidP="00712DF6">
            <w:pPr>
              <w:pStyle w:val="BodyText"/>
              <w:spacing w:before="60"/>
              <w:ind w:right="113"/>
              <w:rPr>
                <w:rFonts w:ascii="Calibri" w:hAnsi="Calibri" w:cs="Calibri"/>
                <w:sz w:val="20"/>
                <w:szCs w:val="20"/>
              </w:rPr>
            </w:pPr>
            <w:r w:rsidRPr="00D27B9D">
              <w:rPr>
                <w:rFonts w:ascii="Calibri" w:hAnsi="Calibri" w:cs="Calibri"/>
                <w:sz w:val="20"/>
                <w:szCs w:val="20"/>
              </w:rPr>
              <w:t xml:space="preserve">Concerns about funding mechanisms and impact on sites for therapy delivery and therefore patient access to the therapy. Suggests including a reference to the 'funding mechanisms' in the RARMP to manage risks such as backlash from the </w:t>
            </w:r>
            <w:r w:rsidRPr="00D27B9D">
              <w:rPr>
                <w:rFonts w:ascii="Calibri" w:hAnsi="Calibri" w:cs="Calibri"/>
                <w:sz w:val="20"/>
                <w:szCs w:val="20"/>
              </w:rPr>
              <w:lastRenderedPageBreak/>
              <w:t>private sector resulting in negative media interest.</w:t>
            </w:r>
          </w:p>
        </w:tc>
        <w:tc>
          <w:tcPr>
            <w:tcW w:w="2067" w:type="pct"/>
            <w:tcBorders>
              <w:bottom w:val="single" w:sz="4" w:space="0" w:color="auto"/>
            </w:tcBorders>
          </w:tcPr>
          <w:p w14:paraId="1DB5520D" w14:textId="3332FB6B" w:rsidR="003D4FA7" w:rsidRPr="0012213C" w:rsidRDefault="00D27B9D" w:rsidP="00712DF6">
            <w:pPr>
              <w:spacing w:before="60" w:after="60"/>
              <w:rPr>
                <w:rFonts w:cs="Calibri"/>
                <w:sz w:val="20"/>
                <w:szCs w:val="20"/>
              </w:rPr>
            </w:pPr>
            <w:r w:rsidRPr="00D27B9D">
              <w:rPr>
                <w:rFonts w:cs="Calibri"/>
                <w:sz w:val="20"/>
                <w:szCs w:val="20"/>
              </w:rPr>
              <w:lastRenderedPageBreak/>
              <w:t>Noted. Funding issues are outside the legislative responsibility of the Regulator. These are matters for States and Territories, and industry.</w:t>
            </w:r>
          </w:p>
        </w:tc>
      </w:tr>
      <w:tr w:rsidR="007E1013" w14:paraId="01449B4D" w14:textId="77777777" w:rsidTr="00712DF6">
        <w:tc>
          <w:tcPr>
            <w:tcW w:w="615" w:type="pct"/>
            <w:tcBorders>
              <w:top w:val="single" w:sz="4" w:space="0" w:color="auto"/>
              <w:bottom w:val="single" w:sz="4" w:space="0" w:color="auto"/>
            </w:tcBorders>
          </w:tcPr>
          <w:p w14:paraId="2FA5B0F1" w14:textId="77777777" w:rsidR="007E1013" w:rsidRDefault="007E1013" w:rsidP="003D4FA7">
            <w:pPr>
              <w:pStyle w:val="BodyText"/>
              <w:spacing w:before="60"/>
              <w:jc w:val="center"/>
              <w:rPr>
                <w:rFonts w:ascii="Calibri" w:hAnsi="Calibri" w:cs="Calibri"/>
                <w:sz w:val="20"/>
                <w:szCs w:val="20"/>
              </w:rPr>
            </w:pPr>
            <w:r>
              <w:rPr>
                <w:rFonts w:ascii="Calibri" w:hAnsi="Calibri" w:cs="Calibri"/>
                <w:sz w:val="20"/>
                <w:szCs w:val="20"/>
              </w:rPr>
              <w:t>2</w:t>
            </w:r>
          </w:p>
        </w:tc>
        <w:tc>
          <w:tcPr>
            <w:tcW w:w="2318" w:type="pct"/>
            <w:tcBorders>
              <w:top w:val="single" w:sz="4" w:space="0" w:color="auto"/>
              <w:bottom w:val="single" w:sz="4" w:space="0" w:color="auto"/>
            </w:tcBorders>
          </w:tcPr>
          <w:p w14:paraId="0281C740" w14:textId="0F4E12F7" w:rsidR="007E1013" w:rsidRDefault="00D27B9D" w:rsidP="00712DF6">
            <w:pPr>
              <w:pStyle w:val="BodyText"/>
              <w:spacing w:before="60"/>
              <w:ind w:right="113"/>
              <w:rPr>
                <w:rFonts w:ascii="Calibri" w:hAnsi="Calibri" w:cs="Calibri"/>
                <w:sz w:val="20"/>
                <w:szCs w:val="20"/>
              </w:rPr>
            </w:pPr>
            <w:r w:rsidRPr="00D27B9D">
              <w:rPr>
                <w:rFonts w:ascii="Calibri" w:hAnsi="Calibri" w:cs="Calibri"/>
                <w:sz w:val="20"/>
                <w:szCs w:val="20"/>
              </w:rPr>
              <w:t>Human health, safety and the environment should be protected as much as possible.</w:t>
            </w:r>
          </w:p>
        </w:tc>
        <w:tc>
          <w:tcPr>
            <w:tcW w:w="2067" w:type="pct"/>
            <w:tcBorders>
              <w:top w:val="single" w:sz="4" w:space="0" w:color="auto"/>
              <w:bottom w:val="single" w:sz="4" w:space="0" w:color="auto"/>
            </w:tcBorders>
          </w:tcPr>
          <w:p w14:paraId="47C5907B" w14:textId="2EE23570" w:rsidR="007E1013" w:rsidRDefault="00D27B9D" w:rsidP="00712DF6">
            <w:pPr>
              <w:spacing w:before="60" w:after="60"/>
              <w:rPr>
                <w:rFonts w:cs="Calibri"/>
                <w:sz w:val="20"/>
                <w:szCs w:val="20"/>
              </w:rPr>
            </w:pPr>
            <w:r w:rsidRPr="00D27B9D">
              <w:rPr>
                <w:rFonts w:cs="Calibri"/>
                <w:sz w:val="20"/>
                <w:szCs w:val="20"/>
              </w:rPr>
              <w:t>Noted. The RARMP prepared for this application concludes that there is negligible risk to people and the environment from the dealings with the GMO.</w:t>
            </w:r>
          </w:p>
        </w:tc>
      </w:tr>
    </w:tbl>
    <w:p w14:paraId="7F8F28FB" w14:textId="77777777" w:rsidR="007E1013" w:rsidRPr="007E1013" w:rsidRDefault="007E1013" w:rsidP="007E1013"/>
    <w:sectPr w:rsidR="007E1013" w:rsidRPr="007E1013" w:rsidSect="00410BC5">
      <w:footerReference w:type="default" r:id="rId56"/>
      <w:pgSz w:w="11906" w:h="16838"/>
      <w:pgMar w:top="1247"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DA5B2B" w14:textId="77777777" w:rsidR="00077255" w:rsidRDefault="00077255" w:rsidP="00C642EA">
      <w:pPr>
        <w:spacing w:after="0"/>
      </w:pPr>
      <w:r>
        <w:separator/>
      </w:r>
    </w:p>
  </w:endnote>
  <w:endnote w:type="continuationSeparator" w:id="0">
    <w:p w14:paraId="31DA3BE8" w14:textId="77777777" w:rsidR="00077255" w:rsidRDefault="00077255" w:rsidP="00C642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Arial Nova">
    <w:charset w:val="00"/>
    <w:family w:val="swiss"/>
    <w:pitch w:val="variable"/>
    <w:sig w:usb0="0000028F" w:usb1="00000002" w:usb2="00000000" w:usb3="00000000" w:csb0="0000019F" w:csb1="00000000"/>
  </w:font>
  <w:font w:name="Times-Roman">
    <w:altName w:val="Times New Roman"/>
    <w:panose1 w:val="00000000000000000000"/>
    <w:charset w:val="00"/>
    <w:family w:val="roman"/>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EEA00" w14:textId="79E2B7EF" w:rsidR="004A606F" w:rsidRDefault="00561782">
    <w:pPr>
      <w:pStyle w:val="Footer"/>
    </w:pPr>
    <w:r>
      <w:rPr>
        <w:noProof/>
      </w:rPr>
      <mc:AlternateContent>
        <mc:Choice Requires="wps">
          <w:drawing>
            <wp:anchor distT="0" distB="0" distL="0" distR="0" simplePos="0" relativeHeight="251684864" behindDoc="0" locked="0" layoutInCell="1" allowOverlap="1" wp14:anchorId="09B74BF5" wp14:editId="2A79EB6B">
              <wp:simplePos x="635" y="635"/>
              <wp:positionH relativeFrom="page">
                <wp:align>center</wp:align>
              </wp:positionH>
              <wp:positionV relativeFrom="page">
                <wp:align>bottom</wp:align>
              </wp:positionV>
              <wp:extent cx="551815" cy="452755"/>
              <wp:effectExtent l="0" t="0" r="635" b="0"/>
              <wp:wrapNone/>
              <wp:docPr id="334224169"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7D8BF39" w14:textId="112CB352"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9B74BF5" id="_x0000_t202" coordsize="21600,21600" o:spt="202" path="m,l,21600r21600,l21600,xe">
              <v:stroke joinstyle="miter"/>
              <v:path gradientshapeok="t" o:connecttype="rect"/>
            </v:shapetype>
            <v:shape id="Text Box 6" o:spid="_x0000_s1043" type="#_x0000_t202" alt="OFFICIAL" style="position:absolute;margin-left:0;margin-top:0;width:43.45pt;height:35.65pt;z-index:2516848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37D8BF39" w14:textId="112CB352"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C3095" w14:textId="6A84858E" w:rsidR="00A73D3E"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93056" behindDoc="0" locked="0" layoutInCell="1" allowOverlap="1" wp14:anchorId="790487B4" wp14:editId="47B30C77">
              <wp:simplePos x="635" y="635"/>
              <wp:positionH relativeFrom="page">
                <wp:align>center</wp:align>
              </wp:positionH>
              <wp:positionV relativeFrom="page">
                <wp:align>bottom</wp:align>
              </wp:positionV>
              <wp:extent cx="551815" cy="452755"/>
              <wp:effectExtent l="0" t="0" r="635" b="0"/>
              <wp:wrapNone/>
              <wp:docPr id="1155445265"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93D568D" w14:textId="412E590E"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90487B4" id="_x0000_t202" coordsize="21600,21600" o:spt="202" path="m,l,21600r21600,l21600,xe">
              <v:stroke joinstyle="miter"/>
              <v:path gradientshapeok="t" o:connecttype="rect"/>
            </v:shapetype>
            <v:shape id="Text Box 14" o:spid="_x0000_s1054" type="#_x0000_t202" alt="OFFICIAL" style="position:absolute;margin-left:0;margin-top:0;width:43.45pt;height:35.65pt;z-index:2516930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5NnDwIAAB0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XY/fup/R00J5zKwbhwb/m6w9ob5sMTc7hhHARV&#10;Gx7xkAr6msLZoqQF9+Nv/piPxGOUkh4VU1ODkqZEfTO4kCiuyXCTsUtG8Tkvc4ybg74D1GGBT8Ly&#10;ZKLXBTWZ0oF+QT2vYiEMMcOxXE13k3kXRunie+BitUpJqCPLwsZsLY/Qka9I5vPwwpw9Mx5wVQ8w&#10;yYlVr4gfc+NNb1eHgPSnrURuRyLPlKMG017P7yWK/Nf/lHV91cuf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AEPk2cPAgAA&#10;HQQAAA4AAAAAAAAAAAAAAAAALgIAAGRycy9lMm9Eb2MueG1sUEsBAi0AFAAGAAgAAAAhAO+t3rHb&#10;AAAAAwEAAA8AAAAAAAAAAAAAAAAAaQQAAGRycy9kb3ducmV2LnhtbFBLBQYAAAAABAAEAPMAAABx&#10;BQAAAAA=&#10;" filled="f" stroked="f">
              <v:textbox style="mso-fit-shape-to-text:t" inset="0,0,0,15pt">
                <w:txbxContent>
                  <w:p w14:paraId="793D568D" w14:textId="412E590E"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BA13A8">
      <w:rPr>
        <w:sz w:val="16"/>
        <w:szCs w:val="10"/>
      </w:rPr>
      <w:t xml:space="preserve">Appendix </w:t>
    </w:r>
    <w:r w:rsidR="00A73D3E">
      <w:rPr>
        <w:sz w:val="16"/>
        <w:szCs w:val="10"/>
      </w:rPr>
      <w:t>A</w:t>
    </w:r>
    <w:r w:rsidR="00B2085F">
      <w:rPr>
        <w:sz w:val="16"/>
        <w:szCs w:val="10"/>
      </w:rPr>
      <w:t xml:space="preserve">   </w:t>
    </w:r>
    <w:r w:rsidR="00B2085F" w:rsidRPr="00B2085F">
      <w:rPr>
        <w:sz w:val="16"/>
        <w:szCs w:val="10"/>
      </w:rPr>
      <w:t>Summary of submissions from prescribed experts, agencies and authorities (RARMP preparation)</w:t>
    </w:r>
    <w:r w:rsidR="00A73D3E" w:rsidRPr="00410BC5">
      <w:rPr>
        <w:sz w:val="16"/>
        <w:szCs w:val="10"/>
      </w:rPr>
      <w:tab/>
    </w:r>
    <w:r w:rsidR="00A73D3E" w:rsidRPr="00410BC5">
      <w:rPr>
        <w:sz w:val="16"/>
        <w:szCs w:val="10"/>
      </w:rPr>
      <w:tab/>
    </w:r>
    <w:r w:rsidR="00A73D3E" w:rsidRPr="00410BC5">
      <w:rPr>
        <w:sz w:val="16"/>
        <w:szCs w:val="10"/>
      </w:rPr>
      <w:fldChar w:fldCharType="begin"/>
    </w:r>
    <w:r w:rsidR="00A73D3E" w:rsidRPr="00410BC5">
      <w:rPr>
        <w:sz w:val="16"/>
        <w:szCs w:val="10"/>
      </w:rPr>
      <w:instrText xml:space="preserve"> PAGE </w:instrText>
    </w:r>
    <w:r w:rsidR="00A73D3E" w:rsidRPr="00410BC5">
      <w:rPr>
        <w:sz w:val="16"/>
        <w:szCs w:val="10"/>
      </w:rPr>
      <w:fldChar w:fldCharType="separate"/>
    </w:r>
    <w:r w:rsidR="00A73D3E" w:rsidRPr="00410BC5">
      <w:rPr>
        <w:sz w:val="16"/>
        <w:szCs w:val="10"/>
      </w:rPr>
      <w:t>3</w:t>
    </w:r>
    <w:r w:rsidR="00A73D3E" w:rsidRPr="00410BC5">
      <w:rPr>
        <w:sz w:val="16"/>
        <w:szCs w:val="1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F7143" w14:textId="7285A45F" w:rsidR="00BA13A8"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94080" behindDoc="0" locked="0" layoutInCell="1" allowOverlap="1" wp14:anchorId="0BFFCEFF" wp14:editId="5E630D81">
              <wp:simplePos x="635" y="635"/>
              <wp:positionH relativeFrom="page">
                <wp:align>center</wp:align>
              </wp:positionH>
              <wp:positionV relativeFrom="page">
                <wp:align>bottom</wp:align>
              </wp:positionV>
              <wp:extent cx="551815" cy="452755"/>
              <wp:effectExtent l="0" t="0" r="635" b="0"/>
              <wp:wrapNone/>
              <wp:docPr id="1771057302"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1FC0414" w14:textId="3C3512A9"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BFFCEFF" id="_x0000_t202" coordsize="21600,21600" o:spt="202" path="m,l,21600r21600,l21600,xe">
              <v:stroke joinstyle="miter"/>
              <v:path gradientshapeok="t" o:connecttype="rect"/>
            </v:shapetype>
            <v:shape id="Text Box 15" o:spid="_x0000_s1055" type="#_x0000_t202" alt="OFFICIAL" style="position:absolute;margin-left:0;margin-top:0;width:43.45pt;height:35.65pt;z-index:2516940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AIzjtcPAgAA&#10;HQQAAA4AAAAAAAAAAAAAAAAALgIAAGRycy9lMm9Eb2MueG1sUEsBAi0AFAAGAAgAAAAhAO+t3rHb&#10;AAAAAwEAAA8AAAAAAAAAAAAAAAAAaQQAAGRycy9kb3ducmV2LnhtbFBLBQYAAAAABAAEAPMAAABx&#10;BQAAAAA=&#10;" filled="f" stroked="f">
              <v:textbox style="mso-fit-shape-to-text:t" inset="0,0,0,15pt">
                <w:txbxContent>
                  <w:p w14:paraId="01FC0414" w14:textId="3C3512A9"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BA13A8" w:rsidRPr="00BA13A8">
      <w:rPr>
        <w:sz w:val="16"/>
        <w:szCs w:val="10"/>
      </w:rPr>
      <w:t>Appendix B - Summary of submissions from prescribed experts, agencies and authorities (consultation RARMP)</w:t>
    </w:r>
    <w:r w:rsidR="00BA13A8" w:rsidRPr="00410BC5">
      <w:rPr>
        <w:sz w:val="16"/>
        <w:szCs w:val="10"/>
      </w:rPr>
      <w:tab/>
    </w:r>
    <w:r w:rsidR="00BA13A8" w:rsidRPr="00410BC5">
      <w:rPr>
        <w:sz w:val="16"/>
        <w:szCs w:val="10"/>
      </w:rPr>
      <w:tab/>
    </w:r>
    <w:r w:rsidR="00BA13A8" w:rsidRPr="00410BC5">
      <w:rPr>
        <w:sz w:val="16"/>
        <w:szCs w:val="10"/>
      </w:rPr>
      <w:fldChar w:fldCharType="begin"/>
    </w:r>
    <w:r w:rsidR="00BA13A8" w:rsidRPr="00410BC5">
      <w:rPr>
        <w:sz w:val="16"/>
        <w:szCs w:val="10"/>
      </w:rPr>
      <w:instrText xml:space="preserve"> PAGE </w:instrText>
    </w:r>
    <w:r w:rsidR="00BA13A8" w:rsidRPr="00410BC5">
      <w:rPr>
        <w:sz w:val="16"/>
        <w:szCs w:val="10"/>
      </w:rPr>
      <w:fldChar w:fldCharType="separate"/>
    </w:r>
    <w:r w:rsidR="00BA13A8" w:rsidRPr="00410BC5">
      <w:rPr>
        <w:sz w:val="16"/>
        <w:szCs w:val="10"/>
      </w:rPr>
      <w:t>3</w:t>
    </w:r>
    <w:r w:rsidR="00BA13A8" w:rsidRPr="00410BC5">
      <w:rPr>
        <w:sz w:val="16"/>
        <w:szCs w:val="1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F6348" w14:textId="2BB759D1" w:rsidR="00B2085F"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95104" behindDoc="0" locked="0" layoutInCell="1" allowOverlap="1" wp14:anchorId="33FD5E60" wp14:editId="52153912">
              <wp:simplePos x="635" y="635"/>
              <wp:positionH relativeFrom="page">
                <wp:align>center</wp:align>
              </wp:positionH>
              <wp:positionV relativeFrom="page">
                <wp:align>bottom</wp:align>
              </wp:positionV>
              <wp:extent cx="551815" cy="452755"/>
              <wp:effectExtent l="0" t="0" r="635" b="0"/>
              <wp:wrapNone/>
              <wp:docPr id="1683761963"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DEB7EF2" w14:textId="4E72125C"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FD5E60" id="_x0000_t202" coordsize="21600,21600" o:spt="202" path="m,l,21600r21600,l21600,xe">
              <v:stroke joinstyle="miter"/>
              <v:path gradientshapeok="t" o:connecttype="rect"/>
            </v:shapetype>
            <v:shape id="Text Box 16" o:spid="_x0000_s1056" type="#_x0000_t202" alt="OFFICIAL" style="position:absolute;margin-left:0;margin-top:0;width:43.45pt;height:35.65pt;z-index:2516951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BvjDzqDQIAAB0E&#10;AAAOAAAAAAAAAAAAAAAAAC4CAABkcnMvZTJvRG9jLnhtbFBLAQItABQABgAIAAAAIQDvrd6x2wAA&#10;AAMBAAAPAAAAAAAAAAAAAAAAAGcEAABkcnMvZG93bnJldi54bWxQSwUGAAAAAAQABADzAAAAbwUA&#10;AAAA&#10;" filled="f" stroked="f">
              <v:textbox style="mso-fit-shape-to-text:t" inset="0,0,0,15pt">
                <w:txbxContent>
                  <w:p w14:paraId="7DEB7EF2" w14:textId="4E72125C"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B2085F" w:rsidRPr="00B2085F">
      <w:rPr>
        <w:sz w:val="16"/>
        <w:szCs w:val="10"/>
      </w:rPr>
      <w:t xml:space="preserve">Appendix C - Summary of submissions from the public </w:t>
    </w:r>
    <w:r w:rsidR="00B2085F" w:rsidRPr="00410BC5">
      <w:rPr>
        <w:sz w:val="16"/>
        <w:szCs w:val="10"/>
      </w:rPr>
      <w:tab/>
    </w:r>
    <w:r w:rsidR="00B2085F" w:rsidRPr="00410BC5">
      <w:rPr>
        <w:sz w:val="16"/>
        <w:szCs w:val="10"/>
      </w:rPr>
      <w:tab/>
    </w:r>
    <w:r w:rsidR="00B2085F" w:rsidRPr="00410BC5">
      <w:rPr>
        <w:sz w:val="16"/>
        <w:szCs w:val="10"/>
      </w:rPr>
      <w:fldChar w:fldCharType="begin"/>
    </w:r>
    <w:r w:rsidR="00B2085F" w:rsidRPr="00410BC5">
      <w:rPr>
        <w:sz w:val="16"/>
        <w:szCs w:val="10"/>
      </w:rPr>
      <w:instrText xml:space="preserve"> PAGE </w:instrText>
    </w:r>
    <w:r w:rsidR="00B2085F" w:rsidRPr="00410BC5">
      <w:rPr>
        <w:sz w:val="16"/>
        <w:szCs w:val="10"/>
      </w:rPr>
      <w:fldChar w:fldCharType="separate"/>
    </w:r>
    <w:r w:rsidR="00B2085F" w:rsidRPr="00410BC5">
      <w:rPr>
        <w:sz w:val="16"/>
        <w:szCs w:val="10"/>
      </w:rPr>
      <w:t>3</w:t>
    </w:r>
    <w:r w:rsidR="00B2085F" w:rsidRPr="00410BC5">
      <w:rPr>
        <w:sz w:val="16"/>
        <w:szCs w:val="1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4598E" w14:textId="6DAA48F6" w:rsidR="004A606F" w:rsidRDefault="00561782">
    <w:pPr>
      <w:pStyle w:val="Footer"/>
    </w:pPr>
    <w:r>
      <w:rPr>
        <w:noProof/>
      </w:rPr>
      <mc:AlternateContent>
        <mc:Choice Requires="wps">
          <w:drawing>
            <wp:anchor distT="0" distB="0" distL="0" distR="0" simplePos="0" relativeHeight="251685888" behindDoc="0" locked="0" layoutInCell="1" allowOverlap="1" wp14:anchorId="38BDFBD4" wp14:editId="05BACCF7">
              <wp:simplePos x="795130" y="9994790"/>
              <wp:positionH relativeFrom="page">
                <wp:align>center</wp:align>
              </wp:positionH>
              <wp:positionV relativeFrom="page">
                <wp:align>bottom</wp:align>
              </wp:positionV>
              <wp:extent cx="551815" cy="452755"/>
              <wp:effectExtent l="0" t="0" r="635" b="0"/>
              <wp:wrapNone/>
              <wp:docPr id="717730124"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F52D098" w14:textId="171916FC"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BDFBD4" id="_x0000_t202" coordsize="21600,21600" o:spt="202" path="m,l,21600r21600,l21600,xe">
              <v:stroke joinstyle="miter"/>
              <v:path gradientshapeok="t" o:connecttype="rect"/>
            </v:shapetype>
            <v:shape id="Text Box 7" o:spid="_x0000_s1044" type="#_x0000_t202" alt="OFFICIAL" style="position:absolute;margin-left:0;margin-top:0;width:43.45pt;height:35.65pt;z-index:2516858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2F52D098" w14:textId="171916FC"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0D9F1" w14:textId="4213C575" w:rsidR="004A606F" w:rsidRDefault="00561782">
    <w:pPr>
      <w:pStyle w:val="Footer"/>
    </w:pPr>
    <w:r>
      <w:rPr>
        <w:noProof/>
      </w:rPr>
      <mc:AlternateContent>
        <mc:Choice Requires="wps">
          <w:drawing>
            <wp:anchor distT="0" distB="0" distL="0" distR="0" simplePos="0" relativeHeight="251683840" behindDoc="0" locked="0" layoutInCell="1" allowOverlap="1" wp14:anchorId="0B8AFC56" wp14:editId="72BE42C0">
              <wp:simplePos x="635" y="635"/>
              <wp:positionH relativeFrom="page">
                <wp:align>center</wp:align>
              </wp:positionH>
              <wp:positionV relativeFrom="page">
                <wp:align>bottom</wp:align>
              </wp:positionV>
              <wp:extent cx="551815" cy="452755"/>
              <wp:effectExtent l="0" t="0" r="635" b="0"/>
              <wp:wrapNone/>
              <wp:docPr id="1115690368"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33F37D8" w14:textId="5B4E54B9"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B8AFC56" id="_x0000_t202" coordsize="21600,21600" o:spt="202" path="m,l,21600r21600,l21600,xe">
              <v:stroke joinstyle="miter"/>
              <v:path gradientshapeok="t" o:connecttype="rect"/>
            </v:shapetype>
            <v:shape id="Text Box 5" o:spid="_x0000_s1046" type="#_x0000_t202" alt="OFFICIAL" style="position:absolute;margin-left:0;margin-top:0;width:43.45pt;height:35.65pt;z-index:2516838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HA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yNT9DpoTDuVg3Le3fN1h6Q3z4Zk5XDDOgaIN&#10;T3hIBX1N4WxR0oL78Td/zEfeMUpJj4KpqUFFU6K+GdxH1NZkuMnYJaO4zcsc4+ag7wFlWOCLsDyZ&#10;6HVBTaZ0oF9RzqtYCEPMcCxX091k3odRufgcuFitUhLKyLKwMVvLI3SkK3L5MrwyZ8+EB9zUI0xq&#10;YtUb3sfceNPb1SEg+2kpkdqRyDPjKMG01vNziRr/9T9lXR/18ic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mhwKQ4CAAAc&#10;BAAADgAAAAAAAAAAAAAAAAAuAgAAZHJzL2Uyb0RvYy54bWxQSwECLQAUAAYACAAAACEA763esdsA&#10;AAADAQAADwAAAAAAAAAAAAAAAABoBAAAZHJzL2Rvd25yZXYueG1sUEsFBgAAAAAEAAQA8wAAAHAF&#10;AAAAAA==&#10;" filled="f" stroked="f">
              <v:textbox style="mso-fit-shape-to-text:t" inset="0,0,0,15pt">
                <w:txbxContent>
                  <w:p w14:paraId="733F37D8" w14:textId="5B4E54B9"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D0D8C" w14:textId="09E33E2C" w:rsidR="0077357E"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87936" behindDoc="0" locked="0" layoutInCell="1" allowOverlap="1" wp14:anchorId="6DD4CE50" wp14:editId="27EEDF12">
              <wp:simplePos x="720725" y="10024110"/>
              <wp:positionH relativeFrom="page">
                <wp:align>center</wp:align>
              </wp:positionH>
              <wp:positionV relativeFrom="page">
                <wp:align>bottom</wp:align>
              </wp:positionV>
              <wp:extent cx="551815" cy="452755"/>
              <wp:effectExtent l="0" t="0" r="635" b="0"/>
              <wp:wrapNone/>
              <wp:docPr id="1176843633"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E0DC11E" w14:textId="60B65A63"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DD4CE50" id="_x0000_t202" coordsize="21600,21600" o:spt="202" path="m,l,21600r21600,l21600,xe">
              <v:stroke joinstyle="miter"/>
              <v:path gradientshapeok="t" o:connecttype="rect"/>
            </v:shapetype>
            <v:shape id="Text Box 9" o:spid="_x0000_s1048" type="#_x0000_t202" alt="OFFICIAL" style="position:absolute;margin-left:0;margin-top:0;width:43.45pt;height:35.65pt;z-index:2516879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HBYVUg4CAAAc&#10;BAAADgAAAAAAAAAAAAAAAAAuAgAAZHJzL2Uyb0RvYy54bWxQSwECLQAUAAYACAAAACEA763esdsA&#10;AAADAQAADwAAAAAAAAAAAAAAAABoBAAAZHJzL2Rvd25yZXYueG1sUEsFBgAAAAAEAAQA8wAAAHAF&#10;AAAAAA==&#10;" filled="f" stroked="f">
              <v:textbox style="mso-fit-shape-to-text:t" inset="0,0,0,15pt">
                <w:txbxContent>
                  <w:p w14:paraId="2E0DC11E" w14:textId="60B65A63"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77357E" w:rsidRPr="00410BC5">
      <w:rPr>
        <w:sz w:val="16"/>
        <w:szCs w:val="10"/>
      </w:rPr>
      <w:tab/>
    </w:r>
    <w:r w:rsidR="0077357E" w:rsidRPr="00410BC5">
      <w:rPr>
        <w:sz w:val="16"/>
        <w:szCs w:val="10"/>
      </w:rPr>
      <w:tab/>
    </w:r>
    <w:r w:rsidR="0077357E" w:rsidRPr="00410BC5">
      <w:rPr>
        <w:sz w:val="16"/>
        <w:szCs w:val="10"/>
      </w:rPr>
      <w:fldChar w:fldCharType="begin"/>
    </w:r>
    <w:r w:rsidR="0077357E" w:rsidRPr="00410BC5">
      <w:rPr>
        <w:sz w:val="16"/>
        <w:szCs w:val="10"/>
      </w:rPr>
      <w:instrText xml:space="preserve"> PAGE </w:instrText>
    </w:r>
    <w:r w:rsidR="0077357E" w:rsidRPr="00410BC5">
      <w:rPr>
        <w:sz w:val="16"/>
        <w:szCs w:val="10"/>
      </w:rPr>
      <w:fldChar w:fldCharType="separate"/>
    </w:r>
    <w:r w:rsidR="0077357E" w:rsidRPr="00410BC5">
      <w:rPr>
        <w:sz w:val="16"/>
        <w:szCs w:val="10"/>
      </w:rPr>
      <w:t>3</w:t>
    </w:r>
    <w:r w:rsidR="0077357E" w:rsidRPr="00410BC5">
      <w:rPr>
        <w:sz w:val="16"/>
        <w:szCs w:val="1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D8F4C" w14:textId="7738C515" w:rsidR="0077357E" w:rsidRDefault="00561782">
    <w:pPr>
      <w:pStyle w:val="Footer"/>
      <w:jc w:val="right"/>
    </w:pPr>
    <w:r>
      <w:rPr>
        <w:noProof/>
      </w:rPr>
      <mc:AlternateContent>
        <mc:Choice Requires="wps">
          <w:drawing>
            <wp:anchor distT="0" distB="0" distL="0" distR="0" simplePos="0" relativeHeight="251686912" behindDoc="0" locked="0" layoutInCell="1" allowOverlap="1" wp14:anchorId="57EDA572" wp14:editId="38F261A4">
              <wp:simplePos x="635" y="635"/>
              <wp:positionH relativeFrom="page">
                <wp:align>center</wp:align>
              </wp:positionH>
              <wp:positionV relativeFrom="page">
                <wp:align>bottom</wp:align>
              </wp:positionV>
              <wp:extent cx="551815" cy="452755"/>
              <wp:effectExtent l="0" t="0" r="635" b="0"/>
              <wp:wrapNone/>
              <wp:docPr id="749667994"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192445A" w14:textId="6354F09B"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7EDA572" id="_x0000_t202" coordsize="21600,21600" o:spt="202" path="m,l,21600r21600,l21600,xe">
              <v:stroke joinstyle="miter"/>
              <v:path gradientshapeok="t" o:connecttype="rect"/>
            </v:shapetype>
            <v:shape id="Text Box 8" o:spid="_x0000_s1049" type="#_x0000_t202" alt="OFFICIAL" style="position:absolute;left:0;text-align:left;margin-left:0;margin-top:0;width:43.45pt;height:35.65pt;z-index:2516869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zU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m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Ntfs1A4CAAAc&#10;BAAADgAAAAAAAAAAAAAAAAAuAgAAZHJzL2Uyb0RvYy54bWxQSwECLQAUAAYACAAAACEA763esdsA&#10;AAADAQAADwAAAAAAAAAAAAAAAABoBAAAZHJzL2Rvd25yZXYueG1sUEsFBgAAAAAEAAQA8wAAAHAF&#10;AAAAAA==&#10;" filled="f" stroked="f">
              <v:textbox style="mso-fit-shape-to-text:t" inset="0,0,0,15pt">
                <w:txbxContent>
                  <w:p w14:paraId="0192445A" w14:textId="6354F09B"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p>
  <w:sdt>
    <w:sdtPr>
      <w:id w:val="1234885209"/>
      <w:docPartObj>
        <w:docPartGallery w:val="Page Numbers (Bottom of Page)"/>
        <w:docPartUnique/>
      </w:docPartObj>
    </w:sdtPr>
    <w:sdtEndPr>
      <w:rPr>
        <w:noProof/>
      </w:rPr>
    </w:sdtEndPr>
    <w:sdtContent>
      <w:p w14:paraId="60BA72FE" w14:textId="77777777" w:rsidR="0077357E" w:rsidRDefault="007735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DF24E9" w14:textId="77777777" w:rsidR="0077357E" w:rsidRDefault="00773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6833C" w14:textId="4FFC447C" w:rsidR="00C4712E"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88960" behindDoc="0" locked="0" layoutInCell="1" allowOverlap="1" wp14:anchorId="1BDC2F2D" wp14:editId="2B22238F">
              <wp:simplePos x="635" y="635"/>
              <wp:positionH relativeFrom="page">
                <wp:align>center</wp:align>
              </wp:positionH>
              <wp:positionV relativeFrom="page">
                <wp:align>bottom</wp:align>
              </wp:positionV>
              <wp:extent cx="551815" cy="452755"/>
              <wp:effectExtent l="0" t="0" r="635" b="0"/>
              <wp:wrapNone/>
              <wp:docPr id="1331631759"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6E65E2C" w14:textId="5EB7A349"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BDC2F2D" id="_x0000_t202" coordsize="21600,21600" o:spt="202" path="m,l,21600r21600,l21600,xe">
              <v:stroke joinstyle="miter"/>
              <v:path gradientshapeok="t" o:connecttype="rect"/>
            </v:shapetype>
            <v:shape id="Text Box 10" o:spid="_x0000_s1050" type="#_x0000_t202" alt="OFFICIAL" style="position:absolute;margin-left:0;margin-top:0;width:43.45pt;height:35.65pt;z-index:2516889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7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2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2he6Q4CAAAc&#10;BAAADgAAAAAAAAAAAAAAAAAuAgAAZHJzL2Uyb0RvYy54bWxQSwECLQAUAAYACAAAACEA763esdsA&#10;AAADAQAADwAAAAAAAAAAAAAAAABoBAAAZHJzL2Rvd25yZXYueG1sUEsFBgAAAAAEAAQA8wAAAHAF&#10;AAAAAA==&#10;" filled="f" stroked="f">
              <v:textbox style="mso-fit-shape-to-text:t" inset="0,0,0,15pt">
                <w:txbxContent>
                  <w:p w14:paraId="56E65E2C" w14:textId="5EB7A349"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C4712E" w:rsidRPr="00410BC5">
      <w:rPr>
        <w:sz w:val="16"/>
        <w:szCs w:val="10"/>
      </w:rPr>
      <w:t xml:space="preserve">Chapter </w:t>
    </w:r>
    <w:r w:rsidR="00C4712E">
      <w:rPr>
        <w:sz w:val="16"/>
        <w:szCs w:val="10"/>
      </w:rPr>
      <w:t>1</w:t>
    </w:r>
    <w:r w:rsidR="00C4712E" w:rsidRPr="00410BC5">
      <w:rPr>
        <w:sz w:val="16"/>
        <w:szCs w:val="10"/>
      </w:rPr>
      <w:t xml:space="preserve"> – Risk assessment context </w:t>
    </w:r>
    <w:r w:rsidR="00C4712E" w:rsidRPr="00410BC5">
      <w:rPr>
        <w:sz w:val="16"/>
        <w:szCs w:val="10"/>
      </w:rPr>
      <w:tab/>
    </w:r>
    <w:r w:rsidR="00C4712E" w:rsidRPr="00410BC5">
      <w:rPr>
        <w:sz w:val="16"/>
        <w:szCs w:val="10"/>
      </w:rPr>
      <w:tab/>
    </w:r>
    <w:r w:rsidR="00C4712E" w:rsidRPr="00410BC5">
      <w:rPr>
        <w:sz w:val="16"/>
        <w:szCs w:val="10"/>
      </w:rPr>
      <w:fldChar w:fldCharType="begin"/>
    </w:r>
    <w:r w:rsidR="00C4712E" w:rsidRPr="00410BC5">
      <w:rPr>
        <w:sz w:val="16"/>
        <w:szCs w:val="10"/>
      </w:rPr>
      <w:instrText xml:space="preserve"> PAGE </w:instrText>
    </w:r>
    <w:r w:rsidR="00C4712E" w:rsidRPr="00410BC5">
      <w:rPr>
        <w:sz w:val="16"/>
        <w:szCs w:val="10"/>
      </w:rPr>
      <w:fldChar w:fldCharType="separate"/>
    </w:r>
    <w:r w:rsidR="00C4712E" w:rsidRPr="00410BC5">
      <w:rPr>
        <w:sz w:val="16"/>
        <w:szCs w:val="10"/>
      </w:rPr>
      <w:t>3</w:t>
    </w:r>
    <w:r w:rsidR="00C4712E" w:rsidRPr="00410BC5">
      <w:rPr>
        <w:sz w:val="16"/>
        <w:szCs w:val="1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5080F" w14:textId="3AC20915" w:rsidR="0077357E"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89984" behindDoc="0" locked="0" layoutInCell="1" allowOverlap="1" wp14:anchorId="40E343A5" wp14:editId="46743A0A">
              <wp:simplePos x="635" y="635"/>
              <wp:positionH relativeFrom="page">
                <wp:align>center</wp:align>
              </wp:positionH>
              <wp:positionV relativeFrom="page">
                <wp:align>bottom</wp:align>
              </wp:positionV>
              <wp:extent cx="551815" cy="452755"/>
              <wp:effectExtent l="0" t="0" r="635" b="0"/>
              <wp:wrapNone/>
              <wp:docPr id="150937871"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2535A4C" w14:textId="12BBDFB7"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E343A5" id="_x0000_t202" coordsize="21600,21600" o:spt="202" path="m,l,21600r21600,l21600,xe">
              <v:stroke joinstyle="miter"/>
              <v:path gradientshapeok="t" o:connecttype="rect"/>
            </v:shapetype>
            <v:shape id="Text Box 11" o:spid="_x0000_s1051" type="#_x0000_t202" alt="OFFICIAL" style="position:absolute;margin-left:0;margin-top:0;width:43.45pt;height:35.65pt;z-index:2516899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C2zkQhDQIAAB0E&#10;AAAOAAAAAAAAAAAAAAAAAC4CAABkcnMvZTJvRG9jLnhtbFBLAQItABQABgAIAAAAIQDvrd6x2wAA&#10;AAMBAAAPAAAAAAAAAAAAAAAAAGcEAABkcnMvZG93bnJldi54bWxQSwUGAAAAAAQABADzAAAAbwUA&#10;AAAA&#10;" filled="f" stroked="f">
              <v:textbox style="mso-fit-shape-to-text:t" inset="0,0,0,15pt">
                <w:txbxContent>
                  <w:p w14:paraId="42535A4C" w14:textId="12BBDFB7"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77357E" w:rsidRPr="00410BC5">
      <w:rPr>
        <w:sz w:val="16"/>
        <w:szCs w:val="10"/>
      </w:rPr>
      <w:t xml:space="preserve">Chapter </w:t>
    </w:r>
    <w:r w:rsidR="0077357E">
      <w:rPr>
        <w:sz w:val="16"/>
        <w:szCs w:val="10"/>
      </w:rPr>
      <w:t>2</w:t>
    </w:r>
    <w:r w:rsidR="0077357E" w:rsidRPr="00410BC5">
      <w:rPr>
        <w:sz w:val="16"/>
        <w:szCs w:val="10"/>
      </w:rPr>
      <w:t xml:space="preserve"> – Risk assessment</w:t>
    </w:r>
    <w:r w:rsidR="0077357E" w:rsidRPr="00410BC5">
      <w:rPr>
        <w:sz w:val="16"/>
        <w:szCs w:val="10"/>
      </w:rPr>
      <w:tab/>
    </w:r>
    <w:r w:rsidR="0077357E" w:rsidRPr="00410BC5">
      <w:rPr>
        <w:sz w:val="16"/>
        <w:szCs w:val="10"/>
      </w:rPr>
      <w:tab/>
    </w:r>
    <w:r w:rsidR="0077357E" w:rsidRPr="00410BC5">
      <w:rPr>
        <w:sz w:val="16"/>
        <w:szCs w:val="10"/>
      </w:rPr>
      <w:fldChar w:fldCharType="begin"/>
    </w:r>
    <w:r w:rsidR="0077357E" w:rsidRPr="00410BC5">
      <w:rPr>
        <w:sz w:val="16"/>
        <w:szCs w:val="10"/>
      </w:rPr>
      <w:instrText xml:space="preserve"> PAGE </w:instrText>
    </w:r>
    <w:r w:rsidR="0077357E" w:rsidRPr="00410BC5">
      <w:rPr>
        <w:sz w:val="16"/>
        <w:szCs w:val="10"/>
      </w:rPr>
      <w:fldChar w:fldCharType="separate"/>
    </w:r>
    <w:r w:rsidR="0077357E" w:rsidRPr="00410BC5">
      <w:rPr>
        <w:sz w:val="16"/>
        <w:szCs w:val="10"/>
      </w:rPr>
      <w:t>3</w:t>
    </w:r>
    <w:r w:rsidR="0077357E" w:rsidRPr="00410BC5">
      <w:rPr>
        <w:sz w:val="16"/>
        <w:szCs w:val="1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0E8F6" w14:textId="780BE234" w:rsidR="005F35E7"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91008" behindDoc="0" locked="0" layoutInCell="1" allowOverlap="1" wp14:anchorId="7AF1CC10" wp14:editId="72F13D53">
              <wp:simplePos x="635" y="635"/>
              <wp:positionH relativeFrom="page">
                <wp:align>center</wp:align>
              </wp:positionH>
              <wp:positionV relativeFrom="page">
                <wp:align>bottom</wp:align>
              </wp:positionV>
              <wp:extent cx="551815" cy="452755"/>
              <wp:effectExtent l="0" t="0" r="635" b="0"/>
              <wp:wrapNone/>
              <wp:docPr id="1023303196"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8F0DD2E" w14:textId="4B621B1B"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AF1CC10" id="_x0000_t202" coordsize="21600,21600" o:spt="202" path="m,l,21600r21600,l21600,xe">
              <v:stroke joinstyle="miter"/>
              <v:path gradientshapeok="t" o:connecttype="rect"/>
            </v:shapetype>
            <v:shape id="Text Box 12" o:spid="_x0000_s1052" type="#_x0000_t202" alt="OFFICIAL" style="position:absolute;margin-left:0;margin-top:0;width:43.45pt;height:35.65pt;z-index:2516910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Yc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aX9HTQnnMrBuHBv+brD2hvmwzNzuGEcBFUb&#10;nvCQCvqawtmipAX342/+mI/EY5SSHhVTU4OSpkR9M7iQKK7JcJOxS0Zxm5c5xs1B3wPqsMAnYXky&#10;0euCmkzpQL+inlexEIaY4ViuprvJvA+jdPE9cLFapSTUkWVhY7aWR+jIVyTzZXhlzp4ZD7iqR5jk&#10;xKo3xI+58aa3q0NA+tNWIrcjkWfKUYNpr+f3EkX+63/Kur7q5U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23H2HA4CAAAd&#10;BAAADgAAAAAAAAAAAAAAAAAuAgAAZHJzL2Uyb0RvYy54bWxQSwECLQAUAAYACAAAACEA763esdsA&#10;AAADAQAADwAAAAAAAAAAAAAAAABoBAAAZHJzL2Rvd25yZXYueG1sUEsFBgAAAAAEAAQA8wAAAHAF&#10;AAAAAA==&#10;" filled="f" stroked="f">
              <v:textbox style="mso-fit-shape-to-text:t" inset="0,0,0,15pt">
                <w:txbxContent>
                  <w:p w14:paraId="78F0DD2E" w14:textId="4B621B1B"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5F35E7" w:rsidRPr="00410BC5">
      <w:rPr>
        <w:sz w:val="16"/>
        <w:szCs w:val="10"/>
      </w:rPr>
      <w:t xml:space="preserve">Chapter </w:t>
    </w:r>
    <w:r w:rsidR="005F35E7">
      <w:rPr>
        <w:sz w:val="16"/>
        <w:szCs w:val="10"/>
      </w:rPr>
      <w:t>3</w:t>
    </w:r>
    <w:r w:rsidR="005F35E7" w:rsidRPr="00410BC5">
      <w:rPr>
        <w:sz w:val="16"/>
        <w:szCs w:val="10"/>
      </w:rPr>
      <w:t xml:space="preserve"> – Risk </w:t>
    </w:r>
    <w:r w:rsidR="005F35E7">
      <w:rPr>
        <w:sz w:val="16"/>
        <w:szCs w:val="10"/>
      </w:rPr>
      <w:t>management plan</w:t>
    </w:r>
    <w:r w:rsidR="005F35E7" w:rsidRPr="00410BC5">
      <w:rPr>
        <w:sz w:val="16"/>
        <w:szCs w:val="10"/>
      </w:rPr>
      <w:tab/>
    </w:r>
    <w:r w:rsidR="005F35E7" w:rsidRPr="00410BC5">
      <w:rPr>
        <w:sz w:val="16"/>
        <w:szCs w:val="10"/>
      </w:rPr>
      <w:tab/>
    </w:r>
    <w:r w:rsidR="005F35E7" w:rsidRPr="00410BC5">
      <w:rPr>
        <w:sz w:val="16"/>
        <w:szCs w:val="10"/>
      </w:rPr>
      <w:fldChar w:fldCharType="begin"/>
    </w:r>
    <w:r w:rsidR="005F35E7" w:rsidRPr="00410BC5">
      <w:rPr>
        <w:sz w:val="16"/>
        <w:szCs w:val="10"/>
      </w:rPr>
      <w:instrText xml:space="preserve"> PAGE </w:instrText>
    </w:r>
    <w:r w:rsidR="005F35E7" w:rsidRPr="00410BC5">
      <w:rPr>
        <w:sz w:val="16"/>
        <w:szCs w:val="10"/>
      </w:rPr>
      <w:fldChar w:fldCharType="separate"/>
    </w:r>
    <w:r w:rsidR="005F35E7" w:rsidRPr="00410BC5">
      <w:rPr>
        <w:sz w:val="16"/>
        <w:szCs w:val="10"/>
      </w:rPr>
      <w:t>3</w:t>
    </w:r>
    <w:r w:rsidR="005F35E7" w:rsidRPr="00410BC5">
      <w:rPr>
        <w:sz w:val="16"/>
        <w:szCs w:val="1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3E484" w14:textId="16CBC569" w:rsidR="005F35E7" w:rsidRPr="00410BC5" w:rsidRDefault="00561782" w:rsidP="00410BC5">
    <w:pPr>
      <w:pStyle w:val="Footer"/>
      <w:pBdr>
        <w:top w:val="single" w:sz="4" w:space="1" w:color="auto"/>
      </w:pBdr>
      <w:tabs>
        <w:tab w:val="right" w:pos="9214"/>
      </w:tabs>
      <w:rPr>
        <w:sz w:val="16"/>
        <w:szCs w:val="10"/>
      </w:rPr>
    </w:pPr>
    <w:r>
      <w:rPr>
        <w:noProof/>
        <w:sz w:val="16"/>
        <w:szCs w:val="10"/>
      </w:rPr>
      <mc:AlternateContent>
        <mc:Choice Requires="wps">
          <w:drawing>
            <wp:anchor distT="0" distB="0" distL="0" distR="0" simplePos="0" relativeHeight="251692032" behindDoc="0" locked="0" layoutInCell="1" allowOverlap="1" wp14:anchorId="2261147A" wp14:editId="3E6CFA89">
              <wp:simplePos x="635" y="635"/>
              <wp:positionH relativeFrom="page">
                <wp:align>center</wp:align>
              </wp:positionH>
              <wp:positionV relativeFrom="page">
                <wp:align>bottom</wp:align>
              </wp:positionV>
              <wp:extent cx="551815" cy="452755"/>
              <wp:effectExtent l="0" t="0" r="635" b="0"/>
              <wp:wrapNone/>
              <wp:docPr id="1110962115"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9F809BE" w14:textId="2B9A7C71"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261147A" id="_x0000_t202" coordsize="21600,21600" o:spt="202" path="m,l,21600r21600,l21600,xe">
              <v:stroke joinstyle="miter"/>
              <v:path gradientshapeok="t" o:connecttype="rect"/>
            </v:shapetype>
            <v:shape id="Text Box 13" o:spid="_x0000_s1053" type="#_x0000_t202" alt="OFFICIAL" style="position:absolute;margin-left:0;margin-top:0;width:43.45pt;height:35.65pt;z-index:2516920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a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XxqfwfNCadyMC7cW77usPaG+fDMHG4YB0HV&#10;hic8pIK+pnC2KGnB/fibP+Yj8RilpEfF1NSgpClR3wwuJIprMtxk7JJR3OZljnFz0PeAOizwSVie&#10;TPS6oCZTOtCvqOdVLIQhZjiWq+luMu/DKF18D1ysVikJdWRZ2Jit5RE68hXJfBlembNnxgOu6hEm&#10;ObHqDfFjbrzp7eoQkP60lcjtSOSZctRg2uv5vUSR//qfsq6v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bLAhWg4CAAAd&#10;BAAADgAAAAAAAAAAAAAAAAAuAgAAZHJzL2Uyb0RvYy54bWxQSwECLQAUAAYACAAAACEA763esdsA&#10;AAADAQAADwAAAAAAAAAAAAAAAABoBAAAZHJzL2Rvd25yZXYueG1sUEsFBgAAAAAEAAQA8wAAAHAF&#10;AAAAAA==&#10;" filled="f" stroked="f">
              <v:textbox style="mso-fit-shape-to-text:t" inset="0,0,0,15pt">
                <w:txbxContent>
                  <w:p w14:paraId="29F809BE" w14:textId="2B9A7C71"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5F35E7">
      <w:rPr>
        <w:sz w:val="16"/>
        <w:szCs w:val="10"/>
      </w:rPr>
      <w:t>References</w:t>
    </w:r>
    <w:r w:rsidR="005F35E7" w:rsidRPr="00410BC5">
      <w:rPr>
        <w:sz w:val="16"/>
        <w:szCs w:val="10"/>
      </w:rPr>
      <w:tab/>
    </w:r>
    <w:r w:rsidR="005F35E7" w:rsidRPr="00410BC5">
      <w:rPr>
        <w:sz w:val="16"/>
        <w:szCs w:val="10"/>
      </w:rPr>
      <w:tab/>
    </w:r>
    <w:r w:rsidR="005F35E7" w:rsidRPr="00410BC5">
      <w:rPr>
        <w:sz w:val="16"/>
        <w:szCs w:val="10"/>
      </w:rPr>
      <w:fldChar w:fldCharType="begin"/>
    </w:r>
    <w:r w:rsidR="005F35E7" w:rsidRPr="00410BC5">
      <w:rPr>
        <w:sz w:val="16"/>
        <w:szCs w:val="10"/>
      </w:rPr>
      <w:instrText xml:space="preserve"> PAGE </w:instrText>
    </w:r>
    <w:r w:rsidR="005F35E7" w:rsidRPr="00410BC5">
      <w:rPr>
        <w:sz w:val="16"/>
        <w:szCs w:val="10"/>
      </w:rPr>
      <w:fldChar w:fldCharType="separate"/>
    </w:r>
    <w:r w:rsidR="005F35E7" w:rsidRPr="00410BC5">
      <w:rPr>
        <w:sz w:val="16"/>
        <w:szCs w:val="10"/>
      </w:rPr>
      <w:t>3</w:t>
    </w:r>
    <w:r w:rsidR="005F35E7" w:rsidRPr="00410BC5">
      <w:rPr>
        <w:sz w:val="16"/>
        <w:szCs w:val="1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B27D5A" w14:textId="77777777" w:rsidR="00077255" w:rsidRDefault="00077255" w:rsidP="00C642EA">
      <w:pPr>
        <w:spacing w:after="0"/>
      </w:pPr>
      <w:r>
        <w:separator/>
      </w:r>
    </w:p>
  </w:footnote>
  <w:footnote w:type="continuationSeparator" w:id="0">
    <w:p w14:paraId="768A1DFE" w14:textId="77777777" w:rsidR="00077255" w:rsidRDefault="00077255" w:rsidP="00C642EA">
      <w:pPr>
        <w:spacing w:after="0"/>
      </w:pPr>
      <w:r>
        <w:continuationSeparator/>
      </w:r>
    </w:p>
  </w:footnote>
  <w:footnote w:id="1">
    <w:p w14:paraId="6E1E6351" w14:textId="340DA6B0" w:rsidR="00527F74" w:rsidRPr="0094024A" w:rsidRDefault="00527F74" w:rsidP="00527F74">
      <w:pPr>
        <w:pStyle w:val="FootnoteText"/>
        <w:spacing w:before="60"/>
        <w:rPr>
          <w:vertAlign w:val="superscript"/>
        </w:rPr>
      </w:pPr>
      <w:r w:rsidRPr="0094024A">
        <w:rPr>
          <w:rStyle w:val="FootnoteReference"/>
        </w:rPr>
        <w:footnoteRef/>
      </w:r>
      <w:r w:rsidRPr="0094024A">
        <w:t xml:space="preserve"> The original title supplied by the applicant is: </w:t>
      </w:r>
      <w:r w:rsidRPr="0094024A">
        <w:rPr>
          <w:i/>
          <w:iCs/>
        </w:rPr>
        <w:t>Gene therapy for bladder cancer.</w:t>
      </w:r>
    </w:p>
  </w:footnote>
  <w:footnote w:id="2">
    <w:p w14:paraId="4C724F25" w14:textId="6922EA2F" w:rsidR="00527F74" w:rsidRPr="00BC1F20" w:rsidRDefault="00527F74" w:rsidP="00527F74">
      <w:pPr>
        <w:pStyle w:val="FootnoteText"/>
        <w:spacing w:before="60"/>
      </w:pPr>
      <w:r w:rsidRPr="0094024A">
        <w:rPr>
          <w:vertAlign w:val="superscript"/>
        </w:rPr>
        <w:footnoteRef/>
      </w:r>
      <w:r w:rsidRPr="0094024A">
        <w:rPr>
          <w:vertAlign w:val="superscript"/>
        </w:rPr>
        <w:t xml:space="preserve"> </w:t>
      </w:r>
      <w:r w:rsidRPr="0094024A">
        <w:t>Confidential Commercial Information: Some details about the deleted gene</w:t>
      </w:r>
      <w:r w:rsidR="00BD36F8" w:rsidRPr="0094024A">
        <w:t xml:space="preserve"> sequence</w:t>
      </w:r>
      <w:r w:rsidR="00D850A1" w:rsidRPr="0094024A">
        <w:t xml:space="preserve">s </w:t>
      </w:r>
      <w:r w:rsidR="00BD36F8" w:rsidRPr="0094024A">
        <w:t xml:space="preserve">have been declared </w:t>
      </w:r>
      <w:r w:rsidRPr="0094024A">
        <w:t>as Confidential Commercial Information under section 185 of the Act.</w:t>
      </w:r>
    </w:p>
  </w:footnote>
  <w:footnote w:id="3">
    <w:p w14:paraId="133EBADE" w14:textId="4BE1F2DD" w:rsidR="00C11246" w:rsidRDefault="00C11246">
      <w:pPr>
        <w:pStyle w:val="FootnoteText"/>
      </w:pPr>
      <w:r>
        <w:rPr>
          <w:rStyle w:val="FootnoteReference"/>
        </w:rPr>
        <w:footnoteRef/>
      </w:r>
      <w:r>
        <w:t xml:space="preserve"> A u</w:t>
      </w:r>
      <w:r w:rsidRPr="00C11246">
        <w:t>nit</w:t>
      </w:r>
      <w:r>
        <w:t>-</w:t>
      </w:r>
      <w:r w:rsidRPr="00C11246">
        <w:t>dose refers to the amount of drug in a single dose that is to be administered to a patient</w:t>
      </w:r>
      <w:r>
        <w:t>.</w:t>
      </w:r>
    </w:p>
  </w:footnote>
  <w:footnote w:id="4">
    <w:p w14:paraId="3FD99FD7" w14:textId="77777777" w:rsidR="00CC6E8D" w:rsidRDefault="00CC6E8D" w:rsidP="00CC6E8D">
      <w:r w:rsidRPr="00090EF5">
        <w:rPr>
          <w:rFonts w:eastAsiaTheme="majorEastAsia"/>
          <w:sz w:val="20"/>
          <w:vertAlign w:val="superscript"/>
        </w:rPr>
        <w:footnoteRef/>
      </w:r>
      <w:r w:rsidRPr="00090EF5">
        <w:rPr>
          <w:sz w:val="20"/>
          <w:vertAlign w:val="superscript"/>
        </w:rPr>
        <w:t xml:space="preserve"> </w:t>
      </w:r>
      <w:r w:rsidRPr="00090EF5">
        <w:rPr>
          <w:sz w:val="20"/>
        </w:rPr>
        <w:t xml:space="preserve">Prescribed </w:t>
      </w:r>
      <w:r>
        <w:rPr>
          <w:sz w:val="20"/>
        </w:rPr>
        <w:t xml:space="preserve">experts, </w:t>
      </w:r>
      <w:r w:rsidRPr="00090EF5">
        <w:rPr>
          <w:sz w:val="20"/>
        </w:rPr>
        <w:t xml:space="preserve">agencies </w:t>
      </w:r>
      <w:r>
        <w:rPr>
          <w:sz w:val="20"/>
        </w:rPr>
        <w:t xml:space="preserve">and authorities </w:t>
      </w:r>
      <w:r w:rsidRPr="00090EF5">
        <w:rPr>
          <w:sz w:val="20"/>
        </w:rPr>
        <w:t>include GTTAC, State and Territory Governments, relevant local governments, Australian government agencies and the Minister for the Environment</w:t>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5978A" w14:textId="3059C78D" w:rsidR="004A606F" w:rsidRDefault="00561782">
    <w:pPr>
      <w:pStyle w:val="Header"/>
    </w:pPr>
    <w:r>
      <w:rPr>
        <w:noProof/>
      </w:rPr>
      <mc:AlternateContent>
        <mc:Choice Requires="wps">
          <w:drawing>
            <wp:anchor distT="0" distB="0" distL="0" distR="0" simplePos="0" relativeHeight="251680768" behindDoc="0" locked="0" layoutInCell="1" allowOverlap="1" wp14:anchorId="7F492B15" wp14:editId="24D7B0B5">
              <wp:simplePos x="635" y="635"/>
              <wp:positionH relativeFrom="page">
                <wp:align>center</wp:align>
              </wp:positionH>
              <wp:positionV relativeFrom="page">
                <wp:align>top</wp:align>
              </wp:positionV>
              <wp:extent cx="551815" cy="452755"/>
              <wp:effectExtent l="0" t="0" r="635" b="4445"/>
              <wp:wrapNone/>
              <wp:docPr id="1181935665"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20176F2" w14:textId="6D3D10A8"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F492B15" id="_x0000_t202" coordsize="21600,21600" o:spt="202" path="m,l,21600r21600,l21600,xe">
              <v:stroke joinstyle="miter"/>
              <v:path gradientshapeok="t" o:connecttype="rect"/>
            </v:shapetype>
            <v:shape id="Text Box 2" o:spid="_x0000_s1041" type="#_x0000_t202" alt="OFFICIAL" style="position:absolute;margin-left:0;margin-top:0;width:43.45pt;height:35.65pt;z-index:2516807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620176F2" w14:textId="6D3D10A8"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06E8C" w14:textId="5FC8F655" w:rsidR="0077357E" w:rsidRDefault="00561782">
    <w:pPr>
      <w:pStyle w:val="Header"/>
    </w:pPr>
    <w:r>
      <w:rPr>
        <w:noProof/>
      </w:rPr>
      <mc:AlternateContent>
        <mc:Choice Requires="wps">
          <w:drawing>
            <wp:anchor distT="0" distB="0" distL="0" distR="0" simplePos="0" relativeHeight="251681792" behindDoc="0" locked="0" layoutInCell="1" allowOverlap="1" wp14:anchorId="3B9EFFE2" wp14:editId="0EAAD651">
              <wp:simplePos x="795130" y="453224"/>
              <wp:positionH relativeFrom="page">
                <wp:align>center</wp:align>
              </wp:positionH>
              <wp:positionV relativeFrom="page">
                <wp:align>top</wp:align>
              </wp:positionV>
              <wp:extent cx="551815" cy="452755"/>
              <wp:effectExtent l="0" t="0" r="635" b="4445"/>
              <wp:wrapNone/>
              <wp:docPr id="501050064"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E49F743" w14:textId="569FBAAD"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B9EFFE2" id="_x0000_t202" coordsize="21600,21600" o:spt="202" path="m,l,21600r21600,l21600,xe">
              <v:stroke joinstyle="miter"/>
              <v:path gradientshapeok="t" o:connecttype="rect"/>
            </v:shapetype>
            <v:shape id="Text Box 3" o:spid="_x0000_s1042" type="#_x0000_t202" alt="OFFICIAL" style="position:absolute;margin-left:0;margin-top:0;width:43.45pt;height:35.65pt;z-index:2516817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" filled="f" stroked="f">
              <v:textbox style="mso-fit-shape-to-text:t" inset="0,15pt,0,0">
                <w:txbxContent>
                  <w:p w14:paraId="5E49F743" w14:textId="569FBAAD"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F06938">
      <w:rPr>
        <w:noProof/>
      </w:rPr>
      <w:drawing>
        <wp:inline distT="0" distB="0" distL="0" distR="0" wp14:anchorId="3CDAFC61" wp14:editId="3810F17A">
          <wp:extent cx="3271850" cy="671786"/>
          <wp:effectExtent l="0" t="0" r="0" b="1905"/>
          <wp:docPr id="3" name="Picture 3"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271850" cy="671786"/>
                  </a:xfrm>
                  <a:prstGeom prst="rect">
                    <a:avLst/>
                  </a:prstGeom>
                  <a:noFill/>
                  <a:ln>
                    <a:noFill/>
                  </a:ln>
                </pic:spPr>
              </pic:pic>
            </a:graphicData>
          </a:graphic>
        </wp:inline>
      </w:drawing>
    </w:r>
  </w:p>
  <w:p w14:paraId="7B9F396B" w14:textId="2EDCAF80" w:rsidR="0077357E" w:rsidRPr="00B843C3" w:rsidRDefault="001E4D7F" w:rsidP="00C642EA">
    <w:pPr>
      <w:pStyle w:val="Header"/>
      <w:jc w:val="right"/>
    </w:pPr>
    <w:r>
      <w:t>October</w:t>
    </w:r>
    <w:r w:rsidRPr="00B843C3">
      <w:t xml:space="preserve"> </w:t>
    </w:r>
    <w:r w:rsidR="0077357E" w:rsidRPr="00B843C3">
      <w:t>202</w:t>
    </w:r>
    <w:r w:rsidR="00E11A2C" w:rsidRPr="00B843C3">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B6F3B" w14:textId="171499A9" w:rsidR="004A606F" w:rsidRDefault="00561782">
    <w:pPr>
      <w:pStyle w:val="Header"/>
    </w:pPr>
    <w:r>
      <w:rPr>
        <w:noProof/>
      </w:rPr>
      <mc:AlternateContent>
        <mc:Choice Requires="wps">
          <w:drawing>
            <wp:anchor distT="0" distB="0" distL="0" distR="0" simplePos="0" relativeHeight="251679744" behindDoc="0" locked="0" layoutInCell="1" allowOverlap="1" wp14:anchorId="0C57AE15" wp14:editId="03E9F017">
              <wp:simplePos x="635" y="635"/>
              <wp:positionH relativeFrom="page">
                <wp:align>center</wp:align>
              </wp:positionH>
              <wp:positionV relativeFrom="page">
                <wp:align>top</wp:align>
              </wp:positionV>
              <wp:extent cx="551815" cy="452755"/>
              <wp:effectExtent l="0" t="0" r="635" b="4445"/>
              <wp:wrapNone/>
              <wp:docPr id="1522861469"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7E91566" w14:textId="13E6A03B"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C57AE15" id="_x0000_t202" coordsize="21600,21600" o:spt="202" path="m,l,21600r21600,l21600,xe">
              <v:stroke joinstyle="miter"/>
              <v:path gradientshapeok="t" o:connecttype="rect"/>
            </v:shapetype>
            <v:shape id="Text Box 1" o:spid="_x0000_s1045" type="#_x0000_t202" alt="OFFICIAL" style="position:absolute;margin-left:0;margin-top:0;width:43.45pt;height:35.65pt;z-index:2516797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" filled="f" stroked="f">
              <v:textbox style="mso-fit-shape-to-text:t" inset="0,15pt,0,0">
                <w:txbxContent>
                  <w:p w14:paraId="07E91566" w14:textId="13E6A03B"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5D8EA" w14:textId="738BD765" w:rsidR="0077357E" w:rsidRPr="00A011C9" w:rsidRDefault="00561782" w:rsidP="00A011C9">
    <w:pPr>
      <w:pBdr>
        <w:bottom w:val="single" w:sz="4" w:space="1" w:color="auto"/>
      </w:pBdr>
      <w:tabs>
        <w:tab w:val="right" w:pos="9639"/>
      </w:tabs>
      <w:ind w:right="-2"/>
      <w:rPr>
        <w:rFonts w:eastAsia="SimSun"/>
        <w:sz w:val="16"/>
        <w:szCs w:val="16"/>
      </w:rPr>
    </w:pPr>
    <w:r>
      <w:rPr>
        <w:rFonts w:eastAsia="SimSun"/>
        <w:noProof/>
        <w:sz w:val="16"/>
        <w:szCs w:val="16"/>
      </w:rPr>
      <mc:AlternateContent>
        <mc:Choice Requires="wps">
          <w:drawing>
            <wp:anchor distT="0" distB="0" distL="0" distR="0" simplePos="0" relativeHeight="251682816" behindDoc="0" locked="0" layoutInCell="1" allowOverlap="1" wp14:anchorId="56D32D69" wp14:editId="52898336">
              <wp:simplePos x="720725" y="450215"/>
              <wp:positionH relativeFrom="page">
                <wp:align>center</wp:align>
              </wp:positionH>
              <wp:positionV relativeFrom="page">
                <wp:align>top</wp:align>
              </wp:positionV>
              <wp:extent cx="551815" cy="452755"/>
              <wp:effectExtent l="0" t="0" r="635" b="4445"/>
              <wp:wrapNone/>
              <wp:docPr id="867209619"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8BD1699" w14:textId="6918D681"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D32D69" id="_x0000_t202" coordsize="21600,21600" o:spt="202" path="m,l,21600r21600,l21600,xe">
              <v:stroke joinstyle="miter"/>
              <v:path gradientshapeok="t" o:connecttype="rect"/>
            </v:shapetype>
            <v:shape id="Text Box 4" o:spid="_x0000_s1047" type="#_x0000_t202" alt="OFFICIAL" style="position:absolute;margin-left:0;margin-top:0;width:43.45pt;height:35.65pt;z-index:2516828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vbbDgIAABwEAAAOAAAAZHJzL2Uyb0RvYy54bWysU8Fu2zAMvQ/YPwi6L7aDue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LOefyjKiZNefrfPhqwBNolFTh1tJZLHj&#10;xocxdUqJtQysO6XSZpT5zYGY0ZNdO4xWGHYD6Zqa3kzd76A54VAOxn17y9cdlt4wH56ZwwXjHCja&#10;8ISHVNDXFM4WJS24H3/zx3zkHaOU9CiYmhpUNCXqm8F9RG0lo/iclzne3OTeTYY56HtAGRb4IixP&#10;ZswLajKlA/2Kcl7FQhhihmO5mobJvA+jcvE5cLFapSSUkWVhY7aWR+hIV+TyZXhlzp4JD7ipR5jU&#10;xKo3vI+58U9vV4eA7KelRGpHIs+MowTTWs/PJWr813vKuj7q5U8A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DvbvbbDgIAABwE&#10;AAAOAAAAAAAAAAAAAAAAAC4CAABkcnMvZTJvRG9jLnhtbFBLAQItABQABgAIAAAAIQAMXgIO2gAA&#10;AAMBAAAPAAAAAAAAAAAAAAAAAGgEAABkcnMvZG93bnJldi54bWxQSwUGAAAAAAQABADzAAAAbwUA&#10;AAAA&#10;" filled="f" stroked="f">
              <v:textbox style="mso-fit-shape-to-text:t" inset="0,15pt,0,0">
                <w:txbxContent>
                  <w:p w14:paraId="58BD1699" w14:textId="6918D681" w:rsidR="00561782" w:rsidRPr="00561782" w:rsidRDefault="00561782" w:rsidP="00561782">
                    <w:pPr>
                      <w:spacing w:after="0"/>
                      <w:rPr>
                        <w:rFonts w:eastAsia="Calibri" w:cs="Calibri"/>
                        <w:noProof/>
                        <w:color w:val="FF0000"/>
                        <w:sz w:val="24"/>
                        <w:szCs w:val="24"/>
                      </w:rPr>
                    </w:pPr>
                    <w:r w:rsidRPr="00561782">
                      <w:rPr>
                        <w:rFonts w:eastAsia="Calibri" w:cs="Calibri"/>
                        <w:noProof/>
                        <w:color w:val="FF0000"/>
                        <w:sz w:val="24"/>
                        <w:szCs w:val="24"/>
                      </w:rPr>
                      <w:t>OFFICIAL</w:t>
                    </w:r>
                  </w:p>
                </w:txbxContent>
              </v:textbox>
              <w10:wrap anchorx="page" anchory="page"/>
            </v:shape>
          </w:pict>
        </mc:Fallback>
      </mc:AlternateContent>
    </w:r>
    <w:r w:rsidR="0077357E">
      <w:rPr>
        <w:rFonts w:eastAsia="SimSun"/>
        <w:sz w:val="16"/>
        <w:szCs w:val="16"/>
      </w:rPr>
      <w:t xml:space="preserve">DIR </w:t>
    </w:r>
    <w:r w:rsidR="00F05E26" w:rsidRPr="00B843C3">
      <w:rPr>
        <w:rFonts w:eastAsia="SimSun"/>
        <w:sz w:val="16"/>
        <w:szCs w:val="16"/>
      </w:rPr>
      <w:t>217</w:t>
    </w:r>
    <w:r w:rsidR="0077357E" w:rsidRPr="00B843C3">
      <w:rPr>
        <w:rFonts w:eastAsia="SimSun"/>
        <w:sz w:val="16"/>
        <w:szCs w:val="16"/>
      </w:rPr>
      <w:t xml:space="preserve"> – Risk Assessment and Risk Management Plan (</w:t>
    </w:r>
    <w:r w:rsidR="00274DF4">
      <w:rPr>
        <w:rFonts w:eastAsia="SimSun"/>
        <w:sz w:val="16"/>
        <w:szCs w:val="16"/>
      </w:rPr>
      <w:t>October</w:t>
    </w:r>
    <w:r w:rsidR="00F73C5D" w:rsidRPr="00B843C3">
      <w:rPr>
        <w:rFonts w:eastAsia="SimSun"/>
        <w:sz w:val="16"/>
        <w:szCs w:val="16"/>
      </w:rPr>
      <w:t xml:space="preserve"> </w:t>
    </w:r>
    <w:r w:rsidR="0077357E" w:rsidRPr="00B843C3">
      <w:rPr>
        <w:rFonts w:eastAsia="SimSun"/>
        <w:sz w:val="16"/>
        <w:szCs w:val="16"/>
      </w:rPr>
      <w:t>202</w:t>
    </w:r>
    <w:r w:rsidR="00F05E26" w:rsidRPr="00B843C3">
      <w:rPr>
        <w:rFonts w:eastAsia="SimSun"/>
        <w:sz w:val="16"/>
        <w:szCs w:val="16"/>
      </w:rPr>
      <w:t>5</w:t>
    </w:r>
    <w:r w:rsidR="0077357E" w:rsidRPr="00B843C3">
      <w:rPr>
        <w:rFonts w:eastAsia="SimSun"/>
        <w:sz w:val="16"/>
        <w:szCs w:val="16"/>
      </w:rPr>
      <w:t>)</w:t>
    </w:r>
    <w:r w:rsidR="0077357E" w:rsidRPr="004A2E0D">
      <w:rPr>
        <w:rFonts w:eastAsia="SimSun"/>
        <w:sz w:val="16"/>
        <w:szCs w:val="16"/>
      </w:rPr>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B4A"/>
    <w:multiLevelType w:val="hybridMultilevel"/>
    <w:tmpl w:val="41A0EBA2"/>
    <w:lvl w:ilvl="0" w:tplc="570A6F0C">
      <w:start w:val="1"/>
      <w:numFmt w:val="lowerRoman"/>
      <w:pStyle w:val="Conditionlevel3"/>
      <w:lvlText w:val="%1."/>
      <w:lvlJc w:val="right"/>
      <w:pPr>
        <w:ind w:left="720" w:hanging="360"/>
      </w:pPr>
      <w:rPr>
        <w:specVanish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AF55CC"/>
    <w:multiLevelType w:val="multilevel"/>
    <w:tmpl w:val="BD9C9020"/>
    <w:lvl w:ilvl="0">
      <w:start w:val="1"/>
      <w:numFmt w:val="decimal"/>
      <w:pStyle w:val="Sectionheading1"/>
      <w:lvlText w:val="Section %1"/>
      <w:lvlJc w:val="left"/>
      <w:pPr>
        <w:ind w:left="357" w:hanging="357"/>
      </w:pPr>
      <w:rPr>
        <w:rFonts w:hint="default"/>
        <w:i w:val="0"/>
      </w:rPr>
    </w:lvl>
    <w:lvl w:ilvl="1">
      <w:start w:val="1"/>
      <w:numFmt w:val="decimal"/>
      <w:pStyle w:val="Sectionheading2"/>
      <w:lvlText w:val="%1.%2"/>
      <w:lvlJc w:val="left"/>
      <w:pPr>
        <w:ind w:left="357" w:hanging="357"/>
      </w:pPr>
      <w:rPr>
        <w:rFonts w:hint="default"/>
      </w:rPr>
    </w:lvl>
    <w:lvl w:ilvl="2">
      <w:start w:val="1"/>
      <w:numFmt w:val="decimal"/>
      <w:pStyle w:val="Sectionheading3"/>
      <w:lvlText w:val="%1.%2.%3"/>
      <w:lvlJc w:val="left"/>
      <w:pPr>
        <w:ind w:left="357" w:hanging="357"/>
      </w:pPr>
      <w:rPr>
        <w:rFonts w:hint="default"/>
      </w:rPr>
    </w:lvl>
    <w:lvl w:ilvl="3">
      <w:start w:val="1"/>
      <w:numFmt w:val="decimal"/>
      <w:pStyle w:val="Sectionheading4"/>
      <w:lvlText w:val="%1.%2.%3.%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2" w15:restartNumberingAfterBreak="0">
    <w:nsid w:val="084F6FD2"/>
    <w:multiLevelType w:val="hybridMultilevel"/>
    <w:tmpl w:val="BCB05D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1B02FF"/>
    <w:multiLevelType w:val="hybridMultilevel"/>
    <w:tmpl w:val="E982E4F8"/>
    <w:lvl w:ilvl="0" w:tplc="A58A28EC">
      <w:start w:val="1"/>
      <w:numFmt w:val="decimal"/>
      <w:pStyle w:val="RARMPparagraph"/>
      <w:lvlText w:val="%1."/>
      <w:lvlJc w:val="left"/>
      <w:pPr>
        <w:ind w:left="1077" w:hanging="360"/>
      </w:pPr>
      <w:rPr>
        <w:color w:val="auto"/>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4" w15:restartNumberingAfterBreak="0">
    <w:nsid w:val="0B2548D4"/>
    <w:multiLevelType w:val="hybridMultilevel"/>
    <w:tmpl w:val="490E0280"/>
    <w:lvl w:ilvl="0" w:tplc="10AE21FC">
      <w:start w:val="1"/>
      <w:numFmt w:val="lowerLetter"/>
      <w:pStyle w:val="Lista"/>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9812724"/>
    <w:multiLevelType w:val="hybridMultilevel"/>
    <w:tmpl w:val="34B42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0A0C31"/>
    <w:multiLevelType w:val="hybridMultilevel"/>
    <w:tmpl w:val="CC52E854"/>
    <w:lvl w:ilvl="0" w:tplc="7BBEC7C4">
      <w:start w:val="1"/>
      <w:numFmt w:val="decimal"/>
      <w:pStyle w:val="List1"/>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9A6F1D"/>
    <w:multiLevelType w:val="hybridMultilevel"/>
    <w:tmpl w:val="88861AB6"/>
    <w:lvl w:ilvl="0" w:tplc="3FBC9ACE">
      <w:start w:val="1"/>
      <w:numFmt w:val="lowerLetter"/>
      <w:pStyle w:val="Conditionlevel2"/>
      <w:lvlText w:val="(%1)"/>
      <w:lvlJc w:val="left"/>
      <w:pPr>
        <w:ind w:left="720" w:hanging="360"/>
      </w:pPr>
      <w:rPr>
        <w:specVanish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3D71B56"/>
    <w:multiLevelType w:val="hybridMultilevel"/>
    <w:tmpl w:val="CAE682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81D1685"/>
    <w:multiLevelType w:val="hybridMultilevel"/>
    <w:tmpl w:val="2456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641993"/>
    <w:multiLevelType w:val="multilevel"/>
    <w:tmpl w:val="2CD07CE2"/>
    <w:numStyleLink w:val="tablebulletsRARMP"/>
  </w:abstractNum>
  <w:abstractNum w:abstractNumId="11" w15:restartNumberingAfterBreak="0">
    <w:nsid w:val="32CC0787"/>
    <w:multiLevelType w:val="hybridMultilevel"/>
    <w:tmpl w:val="CCEAE8C6"/>
    <w:lvl w:ilvl="0" w:tplc="77709EDE">
      <w:start w:val="1"/>
      <w:numFmt w:val="decimal"/>
      <w:pStyle w:val="Chapterheading"/>
      <w:lvlText w:val="Chapter %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36AE6ABF"/>
    <w:multiLevelType w:val="multilevel"/>
    <w:tmpl w:val="F528B6D0"/>
    <w:lvl w:ilvl="0">
      <w:start w:val="1"/>
      <w:numFmt w:val="decimal"/>
      <w:pStyle w:val="Style1"/>
      <w:lvlText w:val="Chapter %1"/>
      <w:lvlJc w:val="left"/>
      <w:pPr>
        <w:tabs>
          <w:tab w:val="num" w:pos="1985"/>
        </w:tabs>
        <w:ind w:left="0" w:firstLine="0"/>
      </w:pPr>
      <w:rPr>
        <w:rFonts w:ascii="Calibri" w:hAnsi="Calibri" w:hint="default"/>
        <w:b/>
        <w:bCs w:val="0"/>
        <w:i w:val="0"/>
        <w:iCs w:val="0"/>
        <w:caps w:val="0"/>
        <w:smallCaps w:val="0"/>
        <w:strike w:val="0"/>
        <w:dstrike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ectionNo"/>
      <w:lvlText w:val="Section %2"/>
      <w:lvlJc w:val="left"/>
      <w:pPr>
        <w:tabs>
          <w:tab w:val="num" w:pos="1985"/>
        </w:tabs>
        <w:ind w:left="0" w:firstLine="0"/>
      </w:pPr>
      <w:rPr>
        <w:rFonts w:ascii="Calibri" w:hAnsi="Calibri" w:hint="default"/>
        <w:b/>
        <w:bCs w:val="0"/>
        <w:i w:val="0"/>
        <w:iCs w:val="0"/>
        <w:caps w:val="0"/>
        <w:smallCaps w:val="0"/>
        <w:strike w:val="0"/>
        <w:dstrike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3"/>
      <w:lvlJc w:val="left"/>
      <w:pPr>
        <w:tabs>
          <w:tab w:val="num" w:pos="1985"/>
        </w:tabs>
        <w:ind w:left="0" w:firstLine="0"/>
      </w:pPr>
      <w:rPr>
        <w:rFonts w:ascii="Calibri" w:hAnsi="Calibri" w:cs="Arial" w:hint="default"/>
        <w:b w:val="0"/>
        <w:bCs w:val="0"/>
        <w:i w:val="0"/>
        <w:iCs w:val="0"/>
        <w:sz w:val="24"/>
        <w:szCs w:val="24"/>
        <w:u w:val="none"/>
      </w:rPr>
    </w:lvl>
    <w:lvl w:ilvl="3">
      <w:start w:val="1"/>
      <w:numFmt w:val="decimal"/>
      <w:lvlText w:val="%2.%3.%4"/>
      <w:lvlJc w:val="left"/>
      <w:pPr>
        <w:ind w:left="852" w:firstLine="0"/>
      </w:pPr>
      <w:rPr>
        <w:rFonts w:ascii="Calibri" w:hAnsi="Calibri" w:cs="Arial" w:hint="default"/>
        <w:b w:val="0"/>
        <w:bCs w:val="0"/>
        <w:i/>
        <w:iCs/>
        <w:color w:val="auto"/>
        <w:sz w:val="22"/>
        <w:szCs w:val="22"/>
        <w:u w:val="none"/>
      </w:rPr>
    </w:lvl>
    <w:lvl w:ilvl="4">
      <w:start w:val="1"/>
      <w:numFmt w:val="decimal"/>
      <w:lvlText w:val="%1.%2.%3.%4.%5"/>
      <w:lvlJc w:val="left"/>
      <w:pPr>
        <w:tabs>
          <w:tab w:val="num" w:pos="1985"/>
        </w:tabs>
        <w:ind w:left="0" w:firstLine="0"/>
      </w:pPr>
      <w:rPr>
        <w:rFonts w:hint="default"/>
      </w:rPr>
    </w:lvl>
    <w:lvl w:ilvl="5">
      <w:start w:val="1"/>
      <w:numFmt w:val="decimal"/>
      <w:lvlText w:val="%1.%2.%3.%4.%5.%6"/>
      <w:lvlJc w:val="left"/>
      <w:pPr>
        <w:tabs>
          <w:tab w:val="num" w:pos="1985"/>
        </w:tabs>
        <w:ind w:left="0" w:firstLine="0"/>
      </w:pPr>
      <w:rPr>
        <w:rFonts w:hint="default"/>
      </w:rPr>
    </w:lvl>
    <w:lvl w:ilvl="6">
      <w:start w:val="1"/>
      <w:numFmt w:val="decimal"/>
      <w:lvlText w:val="%1.%2.%3.%4.%5.%6.%7"/>
      <w:lvlJc w:val="left"/>
      <w:pPr>
        <w:tabs>
          <w:tab w:val="num" w:pos="1985"/>
        </w:tabs>
        <w:ind w:left="0" w:firstLine="0"/>
      </w:pPr>
      <w:rPr>
        <w:rFonts w:hint="default"/>
      </w:rPr>
    </w:lvl>
    <w:lvl w:ilvl="7">
      <w:start w:val="1"/>
      <w:numFmt w:val="decimal"/>
      <w:lvlText w:val="%1.%2.%3.%4.%5.%6.%7.%8"/>
      <w:lvlJc w:val="left"/>
      <w:pPr>
        <w:tabs>
          <w:tab w:val="num" w:pos="1985"/>
        </w:tabs>
        <w:ind w:left="0" w:firstLine="0"/>
      </w:pPr>
      <w:rPr>
        <w:rFonts w:hint="default"/>
      </w:rPr>
    </w:lvl>
    <w:lvl w:ilvl="8">
      <w:start w:val="1"/>
      <w:numFmt w:val="decimal"/>
      <w:lvlText w:val="%1.%2.%3.%4.%5.%6.%7.%8.%9"/>
      <w:lvlJc w:val="left"/>
      <w:pPr>
        <w:tabs>
          <w:tab w:val="num" w:pos="1985"/>
        </w:tabs>
        <w:ind w:left="0" w:firstLine="0"/>
      </w:pPr>
      <w:rPr>
        <w:rFonts w:hint="default"/>
      </w:rPr>
    </w:lvl>
  </w:abstractNum>
  <w:abstractNum w:abstractNumId="13"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4" w15:restartNumberingAfterBreak="0">
    <w:nsid w:val="41DD7046"/>
    <w:multiLevelType w:val="multilevel"/>
    <w:tmpl w:val="391A15C6"/>
    <w:lvl w:ilvl="0">
      <w:start w:val="1"/>
      <w:numFmt w:val="bullet"/>
      <w:lvlText w:val=""/>
      <w:lvlJc w:val="left"/>
      <w:pPr>
        <w:ind w:left="717"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pStyle w:val="TableListi"/>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430D0491"/>
    <w:multiLevelType w:val="hybridMultilevel"/>
    <w:tmpl w:val="F2EA986A"/>
    <w:lvl w:ilvl="0" w:tplc="B4C447DC">
      <w:start w:val="1"/>
      <w:numFmt w:val="decimal"/>
      <w:pStyle w:val="RARMPnumberedparagraphs"/>
      <w:lvlText w:val="%1."/>
      <w:lvlJc w:val="left"/>
      <w:pPr>
        <w:ind w:left="4187"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655" w:hanging="360"/>
      </w:pPr>
    </w:lvl>
    <w:lvl w:ilvl="2" w:tplc="0C09001B">
      <w:start w:val="1"/>
      <w:numFmt w:val="lowerRoman"/>
      <w:lvlText w:val="%3."/>
      <w:lvlJc w:val="right"/>
      <w:pPr>
        <w:ind w:left="1375" w:hanging="180"/>
      </w:pPr>
    </w:lvl>
    <w:lvl w:ilvl="3" w:tplc="0C09000F" w:tentative="1">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16" w15:restartNumberingAfterBreak="0">
    <w:nsid w:val="48871F60"/>
    <w:multiLevelType w:val="hybridMultilevel"/>
    <w:tmpl w:val="67964E0C"/>
    <w:lvl w:ilvl="0" w:tplc="5C523D4E">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18" w15:restartNumberingAfterBreak="0">
    <w:nsid w:val="49ED3D66"/>
    <w:multiLevelType w:val="hybridMultilevel"/>
    <w:tmpl w:val="69DC952E"/>
    <w:lvl w:ilvl="0" w:tplc="0C090001">
      <w:start w:val="1"/>
      <w:numFmt w:val="bullet"/>
      <w:lvlText w:val=""/>
      <w:lvlJc w:val="left"/>
      <w:pPr>
        <w:ind w:left="1077" w:hanging="360"/>
      </w:pPr>
      <w:rPr>
        <w:rFonts w:ascii="Symbol" w:hAnsi="Symbol" w:hint="default"/>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19" w15:restartNumberingAfterBreak="0">
    <w:nsid w:val="49EF074C"/>
    <w:multiLevelType w:val="hybridMultilevel"/>
    <w:tmpl w:val="CF6AB756"/>
    <w:lvl w:ilvl="0" w:tplc="8D9AF3E8">
      <w:start w:val="1"/>
      <w:numFmt w:val="lowerRoman"/>
      <w:lvlText w:val="(%1)"/>
      <w:lvlJc w:val="left"/>
      <w:pPr>
        <w:ind w:left="1101" w:hanging="720"/>
      </w:pPr>
      <w:rPr>
        <w:rFonts w:hint="default"/>
      </w:rPr>
    </w:lvl>
    <w:lvl w:ilvl="1" w:tplc="0C090019" w:tentative="1">
      <w:start w:val="1"/>
      <w:numFmt w:val="lowerLetter"/>
      <w:lvlText w:val="%2."/>
      <w:lvlJc w:val="left"/>
      <w:pPr>
        <w:ind w:left="1461" w:hanging="360"/>
      </w:pPr>
    </w:lvl>
    <w:lvl w:ilvl="2" w:tplc="0C09001B" w:tentative="1">
      <w:start w:val="1"/>
      <w:numFmt w:val="lowerRoman"/>
      <w:lvlText w:val="%3."/>
      <w:lvlJc w:val="right"/>
      <w:pPr>
        <w:ind w:left="2181" w:hanging="180"/>
      </w:pPr>
    </w:lvl>
    <w:lvl w:ilvl="3" w:tplc="0C09000F" w:tentative="1">
      <w:start w:val="1"/>
      <w:numFmt w:val="decimal"/>
      <w:lvlText w:val="%4."/>
      <w:lvlJc w:val="left"/>
      <w:pPr>
        <w:ind w:left="2901" w:hanging="360"/>
      </w:pPr>
    </w:lvl>
    <w:lvl w:ilvl="4" w:tplc="0C090019" w:tentative="1">
      <w:start w:val="1"/>
      <w:numFmt w:val="lowerLetter"/>
      <w:lvlText w:val="%5."/>
      <w:lvlJc w:val="left"/>
      <w:pPr>
        <w:ind w:left="3621" w:hanging="360"/>
      </w:pPr>
    </w:lvl>
    <w:lvl w:ilvl="5" w:tplc="0C09001B" w:tentative="1">
      <w:start w:val="1"/>
      <w:numFmt w:val="lowerRoman"/>
      <w:lvlText w:val="%6."/>
      <w:lvlJc w:val="right"/>
      <w:pPr>
        <w:ind w:left="4341" w:hanging="180"/>
      </w:pPr>
    </w:lvl>
    <w:lvl w:ilvl="6" w:tplc="0C09000F" w:tentative="1">
      <w:start w:val="1"/>
      <w:numFmt w:val="decimal"/>
      <w:lvlText w:val="%7."/>
      <w:lvlJc w:val="left"/>
      <w:pPr>
        <w:ind w:left="5061" w:hanging="360"/>
      </w:pPr>
    </w:lvl>
    <w:lvl w:ilvl="7" w:tplc="0C090019" w:tentative="1">
      <w:start w:val="1"/>
      <w:numFmt w:val="lowerLetter"/>
      <w:lvlText w:val="%8."/>
      <w:lvlJc w:val="left"/>
      <w:pPr>
        <w:ind w:left="5781" w:hanging="360"/>
      </w:pPr>
    </w:lvl>
    <w:lvl w:ilvl="8" w:tplc="0C09001B" w:tentative="1">
      <w:start w:val="1"/>
      <w:numFmt w:val="lowerRoman"/>
      <w:lvlText w:val="%9."/>
      <w:lvlJc w:val="right"/>
      <w:pPr>
        <w:ind w:left="6501" w:hanging="180"/>
      </w:pPr>
    </w:lvl>
  </w:abstractNum>
  <w:abstractNum w:abstractNumId="20" w15:restartNumberingAfterBreak="0">
    <w:nsid w:val="566B09A6"/>
    <w:multiLevelType w:val="hybridMultilevel"/>
    <w:tmpl w:val="F2E87440"/>
    <w:lvl w:ilvl="0" w:tplc="1F324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851525A"/>
    <w:multiLevelType w:val="hybridMultilevel"/>
    <w:tmpl w:val="2C10AF88"/>
    <w:lvl w:ilvl="0" w:tplc="6F6CF40A">
      <w:start w:val="1"/>
      <w:numFmt w:val="bullet"/>
      <w:pStyle w:val="List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536E1F"/>
    <w:multiLevelType w:val="hybridMultilevel"/>
    <w:tmpl w:val="A2B8DB10"/>
    <w:lvl w:ilvl="0" w:tplc="96CC9B7C">
      <w:start w:val="1"/>
      <w:numFmt w:val="decimal"/>
      <w:pStyle w:val="point"/>
      <w:lvlText w:val="%1."/>
      <w:lvlJc w:val="left"/>
      <w:pPr>
        <w:ind w:left="936" w:hanging="368"/>
      </w:pPr>
      <w:rPr>
        <w:rFonts w:ascii="Times New Roman" w:hAnsi="Times New Roman" w:cs="Times New Roman" w:hint="default"/>
        <w:b w:val="0"/>
        <w:i w:val="0"/>
        <w:color w:val="auto"/>
        <w:sz w:val="24"/>
        <w:szCs w:val="24"/>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5A942C40"/>
    <w:multiLevelType w:val="hybridMultilevel"/>
    <w:tmpl w:val="984ADF12"/>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24" w15:restartNumberingAfterBreak="0">
    <w:nsid w:val="5DFD76D0"/>
    <w:multiLevelType w:val="multilevel"/>
    <w:tmpl w:val="2CD07CE2"/>
    <w:styleLink w:val="tablebulletsRARMP"/>
    <w:lvl w:ilvl="0">
      <w:start w:val="1"/>
      <w:numFmt w:val="bullet"/>
      <w:pStyle w:val="tabledo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A8C42FD"/>
    <w:multiLevelType w:val="hybridMultilevel"/>
    <w:tmpl w:val="64BA91DA"/>
    <w:lvl w:ilvl="0" w:tplc="4DA4ED08">
      <w:start w:val="1"/>
      <w:numFmt w:val="decimal"/>
      <w:pStyle w:val="Conditionlevel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3F1427F"/>
    <w:multiLevelType w:val="hybridMultilevel"/>
    <w:tmpl w:val="819CB22C"/>
    <w:lvl w:ilvl="0" w:tplc="0C09000F">
      <w:start w:val="1"/>
      <w:numFmt w:val="decimal"/>
      <w:pStyle w:val="RARMPPara"/>
      <w:lvlText w:val="%1."/>
      <w:lvlJc w:val="left"/>
      <w:pPr>
        <w:ind w:left="360"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start w:val="1"/>
      <w:numFmt w:val="lowerLetter"/>
      <w:lvlText w:val="%5."/>
      <w:lvlJc w:val="left"/>
      <w:pPr>
        <w:ind w:left="3381" w:hanging="360"/>
      </w:pPr>
    </w:lvl>
    <w:lvl w:ilvl="5" w:tplc="0C09001B">
      <w:start w:val="1"/>
      <w:numFmt w:val="lowerRoman"/>
      <w:lvlText w:val="%6."/>
      <w:lvlJc w:val="right"/>
      <w:pPr>
        <w:ind w:left="4101" w:hanging="180"/>
      </w:pPr>
    </w:lvl>
    <w:lvl w:ilvl="6" w:tplc="0C09000F">
      <w:start w:val="1"/>
      <w:numFmt w:val="decimal"/>
      <w:lvlText w:val="%7."/>
      <w:lvlJc w:val="left"/>
      <w:pPr>
        <w:ind w:left="4821" w:hanging="360"/>
      </w:pPr>
    </w:lvl>
    <w:lvl w:ilvl="7" w:tplc="0C090019">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27" w15:restartNumberingAfterBreak="0">
    <w:nsid w:val="78651627"/>
    <w:multiLevelType w:val="multilevel"/>
    <w:tmpl w:val="ABBE4230"/>
    <w:lvl w:ilvl="0">
      <w:start w:val="1"/>
      <w:numFmt w:val="upperRoman"/>
      <w:lvlText w:val="%1."/>
      <w:lvlJc w:val="right"/>
      <w:pPr>
        <w:ind w:left="1077" w:hanging="360"/>
      </w:pPr>
    </w:lvl>
    <w:lvl w:ilvl="1">
      <w:start w:val="2"/>
      <w:numFmt w:val="decimal"/>
      <w:isLgl/>
      <w:lvlText w:val="%1.%2"/>
      <w:lvlJc w:val="left"/>
      <w:pPr>
        <w:ind w:left="1167" w:hanging="450"/>
      </w:pPr>
      <w:rPr>
        <w:rFonts w:hint="default"/>
      </w:rPr>
    </w:lvl>
    <w:lvl w:ilvl="2">
      <w:start w:val="1"/>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28" w15:restartNumberingAfterBreak="0">
    <w:nsid w:val="798401C4"/>
    <w:multiLevelType w:val="hybridMultilevel"/>
    <w:tmpl w:val="C8DEA1A6"/>
    <w:lvl w:ilvl="0" w:tplc="10362940">
      <w:start w:val="1"/>
      <w:numFmt w:val="lowerRoman"/>
      <w:pStyle w:val="Listi"/>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A3D4267"/>
    <w:multiLevelType w:val="hybridMultilevel"/>
    <w:tmpl w:val="F2E87440"/>
    <w:lvl w:ilvl="0" w:tplc="1F324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B0953AA"/>
    <w:multiLevelType w:val="hybridMultilevel"/>
    <w:tmpl w:val="AF40C5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B8030AE"/>
    <w:multiLevelType w:val="hybridMultilevel"/>
    <w:tmpl w:val="60FE8BB4"/>
    <w:lvl w:ilvl="0" w:tplc="1860866C">
      <w:start w:val="1"/>
      <w:numFmt w:val="lowerLetter"/>
      <w:lvlText w:val="(%1)"/>
      <w:lvlJc w:val="left"/>
      <w:pPr>
        <w:ind w:left="720" w:hanging="360"/>
      </w:pPr>
      <w:rPr>
        <w:specVanish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582108307">
    <w:abstractNumId w:val="11"/>
  </w:num>
  <w:num w:numId="2" w16cid:durableId="227541725">
    <w:abstractNumId w:val="3"/>
  </w:num>
  <w:num w:numId="3" w16cid:durableId="1890409681">
    <w:abstractNumId w:val="1"/>
  </w:num>
  <w:num w:numId="4" w16cid:durableId="277832858">
    <w:abstractNumId w:val="1"/>
    <w:lvlOverride w:ilvl="0">
      <w:startOverride w:val="1"/>
    </w:lvlOverride>
  </w:num>
  <w:num w:numId="5" w16cid:durableId="1105148567">
    <w:abstractNumId w:val="27"/>
  </w:num>
  <w:num w:numId="6" w16cid:durableId="1063063394">
    <w:abstractNumId w:val="21"/>
  </w:num>
  <w:num w:numId="7" w16cid:durableId="562453097">
    <w:abstractNumId w:val="1"/>
    <w:lvlOverride w:ilvl="0">
      <w:startOverride w:val="1"/>
    </w:lvlOverride>
  </w:num>
  <w:num w:numId="8" w16cid:durableId="797455342">
    <w:abstractNumId w:val="4"/>
  </w:num>
  <w:num w:numId="9" w16cid:durableId="531849082">
    <w:abstractNumId w:val="6"/>
  </w:num>
  <w:num w:numId="10" w16cid:durableId="1812667818">
    <w:abstractNumId w:val="28"/>
  </w:num>
  <w:num w:numId="11" w16cid:durableId="1737822503">
    <w:abstractNumId w:val="14"/>
  </w:num>
  <w:num w:numId="12" w16cid:durableId="426267730">
    <w:abstractNumId w:val="7"/>
  </w:num>
  <w:num w:numId="13" w16cid:durableId="1445728938">
    <w:abstractNumId w:val="1"/>
    <w:lvlOverride w:ilvl="0">
      <w:startOverride w:val="1"/>
    </w:lvlOverride>
  </w:num>
  <w:num w:numId="14" w16cid:durableId="1540318614">
    <w:abstractNumId w:val="25"/>
  </w:num>
  <w:num w:numId="15" w16cid:durableId="1318535821">
    <w:abstractNumId w:val="7"/>
    <w:lvlOverride w:ilvl="0">
      <w:startOverride w:val="1"/>
    </w:lvlOverride>
  </w:num>
  <w:num w:numId="16" w16cid:durableId="1916279249">
    <w:abstractNumId w:val="7"/>
    <w:lvlOverride w:ilvl="0">
      <w:startOverride w:val="1"/>
    </w:lvlOverride>
  </w:num>
  <w:num w:numId="17" w16cid:durableId="1960796691">
    <w:abstractNumId w:val="0"/>
  </w:num>
  <w:num w:numId="18" w16cid:durableId="208684862">
    <w:abstractNumId w:val="7"/>
    <w:lvlOverride w:ilvl="0">
      <w:startOverride w:val="1"/>
    </w:lvlOverride>
  </w:num>
  <w:num w:numId="19" w16cid:durableId="933972215">
    <w:abstractNumId w:val="7"/>
    <w:lvlOverride w:ilvl="0">
      <w:startOverride w:val="1"/>
    </w:lvlOverride>
  </w:num>
  <w:num w:numId="20" w16cid:durableId="1557355296">
    <w:abstractNumId w:val="31"/>
  </w:num>
  <w:num w:numId="21" w16cid:durableId="1751803271">
    <w:abstractNumId w:val="7"/>
    <w:lvlOverride w:ilvl="0">
      <w:startOverride w:val="1"/>
    </w:lvlOverride>
  </w:num>
  <w:num w:numId="22" w16cid:durableId="1964534634">
    <w:abstractNumId w:val="7"/>
    <w:lvlOverride w:ilvl="0">
      <w:startOverride w:val="1"/>
    </w:lvlOverride>
  </w:num>
  <w:num w:numId="23" w16cid:durableId="1320887938">
    <w:abstractNumId w:val="13"/>
  </w:num>
  <w:num w:numId="24" w16cid:durableId="201984944">
    <w:abstractNumId w:val="15"/>
  </w:num>
  <w:num w:numId="25" w16cid:durableId="682825825">
    <w:abstractNumId w:val="8"/>
  </w:num>
  <w:num w:numId="26" w16cid:durableId="299844153">
    <w:abstractNumId w:val="24"/>
  </w:num>
  <w:num w:numId="27" w16cid:durableId="1186284427">
    <w:abstractNumId w:val="10"/>
    <w:lvlOverride w:ilvl="0">
      <w:lvl w:ilvl="0">
        <w:start w:val="1"/>
        <w:numFmt w:val="bullet"/>
        <w:pStyle w:val="tabledot"/>
        <w:lvlText w:val=""/>
        <w:lvlJc w:val="left"/>
        <w:pPr>
          <w:ind w:left="720" w:hanging="360"/>
        </w:pPr>
        <w:rPr>
          <w:rFonts w:ascii="Symbol" w:hAnsi="Symbol"/>
          <w:sz w:val="16"/>
        </w:rPr>
      </w:lvl>
    </w:lvlOverride>
  </w:num>
  <w:num w:numId="28" w16cid:durableId="922956909">
    <w:abstractNumId w:val="22"/>
  </w:num>
  <w:num w:numId="29" w16cid:durableId="1237669578">
    <w:abstractNumId w:val="26"/>
  </w:num>
  <w:num w:numId="30" w16cid:durableId="1974404883">
    <w:abstractNumId w:val="12"/>
  </w:num>
  <w:num w:numId="31" w16cid:durableId="1870020418">
    <w:abstractNumId w:val="5"/>
  </w:num>
  <w:num w:numId="32" w16cid:durableId="2085951402">
    <w:abstractNumId w:val="29"/>
  </w:num>
  <w:num w:numId="33" w16cid:durableId="2005934244">
    <w:abstractNumId w:val="20"/>
  </w:num>
  <w:num w:numId="34" w16cid:durableId="1582904982">
    <w:abstractNumId w:val="1"/>
  </w:num>
  <w:num w:numId="35" w16cid:durableId="843476294">
    <w:abstractNumId w:val="1"/>
  </w:num>
  <w:num w:numId="36" w16cid:durableId="1689940986">
    <w:abstractNumId w:val="1"/>
  </w:num>
  <w:num w:numId="37" w16cid:durableId="1323970164">
    <w:abstractNumId w:val="1"/>
  </w:num>
  <w:num w:numId="38" w16cid:durableId="980381600">
    <w:abstractNumId w:val="1"/>
  </w:num>
  <w:num w:numId="39" w16cid:durableId="993752359">
    <w:abstractNumId w:val="17"/>
  </w:num>
  <w:num w:numId="40" w16cid:durableId="599796822">
    <w:abstractNumId w:val="19"/>
  </w:num>
  <w:num w:numId="41" w16cid:durableId="430977414">
    <w:abstractNumId w:val="1"/>
  </w:num>
  <w:num w:numId="42" w16cid:durableId="1778259044">
    <w:abstractNumId w:val="1"/>
  </w:num>
  <w:num w:numId="43" w16cid:durableId="1717198009">
    <w:abstractNumId w:val="1"/>
  </w:num>
  <w:num w:numId="44" w16cid:durableId="1288657774">
    <w:abstractNumId w:val="1"/>
  </w:num>
  <w:num w:numId="45" w16cid:durableId="2130707939">
    <w:abstractNumId w:val="2"/>
  </w:num>
  <w:num w:numId="46" w16cid:durableId="324893132">
    <w:abstractNumId w:val="9"/>
  </w:num>
  <w:num w:numId="47" w16cid:durableId="927663896">
    <w:abstractNumId w:val="23"/>
  </w:num>
  <w:num w:numId="48" w16cid:durableId="687369866">
    <w:abstractNumId w:val="18"/>
  </w:num>
  <w:num w:numId="49" w16cid:durableId="1840732671">
    <w:abstractNumId w:val="30"/>
  </w:num>
  <w:num w:numId="50" w16cid:durableId="2087605404">
    <w:abstractNumId w:val="1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r2tztzpvkaxer7e0fa95d9fbvvepswf5sa5s&quot;&gt;DIR-217 EndNote Library&lt;record-ids&gt;&lt;item&gt;1&lt;/item&gt;&lt;item&gt;4&lt;/item&gt;&lt;item&gt;5&lt;/item&gt;&lt;item&gt;6&lt;/item&gt;&lt;item&gt;7&lt;/item&gt;&lt;item&gt;8&lt;/item&gt;&lt;item&gt;14&lt;/item&gt;&lt;item&gt;16&lt;/item&gt;&lt;item&gt;17&lt;/item&gt;&lt;item&gt;18&lt;/item&gt;&lt;item&gt;19&lt;/item&gt;&lt;item&gt;20&lt;/item&gt;&lt;item&gt;21&lt;/item&gt;&lt;item&gt;23&lt;/item&gt;&lt;item&gt;24&lt;/item&gt;&lt;item&gt;25&lt;/item&gt;&lt;item&gt;28&lt;/item&gt;&lt;item&gt;29&lt;/item&gt;&lt;item&gt;31&lt;/item&gt;&lt;item&gt;32&lt;/item&gt;&lt;item&gt;33&lt;/item&gt;&lt;item&gt;34&lt;/item&gt;&lt;item&gt;35&lt;/item&gt;&lt;item&gt;36&lt;/item&gt;&lt;item&gt;37&lt;/item&gt;&lt;item&gt;38&lt;/item&gt;&lt;item&gt;40&lt;/item&gt;&lt;item&gt;43&lt;/item&gt;&lt;item&gt;45&lt;/item&gt;&lt;item&gt;46&lt;/item&gt;&lt;item&gt;47&lt;/item&gt;&lt;item&gt;48&lt;/item&gt;&lt;/record-ids&gt;&lt;/item&gt;&lt;item db-id=&quot;vf22ax0roe9ssce55r0vrezirwdtv52edrxs&quot;&gt;OGTR Non-Plant Reference database-Converted&lt;record-ids&gt;&lt;item&gt;7132&lt;/item&gt;&lt;item&gt;11228&lt;/item&gt;&lt;item&gt;11590&lt;/item&gt;&lt;item&gt;11593&lt;/item&gt;&lt;item&gt;11616&lt;/item&gt;&lt;item&gt;11646&lt;/item&gt;&lt;item&gt;11930&lt;/item&gt;&lt;item&gt;12189&lt;/item&gt;&lt;item&gt;12267&lt;/item&gt;&lt;item&gt;12268&lt;/item&gt;&lt;item&gt;12283&lt;/item&gt;&lt;item&gt;12287&lt;/item&gt;&lt;item&gt;12288&lt;/item&gt;&lt;item&gt;12289&lt;/item&gt;&lt;item&gt;12300&lt;/item&gt;&lt;item&gt;12301&lt;/item&gt;&lt;item&gt;15056&lt;/item&gt;&lt;item&gt;15142&lt;/item&gt;&lt;item&gt;15178&lt;/item&gt;&lt;item&gt;15179&lt;/item&gt;&lt;/record-ids&gt;&lt;/item&gt;&lt;/Libraries&gt;"/>
  </w:docVars>
  <w:rsids>
    <w:rsidRoot w:val="00C642EA"/>
    <w:rsid w:val="00001F19"/>
    <w:rsid w:val="00002E75"/>
    <w:rsid w:val="00002F45"/>
    <w:rsid w:val="000030D2"/>
    <w:rsid w:val="00003BCC"/>
    <w:rsid w:val="00003C20"/>
    <w:rsid w:val="0000455E"/>
    <w:rsid w:val="00004C2A"/>
    <w:rsid w:val="00005CDD"/>
    <w:rsid w:val="0000718D"/>
    <w:rsid w:val="00007293"/>
    <w:rsid w:val="0000732C"/>
    <w:rsid w:val="00007371"/>
    <w:rsid w:val="00007843"/>
    <w:rsid w:val="00007A7A"/>
    <w:rsid w:val="00007E09"/>
    <w:rsid w:val="000124D6"/>
    <w:rsid w:val="000131F1"/>
    <w:rsid w:val="0001365C"/>
    <w:rsid w:val="00013916"/>
    <w:rsid w:val="00013EB0"/>
    <w:rsid w:val="00013EB9"/>
    <w:rsid w:val="00014789"/>
    <w:rsid w:val="000148ED"/>
    <w:rsid w:val="000149BF"/>
    <w:rsid w:val="00014C7D"/>
    <w:rsid w:val="00014CE2"/>
    <w:rsid w:val="00014EA4"/>
    <w:rsid w:val="00015896"/>
    <w:rsid w:val="00015B7D"/>
    <w:rsid w:val="000160F6"/>
    <w:rsid w:val="00016D1D"/>
    <w:rsid w:val="00017427"/>
    <w:rsid w:val="00017D0F"/>
    <w:rsid w:val="00017F1A"/>
    <w:rsid w:val="000210D0"/>
    <w:rsid w:val="00021653"/>
    <w:rsid w:val="0002190A"/>
    <w:rsid w:val="00021C1D"/>
    <w:rsid w:val="00022373"/>
    <w:rsid w:val="00022CD6"/>
    <w:rsid w:val="00022F3C"/>
    <w:rsid w:val="000232BD"/>
    <w:rsid w:val="0002348C"/>
    <w:rsid w:val="00024029"/>
    <w:rsid w:val="000243B4"/>
    <w:rsid w:val="00024D22"/>
    <w:rsid w:val="0002536C"/>
    <w:rsid w:val="00025A1A"/>
    <w:rsid w:val="00026249"/>
    <w:rsid w:val="000269C4"/>
    <w:rsid w:val="00026CDA"/>
    <w:rsid w:val="0002731B"/>
    <w:rsid w:val="000302A2"/>
    <w:rsid w:val="000306F4"/>
    <w:rsid w:val="0003087E"/>
    <w:rsid w:val="00030BD9"/>
    <w:rsid w:val="00030F4D"/>
    <w:rsid w:val="00030F96"/>
    <w:rsid w:val="00031A25"/>
    <w:rsid w:val="000328FB"/>
    <w:rsid w:val="000332A0"/>
    <w:rsid w:val="000335E5"/>
    <w:rsid w:val="00033AF8"/>
    <w:rsid w:val="00034323"/>
    <w:rsid w:val="00034961"/>
    <w:rsid w:val="00034B87"/>
    <w:rsid w:val="00035348"/>
    <w:rsid w:val="00035639"/>
    <w:rsid w:val="00035C83"/>
    <w:rsid w:val="00037204"/>
    <w:rsid w:val="000377D5"/>
    <w:rsid w:val="0004013F"/>
    <w:rsid w:val="00040AB8"/>
    <w:rsid w:val="00040ECC"/>
    <w:rsid w:val="00041B2D"/>
    <w:rsid w:val="00041C42"/>
    <w:rsid w:val="00042103"/>
    <w:rsid w:val="000445AC"/>
    <w:rsid w:val="00044828"/>
    <w:rsid w:val="000448F8"/>
    <w:rsid w:val="000455EC"/>
    <w:rsid w:val="00045ADE"/>
    <w:rsid w:val="000463E8"/>
    <w:rsid w:val="00046C3A"/>
    <w:rsid w:val="000472E2"/>
    <w:rsid w:val="0005014A"/>
    <w:rsid w:val="000503DF"/>
    <w:rsid w:val="00050A0F"/>
    <w:rsid w:val="00050EE4"/>
    <w:rsid w:val="000514CE"/>
    <w:rsid w:val="0005224C"/>
    <w:rsid w:val="0005340B"/>
    <w:rsid w:val="000537DA"/>
    <w:rsid w:val="00053887"/>
    <w:rsid w:val="00053E84"/>
    <w:rsid w:val="00054645"/>
    <w:rsid w:val="000547B1"/>
    <w:rsid w:val="00054A22"/>
    <w:rsid w:val="00054B66"/>
    <w:rsid w:val="000551F2"/>
    <w:rsid w:val="0005568D"/>
    <w:rsid w:val="0005630F"/>
    <w:rsid w:val="00057017"/>
    <w:rsid w:val="00057546"/>
    <w:rsid w:val="00060162"/>
    <w:rsid w:val="000608D2"/>
    <w:rsid w:val="00061810"/>
    <w:rsid w:val="00063AD6"/>
    <w:rsid w:val="00063D25"/>
    <w:rsid w:val="00065764"/>
    <w:rsid w:val="000674C9"/>
    <w:rsid w:val="000676D4"/>
    <w:rsid w:val="00070D58"/>
    <w:rsid w:val="00070E35"/>
    <w:rsid w:val="00070FB4"/>
    <w:rsid w:val="00071070"/>
    <w:rsid w:val="0007107E"/>
    <w:rsid w:val="000712BB"/>
    <w:rsid w:val="00071B1D"/>
    <w:rsid w:val="00071D10"/>
    <w:rsid w:val="00072036"/>
    <w:rsid w:val="00072232"/>
    <w:rsid w:val="000738D6"/>
    <w:rsid w:val="000748C1"/>
    <w:rsid w:val="00075A7F"/>
    <w:rsid w:val="00075B5D"/>
    <w:rsid w:val="00076061"/>
    <w:rsid w:val="00076613"/>
    <w:rsid w:val="00076EC8"/>
    <w:rsid w:val="00077255"/>
    <w:rsid w:val="00077C1C"/>
    <w:rsid w:val="00080296"/>
    <w:rsid w:val="000805BC"/>
    <w:rsid w:val="00081726"/>
    <w:rsid w:val="0008293B"/>
    <w:rsid w:val="00083538"/>
    <w:rsid w:val="0008370C"/>
    <w:rsid w:val="00083837"/>
    <w:rsid w:val="00083BEF"/>
    <w:rsid w:val="00083F1C"/>
    <w:rsid w:val="000843DE"/>
    <w:rsid w:val="000845F1"/>
    <w:rsid w:val="0008514C"/>
    <w:rsid w:val="000854CA"/>
    <w:rsid w:val="00085608"/>
    <w:rsid w:val="00085904"/>
    <w:rsid w:val="00086B99"/>
    <w:rsid w:val="00086FD1"/>
    <w:rsid w:val="000906C8"/>
    <w:rsid w:val="0009097D"/>
    <w:rsid w:val="000915DF"/>
    <w:rsid w:val="00091889"/>
    <w:rsid w:val="00091929"/>
    <w:rsid w:val="00091941"/>
    <w:rsid w:val="000927E7"/>
    <w:rsid w:val="00092CB0"/>
    <w:rsid w:val="00093BBF"/>
    <w:rsid w:val="00093C02"/>
    <w:rsid w:val="000943DF"/>
    <w:rsid w:val="000951B6"/>
    <w:rsid w:val="0009537C"/>
    <w:rsid w:val="00095F72"/>
    <w:rsid w:val="0009610D"/>
    <w:rsid w:val="000971E0"/>
    <w:rsid w:val="00097AAB"/>
    <w:rsid w:val="00097DF1"/>
    <w:rsid w:val="000A0094"/>
    <w:rsid w:val="000A0497"/>
    <w:rsid w:val="000A099F"/>
    <w:rsid w:val="000A1A44"/>
    <w:rsid w:val="000A2E13"/>
    <w:rsid w:val="000A55B9"/>
    <w:rsid w:val="000A59B3"/>
    <w:rsid w:val="000A655F"/>
    <w:rsid w:val="000A6FA7"/>
    <w:rsid w:val="000A752D"/>
    <w:rsid w:val="000B0764"/>
    <w:rsid w:val="000B08CB"/>
    <w:rsid w:val="000B0B67"/>
    <w:rsid w:val="000B26E8"/>
    <w:rsid w:val="000B2749"/>
    <w:rsid w:val="000B2E36"/>
    <w:rsid w:val="000B3B4A"/>
    <w:rsid w:val="000B4209"/>
    <w:rsid w:val="000B4280"/>
    <w:rsid w:val="000B535E"/>
    <w:rsid w:val="000B5474"/>
    <w:rsid w:val="000B60AF"/>
    <w:rsid w:val="000B6448"/>
    <w:rsid w:val="000B6576"/>
    <w:rsid w:val="000B6B56"/>
    <w:rsid w:val="000B6CFA"/>
    <w:rsid w:val="000B6DBC"/>
    <w:rsid w:val="000B6EB1"/>
    <w:rsid w:val="000B71BD"/>
    <w:rsid w:val="000B7801"/>
    <w:rsid w:val="000B7DCE"/>
    <w:rsid w:val="000C0398"/>
    <w:rsid w:val="000C0922"/>
    <w:rsid w:val="000C0B44"/>
    <w:rsid w:val="000C1FCB"/>
    <w:rsid w:val="000C2085"/>
    <w:rsid w:val="000C26D9"/>
    <w:rsid w:val="000C294D"/>
    <w:rsid w:val="000C3479"/>
    <w:rsid w:val="000C372F"/>
    <w:rsid w:val="000C4B6B"/>
    <w:rsid w:val="000C5DB1"/>
    <w:rsid w:val="000C60C2"/>
    <w:rsid w:val="000C7000"/>
    <w:rsid w:val="000C7749"/>
    <w:rsid w:val="000C7872"/>
    <w:rsid w:val="000C7E7F"/>
    <w:rsid w:val="000D0148"/>
    <w:rsid w:val="000D2828"/>
    <w:rsid w:val="000D29E7"/>
    <w:rsid w:val="000D2D40"/>
    <w:rsid w:val="000D2F89"/>
    <w:rsid w:val="000D35B4"/>
    <w:rsid w:val="000D406B"/>
    <w:rsid w:val="000D4EB5"/>
    <w:rsid w:val="000D5C3D"/>
    <w:rsid w:val="000D5E3F"/>
    <w:rsid w:val="000D5EF3"/>
    <w:rsid w:val="000D6511"/>
    <w:rsid w:val="000D675B"/>
    <w:rsid w:val="000D721F"/>
    <w:rsid w:val="000E09DD"/>
    <w:rsid w:val="000E0A5A"/>
    <w:rsid w:val="000E0BE9"/>
    <w:rsid w:val="000E0D6D"/>
    <w:rsid w:val="000E1271"/>
    <w:rsid w:val="000E1335"/>
    <w:rsid w:val="000E146B"/>
    <w:rsid w:val="000E1791"/>
    <w:rsid w:val="000E17DB"/>
    <w:rsid w:val="000E1BCD"/>
    <w:rsid w:val="000E1FE6"/>
    <w:rsid w:val="000E2FA3"/>
    <w:rsid w:val="000E3533"/>
    <w:rsid w:val="000E4050"/>
    <w:rsid w:val="000E4361"/>
    <w:rsid w:val="000E461D"/>
    <w:rsid w:val="000E47CD"/>
    <w:rsid w:val="000E55DA"/>
    <w:rsid w:val="000E5CF7"/>
    <w:rsid w:val="000E7C47"/>
    <w:rsid w:val="000F0024"/>
    <w:rsid w:val="000F162E"/>
    <w:rsid w:val="000F1AD5"/>
    <w:rsid w:val="000F2679"/>
    <w:rsid w:val="000F2F6B"/>
    <w:rsid w:val="000F3251"/>
    <w:rsid w:val="000F4B31"/>
    <w:rsid w:val="000F50A6"/>
    <w:rsid w:val="000F567F"/>
    <w:rsid w:val="000F59D4"/>
    <w:rsid w:val="000F5E85"/>
    <w:rsid w:val="000F6CA9"/>
    <w:rsid w:val="000F75CB"/>
    <w:rsid w:val="00100829"/>
    <w:rsid w:val="00100996"/>
    <w:rsid w:val="00101846"/>
    <w:rsid w:val="001018AF"/>
    <w:rsid w:val="0010292E"/>
    <w:rsid w:val="00103200"/>
    <w:rsid w:val="00103A3F"/>
    <w:rsid w:val="00103E9E"/>
    <w:rsid w:val="001047F7"/>
    <w:rsid w:val="00104805"/>
    <w:rsid w:val="00104CB0"/>
    <w:rsid w:val="00104D68"/>
    <w:rsid w:val="00104FDC"/>
    <w:rsid w:val="001057C6"/>
    <w:rsid w:val="00106010"/>
    <w:rsid w:val="001063A3"/>
    <w:rsid w:val="001069BA"/>
    <w:rsid w:val="0010706F"/>
    <w:rsid w:val="001076AF"/>
    <w:rsid w:val="001076C1"/>
    <w:rsid w:val="0010772F"/>
    <w:rsid w:val="001100DE"/>
    <w:rsid w:val="001106B0"/>
    <w:rsid w:val="001107D9"/>
    <w:rsid w:val="001111DC"/>
    <w:rsid w:val="00111319"/>
    <w:rsid w:val="00111AF0"/>
    <w:rsid w:val="00112AE6"/>
    <w:rsid w:val="00113659"/>
    <w:rsid w:val="0011369D"/>
    <w:rsid w:val="00113C20"/>
    <w:rsid w:val="00114229"/>
    <w:rsid w:val="00114B55"/>
    <w:rsid w:val="00114C89"/>
    <w:rsid w:val="00114D91"/>
    <w:rsid w:val="0011509D"/>
    <w:rsid w:val="001150D6"/>
    <w:rsid w:val="00116227"/>
    <w:rsid w:val="00116B35"/>
    <w:rsid w:val="00117A88"/>
    <w:rsid w:val="00117EC1"/>
    <w:rsid w:val="00117F88"/>
    <w:rsid w:val="001202D0"/>
    <w:rsid w:val="00120DB5"/>
    <w:rsid w:val="00121444"/>
    <w:rsid w:val="0012253D"/>
    <w:rsid w:val="00122A53"/>
    <w:rsid w:val="00122FD0"/>
    <w:rsid w:val="00123E00"/>
    <w:rsid w:val="00124017"/>
    <w:rsid w:val="00124194"/>
    <w:rsid w:val="001244E0"/>
    <w:rsid w:val="00124CF1"/>
    <w:rsid w:val="0012542D"/>
    <w:rsid w:val="00125921"/>
    <w:rsid w:val="001259FD"/>
    <w:rsid w:val="00125C30"/>
    <w:rsid w:val="00125D50"/>
    <w:rsid w:val="00125E7A"/>
    <w:rsid w:val="00125FCD"/>
    <w:rsid w:val="00126741"/>
    <w:rsid w:val="00126AE3"/>
    <w:rsid w:val="00126B5F"/>
    <w:rsid w:val="0012708A"/>
    <w:rsid w:val="00127450"/>
    <w:rsid w:val="0012745E"/>
    <w:rsid w:val="00130964"/>
    <w:rsid w:val="001309D0"/>
    <w:rsid w:val="00130CAD"/>
    <w:rsid w:val="0013178C"/>
    <w:rsid w:val="00132438"/>
    <w:rsid w:val="0013248E"/>
    <w:rsid w:val="00132D83"/>
    <w:rsid w:val="00132E5C"/>
    <w:rsid w:val="00133BB3"/>
    <w:rsid w:val="00133D72"/>
    <w:rsid w:val="00133DA0"/>
    <w:rsid w:val="00133E79"/>
    <w:rsid w:val="00133F14"/>
    <w:rsid w:val="0013466C"/>
    <w:rsid w:val="00134ADF"/>
    <w:rsid w:val="001356F7"/>
    <w:rsid w:val="0013571C"/>
    <w:rsid w:val="001358C5"/>
    <w:rsid w:val="00135FDF"/>
    <w:rsid w:val="0013700F"/>
    <w:rsid w:val="001374E3"/>
    <w:rsid w:val="00137A69"/>
    <w:rsid w:val="00137BE6"/>
    <w:rsid w:val="00137F8E"/>
    <w:rsid w:val="001410BE"/>
    <w:rsid w:val="00141C5E"/>
    <w:rsid w:val="00142B6D"/>
    <w:rsid w:val="00143012"/>
    <w:rsid w:val="0014335D"/>
    <w:rsid w:val="001435A8"/>
    <w:rsid w:val="00143C91"/>
    <w:rsid w:val="00145E14"/>
    <w:rsid w:val="001467DD"/>
    <w:rsid w:val="00146960"/>
    <w:rsid w:val="00146BDE"/>
    <w:rsid w:val="0014762E"/>
    <w:rsid w:val="00147B40"/>
    <w:rsid w:val="00147CF2"/>
    <w:rsid w:val="001500A7"/>
    <w:rsid w:val="00150437"/>
    <w:rsid w:val="001505EA"/>
    <w:rsid w:val="0015094E"/>
    <w:rsid w:val="00151437"/>
    <w:rsid w:val="00152E7C"/>
    <w:rsid w:val="00152F85"/>
    <w:rsid w:val="001534C2"/>
    <w:rsid w:val="00154098"/>
    <w:rsid w:val="00156A17"/>
    <w:rsid w:val="00157A24"/>
    <w:rsid w:val="0016103E"/>
    <w:rsid w:val="00161772"/>
    <w:rsid w:val="00161D98"/>
    <w:rsid w:val="001634BB"/>
    <w:rsid w:val="001639E3"/>
    <w:rsid w:val="00163AD1"/>
    <w:rsid w:val="00164217"/>
    <w:rsid w:val="00164339"/>
    <w:rsid w:val="0016442A"/>
    <w:rsid w:val="00165CBC"/>
    <w:rsid w:val="00165F2F"/>
    <w:rsid w:val="001665BF"/>
    <w:rsid w:val="00166904"/>
    <w:rsid w:val="00167142"/>
    <w:rsid w:val="00167178"/>
    <w:rsid w:val="0016735A"/>
    <w:rsid w:val="001675F7"/>
    <w:rsid w:val="00167CFB"/>
    <w:rsid w:val="00170255"/>
    <w:rsid w:val="00170583"/>
    <w:rsid w:val="00170E98"/>
    <w:rsid w:val="00170FE2"/>
    <w:rsid w:val="00171C2D"/>
    <w:rsid w:val="00171D48"/>
    <w:rsid w:val="00172683"/>
    <w:rsid w:val="0017341C"/>
    <w:rsid w:val="0017365B"/>
    <w:rsid w:val="00173837"/>
    <w:rsid w:val="00173864"/>
    <w:rsid w:val="00174427"/>
    <w:rsid w:val="00174659"/>
    <w:rsid w:val="001746E9"/>
    <w:rsid w:val="00174F9D"/>
    <w:rsid w:val="00175713"/>
    <w:rsid w:val="0017586B"/>
    <w:rsid w:val="001768F6"/>
    <w:rsid w:val="001776C0"/>
    <w:rsid w:val="00177724"/>
    <w:rsid w:val="00177DD7"/>
    <w:rsid w:val="00177DE0"/>
    <w:rsid w:val="00177DFA"/>
    <w:rsid w:val="00180086"/>
    <w:rsid w:val="00180697"/>
    <w:rsid w:val="001807E8"/>
    <w:rsid w:val="001809EB"/>
    <w:rsid w:val="00180DF5"/>
    <w:rsid w:val="00181DCE"/>
    <w:rsid w:val="00181EF5"/>
    <w:rsid w:val="00181FBD"/>
    <w:rsid w:val="00182344"/>
    <w:rsid w:val="0018327E"/>
    <w:rsid w:val="00183855"/>
    <w:rsid w:val="00183AAB"/>
    <w:rsid w:val="00183DA8"/>
    <w:rsid w:val="00183E54"/>
    <w:rsid w:val="00184B16"/>
    <w:rsid w:val="00184D25"/>
    <w:rsid w:val="00185CD7"/>
    <w:rsid w:val="00186338"/>
    <w:rsid w:val="00186902"/>
    <w:rsid w:val="00187205"/>
    <w:rsid w:val="00191806"/>
    <w:rsid w:val="00192C48"/>
    <w:rsid w:val="00192E79"/>
    <w:rsid w:val="00193221"/>
    <w:rsid w:val="0019376F"/>
    <w:rsid w:val="00193928"/>
    <w:rsid w:val="001939FE"/>
    <w:rsid w:val="00194063"/>
    <w:rsid w:val="00194798"/>
    <w:rsid w:val="0019490F"/>
    <w:rsid w:val="00194911"/>
    <w:rsid w:val="00195958"/>
    <w:rsid w:val="001963B9"/>
    <w:rsid w:val="00196957"/>
    <w:rsid w:val="00196FE5"/>
    <w:rsid w:val="001976E1"/>
    <w:rsid w:val="001A0109"/>
    <w:rsid w:val="001A12B0"/>
    <w:rsid w:val="001A155D"/>
    <w:rsid w:val="001A1DD6"/>
    <w:rsid w:val="001A1EAD"/>
    <w:rsid w:val="001A24E1"/>
    <w:rsid w:val="001A2C6A"/>
    <w:rsid w:val="001A3075"/>
    <w:rsid w:val="001A311D"/>
    <w:rsid w:val="001A3378"/>
    <w:rsid w:val="001A38C7"/>
    <w:rsid w:val="001A3A01"/>
    <w:rsid w:val="001A4367"/>
    <w:rsid w:val="001A4B5E"/>
    <w:rsid w:val="001A4E4A"/>
    <w:rsid w:val="001A53E5"/>
    <w:rsid w:val="001A5C59"/>
    <w:rsid w:val="001A7346"/>
    <w:rsid w:val="001B06E8"/>
    <w:rsid w:val="001B120D"/>
    <w:rsid w:val="001B1D9C"/>
    <w:rsid w:val="001B2701"/>
    <w:rsid w:val="001B2AA8"/>
    <w:rsid w:val="001B2CD3"/>
    <w:rsid w:val="001B37D0"/>
    <w:rsid w:val="001B424F"/>
    <w:rsid w:val="001B45CD"/>
    <w:rsid w:val="001B4D59"/>
    <w:rsid w:val="001B5888"/>
    <w:rsid w:val="001B60FC"/>
    <w:rsid w:val="001B6443"/>
    <w:rsid w:val="001B7800"/>
    <w:rsid w:val="001B7859"/>
    <w:rsid w:val="001B7AE3"/>
    <w:rsid w:val="001B7D08"/>
    <w:rsid w:val="001B7FF8"/>
    <w:rsid w:val="001C03BB"/>
    <w:rsid w:val="001C15FB"/>
    <w:rsid w:val="001C191F"/>
    <w:rsid w:val="001C1B59"/>
    <w:rsid w:val="001C273F"/>
    <w:rsid w:val="001C2E56"/>
    <w:rsid w:val="001C3908"/>
    <w:rsid w:val="001C3ADA"/>
    <w:rsid w:val="001C4C24"/>
    <w:rsid w:val="001C5484"/>
    <w:rsid w:val="001C580F"/>
    <w:rsid w:val="001C598A"/>
    <w:rsid w:val="001C60F9"/>
    <w:rsid w:val="001C6732"/>
    <w:rsid w:val="001C7279"/>
    <w:rsid w:val="001C7664"/>
    <w:rsid w:val="001C786E"/>
    <w:rsid w:val="001C7B9D"/>
    <w:rsid w:val="001C7C23"/>
    <w:rsid w:val="001C7D5B"/>
    <w:rsid w:val="001C7D69"/>
    <w:rsid w:val="001D018F"/>
    <w:rsid w:val="001D09BF"/>
    <w:rsid w:val="001D0F2F"/>
    <w:rsid w:val="001D11E2"/>
    <w:rsid w:val="001D184A"/>
    <w:rsid w:val="001D18EE"/>
    <w:rsid w:val="001D21D3"/>
    <w:rsid w:val="001D22E0"/>
    <w:rsid w:val="001D276D"/>
    <w:rsid w:val="001D277F"/>
    <w:rsid w:val="001D4AB2"/>
    <w:rsid w:val="001D5782"/>
    <w:rsid w:val="001D64D1"/>
    <w:rsid w:val="001D66A8"/>
    <w:rsid w:val="001D71A9"/>
    <w:rsid w:val="001D782A"/>
    <w:rsid w:val="001D7AB1"/>
    <w:rsid w:val="001E00FE"/>
    <w:rsid w:val="001E045F"/>
    <w:rsid w:val="001E0544"/>
    <w:rsid w:val="001E1646"/>
    <w:rsid w:val="001E1A64"/>
    <w:rsid w:val="001E1B95"/>
    <w:rsid w:val="001E270A"/>
    <w:rsid w:val="001E2B25"/>
    <w:rsid w:val="001E2F52"/>
    <w:rsid w:val="001E3ADE"/>
    <w:rsid w:val="001E4396"/>
    <w:rsid w:val="001E44D0"/>
    <w:rsid w:val="001E47A7"/>
    <w:rsid w:val="001E4D7F"/>
    <w:rsid w:val="001E5054"/>
    <w:rsid w:val="001E5F4A"/>
    <w:rsid w:val="001E68CD"/>
    <w:rsid w:val="001E78D9"/>
    <w:rsid w:val="001E7D7C"/>
    <w:rsid w:val="001E7E08"/>
    <w:rsid w:val="001F07BD"/>
    <w:rsid w:val="001F0CBF"/>
    <w:rsid w:val="001F0F98"/>
    <w:rsid w:val="001F125F"/>
    <w:rsid w:val="001F134A"/>
    <w:rsid w:val="001F16E8"/>
    <w:rsid w:val="001F1728"/>
    <w:rsid w:val="001F1FDB"/>
    <w:rsid w:val="001F228F"/>
    <w:rsid w:val="001F26FE"/>
    <w:rsid w:val="001F3015"/>
    <w:rsid w:val="001F3C2F"/>
    <w:rsid w:val="001F3CF3"/>
    <w:rsid w:val="001F537B"/>
    <w:rsid w:val="001F5B65"/>
    <w:rsid w:val="001F6197"/>
    <w:rsid w:val="001F61E9"/>
    <w:rsid w:val="001F69BE"/>
    <w:rsid w:val="001F7256"/>
    <w:rsid w:val="001F765B"/>
    <w:rsid w:val="00200074"/>
    <w:rsid w:val="00201014"/>
    <w:rsid w:val="0020204D"/>
    <w:rsid w:val="00202FED"/>
    <w:rsid w:val="00203CE3"/>
    <w:rsid w:val="00204BC8"/>
    <w:rsid w:val="00205228"/>
    <w:rsid w:val="0020578A"/>
    <w:rsid w:val="0020593F"/>
    <w:rsid w:val="00206E43"/>
    <w:rsid w:val="00210449"/>
    <w:rsid w:val="00210D2A"/>
    <w:rsid w:val="002110CF"/>
    <w:rsid w:val="0021157D"/>
    <w:rsid w:val="002116E9"/>
    <w:rsid w:val="0021176A"/>
    <w:rsid w:val="00212649"/>
    <w:rsid w:val="002134AE"/>
    <w:rsid w:val="00213511"/>
    <w:rsid w:val="002141F3"/>
    <w:rsid w:val="0021482D"/>
    <w:rsid w:val="00214F4D"/>
    <w:rsid w:val="00215D86"/>
    <w:rsid w:val="00216501"/>
    <w:rsid w:val="002165C4"/>
    <w:rsid w:val="00216916"/>
    <w:rsid w:val="0022046A"/>
    <w:rsid w:val="002206BE"/>
    <w:rsid w:val="00220B89"/>
    <w:rsid w:val="0022173A"/>
    <w:rsid w:val="00221972"/>
    <w:rsid w:val="00222A2F"/>
    <w:rsid w:val="00223456"/>
    <w:rsid w:val="00223E46"/>
    <w:rsid w:val="002240B2"/>
    <w:rsid w:val="002241D3"/>
    <w:rsid w:val="00224413"/>
    <w:rsid w:val="002246E3"/>
    <w:rsid w:val="00224F91"/>
    <w:rsid w:val="00225B54"/>
    <w:rsid w:val="00225C48"/>
    <w:rsid w:val="002262C3"/>
    <w:rsid w:val="00226F48"/>
    <w:rsid w:val="00227632"/>
    <w:rsid w:val="002301D8"/>
    <w:rsid w:val="00230525"/>
    <w:rsid w:val="00230E1E"/>
    <w:rsid w:val="002316B8"/>
    <w:rsid w:val="00231864"/>
    <w:rsid w:val="00231DC6"/>
    <w:rsid w:val="00231F69"/>
    <w:rsid w:val="0023235E"/>
    <w:rsid w:val="00232A99"/>
    <w:rsid w:val="00232BDC"/>
    <w:rsid w:val="002337D9"/>
    <w:rsid w:val="00233DFB"/>
    <w:rsid w:val="00234277"/>
    <w:rsid w:val="0023498F"/>
    <w:rsid w:val="00234F5B"/>
    <w:rsid w:val="00235903"/>
    <w:rsid w:val="00235D15"/>
    <w:rsid w:val="00235EDA"/>
    <w:rsid w:val="00236C58"/>
    <w:rsid w:val="00236EF6"/>
    <w:rsid w:val="00237E87"/>
    <w:rsid w:val="00241523"/>
    <w:rsid w:val="002418DD"/>
    <w:rsid w:val="00241A16"/>
    <w:rsid w:val="00241CFA"/>
    <w:rsid w:val="0024285D"/>
    <w:rsid w:val="0024352A"/>
    <w:rsid w:val="002437ED"/>
    <w:rsid w:val="0024487C"/>
    <w:rsid w:val="0024591B"/>
    <w:rsid w:val="0024686A"/>
    <w:rsid w:val="00247484"/>
    <w:rsid w:val="00247CEC"/>
    <w:rsid w:val="00247D46"/>
    <w:rsid w:val="00250017"/>
    <w:rsid w:val="00250A8A"/>
    <w:rsid w:val="00250BEF"/>
    <w:rsid w:val="00251393"/>
    <w:rsid w:val="0025205D"/>
    <w:rsid w:val="002527A0"/>
    <w:rsid w:val="00252C75"/>
    <w:rsid w:val="002533C7"/>
    <w:rsid w:val="002535B4"/>
    <w:rsid w:val="0025361F"/>
    <w:rsid w:val="002536AB"/>
    <w:rsid w:val="00253C24"/>
    <w:rsid w:val="00254510"/>
    <w:rsid w:val="00255535"/>
    <w:rsid w:val="00256097"/>
    <w:rsid w:val="0025610E"/>
    <w:rsid w:val="00256845"/>
    <w:rsid w:val="002569A2"/>
    <w:rsid w:val="002571A6"/>
    <w:rsid w:val="00257265"/>
    <w:rsid w:val="00257675"/>
    <w:rsid w:val="00261685"/>
    <w:rsid w:val="00261EE6"/>
    <w:rsid w:val="00262145"/>
    <w:rsid w:val="0026279F"/>
    <w:rsid w:val="00262A11"/>
    <w:rsid w:val="00262CC3"/>
    <w:rsid w:val="00263C2B"/>
    <w:rsid w:val="00263F58"/>
    <w:rsid w:val="00264B96"/>
    <w:rsid w:val="00265295"/>
    <w:rsid w:val="00265430"/>
    <w:rsid w:val="00265438"/>
    <w:rsid w:val="00265E4D"/>
    <w:rsid w:val="002660BC"/>
    <w:rsid w:val="002660F3"/>
    <w:rsid w:val="00266F49"/>
    <w:rsid w:val="002671FF"/>
    <w:rsid w:val="0026748D"/>
    <w:rsid w:val="00267B03"/>
    <w:rsid w:val="00270334"/>
    <w:rsid w:val="00271375"/>
    <w:rsid w:val="0027185E"/>
    <w:rsid w:val="00271A1F"/>
    <w:rsid w:val="00271C02"/>
    <w:rsid w:val="00271E76"/>
    <w:rsid w:val="002723F2"/>
    <w:rsid w:val="00272C98"/>
    <w:rsid w:val="00273886"/>
    <w:rsid w:val="00273DAB"/>
    <w:rsid w:val="00273E3A"/>
    <w:rsid w:val="002748EF"/>
    <w:rsid w:val="00274DF4"/>
    <w:rsid w:val="00275FB5"/>
    <w:rsid w:val="00276088"/>
    <w:rsid w:val="00276365"/>
    <w:rsid w:val="00277420"/>
    <w:rsid w:val="002804FA"/>
    <w:rsid w:val="00281C1E"/>
    <w:rsid w:val="00281FA1"/>
    <w:rsid w:val="002821EA"/>
    <w:rsid w:val="002827B9"/>
    <w:rsid w:val="002837EA"/>
    <w:rsid w:val="00283A06"/>
    <w:rsid w:val="00283CEE"/>
    <w:rsid w:val="00283D99"/>
    <w:rsid w:val="0028457A"/>
    <w:rsid w:val="0028619A"/>
    <w:rsid w:val="002871E5"/>
    <w:rsid w:val="00287402"/>
    <w:rsid w:val="00287558"/>
    <w:rsid w:val="002878C9"/>
    <w:rsid w:val="00287983"/>
    <w:rsid w:val="00290E71"/>
    <w:rsid w:val="002912A0"/>
    <w:rsid w:val="002917D3"/>
    <w:rsid w:val="00292BAA"/>
    <w:rsid w:val="00293277"/>
    <w:rsid w:val="0029413A"/>
    <w:rsid w:val="0029437E"/>
    <w:rsid w:val="00294C2A"/>
    <w:rsid w:val="0029529B"/>
    <w:rsid w:val="00295BEE"/>
    <w:rsid w:val="0029628E"/>
    <w:rsid w:val="0029678D"/>
    <w:rsid w:val="00296F66"/>
    <w:rsid w:val="00296FDC"/>
    <w:rsid w:val="0029721A"/>
    <w:rsid w:val="00297B2B"/>
    <w:rsid w:val="00297F66"/>
    <w:rsid w:val="002A03C6"/>
    <w:rsid w:val="002A0FDB"/>
    <w:rsid w:val="002A1859"/>
    <w:rsid w:val="002A199A"/>
    <w:rsid w:val="002A2195"/>
    <w:rsid w:val="002A21D8"/>
    <w:rsid w:val="002A2A8B"/>
    <w:rsid w:val="002A2DEC"/>
    <w:rsid w:val="002A39CC"/>
    <w:rsid w:val="002A3DC3"/>
    <w:rsid w:val="002A4C49"/>
    <w:rsid w:val="002A4D46"/>
    <w:rsid w:val="002A5297"/>
    <w:rsid w:val="002A5DA1"/>
    <w:rsid w:val="002A5E96"/>
    <w:rsid w:val="002A5EE7"/>
    <w:rsid w:val="002A6117"/>
    <w:rsid w:val="002A645E"/>
    <w:rsid w:val="002A64A9"/>
    <w:rsid w:val="002A7E19"/>
    <w:rsid w:val="002A7FBB"/>
    <w:rsid w:val="002B0067"/>
    <w:rsid w:val="002B0343"/>
    <w:rsid w:val="002B0539"/>
    <w:rsid w:val="002B4DFD"/>
    <w:rsid w:val="002B514F"/>
    <w:rsid w:val="002B5185"/>
    <w:rsid w:val="002B5CCC"/>
    <w:rsid w:val="002B678B"/>
    <w:rsid w:val="002B7416"/>
    <w:rsid w:val="002B7565"/>
    <w:rsid w:val="002B79EA"/>
    <w:rsid w:val="002B7CAE"/>
    <w:rsid w:val="002C1701"/>
    <w:rsid w:val="002C176E"/>
    <w:rsid w:val="002C19A8"/>
    <w:rsid w:val="002C2119"/>
    <w:rsid w:val="002C2793"/>
    <w:rsid w:val="002C2C0E"/>
    <w:rsid w:val="002C3197"/>
    <w:rsid w:val="002C35C7"/>
    <w:rsid w:val="002C3B08"/>
    <w:rsid w:val="002C3B68"/>
    <w:rsid w:val="002C4002"/>
    <w:rsid w:val="002C4703"/>
    <w:rsid w:val="002C4EE8"/>
    <w:rsid w:val="002C5DB5"/>
    <w:rsid w:val="002C5F32"/>
    <w:rsid w:val="002C64F8"/>
    <w:rsid w:val="002C65FA"/>
    <w:rsid w:val="002C660D"/>
    <w:rsid w:val="002C6659"/>
    <w:rsid w:val="002C7323"/>
    <w:rsid w:val="002C7455"/>
    <w:rsid w:val="002C7C19"/>
    <w:rsid w:val="002D03DC"/>
    <w:rsid w:val="002D16BD"/>
    <w:rsid w:val="002D1882"/>
    <w:rsid w:val="002D247D"/>
    <w:rsid w:val="002D2B07"/>
    <w:rsid w:val="002D4283"/>
    <w:rsid w:val="002D48C9"/>
    <w:rsid w:val="002D495E"/>
    <w:rsid w:val="002D4D2D"/>
    <w:rsid w:val="002D575C"/>
    <w:rsid w:val="002D5840"/>
    <w:rsid w:val="002D5A6C"/>
    <w:rsid w:val="002D658F"/>
    <w:rsid w:val="002D7417"/>
    <w:rsid w:val="002D7681"/>
    <w:rsid w:val="002E081E"/>
    <w:rsid w:val="002E09BE"/>
    <w:rsid w:val="002E0F68"/>
    <w:rsid w:val="002E1815"/>
    <w:rsid w:val="002E1ACF"/>
    <w:rsid w:val="002E1F55"/>
    <w:rsid w:val="002E3226"/>
    <w:rsid w:val="002E3508"/>
    <w:rsid w:val="002E3F6D"/>
    <w:rsid w:val="002E44C4"/>
    <w:rsid w:val="002E4E4C"/>
    <w:rsid w:val="002E5025"/>
    <w:rsid w:val="002E5273"/>
    <w:rsid w:val="002E535E"/>
    <w:rsid w:val="002E573D"/>
    <w:rsid w:val="002E5889"/>
    <w:rsid w:val="002E58DD"/>
    <w:rsid w:val="002E58E8"/>
    <w:rsid w:val="002E5DDB"/>
    <w:rsid w:val="002E6496"/>
    <w:rsid w:val="002E6CE8"/>
    <w:rsid w:val="002E70B0"/>
    <w:rsid w:val="002E759A"/>
    <w:rsid w:val="002E7680"/>
    <w:rsid w:val="002E7C6E"/>
    <w:rsid w:val="002E7EC1"/>
    <w:rsid w:val="002E7F07"/>
    <w:rsid w:val="002F0A6C"/>
    <w:rsid w:val="002F1398"/>
    <w:rsid w:val="002F188F"/>
    <w:rsid w:val="002F2155"/>
    <w:rsid w:val="002F26A9"/>
    <w:rsid w:val="002F2A2F"/>
    <w:rsid w:val="002F2A48"/>
    <w:rsid w:val="002F2FF8"/>
    <w:rsid w:val="002F3E2B"/>
    <w:rsid w:val="002F4D64"/>
    <w:rsid w:val="002F4D7C"/>
    <w:rsid w:val="002F5571"/>
    <w:rsid w:val="002F61A6"/>
    <w:rsid w:val="002F66BF"/>
    <w:rsid w:val="002F6FD7"/>
    <w:rsid w:val="002F756B"/>
    <w:rsid w:val="002F7D9A"/>
    <w:rsid w:val="003005AD"/>
    <w:rsid w:val="00300621"/>
    <w:rsid w:val="00300B9A"/>
    <w:rsid w:val="00300C5E"/>
    <w:rsid w:val="00300E69"/>
    <w:rsid w:val="00300E6F"/>
    <w:rsid w:val="003018C8"/>
    <w:rsid w:val="00301C91"/>
    <w:rsid w:val="00301F24"/>
    <w:rsid w:val="00302051"/>
    <w:rsid w:val="0030245F"/>
    <w:rsid w:val="00302CF6"/>
    <w:rsid w:val="00302DA0"/>
    <w:rsid w:val="00302DCA"/>
    <w:rsid w:val="00303328"/>
    <w:rsid w:val="00303D0D"/>
    <w:rsid w:val="00303F2C"/>
    <w:rsid w:val="00303F7D"/>
    <w:rsid w:val="0030457D"/>
    <w:rsid w:val="00304922"/>
    <w:rsid w:val="003055D7"/>
    <w:rsid w:val="00305E0D"/>
    <w:rsid w:val="00305E3A"/>
    <w:rsid w:val="00306B37"/>
    <w:rsid w:val="00306BAE"/>
    <w:rsid w:val="00310100"/>
    <w:rsid w:val="0031050B"/>
    <w:rsid w:val="00310E4F"/>
    <w:rsid w:val="00311170"/>
    <w:rsid w:val="00313729"/>
    <w:rsid w:val="00313E5D"/>
    <w:rsid w:val="00314F7C"/>
    <w:rsid w:val="0031516C"/>
    <w:rsid w:val="0031604F"/>
    <w:rsid w:val="00317E31"/>
    <w:rsid w:val="00317E45"/>
    <w:rsid w:val="0032003A"/>
    <w:rsid w:val="00322947"/>
    <w:rsid w:val="00322AFF"/>
    <w:rsid w:val="003231BA"/>
    <w:rsid w:val="003242B0"/>
    <w:rsid w:val="00324321"/>
    <w:rsid w:val="003247CF"/>
    <w:rsid w:val="00324AB5"/>
    <w:rsid w:val="00324B0D"/>
    <w:rsid w:val="00324D1C"/>
    <w:rsid w:val="00324DBC"/>
    <w:rsid w:val="003259DA"/>
    <w:rsid w:val="003262D5"/>
    <w:rsid w:val="00327E89"/>
    <w:rsid w:val="0033003D"/>
    <w:rsid w:val="00330112"/>
    <w:rsid w:val="00330DA2"/>
    <w:rsid w:val="00331AA0"/>
    <w:rsid w:val="003337BB"/>
    <w:rsid w:val="00333B48"/>
    <w:rsid w:val="00334476"/>
    <w:rsid w:val="003349BC"/>
    <w:rsid w:val="00334A99"/>
    <w:rsid w:val="00334CCE"/>
    <w:rsid w:val="00334DF7"/>
    <w:rsid w:val="00335118"/>
    <w:rsid w:val="003351F6"/>
    <w:rsid w:val="00335515"/>
    <w:rsid w:val="003357D1"/>
    <w:rsid w:val="00335E0C"/>
    <w:rsid w:val="00336BF6"/>
    <w:rsid w:val="0034004F"/>
    <w:rsid w:val="00340215"/>
    <w:rsid w:val="00341570"/>
    <w:rsid w:val="00342671"/>
    <w:rsid w:val="00342BD8"/>
    <w:rsid w:val="00342DC8"/>
    <w:rsid w:val="0034305C"/>
    <w:rsid w:val="00343A55"/>
    <w:rsid w:val="003442AA"/>
    <w:rsid w:val="003452D2"/>
    <w:rsid w:val="00345C77"/>
    <w:rsid w:val="00345CF9"/>
    <w:rsid w:val="003465E3"/>
    <w:rsid w:val="00346B5D"/>
    <w:rsid w:val="00347B57"/>
    <w:rsid w:val="00347D1E"/>
    <w:rsid w:val="003501B6"/>
    <w:rsid w:val="00350355"/>
    <w:rsid w:val="003504EC"/>
    <w:rsid w:val="00350707"/>
    <w:rsid w:val="0035307F"/>
    <w:rsid w:val="0035381D"/>
    <w:rsid w:val="00353F84"/>
    <w:rsid w:val="0035462E"/>
    <w:rsid w:val="00354EE2"/>
    <w:rsid w:val="003556DE"/>
    <w:rsid w:val="00356F87"/>
    <w:rsid w:val="0035715F"/>
    <w:rsid w:val="00357607"/>
    <w:rsid w:val="00357869"/>
    <w:rsid w:val="00360238"/>
    <w:rsid w:val="00360345"/>
    <w:rsid w:val="003607B9"/>
    <w:rsid w:val="00360F82"/>
    <w:rsid w:val="0036286F"/>
    <w:rsid w:val="003630D9"/>
    <w:rsid w:val="00363145"/>
    <w:rsid w:val="00363403"/>
    <w:rsid w:val="00363F58"/>
    <w:rsid w:val="00364341"/>
    <w:rsid w:val="0036461E"/>
    <w:rsid w:val="003650CD"/>
    <w:rsid w:val="00366692"/>
    <w:rsid w:val="00367757"/>
    <w:rsid w:val="00370533"/>
    <w:rsid w:val="0037081A"/>
    <w:rsid w:val="00370CBE"/>
    <w:rsid w:val="0037141E"/>
    <w:rsid w:val="00371653"/>
    <w:rsid w:val="00372273"/>
    <w:rsid w:val="003730BE"/>
    <w:rsid w:val="0037357D"/>
    <w:rsid w:val="0037358F"/>
    <w:rsid w:val="00373591"/>
    <w:rsid w:val="00373BB4"/>
    <w:rsid w:val="00374135"/>
    <w:rsid w:val="00374428"/>
    <w:rsid w:val="00374A84"/>
    <w:rsid w:val="00374C19"/>
    <w:rsid w:val="00374D51"/>
    <w:rsid w:val="00374E08"/>
    <w:rsid w:val="003756AF"/>
    <w:rsid w:val="00375E0E"/>
    <w:rsid w:val="00376E13"/>
    <w:rsid w:val="00377009"/>
    <w:rsid w:val="00377430"/>
    <w:rsid w:val="00377634"/>
    <w:rsid w:val="003777BA"/>
    <w:rsid w:val="00377BE0"/>
    <w:rsid w:val="0038011D"/>
    <w:rsid w:val="00380680"/>
    <w:rsid w:val="003819C1"/>
    <w:rsid w:val="00381E0B"/>
    <w:rsid w:val="00381E19"/>
    <w:rsid w:val="00382176"/>
    <w:rsid w:val="0038396D"/>
    <w:rsid w:val="003844CB"/>
    <w:rsid w:val="00385445"/>
    <w:rsid w:val="00385590"/>
    <w:rsid w:val="00385A96"/>
    <w:rsid w:val="00385B08"/>
    <w:rsid w:val="00385E52"/>
    <w:rsid w:val="00386780"/>
    <w:rsid w:val="003867DC"/>
    <w:rsid w:val="00386CCB"/>
    <w:rsid w:val="00386DBF"/>
    <w:rsid w:val="0038761B"/>
    <w:rsid w:val="00387F26"/>
    <w:rsid w:val="00387F8D"/>
    <w:rsid w:val="00390A7E"/>
    <w:rsid w:val="00390B3A"/>
    <w:rsid w:val="003918B0"/>
    <w:rsid w:val="00391919"/>
    <w:rsid w:val="00391C63"/>
    <w:rsid w:val="00391DEC"/>
    <w:rsid w:val="003921FA"/>
    <w:rsid w:val="003926FF"/>
    <w:rsid w:val="00392DE8"/>
    <w:rsid w:val="003931DD"/>
    <w:rsid w:val="0039326F"/>
    <w:rsid w:val="003935B1"/>
    <w:rsid w:val="003938E5"/>
    <w:rsid w:val="0039458D"/>
    <w:rsid w:val="00394645"/>
    <w:rsid w:val="0039620B"/>
    <w:rsid w:val="00396B1D"/>
    <w:rsid w:val="00396F12"/>
    <w:rsid w:val="0039717F"/>
    <w:rsid w:val="003976AC"/>
    <w:rsid w:val="00397831"/>
    <w:rsid w:val="0039797D"/>
    <w:rsid w:val="003A0933"/>
    <w:rsid w:val="003A0BC9"/>
    <w:rsid w:val="003A0BE1"/>
    <w:rsid w:val="003A0EC5"/>
    <w:rsid w:val="003A17D8"/>
    <w:rsid w:val="003A181B"/>
    <w:rsid w:val="003A266B"/>
    <w:rsid w:val="003A2D9C"/>
    <w:rsid w:val="003A2FC9"/>
    <w:rsid w:val="003A3C3A"/>
    <w:rsid w:val="003A4286"/>
    <w:rsid w:val="003A604A"/>
    <w:rsid w:val="003A6698"/>
    <w:rsid w:val="003A6B6E"/>
    <w:rsid w:val="003A6F61"/>
    <w:rsid w:val="003A71AE"/>
    <w:rsid w:val="003A75DA"/>
    <w:rsid w:val="003B0303"/>
    <w:rsid w:val="003B1469"/>
    <w:rsid w:val="003B205E"/>
    <w:rsid w:val="003B23C6"/>
    <w:rsid w:val="003B2BFB"/>
    <w:rsid w:val="003B3134"/>
    <w:rsid w:val="003B3C91"/>
    <w:rsid w:val="003B3E7B"/>
    <w:rsid w:val="003B419F"/>
    <w:rsid w:val="003B4F29"/>
    <w:rsid w:val="003B4FB4"/>
    <w:rsid w:val="003B646E"/>
    <w:rsid w:val="003B6623"/>
    <w:rsid w:val="003B6E55"/>
    <w:rsid w:val="003B7F19"/>
    <w:rsid w:val="003C02C1"/>
    <w:rsid w:val="003C06B3"/>
    <w:rsid w:val="003C1049"/>
    <w:rsid w:val="003C13EA"/>
    <w:rsid w:val="003C196A"/>
    <w:rsid w:val="003C2079"/>
    <w:rsid w:val="003C20F5"/>
    <w:rsid w:val="003C215C"/>
    <w:rsid w:val="003C3737"/>
    <w:rsid w:val="003C37E4"/>
    <w:rsid w:val="003C457D"/>
    <w:rsid w:val="003C5360"/>
    <w:rsid w:val="003C5663"/>
    <w:rsid w:val="003C6B29"/>
    <w:rsid w:val="003C7ABB"/>
    <w:rsid w:val="003C7D14"/>
    <w:rsid w:val="003C7FFC"/>
    <w:rsid w:val="003D02D8"/>
    <w:rsid w:val="003D16BF"/>
    <w:rsid w:val="003D1ED3"/>
    <w:rsid w:val="003D2CAC"/>
    <w:rsid w:val="003D2D3A"/>
    <w:rsid w:val="003D2FCD"/>
    <w:rsid w:val="003D36D1"/>
    <w:rsid w:val="003D374E"/>
    <w:rsid w:val="003D3ED6"/>
    <w:rsid w:val="003D4584"/>
    <w:rsid w:val="003D49BB"/>
    <w:rsid w:val="003D4FA7"/>
    <w:rsid w:val="003D4FC7"/>
    <w:rsid w:val="003D51C8"/>
    <w:rsid w:val="003D5308"/>
    <w:rsid w:val="003D5BF1"/>
    <w:rsid w:val="003D5D45"/>
    <w:rsid w:val="003D5E3C"/>
    <w:rsid w:val="003D5FEC"/>
    <w:rsid w:val="003D6676"/>
    <w:rsid w:val="003D7D6E"/>
    <w:rsid w:val="003E021E"/>
    <w:rsid w:val="003E0452"/>
    <w:rsid w:val="003E0634"/>
    <w:rsid w:val="003E0721"/>
    <w:rsid w:val="003E0A86"/>
    <w:rsid w:val="003E0BE4"/>
    <w:rsid w:val="003E0F9F"/>
    <w:rsid w:val="003E16A4"/>
    <w:rsid w:val="003E1964"/>
    <w:rsid w:val="003E19DB"/>
    <w:rsid w:val="003E220A"/>
    <w:rsid w:val="003E2B1A"/>
    <w:rsid w:val="003E36DC"/>
    <w:rsid w:val="003E37C3"/>
    <w:rsid w:val="003E3AF3"/>
    <w:rsid w:val="003E4EC9"/>
    <w:rsid w:val="003E53AA"/>
    <w:rsid w:val="003E5724"/>
    <w:rsid w:val="003E5865"/>
    <w:rsid w:val="003E61BB"/>
    <w:rsid w:val="003E75B9"/>
    <w:rsid w:val="003E7F16"/>
    <w:rsid w:val="003F0C3E"/>
    <w:rsid w:val="003F1613"/>
    <w:rsid w:val="003F18AE"/>
    <w:rsid w:val="003F2ABE"/>
    <w:rsid w:val="003F3247"/>
    <w:rsid w:val="003F3B46"/>
    <w:rsid w:val="003F4AE9"/>
    <w:rsid w:val="003F526B"/>
    <w:rsid w:val="003F52AD"/>
    <w:rsid w:val="003F5774"/>
    <w:rsid w:val="003F5EAC"/>
    <w:rsid w:val="003F6AF2"/>
    <w:rsid w:val="003F6CB8"/>
    <w:rsid w:val="003F710B"/>
    <w:rsid w:val="004004FE"/>
    <w:rsid w:val="0040096F"/>
    <w:rsid w:val="00400A6E"/>
    <w:rsid w:val="00400C66"/>
    <w:rsid w:val="0040101F"/>
    <w:rsid w:val="00401830"/>
    <w:rsid w:val="00402441"/>
    <w:rsid w:val="0040245B"/>
    <w:rsid w:val="004044D5"/>
    <w:rsid w:val="004053EC"/>
    <w:rsid w:val="0040621B"/>
    <w:rsid w:val="004062BB"/>
    <w:rsid w:val="00406320"/>
    <w:rsid w:val="00406808"/>
    <w:rsid w:val="0040723F"/>
    <w:rsid w:val="0040757A"/>
    <w:rsid w:val="00407D31"/>
    <w:rsid w:val="004100B1"/>
    <w:rsid w:val="00410746"/>
    <w:rsid w:val="004108DC"/>
    <w:rsid w:val="00410BC5"/>
    <w:rsid w:val="00411054"/>
    <w:rsid w:val="00411A8B"/>
    <w:rsid w:val="00411C0F"/>
    <w:rsid w:val="004121A2"/>
    <w:rsid w:val="004123A6"/>
    <w:rsid w:val="00413674"/>
    <w:rsid w:val="00413DA3"/>
    <w:rsid w:val="0041446E"/>
    <w:rsid w:val="00414EBB"/>
    <w:rsid w:val="00414F0E"/>
    <w:rsid w:val="0041530E"/>
    <w:rsid w:val="00415455"/>
    <w:rsid w:val="004166A8"/>
    <w:rsid w:val="0041701D"/>
    <w:rsid w:val="00417446"/>
    <w:rsid w:val="0041780D"/>
    <w:rsid w:val="00417F3A"/>
    <w:rsid w:val="0042066F"/>
    <w:rsid w:val="00420726"/>
    <w:rsid w:val="004207A4"/>
    <w:rsid w:val="00423164"/>
    <w:rsid w:val="00423784"/>
    <w:rsid w:val="00423C38"/>
    <w:rsid w:val="0042527F"/>
    <w:rsid w:val="00426676"/>
    <w:rsid w:val="004266F4"/>
    <w:rsid w:val="00426FEB"/>
    <w:rsid w:val="004274A5"/>
    <w:rsid w:val="00427627"/>
    <w:rsid w:val="00427E68"/>
    <w:rsid w:val="00430989"/>
    <w:rsid w:val="00430A16"/>
    <w:rsid w:val="00430B15"/>
    <w:rsid w:val="004312B0"/>
    <w:rsid w:val="00431FA2"/>
    <w:rsid w:val="00432F29"/>
    <w:rsid w:val="00433330"/>
    <w:rsid w:val="0043427A"/>
    <w:rsid w:val="00434945"/>
    <w:rsid w:val="00435314"/>
    <w:rsid w:val="004355E8"/>
    <w:rsid w:val="00435B85"/>
    <w:rsid w:val="00435CB2"/>
    <w:rsid w:val="004362BA"/>
    <w:rsid w:val="004367CA"/>
    <w:rsid w:val="00436D52"/>
    <w:rsid w:val="00437E7B"/>
    <w:rsid w:val="00440DC8"/>
    <w:rsid w:val="0044148F"/>
    <w:rsid w:val="00441DD7"/>
    <w:rsid w:val="0044283C"/>
    <w:rsid w:val="004429F7"/>
    <w:rsid w:val="00442BD5"/>
    <w:rsid w:val="00443A39"/>
    <w:rsid w:val="004442FD"/>
    <w:rsid w:val="00444B87"/>
    <w:rsid w:val="00444BBE"/>
    <w:rsid w:val="00445C0B"/>
    <w:rsid w:val="0044667E"/>
    <w:rsid w:val="004467BE"/>
    <w:rsid w:val="00447911"/>
    <w:rsid w:val="004506A2"/>
    <w:rsid w:val="00450DB0"/>
    <w:rsid w:val="00450EB9"/>
    <w:rsid w:val="00451D76"/>
    <w:rsid w:val="00452158"/>
    <w:rsid w:val="00452B6F"/>
    <w:rsid w:val="004540CA"/>
    <w:rsid w:val="00454840"/>
    <w:rsid w:val="00454A42"/>
    <w:rsid w:val="00454B2E"/>
    <w:rsid w:val="00454FBD"/>
    <w:rsid w:val="00456AAE"/>
    <w:rsid w:val="00456D04"/>
    <w:rsid w:val="00457051"/>
    <w:rsid w:val="0045717E"/>
    <w:rsid w:val="00457D97"/>
    <w:rsid w:val="004602C3"/>
    <w:rsid w:val="00461057"/>
    <w:rsid w:val="00462289"/>
    <w:rsid w:val="00462D92"/>
    <w:rsid w:val="0046397C"/>
    <w:rsid w:val="00464770"/>
    <w:rsid w:val="00464801"/>
    <w:rsid w:val="00464D06"/>
    <w:rsid w:val="00465380"/>
    <w:rsid w:val="00465417"/>
    <w:rsid w:val="00465F4D"/>
    <w:rsid w:val="00466D11"/>
    <w:rsid w:val="0046707B"/>
    <w:rsid w:val="00467712"/>
    <w:rsid w:val="004677E5"/>
    <w:rsid w:val="00467CE2"/>
    <w:rsid w:val="00467F00"/>
    <w:rsid w:val="00467F4F"/>
    <w:rsid w:val="004701A6"/>
    <w:rsid w:val="00470B8B"/>
    <w:rsid w:val="004714CF"/>
    <w:rsid w:val="00471640"/>
    <w:rsid w:val="004716BA"/>
    <w:rsid w:val="0047188E"/>
    <w:rsid w:val="004722A4"/>
    <w:rsid w:val="0047267A"/>
    <w:rsid w:val="00472695"/>
    <w:rsid w:val="004735B0"/>
    <w:rsid w:val="00473710"/>
    <w:rsid w:val="004737E7"/>
    <w:rsid w:val="00473B22"/>
    <w:rsid w:val="00473E13"/>
    <w:rsid w:val="00474269"/>
    <w:rsid w:val="0047464D"/>
    <w:rsid w:val="00474A85"/>
    <w:rsid w:val="00474C0D"/>
    <w:rsid w:val="00475458"/>
    <w:rsid w:val="004755AD"/>
    <w:rsid w:val="004762FF"/>
    <w:rsid w:val="00476667"/>
    <w:rsid w:val="00477122"/>
    <w:rsid w:val="0047738A"/>
    <w:rsid w:val="00477722"/>
    <w:rsid w:val="00477A1B"/>
    <w:rsid w:val="004805A8"/>
    <w:rsid w:val="00481437"/>
    <w:rsid w:val="00482487"/>
    <w:rsid w:val="004824B8"/>
    <w:rsid w:val="0048256B"/>
    <w:rsid w:val="00482BEB"/>
    <w:rsid w:val="00482E38"/>
    <w:rsid w:val="0048393B"/>
    <w:rsid w:val="0048429F"/>
    <w:rsid w:val="004845CB"/>
    <w:rsid w:val="00484FA7"/>
    <w:rsid w:val="0048571F"/>
    <w:rsid w:val="004859FC"/>
    <w:rsid w:val="00486263"/>
    <w:rsid w:val="00486525"/>
    <w:rsid w:val="00487114"/>
    <w:rsid w:val="004873FF"/>
    <w:rsid w:val="00487C5B"/>
    <w:rsid w:val="00487E86"/>
    <w:rsid w:val="00487F8F"/>
    <w:rsid w:val="004900EA"/>
    <w:rsid w:val="004901B6"/>
    <w:rsid w:val="00490A17"/>
    <w:rsid w:val="00490C53"/>
    <w:rsid w:val="00491485"/>
    <w:rsid w:val="004925E4"/>
    <w:rsid w:val="0049296D"/>
    <w:rsid w:val="00492998"/>
    <w:rsid w:val="00493F0F"/>
    <w:rsid w:val="00493F65"/>
    <w:rsid w:val="004944F9"/>
    <w:rsid w:val="00494DB6"/>
    <w:rsid w:val="00496BF5"/>
    <w:rsid w:val="00496C1F"/>
    <w:rsid w:val="0049700E"/>
    <w:rsid w:val="004A0594"/>
    <w:rsid w:val="004A0A05"/>
    <w:rsid w:val="004A0D79"/>
    <w:rsid w:val="004A12F8"/>
    <w:rsid w:val="004A198E"/>
    <w:rsid w:val="004A1E93"/>
    <w:rsid w:val="004A29B5"/>
    <w:rsid w:val="004A355B"/>
    <w:rsid w:val="004A3A65"/>
    <w:rsid w:val="004A44B2"/>
    <w:rsid w:val="004A47BE"/>
    <w:rsid w:val="004A4E11"/>
    <w:rsid w:val="004A531A"/>
    <w:rsid w:val="004A5354"/>
    <w:rsid w:val="004A54B2"/>
    <w:rsid w:val="004A57C3"/>
    <w:rsid w:val="004A606F"/>
    <w:rsid w:val="004A612E"/>
    <w:rsid w:val="004A651C"/>
    <w:rsid w:val="004A65D0"/>
    <w:rsid w:val="004A67FC"/>
    <w:rsid w:val="004A6EE8"/>
    <w:rsid w:val="004A7004"/>
    <w:rsid w:val="004A7755"/>
    <w:rsid w:val="004B0D5E"/>
    <w:rsid w:val="004B222A"/>
    <w:rsid w:val="004B278A"/>
    <w:rsid w:val="004B2BB6"/>
    <w:rsid w:val="004B2C18"/>
    <w:rsid w:val="004B31AA"/>
    <w:rsid w:val="004B329E"/>
    <w:rsid w:val="004B3721"/>
    <w:rsid w:val="004B417B"/>
    <w:rsid w:val="004B5BCD"/>
    <w:rsid w:val="004B65C1"/>
    <w:rsid w:val="004B696E"/>
    <w:rsid w:val="004B6D77"/>
    <w:rsid w:val="004B7389"/>
    <w:rsid w:val="004B7D54"/>
    <w:rsid w:val="004C006F"/>
    <w:rsid w:val="004C0A71"/>
    <w:rsid w:val="004C0FEB"/>
    <w:rsid w:val="004C2218"/>
    <w:rsid w:val="004C2777"/>
    <w:rsid w:val="004C28E2"/>
    <w:rsid w:val="004C30E3"/>
    <w:rsid w:val="004C3419"/>
    <w:rsid w:val="004C3FDA"/>
    <w:rsid w:val="004C5496"/>
    <w:rsid w:val="004C57AC"/>
    <w:rsid w:val="004C598C"/>
    <w:rsid w:val="004C5AE2"/>
    <w:rsid w:val="004C5E27"/>
    <w:rsid w:val="004C6BF1"/>
    <w:rsid w:val="004C7AD9"/>
    <w:rsid w:val="004D00BE"/>
    <w:rsid w:val="004D011A"/>
    <w:rsid w:val="004D032D"/>
    <w:rsid w:val="004D09E6"/>
    <w:rsid w:val="004D16DF"/>
    <w:rsid w:val="004D1F51"/>
    <w:rsid w:val="004D2D7C"/>
    <w:rsid w:val="004D312D"/>
    <w:rsid w:val="004D3CBD"/>
    <w:rsid w:val="004D4BE2"/>
    <w:rsid w:val="004D4E74"/>
    <w:rsid w:val="004D797F"/>
    <w:rsid w:val="004D7AEC"/>
    <w:rsid w:val="004E0083"/>
    <w:rsid w:val="004E1319"/>
    <w:rsid w:val="004E15DC"/>
    <w:rsid w:val="004E1BBA"/>
    <w:rsid w:val="004E2362"/>
    <w:rsid w:val="004E23CA"/>
    <w:rsid w:val="004E2D90"/>
    <w:rsid w:val="004E2DD1"/>
    <w:rsid w:val="004E3A8C"/>
    <w:rsid w:val="004E3C9E"/>
    <w:rsid w:val="004E3EA9"/>
    <w:rsid w:val="004E438E"/>
    <w:rsid w:val="004E49D6"/>
    <w:rsid w:val="004E597E"/>
    <w:rsid w:val="004E624A"/>
    <w:rsid w:val="004E62D3"/>
    <w:rsid w:val="004E64D6"/>
    <w:rsid w:val="004E68C5"/>
    <w:rsid w:val="004E7227"/>
    <w:rsid w:val="004E7666"/>
    <w:rsid w:val="004F1032"/>
    <w:rsid w:val="004F298E"/>
    <w:rsid w:val="004F61DC"/>
    <w:rsid w:val="004F64E4"/>
    <w:rsid w:val="004F670D"/>
    <w:rsid w:val="004F798B"/>
    <w:rsid w:val="004F7D89"/>
    <w:rsid w:val="004F7E85"/>
    <w:rsid w:val="0050077B"/>
    <w:rsid w:val="00500F4F"/>
    <w:rsid w:val="00500F68"/>
    <w:rsid w:val="00501B1B"/>
    <w:rsid w:val="005024BC"/>
    <w:rsid w:val="00502559"/>
    <w:rsid w:val="00502649"/>
    <w:rsid w:val="0050296E"/>
    <w:rsid w:val="0050318B"/>
    <w:rsid w:val="005033B5"/>
    <w:rsid w:val="00503B4E"/>
    <w:rsid w:val="0050444F"/>
    <w:rsid w:val="00504F6C"/>
    <w:rsid w:val="00505634"/>
    <w:rsid w:val="0050690D"/>
    <w:rsid w:val="00506B00"/>
    <w:rsid w:val="00506BFF"/>
    <w:rsid w:val="00507340"/>
    <w:rsid w:val="00507737"/>
    <w:rsid w:val="00507938"/>
    <w:rsid w:val="00510E49"/>
    <w:rsid w:val="00511E9D"/>
    <w:rsid w:val="0051261F"/>
    <w:rsid w:val="0051286A"/>
    <w:rsid w:val="005137E8"/>
    <w:rsid w:val="00513B1F"/>
    <w:rsid w:val="0051434C"/>
    <w:rsid w:val="0051441E"/>
    <w:rsid w:val="00515102"/>
    <w:rsid w:val="0051527F"/>
    <w:rsid w:val="00515389"/>
    <w:rsid w:val="00515546"/>
    <w:rsid w:val="00515998"/>
    <w:rsid w:val="00515C0F"/>
    <w:rsid w:val="005165DF"/>
    <w:rsid w:val="00516D5C"/>
    <w:rsid w:val="0051702F"/>
    <w:rsid w:val="005216F1"/>
    <w:rsid w:val="005221D4"/>
    <w:rsid w:val="00522FEA"/>
    <w:rsid w:val="00523468"/>
    <w:rsid w:val="005242C8"/>
    <w:rsid w:val="00524FE1"/>
    <w:rsid w:val="00525563"/>
    <w:rsid w:val="0052603C"/>
    <w:rsid w:val="0052686D"/>
    <w:rsid w:val="00526F96"/>
    <w:rsid w:val="00527F74"/>
    <w:rsid w:val="005309D5"/>
    <w:rsid w:val="00530DA8"/>
    <w:rsid w:val="00530EA2"/>
    <w:rsid w:val="00531110"/>
    <w:rsid w:val="005321D9"/>
    <w:rsid w:val="00532DBC"/>
    <w:rsid w:val="00533134"/>
    <w:rsid w:val="00533158"/>
    <w:rsid w:val="00533956"/>
    <w:rsid w:val="00533CB0"/>
    <w:rsid w:val="00533D4F"/>
    <w:rsid w:val="00534EFD"/>
    <w:rsid w:val="005351A5"/>
    <w:rsid w:val="00535393"/>
    <w:rsid w:val="00535565"/>
    <w:rsid w:val="00535996"/>
    <w:rsid w:val="0053618C"/>
    <w:rsid w:val="005361AA"/>
    <w:rsid w:val="005364D9"/>
    <w:rsid w:val="0053673B"/>
    <w:rsid w:val="005373CF"/>
    <w:rsid w:val="005376D5"/>
    <w:rsid w:val="005402F1"/>
    <w:rsid w:val="0054146A"/>
    <w:rsid w:val="0054154F"/>
    <w:rsid w:val="00541FAF"/>
    <w:rsid w:val="00544323"/>
    <w:rsid w:val="005449FA"/>
    <w:rsid w:val="005450AD"/>
    <w:rsid w:val="0054557A"/>
    <w:rsid w:val="00545914"/>
    <w:rsid w:val="00545FD5"/>
    <w:rsid w:val="00545FEA"/>
    <w:rsid w:val="00546913"/>
    <w:rsid w:val="005469BF"/>
    <w:rsid w:val="00546D31"/>
    <w:rsid w:val="0054719F"/>
    <w:rsid w:val="00547C26"/>
    <w:rsid w:val="00550F51"/>
    <w:rsid w:val="00550F57"/>
    <w:rsid w:val="0055119E"/>
    <w:rsid w:val="00551B94"/>
    <w:rsid w:val="005528D7"/>
    <w:rsid w:val="00552E7B"/>
    <w:rsid w:val="0055310F"/>
    <w:rsid w:val="00553EB7"/>
    <w:rsid w:val="00553EE3"/>
    <w:rsid w:val="00553FB6"/>
    <w:rsid w:val="00555282"/>
    <w:rsid w:val="00555391"/>
    <w:rsid w:val="00555D1D"/>
    <w:rsid w:val="00556751"/>
    <w:rsid w:val="00556951"/>
    <w:rsid w:val="0055724C"/>
    <w:rsid w:val="00557ABD"/>
    <w:rsid w:val="00560563"/>
    <w:rsid w:val="005605A0"/>
    <w:rsid w:val="00560E14"/>
    <w:rsid w:val="00561782"/>
    <w:rsid w:val="00562396"/>
    <w:rsid w:val="005623C1"/>
    <w:rsid w:val="00562BEF"/>
    <w:rsid w:val="00562ECA"/>
    <w:rsid w:val="005636A3"/>
    <w:rsid w:val="005636D8"/>
    <w:rsid w:val="00563EA0"/>
    <w:rsid w:val="005640E6"/>
    <w:rsid w:val="00564853"/>
    <w:rsid w:val="00564B1B"/>
    <w:rsid w:val="005656B5"/>
    <w:rsid w:val="0056592F"/>
    <w:rsid w:val="0056642B"/>
    <w:rsid w:val="005665FA"/>
    <w:rsid w:val="00566789"/>
    <w:rsid w:val="00566806"/>
    <w:rsid w:val="005669ED"/>
    <w:rsid w:val="0056714D"/>
    <w:rsid w:val="00567791"/>
    <w:rsid w:val="00570CB5"/>
    <w:rsid w:val="00571638"/>
    <w:rsid w:val="00571B53"/>
    <w:rsid w:val="005720D1"/>
    <w:rsid w:val="00572380"/>
    <w:rsid w:val="005729BD"/>
    <w:rsid w:val="005739A7"/>
    <w:rsid w:val="00574B47"/>
    <w:rsid w:val="0057561F"/>
    <w:rsid w:val="00575D56"/>
    <w:rsid w:val="0057645A"/>
    <w:rsid w:val="005779F5"/>
    <w:rsid w:val="00580252"/>
    <w:rsid w:val="00581344"/>
    <w:rsid w:val="00581ACC"/>
    <w:rsid w:val="00581EA8"/>
    <w:rsid w:val="00581EBA"/>
    <w:rsid w:val="00582AC9"/>
    <w:rsid w:val="00583972"/>
    <w:rsid w:val="00583BC8"/>
    <w:rsid w:val="00583F4C"/>
    <w:rsid w:val="005841C9"/>
    <w:rsid w:val="00584C21"/>
    <w:rsid w:val="00584E2C"/>
    <w:rsid w:val="00585553"/>
    <w:rsid w:val="0058582A"/>
    <w:rsid w:val="0058699C"/>
    <w:rsid w:val="00586ED4"/>
    <w:rsid w:val="00587557"/>
    <w:rsid w:val="00587822"/>
    <w:rsid w:val="0059045A"/>
    <w:rsid w:val="00591154"/>
    <w:rsid w:val="005914CE"/>
    <w:rsid w:val="005921AE"/>
    <w:rsid w:val="00592996"/>
    <w:rsid w:val="00593F9D"/>
    <w:rsid w:val="005959E3"/>
    <w:rsid w:val="00595C72"/>
    <w:rsid w:val="00595DD1"/>
    <w:rsid w:val="00595EEF"/>
    <w:rsid w:val="00596640"/>
    <w:rsid w:val="00596BE8"/>
    <w:rsid w:val="00596EAF"/>
    <w:rsid w:val="00597CD7"/>
    <w:rsid w:val="005A01F5"/>
    <w:rsid w:val="005A05B2"/>
    <w:rsid w:val="005A0E0A"/>
    <w:rsid w:val="005A1209"/>
    <w:rsid w:val="005A14E2"/>
    <w:rsid w:val="005A1765"/>
    <w:rsid w:val="005A1859"/>
    <w:rsid w:val="005A189D"/>
    <w:rsid w:val="005A1BBE"/>
    <w:rsid w:val="005A1D05"/>
    <w:rsid w:val="005A2283"/>
    <w:rsid w:val="005A22CE"/>
    <w:rsid w:val="005A3641"/>
    <w:rsid w:val="005A39A9"/>
    <w:rsid w:val="005A4089"/>
    <w:rsid w:val="005A4182"/>
    <w:rsid w:val="005A44F8"/>
    <w:rsid w:val="005A45BF"/>
    <w:rsid w:val="005A490E"/>
    <w:rsid w:val="005A4D32"/>
    <w:rsid w:val="005A5AF7"/>
    <w:rsid w:val="005A5C9B"/>
    <w:rsid w:val="005A5CA9"/>
    <w:rsid w:val="005A5D67"/>
    <w:rsid w:val="005A7263"/>
    <w:rsid w:val="005B00DB"/>
    <w:rsid w:val="005B0894"/>
    <w:rsid w:val="005B1BA2"/>
    <w:rsid w:val="005B1CB9"/>
    <w:rsid w:val="005B24BF"/>
    <w:rsid w:val="005B36E4"/>
    <w:rsid w:val="005B4A39"/>
    <w:rsid w:val="005B5316"/>
    <w:rsid w:val="005B59D6"/>
    <w:rsid w:val="005B630C"/>
    <w:rsid w:val="005B692A"/>
    <w:rsid w:val="005B6AFC"/>
    <w:rsid w:val="005B6E13"/>
    <w:rsid w:val="005B6E79"/>
    <w:rsid w:val="005B6FC6"/>
    <w:rsid w:val="005B71AF"/>
    <w:rsid w:val="005B71DA"/>
    <w:rsid w:val="005B740C"/>
    <w:rsid w:val="005B7C1B"/>
    <w:rsid w:val="005B7CA9"/>
    <w:rsid w:val="005C07D5"/>
    <w:rsid w:val="005C11C4"/>
    <w:rsid w:val="005C14F4"/>
    <w:rsid w:val="005C17FD"/>
    <w:rsid w:val="005C1892"/>
    <w:rsid w:val="005C2290"/>
    <w:rsid w:val="005C2CE7"/>
    <w:rsid w:val="005C3076"/>
    <w:rsid w:val="005C3C29"/>
    <w:rsid w:val="005C4382"/>
    <w:rsid w:val="005C5D79"/>
    <w:rsid w:val="005C6C86"/>
    <w:rsid w:val="005C758F"/>
    <w:rsid w:val="005C7701"/>
    <w:rsid w:val="005D0616"/>
    <w:rsid w:val="005D0630"/>
    <w:rsid w:val="005D2697"/>
    <w:rsid w:val="005D27B7"/>
    <w:rsid w:val="005D2817"/>
    <w:rsid w:val="005D2EA0"/>
    <w:rsid w:val="005D33A9"/>
    <w:rsid w:val="005D3C8C"/>
    <w:rsid w:val="005D4564"/>
    <w:rsid w:val="005D4F89"/>
    <w:rsid w:val="005D52CA"/>
    <w:rsid w:val="005D541E"/>
    <w:rsid w:val="005D5D12"/>
    <w:rsid w:val="005D5DD9"/>
    <w:rsid w:val="005D5E32"/>
    <w:rsid w:val="005D7104"/>
    <w:rsid w:val="005D7562"/>
    <w:rsid w:val="005D7596"/>
    <w:rsid w:val="005D7FB7"/>
    <w:rsid w:val="005E0240"/>
    <w:rsid w:val="005E0252"/>
    <w:rsid w:val="005E300D"/>
    <w:rsid w:val="005E31A5"/>
    <w:rsid w:val="005E3275"/>
    <w:rsid w:val="005E4109"/>
    <w:rsid w:val="005E413B"/>
    <w:rsid w:val="005E4355"/>
    <w:rsid w:val="005E5AF0"/>
    <w:rsid w:val="005E6249"/>
    <w:rsid w:val="005E62DB"/>
    <w:rsid w:val="005E7653"/>
    <w:rsid w:val="005E7731"/>
    <w:rsid w:val="005E7DB0"/>
    <w:rsid w:val="005E7E46"/>
    <w:rsid w:val="005E7F97"/>
    <w:rsid w:val="005E7FC7"/>
    <w:rsid w:val="005F02FB"/>
    <w:rsid w:val="005F1F53"/>
    <w:rsid w:val="005F2314"/>
    <w:rsid w:val="005F2F9C"/>
    <w:rsid w:val="005F3153"/>
    <w:rsid w:val="005F32BE"/>
    <w:rsid w:val="005F35E7"/>
    <w:rsid w:val="005F3799"/>
    <w:rsid w:val="005F37B2"/>
    <w:rsid w:val="005F37FE"/>
    <w:rsid w:val="005F4CCE"/>
    <w:rsid w:val="005F4EB2"/>
    <w:rsid w:val="005F4FE0"/>
    <w:rsid w:val="005F557F"/>
    <w:rsid w:val="005F697B"/>
    <w:rsid w:val="005F6C5D"/>
    <w:rsid w:val="005F7092"/>
    <w:rsid w:val="005F74E0"/>
    <w:rsid w:val="005F76FC"/>
    <w:rsid w:val="005F785F"/>
    <w:rsid w:val="005F7BAD"/>
    <w:rsid w:val="005F7D86"/>
    <w:rsid w:val="005F7DEF"/>
    <w:rsid w:val="005F7EB3"/>
    <w:rsid w:val="006017D5"/>
    <w:rsid w:val="006021AC"/>
    <w:rsid w:val="00603AB8"/>
    <w:rsid w:val="00603E30"/>
    <w:rsid w:val="00603F2A"/>
    <w:rsid w:val="0060407F"/>
    <w:rsid w:val="006055B7"/>
    <w:rsid w:val="00605E92"/>
    <w:rsid w:val="00606725"/>
    <w:rsid w:val="006067C7"/>
    <w:rsid w:val="00606B0B"/>
    <w:rsid w:val="0060750E"/>
    <w:rsid w:val="006114DC"/>
    <w:rsid w:val="00611836"/>
    <w:rsid w:val="00613BCC"/>
    <w:rsid w:val="00613D76"/>
    <w:rsid w:val="00614441"/>
    <w:rsid w:val="00614711"/>
    <w:rsid w:val="00614DE6"/>
    <w:rsid w:val="00615552"/>
    <w:rsid w:val="00615A44"/>
    <w:rsid w:val="00616025"/>
    <w:rsid w:val="00616792"/>
    <w:rsid w:val="00616A5A"/>
    <w:rsid w:val="0061738F"/>
    <w:rsid w:val="0061752F"/>
    <w:rsid w:val="006175DB"/>
    <w:rsid w:val="00617730"/>
    <w:rsid w:val="00617A2C"/>
    <w:rsid w:val="00617DB5"/>
    <w:rsid w:val="0062036C"/>
    <w:rsid w:val="006204B0"/>
    <w:rsid w:val="006207A2"/>
    <w:rsid w:val="00621DED"/>
    <w:rsid w:val="00621FE2"/>
    <w:rsid w:val="006227E9"/>
    <w:rsid w:val="00622B74"/>
    <w:rsid w:val="00622D98"/>
    <w:rsid w:val="00622DF6"/>
    <w:rsid w:val="00623B9D"/>
    <w:rsid w:val="00624366"/>
    <w:rsid w:val="00625160"/>
    <w:rsid w:val="006258CF"/>
    <w:rsid w:val="00625A83"/>
    <w:rsid w:val="00625EF7"/>
    <w:rsid w:val="0062603A"/>
    <w:rsid w:val="00626D95"/>
    <w:rsid w:val="00626DA5"/>
    <w:rsid w:val="0062709D"/>
    <w:rsid w:val="006272A2"/>
    <w:rsid w:val="006276C7"/>
    <w:rsid w:val="0063130F"/>
    <w:rsid w:val="00631476"/>
    <w:rsid w:val="0063215B"/>
    <w:rsid w:val="00633A49"/>
    <w:rsid w:val="00633BBB"/>
    <w:rsid w:val="0063407C"/>
    <w:rsid w:val="006342F0"/>
    <w:rsid w:val="00634451"/>
    <w:rsid w:val="006347B0"/>
    <w:rsid w:val="00634F0A"/>
    <w:rsid w:val="00635916"/>
    <w:rsid w:val="006359F5"/>
    <w:rsid w:val="00635BED"/>
    <w:rsid w:val="00635CDC"/>
    <w:rsid w:val="00636EDF"/>
    <w:rsid w:val="0063725E"/>
    <w:rsid w:val="00637485"/>
    <w:rsid w:val="006375B8"/>
    <w:rsid w:val="00637D03"/>
    <w:rsid w:val="006404EB"/>
    <w:rsid w:val="00641005"/>
    <w:rsid w:val="00641496"/>
    <w:rsid w:val="00641532"/>
    <w:rsid w:val="0064155F"/>
    <w:rsid w:val="006417C4"/>
    <w:rsid w:val="006418FE"/>
    <w:rsid w:val="0064205A"/>
    <w:rsid w:val="00643E72"/>
    <w:rsid w:val="00646310"/>
    <w:rsid w:val="00646627"/>
    <w:rsid w:val="00647809"/>
    <w:rsid w:val="00647988"/>
    <w:rsid w:val="0065003D"/>
    <w:rsid w:val="00650534"/>
    <w:rsid w:val="00650698"/>
    <w:rsid w:val="00650A6F"/>
    <w:rsid w:val="006514D1"/>
    <w:rsid w:val="00651C1A"/>
    <w:rsid w:val="00651DAF"/>
    <w:rsid w:val="00652A83"/>
    <w:rsid w:val="00653D08"/>
    <w:rsid w:val="0065405E"/>
    <w:rsid w:val="006540C9"/>
    <w:rsid w:val="00654A9A"/>
    <w:rsid w:val="0065530A"/>
    <w:rsid w:val="00655852"/>
    <w:rsid w:val="00655CF4"/>
    <w:rsid w:val="00655F03"/>
    <w:rsid w:val="00656ACB"/>
    <w:rsid w:val="00657134"/>
    <w:rsid w:val="0065784B"/>
    <w:rsid w:val="00657C36"/>
    <w:rsid w:val="00657CC9"/>
    <w:rsid w:val="00657CDD"/>
    <w:rsid w:val="0066099D"/>
    <w:rsid w:val="00661026"/>
    <w:rsid w:val="006617F3"/>
    <w:rsid w:val="006619BF"/>
    <w:rsid w:val="00661BB8"/>
    <w:rsid w:val="00661DD6"/>
    <w:rsid w:val="00663A7D"/>
    <w:rsid w:val="00664408"/>
    <w:rsid w:val="0066443D"/>
    <w:rsid w:val="00664AD5"/>
    <w:rsid w:val="00664CB7"/>
    <w:rsid w:val="00664F1D"/>
    <w:rsid w:val="00664FC2"/>
    <w:rsid w:val="0066634F"/>
    <w:rsid w:val="006663B1"/>
    <w:rsid w:val="006674E4"/>
    <w:rsid w:val="00667DC6"/>
    <w:rsid w:val="006706E1"/>
    <w:rsid w:val="00670C59"/>
    <w:rsid w:val="00670CDB"/>
    <w:rsid w:val="006719B1"/>
    <w:rsid w:val="00671D4B"/>
    <w:rsid w:val="006720FA"/>
    <w:rsid w:val="006737C5"/>
    <w:rsid w:val="00673D8C"/>
    <w:rsid w:val="0067645B"/>
    <w:rsid w:val="006764C7"/>
    <w:rsid w:val="00677E85"/>
    <w:rsid w:val="006800C1"/>
    <w:rsid w:val="0068074E"/>
    <w:rsid w:val="00680D31"/>
    <w:rsid w:val="00681999"/>
    <w:rsid w:val="00681D53"/>
    <w:rsid w:val="00682527"/>
    <w:rsid w:val="006825D6"/>
    <w:rsid w:val="00682F49"/>
    <w:rsid w:val="00683E11"/>
    <w:rsid w:val="00683FB5"/>
    <w:rsid w:val="00684454"/>
    <w:rsid w:val="00684ADC"/>
    <w:rsid w:val="00687222"/>
    <w:rsid w:val="00691829"/>
    <w:rsid w:val="006919AB"/>
    <w:rsid w:val="00692340"/>
    <w:rsid w:val="00692578"/>
    <w:rsid w:val="006928D2"/>
    <w:rsid w:val="006929D1"/>
    <w:rsid w:val="0069324D"/>
    <w:rsid w:val="0069367A"/>
    <w:rsid w:val="006952F1"/>
    <w:rsid w:val="006955CD"/>
    <w:rsid w:val="00695D7C"/>
    <w:rsid w:val="00696527"/>
    <w:rsid w:val="00696B20"/>
    <w:rsid w:val="00696FFF"/>
    <w:rsid w:val="00697859"/>
    <w:rsid w:val="006A06C8"/>
    <w:rsid w:val="006A07C0"/>
    <w:rsid w:val="006A1520"/>
    <w:rsid w:val="006A1B7A"/>
    <w:rsid w:val="006A3C85"/>
    <w:rsid w:val="006A481C"/>
    <w:rsid w:val="006A4FB9"/>
    <w:rsid w:val="006A50DD"/>
    <w:rsid w:val="006A534D"/>
    <w:rsid w:val="006A5534"/>
    <w:rsid w:val="006A611F"/>
    <w:rsid w:val="006A6528"/>
    <w:rsid w:val="006A658D"/>
    <w:rsid w:val="006A6888"/>
    <w:rsid w:val="006A7081"/>
    <w:rsid w:val="006A781D"/>
    <w:rsid w:val="006B071F"/>
    <w:rsid w:val="006B0C04"/>
    <w:rsid w:val="006B1496"/>
    <w:rsid w:val="006B1B69"/>
    <w:rsid w:val="006B1B95"/>
    <w:rsid w:val="006B2764"/>
    <w:rsid w:val="006B2B06"/>
    <w:rsid w:val="006B2D78"/>
    <w:rsid w:val="006B2F21"/>
    <w:rsid w:val="006B327E"/>
    <w:rsid w:val="006B3545"/>
    <w:rsid w:val="006B4359"/>
    <w:rsid w:val="006B48A1"/>
    <w:rsid w:val="006B4B86"/>
    <w:rsid w:val="006B51A2"/>
    <w:rsid w:val="006B5E35"/>
    <w:rsid w:val="006B6794"/>
    <w:rsid w:val="006B67E0"/>
    <w:rsid w:val="006B70E4"/>
    <w:rsid w:val="006C0901"/>
    <w:rsid w:val="006C2605"/>
    <w:rsid w:val="006C331C"/>
    <w:rsid w:val="006C33C6"/>
    <w:rsid w:val="006C33F9"/>
    <w:rsid w:val="006C3BA8"/>
    <w:rsid w:val="006C3CD3"/>
    <w:rsid w:val="006C4328"/>
    <w:rsid w:val="006C4817"/>
    <w:rsid w:val="006C557C"/>
    <w:rsid w:val="006C5825"/>
    <w:rsid w:val="006C5A44"/>
    <w:rsid w:val="006C5AA2"/>
    <w:rsid w:val="006C5F23"/>
    <w:rsid w:val="006C61D9"/>
    <w:rsid w:val="006C6807"/>
    <w:rsid w:val="006C7513"/>
    <w:rsid w:val="006C77A6"/>
    <w:rsid w:val="006C78AC"/>
    <w:rsid w:val="006C7AFF"/>
    <w:rsid w:val="006C7D40"/>
    <w:rsid w:val="006D002E"/>
    <w:rsid w:val="006D009C"/>
    <w:rsid w:val="006D01AE"/>
    <w:rsid w:val="006D0C28"/>
    <w:rsid w:val="006D157C"/>
    <w:rsid w:val="006D29D1"/>
    <w:rsid w:val="006D39EB"/>
    <w:rsid w:val="006D4F54"/>
    <w:rsid w:val="006D61FF"/>
    <w:rsid w:val="006D62B3"/>
    <w:rsid w:val="006D63D3"/>
    <w:rsid w:val="006D7E1F"/>
    <w:rsid w:val="006E024C"/>
    <w:rsid w:val="006E028A"/>
    <w:rsid w:val="006E056C"/>
    <w:rsid w:val="006E080A"/>
    <w:rsid w:val="006E0AE7"/>
    <w:rsid w:val="006E0FA5"/>
    <w:rsid w:val="006E1306"/>
    <w:rsid w:val="006E1880"/>
    <w:rsid w:val="006E1947"/>
    <w:rsid w:val="006E1AC9"/>
    <w:rsid w:val="006E1C32"/>
    <w:rsid w:val="006E3732"/>
    <w:rsid w:val="006E3F67"/>
    <w:rsid w:val="006E42A0"/>
    <w:rsid w:val="006E4FE6"/>
    <w:rsid w:val="006E584F"/>
    <w:rsid w:val="006E59E5"/>
    <w:rsid w:val="006E6002"/>
    <w:rsid w:val="006E6932"/>
    <w:rsid w:val="006E7730"/>
    <w:rsid w:val="006E7E66"/>
    <w:rsid w:val="006F00C5"/>
    <w:rsid w:val="006F041A"/>
    <w:rsid w:val="006F0581"/>
    <w:rsid w:val="006F059B"/>
    <w:rsid w:val="006F0C42"/>
    <w:rsid w:val="006F0E3F"/>
    <w:rsid w:val="006F0E8B"/>
    <w:rsid w:val="006F14D9"/>
    <w:rsid w:val="006F163B"/>
    <w:rsid w:val="006F1FC8"/>
    <w:rsid w:val="006F201E"/>
    <w:rsid w:val="006F25FD"/>
    <w:rsid w:val="006F3CFF"/>
    <w:rsid w:val="006F3D74"/>
    <w:rsid w:val="006F411F"/>
    <w:rsid w:val="006F5121"/>
    <w:rsid w:val="006F5A05"/>
    <w:rsid w:val="006F6BC3"/>
    <w:rsid w:val="006F6E8A"/>
    <w:rsid w:val="006F6EC8"/>
    <w:rsid w:val="006F7059"/>
    <w:rsid w:val="006F70F3"/>
    <w:rsid w:val="00700B7F"/>
    <w:rsid w:val="007013FA"/>
    <w:rsid w:val="00701AEB"/>
    <w:rsid w:val="00701DCE"/>
    <w:rsid w:val="00701DF3"/>
    <w:rsid w:val="00701F33"/>
    <w:rsid w:val="00702258"/>
    <w:rsid w:val="0070228F"/>
    <w:rsid w:val="007028B0"/>
    <w:rsid w:val="00702B2E"/>
    <w:rsid w:val="00702B99"/>
    <w:rsid w:val="00703389"/>
    <w:rsid w:val="00703C54"/>
    <w:rsid w:val="00703E83"/>
    <w:rsid w:val="00704148"/>
    <w:rsid w:val="00704DF3"/>
    <w:rsid w:val="00704E28"/>
    <w:rsid w:val="00705938"/>
    <w:rsid w:val="007067AF"/>
    <w:rsid w:val="00706902"/>
    <w:rsid w:val="00706B0C"/>
    <w:rsid w:val="00707D56"/>
    <w:rsid w:val="00707E99"/>
    <w:rsid w:val="007113EF"/>
    <w:rsid w:val="00712275"/>
    <w:rsid w:val="007124D2"/>
    <w:rsid w:val="00712FE2"/>
    <w:rsid w:val="007130D0"/>
    <w:rsid w:val="00713E5C"/>
    <w:rsid w:val="00714274"/>
    <w:rsid w:val="00714833"/>
    <w:rsid w:val="007148F2"/>
    <w:rsid w:val="00716697"/>
    <w:rsid w:val="007168E7"/>
    <w:rsid w:val="00717477"/>
    <w:rsid w:val="0071752A"/>
    <w:rsid w:val="00717E2E"/>
    <w:rsid w:val="00720A15"/>
    <w:rsid w:val="00720AA6"/>
    <w:rsid w:val="00720CF1"/>
    <w:rsid w:val="00720D3A"/>
    <w:rsid w:val="00722FF2"/>
    <w:rsid w:val="0072313F"/>
    <w:rsid w:val="00723487"/>
    <w:rsid w:val="0072383B"/>
    <w:rsid w:val="007243CA"/>
    <w:rsid w:val="0072482A"/>
    <w:rsid w:val="007252D3"/>
    <w:rsid w:val="007257B4"/>
    <w:rsid w:val="00725B06"/>
    <w:rsid w:val="00725C6C"/>
    <w:rsid w:val="00725CD0"/>
    <w:rsid w:val="00727B62"/>
    <w:rsid w:val="007312B7"/>
    <w:rsid w:val="00731403"/>
    <w:rsid w:val="007318FC"/>
    <w:rsid w:val="00731A98"/>
    <w:rsid w:val="0073205A"/>
    <w:rsid w:val="00732437"/>
    <w:rsid w:val="00733CAB"/>
    <w:rsid w:val="00733E35"/>
    <w:rsid w:val="007345C9"/>
    <w:rsid w:val="007346E0"/>
    <w:rsid w:val="00734C59"/>
    <w:rsid w:val="00734C82"/>
    <w:rsid w:val="0073540E"/>
    <w:rsid w:val="00735BFC"/>
    <w:rsid w:val="00735D18"/>
    <w:rsid w:val="0073607D"/>
    <w:rsid w:val="0073651D"/>
    <w:rsid w:val="00736666"/>
    <w:rsid w:val="0073687D"/>
    <w:rsid w:val="007369FC"/>
    <w:rsid w:val="00737191"/>
    <w:rsid w:val="007376F6"/>
    <w:rsid w:val="00737EC8"/>
    <w:rsid w:val="0074012E"/>
    <w:rsid w:val="00740AC8"/>
    <w:rsid w:val="00742AB0"/>
    <w:rsid w:val="00743375"/>
    <w:rsid w:val="007437E7"/>
    <w:rsid w:val="00745138"/>
    <w:rsid w:val="00745E49"/>
    <w:rsid w:val="00746278"/>
    <w:rsid w:val="007473B1"/>
    <w:rsid w:val="00747DB8"/>
    <w:rsid w:val="00751762"/>
    <w:rsid w:val="00751915"/>
    <w:rsid w:val="00751E16"/>
    <w:rsid w:val="00752246"/>
    <w:rsid w:val="00752687"/>
    <w:rsid w:val="00753589"/>
    <w:rsid w:val="007539C7"/>
    <w:rsid w:val="007542D4"/>
    <w:rsid w:val="0075525C"/>
    <w:rsid w:val="007553FF"/>
    <w:rsid w:val="007558BA"/>
    <w:rsid w:val="0075642C"/>
    <w:rsid w:val="00756DB4"/>
    <w:rsid w:val="00757844"/>
    <w:rsid w:val="00760BD0"/>
    <w:rsid w:val="007614AC"/>
    <w:rsid w:val="0076295F"/>
    <w:rsid w:val="00762A2B"/>
    <w:rsid w:val="007648CC"/>
    <w:rsid w:val="00764E5F"/>
    <w:rsid w:val="0076504C"/>
    <w:rsid w:val="00765F04"/>
    <w:rsid w:val="00765FB3"/>
    <w:rsid w:val="00766162"/>
    <w:rsid w:val="00766FC0"/>
    <w:rsid w:val="00767F1B"/>
    <w:rsid w:val="00770017"/>
    <w:rsid w:val="00770A14"/>
    <w:rsid w:val="00771136"/>
    <w:rsid w:val="007718E4"/>
    <w:rsid w:val="00771AE1"/>
    <w:rsid w:val="00771B70"/>
    <w:rsid w:val="00771B8E"/>
    <w:rsid w:val="007726AE"/>
    <w:rsid w:val="007730D2"/>
    <w:rsid w:val="00773362"/>
    <w:rsid w:val="0077357E"/>
    <w:rsid w:val="00775532"/>
    <w:rsid w:val="00775557"/>
    <w:rsid w:val="007755E9"/>
    <w:rsid w:val="0077656E"/>
    <w:rsid w:val="00776A4C"/>
    <w:rsid w:val="00776AEC"/>
    <w:rsid w:val="00776EE9"/>
    <w:rsid w:val="00777600"/>
    <w:rsid w:val="007805D6"/>
    <w:rsid w:val="00780FF7"/>
    <w:rsid w:val="007810CC"/>
    <w:rsid w:val="00781202"/>
    <w:rsid w:val="007818EF"/>
    <w:rsid w:val="00782C9D"/>
    <w:rsid w:val="00783027"/>
    <w:rsid w:val="00784B8A"/>
    <w:rsid w:val="0078513D"/>
    <w:rsid w:val="00786473"/>
    <w:rsid w:val="00786697"/>
    <w:rsid w:val="007874CD"/>
    <w:rsid w:val="00787D99"/>
    <w:rsid w:val="007902B8"/>
    <w:rsid w:val="00790683"/>
    <w:rsid w:val="00790978"/>
    <w:rsid w:val="00791876"/>
    <w:rsid w:val="00791EE9"/>
    <w:rsid w:val="00792028"/>
    <w:rsid w:val="0079236F"/>
    <w:rsid w:val="00793811"/>
    <w:rsid w:val="00793E4B"/>
    <w:rsid w:val="007946B9"/>
    <w:rsid w:val="00795909"/>
    <w:rsid w:val="00795C1B"/>
    <w:rsid w:val="007963C2"/>
    <w:rsid w:val="007967B1"/>
    <w:rsid w:val="0079773A"/>
    <w:rsid w:val="00797AC1"/>
    <w:rsid w:val="007A060D"/>
    <w:rsid w:val="007A066A"/>
    <w:rsid w:val="007A1697"/>
    <w:rsid w:val="007A1E38"/>
    <w:rsid w:val="007A23F6"/>
    <w:rsid w:val="007A23FA"/>
    <w:rsid w:val="007A26DA"/>
    <w:rsid w:val="007A4745"/>
    <w:rsid w:val="007A4A0E"/>
    <w:rsid w:val="007A4C58"/>
    <w:rsid w:val="007A555D"/>
    <w:rsid w:val="007A577B"/>
    <w:rsid w:val="007A5869"/>
    <w:rsid w:val="007A58F3"/>
    <w:rsid w:val="007A678E"/>
    <w:rsid w:val="007A73D6"/>
    <w:rsid w:val="007A783C"/>
    <w:rsid w:val="007B011F"/>
    <w:rsid w:val="007B0943"/>
    <w:rsid w:val="007B0D7C"/>
    <w:rsid w:val="007B0DA7"/>
    <w:rsid w:val="007B0ED3"/>
    <w:rsid w:val="007B16B7"/>
    <w:rsid w:val="007B191F"/>
    <w:rsid w:val="007B1ADE"/>
    <w:rsid w:val="007B1B82"/>
    <w:rsid w:val="007B1CD3"/>
    <w:rsid w:val="007B22E1"/>
    <w:rsid w:val="007B2463"/>
    <w:rsid w:val="007B2A0E"/>
    <w:rsid w:val="007B2C68"/>
    <w:rsid w:val="007B341F"/>
    <w:rsid w:val="007B3689"/>
    <w:rsid w:val="007B3AE7"/>
    <w:rsid w:val="007B3BB2"/>
    <w:rsid w:val="007B53DE"/>
    <w:rsid w:val="007B568A"/>
    <w:rsid w:val="007B678D"/>
    <w:rsid w:val="007B67A7"/>
    <w:rsid w:val="007B6BE3"/>
    <w:rsid w:val="007B6E68"/>
    <w:rsid w:val="007B742D"/>
    <w:rsid w:val="007B7990"/>
    <w:rsid w:val="007B7ECF"/>
    <w:rsid w:val="007C0211"/>
    <w:rsid w:val="007C0438"/>
    <w:rsid w:val="007C0930"/>
    <w:rsid w:val="007C0B99"/>
    <w:rsid w:val="007C0D02"/>
    <w:rsid w:val="007C0DD2"/>
    <w:rsid w:val="007C1002"/>
    <w:rsid w:val="007C14CD"/>
    <w:rsid w:val="007C17BB"/>
    <w:rsid w:val="007C17D9"/>
    <w:rsid w:val="007C1E2B"/>
    <w:rsid w:val="007C20C7"/>
    <w:rsid w:val="007C245D"/>
    <w:rsid w:val="007C25C9"/>
    <w:rsid w:val="007C2AAE"/>
    <w:rsid w:val="007C2F39"/>
    <w:rsid w:val="007C30F4"/>
    <w:rsid w:val="007C477C"/>
    <w:rsid w:val="007C4F0B"/>
    <w:rsid w:val="007C5609"/>
    <w:rsid w:val="007C797D"/>
    <w:rsid w:val="007C7AFA"/>
    <w:rsid w:val="007D02E8"/>
    <w:rsid w:val="007D0623"/>
    <w:rsid w:val="007D0C68"/>
    <w:rsid w:val="007D0D9C"/>
    <w:rsid w:val="007D1975"/>
    <w:rsid w:val="007D1D0B"/>
    <w:rsid w:val="007D1F58"/>
    <w:rsid w:val="007D221A"/>
    <w:rsid w:val="007D2DA5"/>
    <w:rsid w:val="007D35FF"/>
    <w:rsid w:val="007D3985"/>
    <w:rsid w:val="007D3ADF"/>
    <w:rsid w:val="007D454E"/>
    <w:rsid w:val="007D4CDF"/>
    <w:rsid w:val="007D4FA9"/>
    <w:rsid w:val="007D5317"/>
    <w:rsid w:val="007D5CCB"/>
    <w:rsid w:val="007D6139"/>
    <w:rsid w:val="007D6238"/>
    <w:rsid w:val="007D6FF3"/>
    <w:rsid w:val="007D7344"/>
    <w:rsid w:val="007E1013"/>
    <w:rsid w:val="007E1210"/>
    <w:rsid w:val="007E1353"/>
    <w:rsid w:val="007E190A"/>
    <w:rsid w:val="007E1E03"/>
    <w:rsid w:val="007E39B0"/>
    <w:rsid w:val="007E433B"/>
    <w:rsid w:val="007E4389"/>
    <w:rsid w:val="007E4813"/>
    <w:rsid w:val="007E59AC"/>
    <w:rsid w:val="007E5EDF"/>
    <w:rsid w:val="007E6248"/>
    <w:rsid w:val="007E62BC"/>
    <w:rsid w:val="007E6568"/>
    <w:rsid w:val="007E6866"/>
    <w:rsid w:val="007E6E18"/>
    <w:rsid w:val="007E6F03"/>
    <w:rsid w:val="007E722B"/>
    <w:rsid w:val="007E7F9B"/>
    <w:rsid w:val="007F01B5"/>
    <w:rsid w:val="007F0399"/>
    <w:rsid w:val="007F04CE"/>
    <w:rsid w:val="007F0623"/>
    <w:rsid w:val="007F0780"/>
    <w:rsid w:val="007F0E39"/>
    <w:rsid w:val="007F15BB"/>
    <w:rsid w:val="007F22C0"/>
    <w:rsid w:val="007F2471"/>
    <w:rsid w:val="007F2B38"/>
    <w:rsid w:val="007F2B85"/>
    <w:rsid w:val="007F2E99"/>
    <w:rsid w:val="007F2F45"/>
    <w:rsid w:val="007F3871"/>
    <w:rsid w:val="007F4106"/>
    <w:rsid w:val="007F4D76"/>
    <w:rsid w:val="007F53B9"/>
    <w:rsid w:val="007F54B1"/>
    <w:rsid w:val="007F5DF6"/>
    <w:rsid w:val="007F6082"/>
    <w:rsid w:val="007F623E"/>
    <w:rsid w:val="007F6283"/>
    <w:rsid w:val="007F6CC1"/>
    <w:rsid w:val="007F7598"/>
    <w:rsid w:val="007F75D4"/>
    <w:rsid w:val="007F75F0"/>
    <w:rsid w:val="007F7E1D"/>
    <w:rsid w:val="008007AD"/>
    <w:rsid w:val="00800B79"/>
    <w:rsid w:val="00801044"/>
    <w:rsid w:val="00801580"/>
    <w:rsid w:val="00801614"/>
    <w:rsid w:val="00801F3E"/>
    <w:rsid w:val="00801FF5"/>
    <w:rsid w:val="00802888"/>
    <w:rsid w:val="00802DBD"/>
    <w:rsid w:val="008037A8"/>
    <w:rsid w:val="008039AB"/>
    <w:rsid w:val="008049EF"/>
    <w:rsid w:val="008051E2"/>
    <w:rsid w:val="00805661"/>
    <w:rsid w:val="0080581D"/>
    <w:rsid w:val="00805903"/>
    <w:rsid w:val="00806461"/>
    <w:rsid w:val="00806722"/>
    <w:rsid w:val="00806831"/>
    <w:rsid w:val="008068A9"/>
    <w:rsid w:val="008069B2"/>
    <w:rsid w:val="00806AA0"/>
    <w:rsid w:val="00806C85"/>
    <w:rsid w:val="008071AB"/>
    <w:rsid w:val="00807288"/>
    <w:rsid w:val="00810042"/>
    <w:rsid w:val="00811ED8"/>
    <w:rsid w:val="008131E4"/>
    <w:rsid w:val="00813776"/>
    <w:rsid w:val="00813B24"/>
    <w:rsid w:val="008140B5"/>
    <w:rsid w:val="008142B6"/>
    <w:rsid w:val="00814C4B"/>
    <w:rsid w:val="00814E19"/>
    <w:rsid w:val="0081529B"/>
    <w:rsid w:val="008157D9"/>
    <w:rsid w:val="00816359"/>
    <w:rsid w:val="00816742"/>
    <w:rsid w:val="00816933"/>
    <w:rsid w:val="00816B01"/>
    <w:rsid w:val="00816D6C"/>
    <w:rsid w:val="00816F12"/>
    <w:rsid w:val="0081797A"/>
    <w:rsid w:val="00817AF2"/>
    <w:rsid w:val="0082051A"/>
    <w:rsid w:val="00820800"/>
    <w:rsid w:val="0082089B"/>
    <w:rsid w:val="00820CC5"/>
    <w:rsid w:val="00820E94"/>
    <w:rsid w:val="00820F94"/>
    <w:rsid w:val="00822106"/>
    <w:rsid w:val="0082244D"/>
    <w:rsid w:val="00822732"/>
    <w:rsid w:val="00822B46"/>
    <w:rsid w:val="00822DBF"/>
    <w:rsid w:val="00823028"/>
    <w:rsid w:val="008232E2"/>
    <w:rsid w:val="00823DF4"/>
    <w:rsid w:val="00824515"/>
    <w:rsid w:val="00824E83"/>
    <w:rsid w:val="00824F1E"/>
    <w:rsid w:val="008258F9"/>
    <w:rsid w:val="00825EEE"/>
    <w:rsid w:val="00826083"/>
    <w:rsid w:val="00826089"/>
    <w:rsid w:val="00826870"/>
    <w:rsid w:val="008268C6"/>
    <w:rsid w:val="00826D51"/>
    <w:rsid w:val="00826FA9"/>
    <w:rsid w:val="00827DF6"/>
    <w:rsid w:val="00830351"/>
    <w:rsid w:val="0083054E"/>
    <w:rsid w:val="00830839"/>
    <w:rsid w:val="00830A4C"/>
    <w:rsid w:val="0083114B"/>
    <w:rsid w:val="00833290"/>
    <w:rsid w:val="00834BDE"/>
    <w:rsid w:val="00834FA3"/>
    <w:rsid w:val="00835A45"/>
    <w:rsid w:val="00835CEE"/>
    <w:rsid w:val="00835E76"/>
    <w:rsid w:val="00836C31"/>
    <w:rsid w:val="00840528"/>
    <w:rsid w:val="00840C00"/>
    <w:rsid w:val="0084105B"/>
    <w:rsid w:val="008417CB"/>
    <w:rsid w:val="00841CFA"/>
    <w:rsid w:val="00841FA8"/>
    <w:rsid w:val="00842B0C"/>
    <w:rsid w:val="00842B97"/>
    <w:rsid w:val="00843236"/>
    <w:rsid w:val="008433D3"/>
    <w:rsid w:val="00843439"/>
    <w:rsid w:val="00843CBD"/>
    <w:rsid w:val="008442E2"/>
    <w:rsid w:val="00844908"/>
    <w:rsid w:val="008451DB"/>
    <w:rsid w:val="008452B2"/>
    <w:rsid w:val="00845D06"/>
    <w:rsid w:val="008461C0"/>
    <w:rsid w:val="0084704C"/>
    <w:rsid w:val="008471AA"/>
    <w:rsid w:val="0084768F"/>
    <w:rsid w:val="00850063"/>
    <w:rsid w:val="0085029D"/>
    <w:rsid w:val="00850FE7"/>
    <w:rsid w:val="00852B52"/>
    <w:rsid w:val="008535A4"/>
    <w:rsid w:val="00853622"/>
    <w:rsid w:val="00853A18"/>
    <w:rsid w:val="00854408"/>
    <w:rsid w:val="0085451C"/>
    <w:rsid w:val="00854584"/>
    <w:rsid w:val="00855152"/>
    <w:rsid w:val="0085560E"/>
    <w:rsid w:val="008561C6"/>
    <w:rsid w:val="0085656F"/>
    <w:rsid w:val="008565C7"/>
    <w:rsid w:val="00856BE8"/>
    <w:rsid w:val="00857181"/>
    <w:rsid w:val="00857C50"/>
    <w:rsid w:val="00860A4A"/>
    <w:rsid w:val="008613F4"/>
    <w:rsid w:val="0086204F"/>
    <w:rsid w:val="00862273"/>
    <w:rsid w:val="008624CB"/>
    <w:rsid w:val="00862A56"/>
    <w:rsid w:val="00862E77"/>
    <w:rsid w:val="008630C8"/>
    <w:rsid w:val="00864032"/>
    <w:rsid w:val="00864163"/>
    <w:rsid w:val="008641D8"/>
    <w:rsid w:val="00864A4F"/>
    <w:rsid w:val="00865D63"/>
    <w:rsid w:val="00866315"/>
    <w:rsid w:val="00866703"/>
    <w:rsid w:val="00867A25"/>
    <w:rsid w:val="00871928"/>
    <w:rsid w:val="00871DFA"/>
    <w:rsid w:val="00871E0F"/>
    <w:rsid w:val="00872073"/>
    <w:rsid w:val="0087258B"/>
    <w:rsid w:val="00872D3A"/>
    <w:rsid w:val="0087323B"/>
    <w:rsid w:val="00873586"/>
    <w:rsid w:val="00873826"/>
    <w:rsid w:val="008738FE"/>
    <w:rsid w:val="00873DD9"/>
    <w:rsid w:val="00874323"/>
    <w:rsid w:val="008748CF"/>
    <w:rsid w:val="008755FE"/>
    <w:rsid w:val="008758A6"/>
    <w:rsid w:val="00875A77"/>
    <w:rsid w:val="00875AC2"/>
    <w:rsid w:val="008761CF"/>
    <w:rsid w:val="0087698B"/>
    <w:rsid w:val="00877508"/>
    <w:rsid w:val="00877E36"/>
    <w:rsid w:val="00880152"/>
    <w:rsid w:val="008802C3"/>
    <w:rsid w:val="00880313"/>
    <w:rsid w:val="008803D2"/>
    <w:rsid w:val="008805F8"/>
    <w:rsid w:val="00880B8D"/>
    <w:rsid w:val="0088199B"/>
    <w:rsid w:val="00881BFC"/>
    <w:rsid w:val="00881ED8"/>
    <w:rsid w:val="00882443"/>
    <w:rsid w:val="0088540A"/>
    <w:rsid w:val="00885721"/>
    <w:rsid w:val="008858BC"/>
    <w:rsid w:val="00885EE1"/>
    <w:rsid w:val="00887E28"/>
    <w:rsid w:val="0089014C"/>
    <w:rsid w:val="00891032"/>
    <w:rsid w:val="008920B9"/>
    <w:rsid w:val="008929A0"/>
    <w:rsid w:val="00892C4C"/>
    <w:rsid w:val="00892F25"/>
    <w:rsid w:val="00892FF1"/>
    <w:rsid w:val="0089448C"/>
    <w:rsid w:val="00895292"/>
    <w:rsid w:val="008958DE"/>
    <w:rsid w:val="00895984"/>
    <w:rsid w:val="00895AC2"/>
    <w:rsid w:val="008966D8"/>
    <w:rsid w:val="008973F5"/>
    <w:rsid w:val="00897641"/>
    <w:rsid w:val="008A02B1"/>
    <w:rsid w:val="008A03A7"/>
    <w:rsid w:val="008A0DD5"/>
    <w:rsid w:val="008A0F9B"/>
    <w:rsid w:val="008A1543"/>
    <w:rsid w:val="008A22EC"/>
    <w:rsid w:val="008A2454"/>
    <w:rsid w:val="008A2912"/>
    <w:rsid w:val="008A2CAD"/>
    <w:rsid w:val="008A3755"/>
    <w:rsid w:val="008A3914"/>
    <w:rsid w:val="008A3EA5"/>
    <w:rsid w:val="008A4307"/>
    <w:rsid w:val="008A46EC"/>
    <w:rsid w:val="008A5AB9"/>
    <w:rsid w:val="008A6715"/>
    <w:rsid w:val="008A6C65"/>
    <w:rsid w:val="008A7C72"/>
    <w:rsid w:val="008A7ECB"/>
    <w:rsid w:val="008B0189"/>
    <w:rsid w:val="008B025E"/>
    <w:rsid w:val="008B0982"/>
    <w:rsid w:val="008B128B"/>
    <w:rsid w:val="008B1A2F"/>
    <w:rsid w:val="008B1E5E"/>
    <w:rsid w:val="008B1E94"/>
    <w:rsid w:val="008B25AA"/>
    <w:rsid w:val="008B2CE9"/>
    <w:rsid w:val="008B3048"/>
    <w:rsid w:val="008B465B"/>
    <w:rsid w:val="008B4CAD"/>
    <w:rsid w:val="008B55AD"/>
    <w:rsid w:val="008B56F7"/>
    <w:rsid w:val="008B5C7D"/>
    <w:rsid w:val="008B692E"/>
    <w:rsid w:val="008B6B07"/>
    <w:rsid w:val="008B6FBF"/>
    <w:rsid w:val="008B7155"/>
    <w:rsid w:val="008B7AC4"/>
    <w:rsid w:val="008B7D9B"/>
    <w:rsid w:val="008B7E60"/>
    <w:rsid w:val="008C008C"/>
    <w:rsid w:val="008C0F16"/>
    <w:rsid w:val="008C1807"/>
    <w:rsid w:val="008C26F7"/>
    <w:rsid w:val="008C3071"/>
    <w:rsid w:val="008C40DD"/>
    <w:rsid w:val="008C5736"/>
    <w:rsid w:val="008C7088"/>
    <w:rsid w:val="008C7263"/>
    <w:rsid w:val="008C7922"/>
    <w:rsid w:val="008D1410"/>
    <w:rsid w:val="008D1527"/>
    <w:rsid w:val="008D1CA9"/>
    <w:rsid w:val="008D2BED"/>
    <w:rsid w:val="008D3722"/>
    <w:rsid w:val="008D391D"/>
    <w:rsid w:val="008D3B3B"/>
    <w:rsid w:val="008D3E91"/>
    <w:rsid w:val="008D3EDE"/>
    <w:rsid w:val="008D4C7A"/>
    <w:rsid w:val="008D63B7"/>
    <w:rsid w:val="008D6502"/>
    <w:rsid w:val="008D65A8"/>
    <w:rsid w:val="008D6C9F"/>
    <w:rsid w:val="008D712F"/>
    <w:rsid w:val="008E000E"/>
    <w:rsid w:val="008E05C9"/>
    <w:rsid w:val="008E0C99"/>
    <w:rsid w:val="008E1425"/>
    <w:rsid w:val="008E203A"/>
    <w:rsid w:val="008E2D60"/>
    <w:rsid w:val="008E4110"/>
    <w:rsid w:val="008E4766"/>
    <w:rsid w:val="008E4ABE"/>
    <w:rsid w:val="008E5858"/>
    <w:rsid w:val="008E6256"/>
    <w:rsid w:val="008E7092"/>
    <w:rsid w:val="008E70D6"/>
    <w:rsid w:val="008F00E4"/>
    <w:rsid w:val="008F0598"/>
    <w:rsid w:val="008F0C1A"/>
    <w:rsid w:val="008F0C6F"/>
    <w:rsid w:val="008F0F63"/>
    <w:rsid w:val="008F14A4"/>
    <w:rsid w:val="008F15E6"/>
    <w:rsid w:val="008F18F7"/>
    <w:rsid w:val="008F1AC2"/>
    <w:rsid w:val="008F1E95"/>
    <w:rsid w:val="008F2054"/>
    <w:rsid w:val="008F2825"/>
    <w:rsid w:val="008F374D"/>
    <w:rsid w:val="008F37BE"/>
    <w:rsid w:val="008F4B84"/>
    <w:rsid w:val="008F5714"/>
    <w:rsid w:val="008F58A8"/>
    <w:rsid w:val="008F5979"/>
    <w:rsid w:val="008F6C80"/>
    <w:rsid w:val="008F77D6"/>
    <w:rsid w:val="00900745"/>
    <w:rsid w:val="00900B77"/>
    <w:rsid w:val="00900CAB"/>
    <w:rsid w:val="00901C4A"/>
    <w:rsid w:val="009027F8"/>
    <w:rsid w:val="0090317C"/>
    <w:rsid w:val="0090353F"/>
    <w:rsid w:val="009038F2"/>
    <w:rsid w:val="0090470B"/>
    <w:rsid w:val="00904D73"/>
    <w:rsid w:val="0090554E"/>
    <w:rsid w:val="009068DB"/>
    <w:rsid w:val="009069C6"/>
    <w:rsid w:val="00906A04"/>
    <w:rsid w:val="00906F19"/>
    <w:rsid w:val="009071F8"/>
    <w:rsid w:val="00907846"/>
    <w:rsid w:val="00907EDC"/>
    <w:rsid w:val="00907FA8"/>
    <w:rsid w:val="00910680"/>
    <w:rsid w:val="009106A0"/>
    <w:rsid w:val="009106FE"/>
    <w:rsid w:val="00911CFD"/>
    <w:rsid w:val="00911FAD"/>
    <w:rsid w:val="00911FF4"/>
    <w:rsid w:val="0091205E"/>
    <w:rsid w:val="00914399"/>
    <w:rsid w:val="009143E5"/>
    <w:rsid w:val="00914CD8"/>
    <w:rsid w:val="009152C4"/>
    <w:rsid w:val="00915F41"/>
    <w:rsid w:val="009164B0"/>
    <w:rsid w:val="00920CA4"/>
    <w:rsid w:val="00920F8E"/>
    <w:rsid w:val="0092144C"/>
    <w:rsid w:val="009218CA"/>
    <w:rsid w:val="00922788"/>
    <w:rsid w:val="00922D09"/>
    <w:rsid w:val="00922E61"/>
    <w:rsid w:val="00922F3A"/>
    <w:rsid w:val="00923C7D"/>
    <w:rsid w:val="0092431D"/>
    <w:rsid w:val="00924601"/>
    <w:rsid w:val="00925BB2"/>
    <w:rsid w:val="009272FE"/>
    <w:rsid w:val="009275ED"/>
    <w:rsid w:val="00927908"/>
    <w:rsid w:val="00927A1D"/>
    <w:rsid w:val="00927DF4"/>
    <w:rsid w:val="00931BAA"/>
    <w:rsid w:val="0093251D"/>
    <w:rsid w:val="00932D83"/>
    <w:rsid w:val="009331F7"/>
    <w:rsid w:val="00933505"/>
    <w:rsid w:val="00933626"/>
    <w:rsid w:val="00933D18"/>
    <w:rsid w:val="00934AA1"/>
    <w:rsid w:val="00934B04"/>
    <w:rsid w:val="009350A1"/>
    <w:rsid w:val="0093520B"/>
    <w:rsid w:val="0093584E"/>
    <w:rsid w:val="009358AE"/>
    <w:rsid w:val="00935E99"/>
    <w:rsid w:val="00937B55"/>
    <w:rsid w:val="00937D6F"/>
    <w:rsid w:val="00940119"/>
    <w:rsid w:val="0094024A"/>
    <w:rsid w:val="00940574"/>
    <w:rsid w:val="00941481"/>
    <w:rsid w:val="00941F2D"/>
    <w:rsid w:val="00942E6D"/>
    <w:rsid w:val="00943145"/>
    <w:rsid w:val="00943220"/>
    <w:rsid w:val="00943D5F"/>
    <w:rsid w:val="009440D3"/>
    <w:rsid w:val="0094478D"/>
    <w:rsid w:val="00944F8C"/>
    <w:rsid w:val="0094505E"/>
    <w:rsid w:val="009453E5"/>
    <w:rsid w:val="00946275"/>
    <w:rsid w:val="00946D4E"/>
    <w:rsid w:val="009471A3"/>
    <w:rsid w:val="0094727B"/>
    <w:rsid w:val="009473F5"/>
    <w:rsid w:val="009479FE"/>
    <w:rsid w:val="0095033F"/>
    <w:rsid w:val="00950AF8"/>
    <w:rsid w:val="00950BD0"/>
    <w:rsid w:val="009515FD"/>
    <w:rsid w:val="00951C3E"/>
    <w:rsid w:val="00951C62"/>
    <w:rsid w:val="00951FB2"/>
    <w:rsid w:val="00952704"/>
    <w:rsid w:val="0095309A"/>
    <w:rsid w:val="0095354D"/>
    <w:rsid w:val="00953551"/>
    <w:rsid w:val="009535C8"/>
    <w:rsid w:val="0095367E"/>
    <w:rsid w:val="00953CBD"/>
    <w:rsid w:val="009542FF"/>
    <w:rsid w:val="00956165"/>
    <w:rsid w:val="00956A83"/>
    <w:rsid w:val="009573FC"/>
    <w:rsid w:val="00957FAE"/>
    <w:rsid w:val="00957FFD"/>
    <w:rsid w:val="009613C5"/>
    <w:rsid w:val="009621A3"/>
    <w:rsid w:val="009621AF"/>
    <w:rsid w:val="00962CB9"/>
    <w:rsid w:val="0096332D"/>
    <w:rsid w:val="00963DEC"/>
    <w:rsid w:val="00964882"/>
    <w:rsid w:val="00965644"/>
    <w:rsid w:val="0096610C"/>
    <w:rsid w:val="009670F4"/>
    <w:rsid w:val="00967291"/>
    <w:rsid w:val="00967770"/>
    <w:rsid w:val="009701F2"/>
    <w:rsid w:val="00970287"/>
    <w:rsid w:val="009703AC"/>
    <w:rsid w:val="00970743"/>
    <w:rsid w:val="00970A39"/>
    <w:rsid w:val="00970B10"/>
    <w:rsid w:val="00970DB6"/>
    <w:rsid w:val="00972796"/>
    <w:rsid w:val="00972E8C"/>
    <w:rsid w:val="009734B6"/>
    <w:rsid w:val="00973B1D"/>
    <w:rsid w:val="009745FB"/>
    <w:rsid w:val="00975EDD"/>
    <w:rsid w:val="009761B9"/>
    <w:rsid w:val="009768D7"/>
    <w:rsid w:val="00977C9B"/>
    <w:rsid w:val="00977F63"/>
    <w:rsid w:val="00980312"/>
    <w:rsid w:val="009809D9"/>
    <w:rsid w:val="00980B48"/>
    <w:rsid w:val="009811CC"/>
    <w:rsid w:val="00981C31"/>
    <w:rsid w:val="00981FCF"/>
    <w:rsid w:val="009820B1"/>
    <w:rsid w:val="009825CC"/>
    <w:rsid w:val="009845F5"/>
    <w:rsid w:val="009848AC"/>
    <w:rsid w:val="00985029"/>
    <w:rsid w:val="0098506E"/>
    <w:rsid w:val="0098541C"/>
    <w:rsid w:val="00985909"/>
    <w:rsid w:val="0098634A"/>
    <w:rsid w:val="00986834"/>
    <w:rsid w:val="00986C88"/>
    <w:rsid w:val="00986CB3"/>
    <w:rsid w:val="00987A32"/>
    <w:rsid w:val="00987A84"/>
    <w:rsid w:val="00987E53"/>
    <w:rsid w:val="00990A74"/>
    <w:rsid w:val="00990C08"/>
    <w:rsid w:val="0099165B"/>
    <w:rsid w:val="0099245E"/>
    <w:rsid w:val="009932A5"/>
    <w:rsid w:val="0099331F"/>
    <w:rsid w:val="00993322"/>
    <w:rsid w:val="00993627"/>
    <w:rsid w:val="0099423B"/>
    <w:rsid w:val="00994D4A"/>
    <w:rsid w:val="00995731"/>
    <w:rsid w:val="009957A2"/>
    <w:rsid w:val="009959F7"/>
    <w:rsid w:val="009965CE"/>
    <w:rsid w:val="009966B5"/>
    <w:rsid w:val="0099672E"/>
    <w:rsid w:val="00996B2C"/>
    <w:rsid w:val="00996C70"/>
    <w:rsid w:val="00996D80"/>
    <w:rsid w:val="0099722F"/>
    <w:rsid w:val="00997508"/>
    <w:rsid w:val="0099750A"/>
    <w:rsid w:val="009976FD"/>
    <w:rsid w:val="00997C09"/>
    <w:rsid w:val="00997E86"/>
    <w:rsid w:val="00997F67"/>
    <w:rsid w:val="009A0262"/>
    <w:rsid w:val="009A039C"/>
    <w:rsid w:val="009A1037"/>
    <w:rsid w:val="009A127D"/>
    <w:rsid w:val="009A14A4"/>
    <w:rsid w:val="009A1AA2"/>
    <w:rsid w:val="009A2B4A"/>
    <w:rsid w:val="009A2EDB"/>
    <w:rsid w:val="009A3948"/>
    <w:rsid w:val="009A46CE"/>
    <w:rsid w:val="009A4908"/>
    <w:rsid w:val="009A4ED3"/>
    <w:rsid w:val="009A5244"/>
    <w:rsid w:val="009A541C"/>
    <w:rsid w:val="009A5A40"/>
    <w:rsid w:val="009A5B16"/>
    <w:rsid w:val="009A6408"/>
    <w:rsid w:val="009A6E5F"/>
    <w:rsid w:val="009A71A0"/>
    <w:rsid w:val="009A7209"/>
    <w:rsid w:val="009A7244"/>
    <w:rsid w:val="009A786A"/>
    <w:rsid w:val="009A7F79"/>
    <w:rsid w:val="009B0DF9"/>
    <w:rsid w:val="009B0E42"/>
    <w:rsid w:val="009B20BC"/>
    <w:rsid w:val="009B2478"/>
    <w:rsid w:val="009B263C"/>
    <w:rsid w:val="009B3561"/>
    <w:rsid w:val="009B3877"/>
    <w:rsid w:val="009B390E"/>
    <w:rsid w:val="009B3A0D"/>
    <w:rsid w:val="009B3CD4"/>
    <w:rsid w:val="009B3E3C"/>
    <w:rsid w:val="009B4AF7"/>
    <w:rsid w:val="009B4BE8"/>
    <w:rsid w:val="009B6D77"/>
    <w:rsid w:val="009B6ECD"/>
    <w:rsid w:val="009B6F54"/>
    <w:rsid w:val="009B7792"/>
    <w:rsid w:val="009B7BBA"/>
    <w:rsid w:val="009C05C8"/>
    <w:rsid w:val="009C0666"/>
    <w:rsid w:val="009C089C"/>
    <w:rsid w:val="009C114D"/>
    <w:rsid w:val="009C1D6F"/>
    <w:rsid w:val="009C21B0"/>
    <w:rsid w:val="009C23FA"/>
    <w:rsid w:val="009C264C"/>
    <w:rsid w:val="009C34AB"/>
    <w:rsid w:val="009C38BF"/>
    <w:rsid w:val="009C3E45"/>
    <w:rsid w:val="009C41ED"/>
    <w:rsid w:val="009C4AC9"/>
    <w:rsid w:val="009C5724"/>
    <w:rsid w:val="009C5D25"/>
    <w:rsid w:val="009C5FBC"/>
    <w:rsid w:val="009C722A"/>
    <w:rsid w:val="009C7EF8"/>
    <w:rsid w:val="009D0967"/>
    <w:rsid w:val="009D0985"/>
    <w:rsid w:val="009D1A6F"/>
    <w:rsid w:val="009D1AB6"/>
    <w:rsid w:val="009D2A0C"/>
    <w:rsid w:val="009D2D78"/>
    <w:rsid w:val="009D3617"/>
    <w:rsid w:val="009D3811"/>
    <w:rsid w:val="009D38BA"/>
    <w:rsid w:val="009D4A52"/>
    <w:rsid w:val="009D4B5A"/>
    <w:rsid w:val="009D58AA"/>
    <w:rsid w:val="009D590B"/>
    <w:rsid w:val="009D6606"/>
    <w:rsid w:val="009D671F"/>
    <w:rsid w:val="009D74E7"/>
    <w:rsid w:val="009D794D"/>
    <w:rsid w:val="009D7A29"/>
    <w:rsid w:val="009D7B7D"/>
    <w:rsid w:val="009E0A3C"/>
    <w:rsid w:val="009E0E0F"/>
    <w:rsid w:val="009E13D7"/>
    <w:rsid w:val="009E178E"/>
    <w:rsid w:val="009E1BEB"/>
    <w:rsid w:val="009E1EC7"/>
    <w:rsid w:val="009E2526"/>
    <w:rsid w:val="009E291E"/>
    <w:rsid w:val="009E38D8"/>
    <w:rsid w:val="009E3BC9"/>
    <w:rsid w:val="009E5374"/>
    <w:rsid w:val="009E653A"/>
    <w:rsid w:val="009E68FE"/>
    <w:rsid w:val="009F0177"/>
    <w:rsid w:val="009F074B"/>
    <w:rsid w:val="009F1523"/>
    <w:rsid w:val="009F18B7"/>
    <w:rsid w:val="009F1A9A"/>
    <w:rsid w:val="009F2AC8"/>
    <w:rsid w:val="009F2EB5"/>
    <w:rsid w:val="009F3150"/>
    <w:rsid w:val="009F3EB5"/>
    <w:rsid w:val="009F45B2"/>
    <w:rsid w:val="009F46B6"/>
    <w:rsid w:val="009F4C76"/>
    <w:rsid w:val="009F4D8C"/>
    <w:rsid w:val="009F5ED7"/>
    <w:rsid w:val="009F62BB"/>
    <w:rsid w:val="009F6966"/>
    <w:rsid w:val="009F6CC9"/>
    <w:rsid w:val="009F72AD"/>
    <w:rsid w:val="009F74BC"/>
    <w:rsid w:val="009F74C1"/>
    <w:rsid w:val="009F771B"/>
    <w:rsid w:val="009F7EAE"/>
    <w:rsid w:val="00A009F3"/>
    <w:rsid w:val="00A00A62"/>
    <w:rsid w:val="00A00BA6"/>
    <w:rsid w:val="00A00C52"/>
    <w:rsid w:val="00A011C9"/>
    <w:rsid w:val="00A01D2D"/>
    <w:rsid w:val="00A02106"/>
    <w:rsid w:val="00A02ACB"/>
    <w:rsid w:val="00A03601"/>
    <w:rsid w:val="00A0370C"/>
    <w:rsid w:val="00A03EAE"/>
    <w:rsid w:val="00A05833"/>
    <w:rsid w:val="00A064D6"/>
    <w:rsid w:val="00A06B28"/>
    <w:rsid w:val="00A06BB9"/>
    <w:rsid w:val="00A06CAF"/>
    <w:rsid w:val="00A06D7C"/>
    <w:rsid w:val="00A07455"/>
    <w:rsid w:val="00A07C67"/>
    <w:rsid w:val="00A07D43"/>
    <w:rsid w:val="00A115D0"/>
    <w:rsid w:val="00A1192B"/>
    <w:rsid w:val="00A1195B"/>
    <w:rsid w:val="00A138E2"/>
    <w:rsid w:val="00A1470B"/>
    <w:rsid w:val="00A14948"/>
    <w:rsid w:val="00A14F00"/>
    <w:rsid w:val="00A15D34"/>
    <w:rsid w:val="00A16117"/>
    <w:rsid w:val="00A16864"/>
    <w:rsid w:val="00A16AE5"/>
    <w:rsid w:val="00A17308"/>
    <w:rsid w:val="00A17599"/>
    <w:rsid w:val="00A176D2"/>
    <w:rsid w:val="00A2192A"/>
    <w:rsid w:val="00A23083"/>
    <w:rsid w:val="00A234C5"/>
    <w:rsid w:val="00A243F3"/>
    <w:rsid w:val="00A244FD"/>
    <w:rsid w:val="00A24F18"/>
    <w:rsid w:val="00A251EA"/>
    <w:rsid w:val="00A255AA"/>
    <w:rsid w:val="00A26427"/>
    <w:rsid w:val="00A2722B"/>
    <w:rsid w:val="00A27369"/>
    <w:rsid w:val="00A27378"/>
    <w:rsid w:val="00A27427"/>
    <w:rsid w:val="00A27AC2"/>
    <w:rsid w:val="00A27BE1"/>
    <w:rsid w:val="00A27CB5"/>
    <w:rsid w:val="00A27E72"/>
    <w:rsid w:val="00A30A9D"/>
    <w:rsid w:val="00A30F49"/>
    <w:rsid w:val="00A311E3"/>
    <w:rsid w:val="00A3130B"/>
    <w:rsid w:val="00A320F7"/>
    <w:rsid w:val="00A32CCB"/>
    <w:rsid w:val="00A32E7C"/>
    <w:rsid w:val="00A3311A"/>
    <w:rsid w:val="00A33D21"/>
    <w:rsid w:val="00A33D8D"/>
    <w:rsid w:val="00A3412F"/>
    <w:rsid w:val="00A347A2"/>
    <w:rsid w:val="00A347AC"/>
    <w:rsid w:val="00A35BDD"/>
    <w:rsid w:val="00A3623D"/>
    <w:rsid w:val="00A36BFC"/>
    <w:rsid w:val="00A36E03"/>
    <w:rsid w:val="00A373B1"/>
    <w:rsid w:val="00A40116"/>
    <w:rsid w:val="00A403D1"/>
    <w:rsid w:val="00A40BC1"/>
    <w:rsid w:val="00A40F1E"/>
    <w:rsid w:val="00A4116B"/>
    <w:rsid w:val="00A41296"/>
    <w:rsid w:val="00A413FF"/>
    <w:rsid w:val="00A41696"/>
    <w:rsid w:val="00A41C5F"/>
    <w:rsid w:val="00A42E20"/>
    <w:rsid w:val="00A43BFE"/>
    <w:rsid w:val="00A4412F"/>
    <w:rsid w:val="00A448C1"/>
    <w:rsid w:val="00A448D9"/>
    <w:rsid w:val="00A4574C"/>
    <w:rsid w:val="00A4707C"/>
    <w:rsid w:val="00A47AFE"/>
    <w:rsid w:val="00A47CE9"/>
    <w:rsid w:val="00A47D57"/>
    <w:rsid w:val="00A5169A"/>
    <w:rsid w:val="00A52075"/>
    <w:rsid w:val="00A52604"/>
    <w:rsid w:val="00A539F7"/>
    <w:rsid w:val="00A53C53"/>
    <w:rsid w:val="00A53CDB"/>
    <w:rsid w:val="00A54233"/>
    <w:rsid w:val="00A5449F"/>
    <w:rsid w:val="00A54BF4"/>
    <w:rsid w:val="00A54CA6"/>
    <w:rsid w:val="00A54E42"/>
    <w:rsid w:val="00A54FED"/>
    <w:rsid w:val="00A5513A"/>
    <w:rsid w:val="00A55252"/>
    <w:rsid w:val="00A55EE2"/>
    <w:rsid w:val="00A567B3"/>
    <w:rsid w:val="00A5688F"/>
    <w:rsid w:val="00A56B42"/>
    <w:rsid w:val="00A577E9"/>
    <w:rsid w:val="00A579FE"/>
    <w:rsid w:val="00A60080"/>
    <w:rsid w:val="00A60805"/>
    <w:rsid w:val="00A60D29"/>
    <w:rsid w:val="00A61096"/>
    <w:rsid w:val="00A615BE"/>
    <w:rsid w:val="00A6221B"/>
    <w:rsid w:val="00A62697"/>
    <w:rsid w:val="00A63174"/>
    <w:rsid w:val="00A63626"/>
    <w:rsid w:val="00A6370F"/>
    <w:rsid w:val="00A63B7C"/>
    <w:rsid w:val="00A642E1"/>
    <w:rsid w:val="00A650F7"/>
    <w:rsid w:val="00A65720"/>
    <w:rsid w:val="00A65985"/>
    <w:rsid w:val="00A65ECF"/>
    <w:rsid w:val="00A65F79"/>
    <w:rsid w:val="00A66199"/>
    <w:rsid w:val="00A666FE"/>
    <w:rsid w:val="00A67115"/>
    <w:rsid w:val="00A6756C"/>
    <w:rsid w:val="00A6783A"/>
    <w:rsid w:val="00A707B9"/>
    <w:rsid w:val="00A70C26"/>
    <w:rsid w:val="00A7106B"/>
    <w:rsid w:val="00A729DE"/>
    <w:rsid w:val="00A72F80"/>
    <w:rsid w:val="00A73D3E"/>
    <w:rsid w:val="00A7413F"/>
    <w:rsid w:val="00A75378"/>
    <w:rsid w:val="00A763DD"/>
    <w:rsid w:val="00A766B8"/>
    <w:rsid w:val="00A76A3F"/>
    <w:rsid w:val="00A7751E"/>
    <w:rsid w:val="00A77C43"/>
    <w:rsid w:val="00A80A56"/>
    <w:rsid w:val="00A80D2F"/>
    <w:rsid w:val="00A8133A"/>
    <w:rsid w:val="00A81348"/>
    <w:rsid w:val="00A81415"/>
    <w:rsid w:val="00A815D1"/>
    <w:rsid w:val="00A8196F"/>
    <w:rsid w:val="00A8224C"/>
    <w:rsid w:val="00A82671"/>
    <w:rsid w:val="00A82F90"/>
    <w:rsid w:val="00A836C5"/>
    <w:rsid w:val="00A8428A"/>
    <w:rsid w:val="00A845BF"/>
    <w:rsid w:val="00A84F80"/>
    <w:rsid w:val="00A855D1"/>
    <w:rsid w:val="00A85992"/>
    <w:rsid w:val="00A86138"/>
    <w:rsid w:val="00A863FE"/>
    <w:rsid w:val="00A87DC9"/>
    <w:rsid w:val="00A87E4A"/>
    <w:rsid w:val="00A90377"/>
    <w:rsid w:val="00A9049B"/>
    <w:rsid w:val="00A910A8"/>
    <w:rsid w:val="00A92286"/>
    <w:rsid w:val="00A92CA4"/>
    <w:rsid w:val="00A92D85"/>
    <w:rsid w:val="00A9325F"/>
    <w:rsid w:val="00A9362C"/>
    <w:rsid w:val="00A939CE"/>
    <w:rsid w:val="00A93DF9"/>
    <w:rsid w:val="00A93F3C"/>
    <w:rsid w:val="00A95DA9"/>
    <w:rsid w:val="00A96228"/>
    <w:rsid w:val="00A967CC"/>
    <w:rsid w:val="00A96E29"/>
    <w:rsid w:val="00A973AE"/>
    <w:rsid w:val="00A97822"/>
    <w:rsid w:val="00A97EDC"/>
    <w:rsid w:val="00AA04DA"/>
    <w:rsid w:val="00AA06BC"/>
    <w:rsid w:val="00AA0B4E"/>
    <w:rsid w:val="00AA12FA"/>
    <w:rsid w:val="00AA13A8"/>
    <w:rsid w:val="00AA1F39"/>
    <w:rsid w:val="00AA216C"/>
    <w:rsid w:val="00AA2CA2"/>
    <w:rsid w:val="00AA3A0A"/>
    <w:rsid w:val="00AA3D48"/>
    <w:rsid w:val="00AA46D0"/>
    <w:rsid w:val="00AA495E"/>
    <w:rsid w:val="00AA49EA"/>
    <w:rsid w:val="00AA4C6F"/>
    <w:rsid w:val="00AA5D76"/>
    <w:rsid w:val="00AA6536"/>
    <w:rsid w:val="00AA6C22"/>
    <w:rsid w:val="00AA6FB9"/>
    <w:rsid w:val="00AA70B3"/>
    <w:rsid w:val="00AB0399"/>
    <w:rsid w:val="00AB102D"/>
    <w:rsid w:val="00AB2597"/>
    <w:rsid w:val="00AB35D9"/>
    <w:rsid w:val="00AB387A"/>
    <w:rsid w:val="00AB3CCE"/>
    <w:rsid w:val="00AB4B8C"/>
    <w:rsid w:val="00AB4D10"/>
    <w:rsid w:val="00AB703D"/>
    <w:rsid w:val="00AB7859"/>
    <w:rsid w:val="00AC0AA8"/>
    <w:rsid w:val="00AC10C9"/>
    <w:rsid w:val="00AC19EF"/>
    <w:rsid w:val="00AC237B"/>
    <w:rsid w:val="00AC2591"/>
    <w:rsid w:val="00AC3BAB"/>
    <w:rsid w:val="00AC3CC6"/>
    <w:rsid w:val="00AC3CED"/>
    <w:rsid w:val="00AC3F42"/>
    <w:rsid w:val="00AC3F4E"/>
    <w:rsid w:val="00AC49DE"/>
    <w:rsid w:val="00AC50FD"/>
    <w:rsid w:val="00AC5720"/>
    <w:rsid w:val="00AC60EF"/>
    <w:rsid w:val="00AC619E"/>
    <w:rsid w:val="00AC637C"/>
    <w:rsid w:val="00AC6E17"/>
    <w:rsid w:val="00AC71B3"/>
    <w:rsid w:val="00AD0A86"/>
    <w:rsid w:val="00AD0D4C"/>
    <w:rsid w:val="00AD19C5"/>
    <w:rsid w:val="00AD1A8A"/>
    <w:rsid w:val="00AD1B59"/>
    <w:rsid w:val="00AD1CE4"/>
    <w:rsid w:val="00AD2223"/>
    <w:rsid w:val="00AD249C"/>
    <w:rsid w:val="00AD2E7B"/>
    <w:rsid w:val="00AD33B7"/>
    <w:rsid w:val="00AD3AAD"/>
    <w:rsid w:val="00AD3F7D"/>
    <w:rsid w:val="00AD4827"/>
    <w:rsid w:val="00AD53FD"/>
    <w:rsid w:val="00AD5905"/>
    <w:rsid w:val="00AD5A55"/>
    <w:rsid w:val="00AD6609"/>
    <w:rsid w:val="00AD6AA8"/>
    <w:rsid w:val="00AD6ADD"/>
    <w:rsid w:val="00AD6B1C"/>
    <w:rsid w:val="00AD75CD"/>
    <w:rsid w:val="00AD7F60"/>
    <w:rsid w:val="00AE0259"/>
    <w:rsid w:val="00AE15FF"/>
    <w:rsid w:val="00AE1A32"/>
    <w:rsid w:val="00AE1D05"/>
    <w:rsid w:val="00AE1D08"/>
    <w:rsid w:val="00AE2132"/>
    <w:rsid w:val="00AE2436"/>
    <w:rsid w:val="00AE27E6"/>
    <w:rsid w:val="00AE3A1E"/>
    <w:rsid w:val="00AE3F69"/>
    <w:rsid w:val="00AE41DE"/>
    <w:rsid w:val="00AE4D72"/>
    <w:rsid w:val="00AE4F18"/>
    <w:rsid w:val="00AE5F9A"/>
    <w:rsid w:val="00AE644C"/>
    <w:rsid w:val="00AE6A4C"/>
    <w:rsid w:val="00AE757A"/>
    <w:rsid w:val="00AE7657"/>
    <w:rsid w:val="00AF09D9"/>
    <w:rsid w:val="00AF0E21"/>
    <w:rsid w:val="00AF0ED0"/>
    <w:rsid w:val="00AF1421"/>
    <w:rsid w:val="00AF145C"/>
    <w:rsid w:val="00AF1707"/>
    <w:rsid w:val="00AF4CF6"/>
    <w:rsid w:val="00AF512D"/>
    <w:rsid w:val="00AF5B07"/>
    <w:rsid w:val="00AF60A5"/>
    <w:rsid w:val="00AF6191"/>
    <w:rsid w:val="00AF695F"/>
    <w:rsid w:val="00AF6FCD"/>
    <w:rsid w:val="00AF7DD3"/>
    <w:rsid w:val="00AF7FA2"/>
    <w:rsid w:val="00B009DE"/>
    <w:rsid w:val="00B00A5A"/>
    <w:rsid w:val="00B01320"/>
    <w:rsid w:val="00B01CAB"/>
    <w:rsid w:val="00B03B5B"/>
    <w:rsid w:val="00B04333"/>
    <w:rsid w:val="00B0448C"/>
    <w:rsid w:val="00B04E6D"/>
    <w:rsid w:val="00B04EA0"/>
    <w:rsid w:val="00B058BE"/>
    <w:rsid w:val="00B0595E"/>
    <w:rsid w:val="00B059A1"/>
    <w:rsid w:val="00B06277"/>
    <w:rsid w:val="00B06D55"/>
    <w:rsid w:val="00B07176"/>
    <w:rsid w:val="00B07FB9"/>
    <w:rsid w:val="00B107E6"/>
    <w:rsid w:val="00B119CD"/>
    <w:rsid w:val="00B11C7B"/>
    <w:rsid w:val="00B122A5"/>
    <w:rsid w:val="00B12751"/>
    <w:rsid w:val="00B1275A"/>
    <w:rsid w:val="00B12B12"/>
    <w:rsid w:val="00B13A76"/>
    <w:rsid w:val="00B13CEB"/>
    <w:rsid w:val="00B13F00"/>
    <w:rsid w:val="00B14065"/>
    <w:rsid w:val="00B14816"/>
    <w:rsid w:val="00B149F8"/>
    <w:rsid w:val="00B15507"/>
    <w:rsid w:val="00B15E3E"/>
    <w:rsid w:val="00B1641E"/>
    <w:rsid w:val="00B17127"/>
    <w:rsid w:val="00B17237"/>
    <w:rsid w:val="00B172C3"/>
    <w:rsid w:val="00B17D70"/>
    <w:rsid w:val="00B17F09"/>
    <w:rsid w:val="00B17F5C"/>
    <w:rsid w:val="00B17FEA"/>
    <w:rsid w:val="00B20705"/>
    <w:rsid w:val="00B20859"/>
    <w:rsid w:val="00B2085F"/>
    <w:rsid w:val="00B20AE7"/>
    <w:rsid w:val="00B210C2"/>
    <w:rsid w:val="00B214A5"/>
    <w:rsid w:val="00B2176A"/>
    <w:rsid w:val="00B21C2A"/>
    <w:rsid w:val="00B22B9D"/>
    <w:rsid w:val="00B22F63"/>
    <w:rsid w:val="00B242B4"/>
    <w:rsid w:val="00B2433D"/>
    <w:rsid w:val="00B24439"/>
    <w:rsid w:val="00B24477"/>
    <w:rsid w:val="00B24751"/>
    <w:rsid w:val="00B24A22"/>
    <w:rsid w:val="00B24A29"/>
    <w:rsid w:val="00B259F7"/>
    <w:rsid w:val="00B262D0"/>
    <w:rsid w:val="00B263D0"/>
    <w:rsid w:val="00B26E4F"/>
    <w:rsid w:val="00B26F05"/>
    <w:rsid w:val="00B26F53"/>
    <w:rsid w:val="00B2795E"/>
    <w:rsid w:val="00B27EB5"/>
    <w:rsid w:val="00B30E88"/>
    <w:rsid w:val="00B314E2"/>
    <w:rsid w:val="00B321C5"/>
    <w:rsid w:val="00B32427"/>
    <w:rsid w:val="00B32B71"/>
    <w:rsid w:val="00B33156"/>
    <w:rsid w:val="00B33597"/>
    <w:rsid w:val="00B3440D"/>
    <w:rsid w:val="00B3463C"/>
    <w:rsid w:val="00B3463D"/>
    <w:rsid w:val="00B34BD9"/>
    <w:rsid w:val="00B34D7A"/>
    <w:rsid w:val="00B35A4B"/>
    <w:rsid w:val="00B35DA8"/>
    <w:rsid w:val="00B3681E"/>
    <w:rsid w:val="00B36B62"/>
    <w:rsid w:val="00B36D12"/>
    <w:rsid w:val="00B40606"/>
    <w:rsid w:val="00B412CE"/>
    <w:rsid w:val="00B41762"/>
    <w:rsid w:val="00B41903"/>
    <w:rsid w:val="00B419B9"/>
    <w:rsid w:val="00B42107"/>
    <w:rsid w:val="00B42B56"/>
    <w:rsid w:val="00B42FE6"/>
    <w:rsid w:val="00B4303B"/>
    <w:rsid w:val="00B4325D"/>
    <w:rsid w:val="00B4356B"/>
    <w:rsid w:val="00B43943"/>
    <w:rsid w:val="00B44017"/>
    <w:rsid w:val="00B44E42"/>
    <w:rsid w:val="00B4511B"/>
    <w:rsid w:val="00B457C3"/>
    <w:rsid w:val="00B46488"/>
    <w:rsid w:val="00B47122"/>
    <w:rsid w:val="00B475C2"/>
    <w:rsid w:val="00B475DC"/>
    <w:rsid w:val="00B475DD"/>
    <w:rsid w:val="00B508A6"/>
    <w:rsid w:val="00B50FBF"/>
    <w:rsid w:val="00B51D48"/>
    <w:rsid w:val="00B521CA"/>
    <w:rsid w:val="00B52491"/>
    <w:rsid w:val="00B52659"/>
    <w:rsid w:val="00B526DB"/>
    <w:rsid w:val="00B53356"/>
    <w:rsid w:val="00B53520"/>
    <w:rsid w:val="00B53BD3"/>
    <w:rsid w:val="00B542CE"/>
    <w:rsid w:val="00B54BA7"/>
    <w:rsid w:val="00B55925"/>
    <w:rsid w:val="00B55D93"/>
    <w:rsid w:val="00B55E8F"/>
    <w:rsid w:val="00B5611E"/>
    <w:rsid w:val="00B569DF"/>
    <w:rsid w:val="00B56E38"/>
    <w:rsid w:val="00B575CA"/>
    <w:rsid w:val="00B576EA"/>
    <w:rsid w:val="00B57A41"/>
    <w:rsid w:val="00B57EB9"/>
    <w:rsid w:val="00B60A75"/>
    <w:rsid w:val="00B6128C"/>
    <w:rsid w:val="00B61FA0"/>
    <w:rsid w:val="00B62016"/>
    <w:rsid w:val="00B62166"/>
    <w:rsid w:val="00B62964"/>
    <w:rsid w:val="00B63F77"/>
    <w:rsid w:val="00B64CA1"/>
    <w:rsid w:val="00B64CDD"/>
    <w:rsid w:val="00B64F31"/>
    <w:rsid w:val="00B651D9"/>
    <w:rsid w:val="00B652C5"/>
    <w:rsid w:val="00B65B3E"/>
    <w:rsid w:val="00B65F18"/>
    <w:rsid w:val="00B661DE"/>
    <w:rsid w:val="00B6726D"/>
    <w:rsid w:val="00B70607"/>
    <w:rsid w:val="00B70A1E"/>
    <w:rsid w:val="00B70C99"/>
    <w:rsid w:val="00B70D74"/>
    <w:rsid w:val="00B712A7"/>
    <w:rsid w:val="00B7173E"/>
    <w:rsid w:val="00B7180F"/>
    <w:rsid w:val="00B73B24"/>
    <w:rsid w:val="00B73DD3"/>
    <w:rsid w:val="00B73E92"/>
    <w:rsid w:val="00B73F0F"/>
    <w:rsid w:val="00B744BB"/>
    <w:rsid w:val="00B747A3"/>
    <w:rsid w:val="00B747C9"/>
    <w:rsid w:val="00B75266"/>
    <w:rsid w:val="00B75F85"/>
    <w:rsid w:val="00B765D5"/>
    <w:rsid w:val="00B766AD"/>
    <w:rsid w:val="00B8171A"/>
    <w:rsid w:val="00B8184C"/>
    <w:rsid w:val="00B81871"/>
    <w:rsid w:val="00B818FC"/>
    <w:rsid w:val="00B81E47"/>
    <w:rsid w:val="00B82C64"/>
    <w:rsid w:val="00B839A3"/>
    <w:rsid w:val="00B83DC7"/>
    <w:rsid w:val="00B83F88"/>
    <w:rsid w:val="00B8425A"/>
    <w:rsid w:val="00B84396"/>
    <w:rsid w:val="00B843C3"/>
    <w:rsid w:val="00B843DE"/>
    <w:rsid w:val="00B846D6"/>
    <w:rsid w:val="00B84E96"/>
    <w:rsid w:val="00B854CC"/>
    <w:rsid w:val="00B85E63"/>
    <w:rsid w:val="00B86CCC"/>
    <w:rsid w:val="00B86DEC"/>
    <w:rsid w:val="00B871CC"/>
    <w:rsid w:val="00B9025A"/>
    <w:rsid w:val="00B90AE1"/>
    <w:rsid w:val="00B9127F"/>
    <w:rsid w:val="00B91C59"/>
    <w:rsid w:val="00B92D22"/>
    <w:rsid w:val="00B92DB6"/>
    <w:rsid w:val="00B92F00"/>
    <w:rsid w:val="00B932E7"/>
    <w:rsid w:val="00B93DC3"/>
    <w:rsid w:val="00B95634"/>
    <w:rsid w:val="00B9573F"/>
    <w:rsid w:val="00B96315"/>
    <w:rsid w:val="00B968F2"/>
    <w:rsid w:val="00B96B09"/>
    <w:rsid w:val="00B97A5C"/>
    <w:rsid w:val="00B97B35"/>
    <w:rsid w:val="00BA068D"/>
    <w:rsid w:val="00BA13A8"/>
    <w:rsid w:val="00BA16C1"/>
    <w:rsid w:val="00BA184A"/>
    <w:rsid w:val="00BA2CEF"/>
    <w:rsid w:val="00BA2E86"/>
    <w:rsid w:val="00BA2FB0"/>
    <w:rsid w:val="00BA3A4C"/>
    <w:rsid w:val="00BA3DEA"/>
    <w:rsid w:val="00BA3E88"/>
    <w:rsid w:val="00BA417A"/>
    <w:rsid w:val="00BA4424"/>
    <w:rsid w:val="00BA4684"/>
    <w:rsid w:val="00BA4B87"/>
    <w:rsid w:val="00BA50DC"/>
    <w:rsid w:val="00BA5106"/>
    <w:rsid w:val="00BA5922"/>
    <w:rsid w:val="00BB03CF"/>
    <w:rsid w:val="00BB0A8F"/>
    <w:rsid w:val="00BB1A04"/>
    <w:rsid w:val="00BB23CB"/>
    <w:rsid w:val="00BB2675"/>
    <w:rsid w:val="00BB293B"/>
    <w:rsid w:val="00BB336C"/>
    <w:rsid w:val="00BB3E48"/>
    <w:rsid w:val="00BB48C2"/>
    <w:rsid w:val="00BB5448"/>
    <w:rsid w:val="00BB5C83"/>
    <w:rsid w:val="00BB600A"/>
    <w:rsid w:val="00BB7052"/>
    <w:rsid w:val="00BB7F19"/>
    <w:rsid w:val="00BB7F70"/>
    <w:rsid w:val="00BC01D9"/>
    <w:rsid w:val="00BC0566"/>
    <w:rsid w:val="00BC0F1F"/>
    <w:rsid w:val="00BC2C45"/>
    <w:rsid w:val="00BC31A7"/>
    <w:rsid w:val="00BC3B73"/>
    <w:rsid w:val="00BC3B83"/>
    <w:rsid w:val="00BC3FE8"/>
    <w:rsid w:val="00BC5101"/>
    <w:rsid w:val="00BC6036"/>
    <w:rsid w:val="00BC6BA5"/>
    <w:rsid w:val="00BC749D"/>
    <w:rsid w:val="00BD026A"/>
    <w:rsid w:val="00BD086B"/>
    <w:rsid w:val="00BD0EB0"/>
    <w:rsid w:val="00BD117E"/>
    <w:rsid w:val="00BD19F0"/>
    <w:rsid w:val="00BD25EE"/>
    <w:rsid w:val="00BD2DFD"/>
    <w:rsid w:val="00BD2E76"/>
    <w:rsid w:val="00BD36F8"/>
    <w:rsid w:val="00BD3839"/>
    <w:rsid w:val="00BD4E48"/>
    <w:rsid w:val="00BD6CCE"/>
    <w:rsid w:val="00BD7ADE"/>
    <w:rsid w:val="00BE05A7"/>
    <w:rsid w:val="00BE11E8"/>
    <w:rsid w:val="00BE137D"/>
    <w:rsid w:val="00BE151E"/>
    <w:rsid w:val="00BE1A38"/>
    <w:rsid w:val="00BE250E"/>
    <w:rsid w:val="00BE2F3B"/>
    <w:rsid w:val="00BE5349"/>
    <w:rsid w:val="00BE5AAE"/>
    <w:rsid w:val="00BE623A"/>
    <w:rsid w:val="00BE6A1C"/>
    <w:rsid w:val="00BE7709"/>
    <w:rsid w:val="00BE7DF7"/>
    <w:rsid w:val="00BE7F14"/>
    <w:rsid w:val="00BF0A5F"/>
    <w:rsid w:val="00BF0EE8"/>
    <w:rsid w:val="00BF2C79"/>
    <w:rsid w:val="00BF3EDE"/>
    <w:rsid w:val="00BF5681"/>
    <w:rsid w:val="00BF57EF"/>
    <w:rsid w:val="00BF6881"/>
    <w:rsid w:val="00BF6AE1"/>
    <w:rsid w:val="00BF73B4"/>
    <w:rsid w:val="00C008B5"/>
    <w:rsid w:val="00C0098D"/>
    <w:rsid w:val="00C00994"/>
    <w:rsid w:val="00C00B74"/>
    <w:rsid w:val="00C00C52"/>
    <w:rsid w:val="00C01071"/>
    <w:rsid w:val="00C01603"/>
    <w:rsid w:val="00C01657"/>
    <w:rsid w:val="00C01A10"/>
    <w:rsid w:val="00C01F7E"/>
    <w:rsid w:val="00C027AC"/>
    <w:rsid w:val="00C0302E"/>
    <w:rsid w:val="00C031ED"/>
    <w:rsid w:val="00C05479"/>
    <w:rsid w:val="00C06279"/>
    <w:rsid w:val="00C0667C"/>
    <w:rsid w:val="00C06E49"/>
    <w:rsid w:val="00C07FCF"/>
    <w:rsid w:val="00C10687"/>
    <w:rsid w:val="00C10CE1"/>
    <w:rsid w:val="00C11134"/>
    <w:rsid w:val="00C11246"/>
    <w:rsid w:val="00C11C8B"/>
    <w:rsid w:val="00C123C1"/>
    <w:rsid w:val="00C128F5"/>
    <w:rsid w:val="00C1328F"/>
    <w:rsid w:val="00C1440C"/>
    <w:rsid w:val="00C147C1"/>
    <w:rsid w:val="00C14A8C"/>
    <w:rsid w:val="00C15FAB"/>
    <w:rsid w:val="00C16935"/>
    <w:rsid w:val="00C16F7C"/>
    <w:rsid w:val="00C170F9"/>
    <w:rsid w:val="00C1782B"/>
    <w:rsid w:val="00C17EF6"/>
    <w:rsid w:val="00C2017F"/>
    <w:rsid w:val="00C206B5"/>
    <w:rsid w:val="00C20A81"/>
    <w:rsid w:val="00C20AAA"/>
    <w:rsid w:val="00C21113"/>
    <w:rsid w:val="00C21E11"/>
    <w:rsid w:val="00C226FC"/>
    <w:rsid w:val="00C22CB3"/>
    <w:rsid w:val="00C22CFA"/>
    <w:rsid w:val="00C235CB"/>
    <w:rsid w:val="00C23B66"/>
    <w:rsid w:val="00C23D3D"/>
    <w:rsid w:val="00C2423E"/>
    <w:rsid w:val="00C24369"/>
    <w:rsid w:val="00C243DA"/>
    <w:rsid w:val="00C24677"/>
    <w:rsid w:val="00C24A46"/>
    <w:rsid w:val="00C24A54"/>
    <w:rsid w:val="00C24B39"/>
    <w:rsid w:val="00C256B6"/>
    <w:rsid w:val="00C25A75"/>
    <w:rsid w:val="00C26752"/>
    <w:rsid w:val="00C271BE"/>
    <w:rsid w:val="00C278C3"/>
    <w:rsid w:val="00C27F1E"/>
    <w:rsid w:val="00C3096A"/>
    <w:rsid w:val="00C31601"/>
    <w:rsid w:val="00C32966"/>
    <w:rsid w:val="00C341B9"/>
    <w:rsid w:val="00C345B9"/>
    <w:rsid w:val="00C345E6"/>
    <w:rsid w:val="00C34A9A"/>
    <w:rsid w:val="00C34BC6"/>
    <w:rsid w:val="00C35167"/>
    <w:rsid w:val="00C357F0"/>
    <w:rsid w:val="00C366DC"/>
    <w:rsid w:val="00C3719E"/>
    <w:rsid w:val="00C37BB2"/>
    <w:rsid w:val="00C400AD"/>
    <w:rsid w:val="00C40D82"/>
    <w:rsid w:val="00C41C61"/>
    <w:rsid w:val="00C42C10"/>
    <w:rsid w:val="00C43056"/>
    <w:rsid w:val="00C4323B"/>
    <w:rsid w:val="00C4392E"/>
    <w:rsid w:val="00C43E7E"/>
    <w:rsid w:val="00C43F30"/>
    <w:rsid w:val="00C445BB"/>
    <w:rsid w:val="00C445C8"/>
    <w:rsid w:val="00C446D3"/>
    <w:rsid w:val="00C45748"/>
    <w:rsid w:val="00C46AB2"/>
    <w:rsid w:val="00C46FBB"/>
    <w:rsid w:val="00C4712E"/>
    <w:rsid w:val="00C507C1"/>
    <w:rsid w:val="00C50FDD"/>
    <w:rsid w:val="00C51011"/>
    <w:rsid w:val="00C512A4"/>
    <w:rsid w:val="00C51367"/>
    <w:rsid w:val="00C5185C"/>
    <w:rsid w:val="00C51892"/>
    <w:rsid w:val="00C52163"/>
    <w:rsid w:val="00C52643"/>
    <w:rsid w:val="00C5277E"/>
    <w:rsid w:val="00C52F04"/>
    <w:rsid w:val="00C5346B"/>
    <w:rsid w:val="00C54803"/>
    <w:rsid w:val="00C5572B"/>
    <w:rsid w:val="00C56261"/>
    <w:rsid w:val="00C565A7"/>
    <w:rsid w:val="00C56B32"/>
    <w:rsid w:val="00C56BB7"/>
    <w:rsid w:val="00C56DBB"/>
    <w:rsid w:val="00C5760B"/>
    <w:rsid w:val="00C57DB5"/>
    <w:rsid w:val="00C57F84"/>
    <w:rsid w:val="00C607A8"/>
    <w:rsid w:val="00C60C97"/>
    <w:rsid w:val="00C60F81"/>
    <w:rsid w:val="00C61921"/>
    <w:rsid w:val="00C62DE5"/>
    <w:rsid w:val="00C6353E"/>
    <w:rsid w:val="00C637E2"/>
    <w:rsid w:val="00C638A1"/>
    <w:rsid w:val="00C63B95"/>
    <w:rsid w:val="00C63C64"/>
    <w:rsid w:val="00C63F03"/>
    <w:rsid w:val="00C642EA"/>
    <w:rsid w:val="00C644BE"/>
    <w:rsid w:val="00C64751"/>
    <w:rsid w:val="00C649A2"/>
    <w:rsid w:val="00C64EDA"/>
    <w:rsid w:val="00C66E72"/>
    <w:rsid w:val="00C67439"/>
    <w:rsid w:val="00C67494"/>
    <w:rsid w:val="00C67BC8"/>
    <w:rsid w:val="00C71672"/>
    <w:rsid w:val="00C718D6"/>
    <w:rsid w:val="00C72A54"/>
    <w:rsid w:val="00C73E36"/>
    <w:rsid w:val="00C74085"/>
    <w:rsid w:val="00C7408C"/>
    <w:rsid w:val="00C7492B"/>
    <w:rsid w:val="00C74FA3"/>
    <w:rsid w:val="00C759C0"/>
    <w:rsid w:val="00C75B36"/>
    <w:rsid w:val="00C76A00"/>
    <w:rsid w:val="00C817DD"/>
    <w:rsid w:val="00C819E0"/>
    <w:rsid w:val="00C81D44"/>
    <w:rsid w:val="00C82422"/>
    <w:rsid w:val="00C82971"/>
    <w:rsid w:val="00C836A5"/>
    <w:rsid w:val="00C83EFB"/>
    <w:rsid w:val="00C84970"/>
    <w:rsid w:val="00C84A80"/>
    <w:rsid w:val="00C84AC7"/>
    <w:rsid w:val="00C84CC1"/>
    <w:rsid w:val="00C84DFB"/>
    <w:rsid w:val="00C850A4"/>
    <w:rsid w:val="00C8520B"/>
    <w:rsid w:val="00C855D8"/>
    <w:rsid w:val="00C85BD3"/>
    <w:rsid w:val="00C866B7"/>
    <w:rsid w:val="00C90279"/>
    <w:rsid w:val="00C906DD"/>
    <w:rsid w:val="00C915B2"/>
    <w:rsid w:val="00C91E3C"/>
    <w:rsid w:val="00C927DA"/>
    <w:rsid w:val="00C92B1F"/>
    <w:rsid w:val="00C92F26"/>
    <w:rsid w:val="00C9596C"/>
    <w:rsid w:val="00C95BAF"/>
    <w:rsid w:val="00C95F8F"/>
    <w:rsid w:val="00C97481"/>
    <w:rsid w:val="00C977A5"/>
    <w:rsid w:val="00CA0133"/>
    <w:rsid w:val="00CA03BD"/>
    <w:rsid w:val="00CA0412"/>
    <w:rsid w:val="00CA05D4"/>
    <w:rsid w:val="00CA0B57"/>
    <w:rsid w:val="00CA1064"/>
    <w:rsid w:val="00CA169B"/>
    <w:rsid w:val="00CA1AEA"/>
    <w:rsid w:val="00CA1FBD"/>
    <w:rsid w:val="00CA28AF"/>
    <w:rsid w:val="00CA2AB0"/>
    <w:rsid w:val="00CA2CCA"/>
    <w:rsid w:val="00CA2D90"/>
    <w:rsid w:val="00CA34CF"/>
    <w:rsid w:val="00CA3FCE"/>
    <w:rsid w:val="00CA4122"/>
    <w:rsid w:val="00CA4503"/>
    <w:rsid w:val="00CA49A1"/>
    <w:rsid w:val="00CA4EA0"/>
    <w:rsid w:val="00CA558F"/>
    <w:rsid w:val="00CA55D5"/>
    <w:rsid w:val="00CA5B16"/>
    <w:rsid w:val="00CA7A45"/>
    <w:rsid w:val="00CA7D92"/>
    <w:rsid w:val="00CB02AA"/>
    <w:rsid w:val="00CB1786"/>
    <w:rsid w:val="00CB18D2"/>
    <w:rsid w:val="00CB275E"/>
    <w:rsid w:val="00CB2F49"/>
    <w:rsid w:val="00CB31CB"/>
    <w:rsid w:val="00CB3268"/>
    <w:rsid w:val="00CB334F"/>
    <w:rsid w:val="00CB33B9"/>
    <w:rsid w:val="00CB43EC"/>
    <w:rsid w:val="00CB5062"/>
    <w:rsid w:val="00CB5966"/>
    <w:rsid w:val="00CB5B3D"/>
    <w:rsid w:val="00CB60B6"/>
    <w:rsid w:val="00CB6148"/>
    <w:rsid w:val="00CB6DD5"/>
    <w:rsid w:val="00CB6FB5"/>
    <w:rsid w:val="00CB70FE"/>
    <w:rsid w:val="00CB7EF3"/>
    <w:rsid w:val="00CC0217"/>
    <w:rsid w:val="00CC1719"/>
    <w:rsid w:val="00CC17A7"/>
    <w:rsid w:val="00CC215E"/>
    <w:rsid w:val="00CC2F00"/>
    <w:rsid w:val="00CC4087"/>
    <w:rsid w:val="00CC4D94"/>
    <w:rsid w:val="00CC5952"/>
    <w:rsid w:val="00CC61DF"/>
    <w:rsid w:val="00CC6223"/>
    <w:rsid w:val="00CC6349"/>
    <w:rsid w:val="00CC6448"/>
    <w:rsid w:val="00CC6812"/>
    <w:rsid w:val="00CC6CB7"/>
    <w:rsid w:val="00CC6E8D"/>
    <w:rsid w:val="00CC755D"/>
    <w:rsid w:val="00CD011C"/>
    <w:rsid w:val="00CD1ECD"/>
    <w:rsid w:val="00CD1EDB"/>
    <w:rsid w:val="00CD22DB"/>
    <w:rsid w:val="00CD2F19"/>
    <w:rsid w:val="00CD31E6"/>
    <w:rsid w:val="00CD3768"/>
    <w:rsid w:val="00CD51C8"/>
    <w:rsid w:val="00CD5360"/>
    <w:rsid w:val="00CD55F7"/>
    <w:rsid w:val="00CD71D5"/>
    <w:rsid w:val="00CD7F62"/>
    <w:rsid w:val="00CE1470"/>
    <w:rsid w:val="00CE16BB"/>
    <w:rsid w:val="00CE19A5"/>
    <w:rsid w:val="00CE215C"/>
    <w:rsid w:val="00CE2258"/>
    <w:rsid w:val="00CE33A9"/>
    <w:rsid w:val="00CE37A2"/>
    <w:rsid w:val="00CE37EB"/>
    <w:rsid w:val="00CE462E"/>
    <w:rsid w:val="00CE4A5A"/>
    <w:rsid w:val="00CE4D84"/>
    <w:rsid w:val="00CE4DB2"/>
    <w:rsid w:val="00CE520D"/>
    <w:rsid w:val="00CE5394"/>
    <w:rsid w:val="00CE60A0"/>
    <w:rsid w:val="00CE6629"/>
    <w:rsid w:val="00CE6D21"/>
    <w:rsid w:val="00CE74CD"/>
    <w:rsid w:val="00CE7A27"/>
    <w:rsid w:val="00CF024C"/>
    <w:rsid w:val="00CF035B"/>
    <w:rsid w:val="00CF051C"/>
    <w:rsid w:val="00CF1CA7"/>
    <w:rsid w:val="00CF1E09"/>
    <w:rsid w:val="00CF22BF"/>
    <w:rsid w:val="00CF2D1E"/>
    <w:rsid w:val="00CF4385"/>
    <w:rsid w:val="00CF45C0"/>
    <w:rsid w:val="00CF4D23"/>
    <w:rsid w:val="00CF4FE7"/>
    <w:rsid w:val="00CF6068"/>
    <w:rsid w:val="00CF674E"/>
    <w:rsid w:val="00CF6C97"/>
    <w:rsid w:val="00CF74AA"/>
    <w:rsid w:val="00CF75BD"/>
    <w:rsid w:val="00CF76AF"/>
    <w:rsid w:val="00D005C4"/>
    <w:rsid w:val="00D007E0"/>
    <w:rsid w:val="00D0101C"/>
    <w:rsid w:val="00D011A5"/>
    <w:rsid w:val="00D01224"/>
    <w:rsid w:val="00D0185B"/>
    <w:rsid w:val="00D01BDB"/>
    <w:rsid w:val="00D02308"/>
    <w:rsid w:val="00D033CE"/>
    <w:rsid w:val="00D039F3"/>
    <w:rsid w:val="00D041C0"/>
    <w:rsid w:val="00D04219"/>
    <w:rsid w:val="00D04591"/>
    <w:rsid w:val="00D0463E"/>
    <w:rsid w:val="00D0480A"/>
    <w:rsid w:val="00D0499B"/>
    <w:rsid w:val="00D04C78"/>
    <w:rsid w:val="00D05350"/>
    <w:rsid w:val="00D05A27"/>
    <w:rsid w:val="00D06014"/>
    <w:rsid w:val="00D078B7"/>
    <w:rsid w:val="00D07EC5"/>
    <w:rsid w:val="00D10423"/>
    <w:rsid w:val="00D11DFE"/>
    <w:rsid w:val="00D12260"/>
    <w:rsid w:val="00D122EC"/>
    <w:rsid w:val="00D122FB"/>
    <w:rsid w:val="00D125F2"/>
    <w:rsid w:val="00D13CD2"/>
    <w:rsid w:val="00D140FB"/>
    <w:rsid w:val="00D14209"/>
    <w:rsid w:val="00D1454D"/>
    <w:rsid w:val="00D148F7"/>
    <w:rsid w:val="00D14995"/>
    <w:rsid w:val="00D14BA9"/>
    <w:rsid w:val="00D14C58"/>
    <w:rsid w:val="00D15811"/>
    <w:rsid w:val="00D15946"/>
    <w:rsid w:val="00D16D3A"/>
    <w:rsid w:val="00D205E9"/>
    <w:rsid w:val="00D2069C"/>
    <w:rsid w:val="00D20B9C"/>
    <w:rsid w:val="00D20E27"/>
    <w:rsid w:val="00D21C55"/>
    <w:rsid w:val="00D21F62"/>
    <w:rsid w:val="00D229EE"/>
    <w:rsid w:val="00D22DF4"/>
    <w:rsid w:val="00D22E79"/>
    <w:rsid w:val="00D231F0"/>
    <w:rsid w:val="00D232A9"/>
    <w:rsid w:val="00D23CCE"/>
    <w:rsid w:val="00D24C09"/>
    <w:rsid w:val="00D2518C"/>
    <w:rsid w:val="00D253CC"/>
    <w:rsid w:val="00D25959"/>
    <w:rsid w:val="00D25A91"/>
    <w:rsid w:val="00D25ABE"/>
    <w:rsid w:val="00D26D9C"/>
    <w:rsid w:val="00D270C5"/>
    <w:rsid w:val="00D2727A"/>
    <w:rsid w:val="00D273EB"/>
    <w:rsid w:val="00D2740F"/>
    <w:rsid w:val="00D27B9D"/>
    <w:rsid w:val="00D27BF2"/>
    <w:rsid w:val="00D3025F"/>
    <w:rsid w:val="00D307EE"/>
    <w:rsid w:val="00D30BCD"/>
    <w:rsid w:val="00D31099"/>
    <w:rsid w:val="00D3111D"/>
    <w:rsid w:val="00D323A6"/>
    <w:rsid w:val="00D32B10"/>
    <w:rsid w:val="00D32EB4"/>
    <w:rsid w:val="00D33494"/>
    <w:rsid w:val="00D33701"/>
    <w:rsid w:val="00D343DC"/>
    <w:rsid w:val="00D34E90"/>
    <w:rsid w:val="00D34FA7"/>
    <w:rsid w:val="00D35AE1"/>
    <w:rsid w:val="00D361F4"/>
    <w:rsid w:val="00D36B2A"/>
    <w:rsid w:val="00D377A6"/>
    <w:rsid w:val="00D40CE1"/>
    <w:rsid w:val="00D41434"/>
    <w:rsid w:val="00D41B45"/>
    <w:rsid w:val="00D435B5"/>
    <w:rsid w:val="00D43CAD"/>
    <w:rsid w:val="00D4412E"/>
    <w:rsid w:val="00D44A47"/>
    <w:rsid w:val="00D44E62"/>
    <w:rsid w:val="00D45CAA"/>
    <w:rsid w:val="00D471BC"/>
    <w:rsid w:val="00D474B2"/>
    <w:rsid w:val="00D477F4"/>
    <w:rsid w:val="00D47A0B"/>
    <w:rsid w:val="00D47EBB"/>
    <w:rsid w:val="00D50C7E"/>
    <w:rsid w:val="00D50EB4"/>
    <w:rsid w:val="00D5131E"/>
    <w:rsid w:val="00D51A55"/>
    <w:rsid w:val="00D51B6F"/>
    <w:rsid w:val="00D51E3D"/>
    <w:rsid w:val="00D5237B"/>
    <w:rsid w:val="00D5336C"/>
    <w:rsid w:val="00D53FED"/>
    <w:rsid w:val="00D54AA6"/>
    <w:rsid w:val="00D54EC4"/>
    <w:rsid w:val="00D55586"/>
    <w:rsid w:val="00D55A4E"/>
    <w:rsid w:val="00D56EDA"/>
    <w:rsid w:val="00D571D6"/>
    <w:rsid w:val="00D57983"/>
    <w:rsid w:val="00D579CC"/>
    <w:rsid w:val="00D6084B"/>
    <w:rsid w:val="00D62345"/>
    <w:rsid w:val="00D62AA1"/>
    <w:rsid w:val="00D62AEC"/>
    <w:rsid w:val="00D62C8A"/>
    <w:rsid w:val="00D62DBB"/>
    <w:rsid w:val="00D634D6"/>
    <w:rsid w:val="00D6414F"/>
    <w:rsid w:val="00D64CFE"/>
    <w:rsid w:val="00D64F4A"/>
    <w:rsid w:val="00D65D92"/>
    <w:rsid w:val="00D66338"/>
    <w:rsid w:val="00D668DC"/>
    <w:rsid w:val="00D66EBA"/>
    <w:rsid w:val="00D70874"/>
    <w:rsid w:val="00D710A2"/>
    <w:rsid w:val="00D715D0"/>
    <w:rsid w:val="00D72300"/>
    <w:rsid w:val="00D72A03"/>
    <w:rsid w:val="00D72B25"/>
    <w:rsid w:val="00D72CF4"/>
    <w:rsid w:val="00D73915"/>
    <w:rsid w:val="00D73A6B"/>
    <w:rsid w:val="00D73A85"/>
    <w:rsid w:val="00D743E6"/>
    <w:rsid w:val="00D759F5"/>
    <w:rsid w:val="00D769FE"/>
    <w:rsid w:val="00D76F2D"/>
    <w:rsid w:val="00D77DF4"/>
    <w:rsid w:val="00D77F13"/>
    <w:rsid w:val="00D80853"/>
    <w:rsid w:val="00D80901"/>
    <w:rsid w:val="00D829D2"/>
    <w:rsid w:val="00D830CF"/>
    <w:rsid w:val="00D835DF"/>
    <w:rsid w:val="00D839FD"/>
    <w:rsid w:val="00D8418D"/>
    <w:rsid w:val="00D8469F"/>
    <w:rsid w:val="00D850A1"/>
    <w:rsid w:val="00D85AE9"/>
    <w:rsid w:val="00D8796C"/>
    <w:rsid w:val="00D87D40"/>
    <w:rsid w:val="00D90383"/>
    <w:rsid w:val="00D90E53"/>
    <w:rsid w:val="00D91A23"/>
    <w:rsid w:val="00D9291A"/>
    <w:rsid w:val="00D92F17"/>
    <w:rsid w:val="00D940C3"/>
    <w:rsid w:val="00D94F27"/>
    <w:rsid w:val="00D962CD"/>
    <w:rsid w:val="00D96708"/>
    <w:rsid w:val="00D9694D"/>
    <w:rsid w:val="00D96BB1"/>
    <w:rsid w:val="00D96E7B"/>
    <w:rsid w:val="00D975E1"/>
    <w:rsid w:val="00D97E01"/>
    <w:rsid w:val="00D97FA1"/>
    <w:rsid w:val="00DA0AD4"/>
    <w:rsid w:val="00DA21EF"/>
    <w:rsid w:val="00DA2661"/>
    <w:rsid w:val="00DA3955"/>
    <w:rsid w:val="00DA41BB"/>
    <w:rsid w:val="00DA57DA"/>
    <w:rsid w:val="00DA619D"/>
    <w:rsid w:val="00DA6A42"/>
    <w:rsid w:val="00DA6F43"/>
    <w:rsid w:val="00DA761F"/>
    <w:rsid w:val="00DB0138"/>
    <w:rsid w:val="00DB015C"/>
    <w:rsid w:val="00DB0189"/>
    <w:rsid w:val="00DB047B"/>
    <w:rsid w:val="00DB05C7"/>
    <w:rsid w:val="00DB05D8"/>
    <w:rsid w:val="00DB1480"/>
    <w:rsid w:val="00DB18B1"/>
    <w:rsid w:val="00DB22A1"/>
    <w:rsid w:val="00DB2C2B"/>
    <w:rsid w:val="00DB2F0E"/>
    <w:rsid w:val="00DB300E"/>
    <w:rsid w:val="00DB31C9"/>
    <w:rsid w:val="00DB3280"/>
    <w:rsid w:val="00DB5DA7"/>
    <w:rsid w:val="00DB6198"/>
    <w:rsid w:val="00DB6865"/>
    <w:rsid w:val="00DB6A8D"/>
    <w:rsid w:val="00DB6ECF"/>
    <w:rsid w:val="00DC005B"/>
    <w:rsid w:val="00DC082D"/>
    <w:rsid w:val="00DC143B"/>
    <w:rsid w:val="00DC1FDF"/>
    <w:rsid w:val="00DC20E5"/>
    <w:rsid w:val="00DC2206"/>
    <w:rsid w:val="00DC2FCE"/>
    <w:rsid w:val="00DC328A"/>
    <w:rsid w:val="00DC3745"/>
    <w:rsid w:val="00DC3844"/>
    <w:rsid w:val="00DC3CF8"/>
    <w:rsid w:val="00DC3EAC"/>
    <w:rsid w:val="00DC4C54"/>
    <w:rsid w:val="00DC51BD"/>
    <w:rsid w:val="00DC526E"/>
    <w:rsid w:val="00DC54A6"/>
    <w:rsid w:val="00DC5F3E"/>
    <w:rsid w:val="00DC7251"/>
    <w:rsid w:val="00DD04E9"/>
    <w:rsid w:val="00DD1171"/>
    <w:rsid w:val="00DD1562"/>
    <w:rsid w:val="00DD16C4"/>
    <w:rsid w:val="00DD1BD3"/>
    <w:rsid w:val="00DD22D0"/>
    <w:rsid w:val="00DD263C"/>
    <w:rsid w:val="00DD2742"/>
    <w:rsid w:val="00DD506E"/>
    <w:rsid w:val="00DD54FA"/>
    <w:rsid w:val="00DD59EB"/>
    <w:rsid w:val="00DD5E50"/>
    <w:rsid w:val="00DD6132"/>
    <w:rsid w:val="00DD61FC"/>
    <w:rsid w:val="00DD66A3"/>
    <w:rsid w:val="00DD7396"/>
    <w:rsid w:val="00DD759C"/>
    <w:rsid w:val="00DE2400"/>
    <w:rsid w:val="00DE3196"/>
    <w:rsid w:val="00DE33EC"/>
    <w:rsid w:val="00DE443F"/>
    <w:rsid w:val="00DE44F9"/>
    <w:rsid w:val="00DE4955"/>
    <w:rsid w:val="00DE4969"/>
    <w:rsid w:val="00DE606F"/>
    <w:rsid w:val="00DE6587"/>
    <w:rsid w:val="00DE6687"/>
    <w:rsid w:val="00DE66DA"/>
    <w:rsid w:val="00DE6D62"/>
    <w:rsid w:val="00DE7550"/>
    <w:rsid w:val="00DF0373"/>
    <w:rsid w:val="00DF0A3C"/>
    <w:rsid w:val="00DF0FF1"/>
    <w:rsid w:val="00DF1162"/>
    <w:rsid w:val="00DF1558"/>
    <w:rsid w:val="00DF2886"/>
    <w:rsid w:val="00DF30CB"/>
    <w:rsid w:val="00DF3262"/>
    <w:rsid w:val="00DF36B6"/>
    <w:rsid w:val="00DF52D9"/>
    <w:rsid w:val="00DF565A"/>
    <w:rsid w:val="00DF5B3A"/>
    <w:rsid w:val="00DF63B7"/>
    <w:rsid w:val="00DF6C6A"/>
    <w:rsid w:val="00DF70C8"/>
    <w:rsid w:val="00DF7179"/>
    <w:rsid w:val="00DF71AC"/>
    <w:rsid w:val="00DF71D5"/>
    <w:rsid w:val="00E01368"/>
    <w:rsid w:val="00E0187A"/>
    <w:rsid w:val="00E022B3"/>
    <w:rsid w:val="00E02501"/>
    <w:rsid w:val="00E026E1"/>
    <w:rsid w:val="00E0397C"/>
    <w:rsid w:val="00E042FA"/>
    <w:rsid w:val="00E04394"/>
    <w:rsid w:val="00E0529D"/>
    <w:rsid w:val="00E0537A"/>
    <w:rsid w:val="00E05D7C"/>
    <w:rsid w:val="00E066EF"/>
    <w:rsid w:val="00E06B26"/>
    <w:rsid w:val="00E073EA"/>
    <w:rsid w:val="00E07DD5"/>
    <w:rsid w:val="00E07E81"/>
    <w:rsid w:val="00E10C2E"/>
    <w:rsid w:val="00E10C6B"/>
    <w:rsid w:val="00E10DF8"/>
    <w:rsid w:val="00E114EA"/>
    <w:rsid w:val="00E116CB"/>
    <w:rsid w:val="00E118AC"/>
    <w:rsid w:val="00E11A2C"/>
    <w:rsid w:val="00E12629"/>
    <w:rsid w:val="00E12F12"/>
    <w:rsid w:val="00E13FB0"/>
    <w:rsid w:val="00E14DBE"/>
    <w:rsid w:val="00E15781"/>
    <w:rsid w:val="00E15E39"/>
    <w:rsid w:val="00E164BC"/>
    <w:rsid w:val="00E1697B"/>
    <w:rsid w:val="00E16CA6"/>
    <w:rsid w:val="00E16F01"/>
    <w:rsid w:val="00E1720A"/>
    <w:rsid w:val="00E17855"/>
    <w:rsid w:val="00E212EA"/>
    <w:rsid w:val="00E2184E"/>
    <w:rsid w:val="00E21BA0"/>
    <w:rsid w:val="00E21D07"/>
    <w:rsid w:val="00E22225"/>
    <w:rsid w:val="00E222C2"/>
    <w:rsid w:val="00E238AA"/>
    <w:rsid w:val="00E23C3F"/>
    <w:rsid w:val="00E23D18"/>
    <w:rsid w:val="00E2443C"/>
    <w:rsid w:val="00E24792"/>
    <w:rsid w:val="00E24DE8"/>
    <w:rsid w:val="00E254CC"/>
    <w:rsid w:val="00E25A6E"/>
    <w:rsid w:val="00E27063"/>
    <w:rsid w:val="00E27A28"/>
    <w:rsid w:val="00E27BEB"/>
    <w:rsid w:val="00E300C8"/>
    <w:rsid w:val="00E3136D"/>
    <w:rsid w:val="00E318E8"/>
    <w:rsid w:val="00E31B5C"/>
    <w:rsid w:val="00E325C9"/>
    <w:rsid w:val="00E325F1"/>
    <w:rsid w:val="00E332DC"/>
    <w:rsid w:val="00E34337"/>
    <w:rsid w:val="00E3502A"/>
    <w:rsid w:val="00E35108"/>
    <w:rsid w:val="00E35936"/>
    <w:rsid w:val="00E35E62"/>
    <w:rsid w:val="00E37949"/>
    <w:rsid w:val="00E37A17"/>
    <w:rsid w:val="00E37C6A"/>
    <w:rsid w:val="00E37FA6"/>
    <w:rsid w:val="00E40572"/>
    <w:rsid w:val="00E411F7"/>
    <w:rsid w:val="00E41260"/>
    <w:rsid w:val="00E41D72"/>
    <w:rsid w:val="00E42060"/>
    <w:rsid w:val="00E422C7"/>
    <w:rsid w:val="00E422DC"/>
    <w:rsid w:val="00E42795"/>
    <w:rsid w:val="00E43464"/>
    <w:rsid w:val="00E43FB5"/>
    <w:rsid w:val="00E44DEF"/>
    <w:rsid w:val="00E454CB"/>
    <w:rsid w:val="00E45B1D"/>
    <w:rsid w:val="00E45FCB"/>
    <w:rsid w:val="00E46082"/>
    <w:rsid w:val="00E46475"/>
    <w:rsid w:val="00E46897"/>
    <w:rsid w:val="00E46E02"/>
    <w:rsid w:val="00E4799B"/>
    <w:rsid w:val="00E50185"/>
    <w:rsid w:val="00E50638"/>
    <w:rsid w:val="00E521F4"/>
    <w:rsid w:val="00E52A0D"/>
    <w:rsid w:val="00E52F74"/>
    <w:rsid w:val="00E53499"/>
    <w:rsid w:val="00E537AF"/>
    <w:rsid w:val="00E54827"/>
    <w:rsid w:val="00E549EC"/>
    <w:rsid w:val="00E5590B"/>
    <w:rsid w:val="00E56083"/>
    <w:rsid w:val="00E5762B"/>
    <w:rsid w:val="00E57BE2"/>
    <w:rsid w:val="00E57F88"/>
    <w:rsid w:val="00E60055"/>
    <w:rsid w:val="00E600CB"/>
    <w:rsid w:val="00E60442"/>
    <w:rsid w:val="00E60692"/>
    <w:rsid w:val="00E608B1"/>
    <w:rsid w:val="00E60E85"/>
    <w:rsid w:val="00E622C9"/>
    <w:rsid w:val="00E626BB"/>
    <w:rsid w:val="00E62850"/>
    <w:rsid w:val="00E632A3"/>
    <w:rsid w:val="00E63BDB"/>
    <w:rsid w:val="00E64BAA"/>
    <w:rsid w:val="00E65164"/>
    <w:rsid w:val="00E6539B"/>
    <w:rsid w:val="00E65467"/>
    <w:rsid w:val="00E65D22"/>
    <w:rsid w:val="00E65E69"/>
    <w:rsid w:val="00E66326"/>
    <w:rsid w:val="00E67220"/>
    <w:rsid w:val="00E67EE2"/>
    <w:rsid w:val="00E701E7"/>
    <w:rsid w:val="00E70260"/>
    <w:rsid w:val="00E7037F"/>
    <w:rsid w:val="00E70C86"/>
    <w:rsid w:val="00E71452"/>
    <w:rsid w:val="00E718FB"/>
    <w:rsid w:val="00E71EF6"/>
    <w:rsid w:val="00E72F28"/>
    <w:rsid w:val="00E731AA"/>
    <w:rsid w:val="00E7364B"/>
    <w:rsid w:val="00E74887"/>
    <w:rsid w:val="00E74909"/>
    <w:rsid w:val="00E75083"/>
    <w:rsid w:val="00E75905"/>
    <w:rsid w:val="00E771A7"/>
    <w:rsid w:val="00E80812"/>
    <w:rsid w:val="00E80F81"/>
    <w:rsid w:val="00E81A37"/>
    <w:rsid w:val="00E81CEF"/>
    <w:rsid w:val="00E83A9E"/>
    <w:rsid w:val="00E84B9A"/>
    <w:rsid w:val="00E86102"/>
    <w:rsid w:val="00E86D56"/>
    <w:rsid w:val="00E86FC1"/>
    <w:rsid w:val="00E87F07"/>
    <w:rsid w:val="00E9112A"/>
    <w:rsid w:val="00E9165E"/>
    <w:rsid w:val="00E91E70"/>
    <w:rsid w:val="00E9227C"/>
    <w:rsid w:val="00E92DE6"/>
    <w:rsid w:val="00E92E4E"/>
    <w:rsid w:val="00E93E84"/>
    <w:rsid w:val="00E953D1"/>
    <w:rsid w:val="00E96781"/>
    <w:rsid w:val="00E97550"/>
    <w:rsid w:val="00EA090A"/>
    <w:rsid w:val="00EA117A"/>
    <w:rsid w:val="00EA17BC"/>
    <w:rsid w:val="00EA1D73"/>
    <w:rsid w:val="00EA1DE3"/>
    <w:rsid w:val="00EA275D"/>
    <w:rsid w:val="00EA298A"/>
    <w:rsid w:val="00EA2D75"/>
    <w:rsid w:val="00EA328C"/>
    <w:rsid w:val="00EA36BB"/>
    <w:rsid w:val="00EA4822"/>
    <w:rsid w:val="00EA496D"/>
    <w:rsid w:val="00EA49BC"/>
    <w:rsid w:val="00EA4B4E"/>
    <w:rsid w:val="00EA5214"/>
    <w:rsid w:val="00EA54D3"/>
    <w:rsid w:val="00EA6DD3"/>
    <w:rsid w:val="00EA7652"/>
    <w:rsid w:val="00EA78FD"/>
    <w:rsid w:val="00EA79F9"/>
    <w:rsid w:val="00EA7EF8"/>
    <w:rsid w:val="00EB07E8"/>
    <w:rsid w:val="00EB0D9F"/>
    <w:rsid w:val="00EB112B"/>
    <w:rsid w:val="00EB1163"/>
    <w:rsid w:val="00EB15D1"/>
    <w:rsid w:val="00EB1742"/>
    <w:rsid w:val="00EB192D"/>
    <w:rsid w:val="00EB19BA"/>
    <w:rsid w:val="00EB1BCE"/>
    <w:rsid w:val="00EB23D1"/>
    <w:rsid w:val="00EB24D9"/>
    <w:rsid w:val="00EB302C"/>
    <w:rsid w:val="00EB3218"/>
    <w:rsid w:val="00EB35BD"/>
    <w:rsid w:val="00EB4277"/>
    <w:rsid w:val="00EB44CA"/>
    <w:rsid w:val="00EB57C1"/>
    <w:rsid w:val="00EB5F6A"/>
    <w:rsid w:val="00EB616A"/>
    <w:rsid w:val="00EB6494"/>
    <w:rsid w:val="00EB6A3C"/>
    <w:rsid w:val="00EB7EBA"/>
    <w:rsid w:val="00EC0ADB"/>
    <w:rsid w:val="00EC1243"/>
    <w:rsid w:val="00EC1694"/>
    <w:rsid w:val="00EC1BFE"/>
    <w:rsid w:val="00EC239B"/>
    <w:rsid w:val="00EC242B"/>
    <w:rsid w:val="00EC28A1"/>
    <w:rsid w:val="00EC2EF5"/>
    <w:rsid w:val="00EC3EA8"/>
    <w:rsid w:val="00EC425C"/>
    <w:rsid w:val="00EC4959"/>
    <w:rsid w:val="00EC4FFA"/>
    <w:rsid w:val="00EC5A0C"/>
    <w:rsid w:val="00EC6345"/>
    <w:rsid w:val="00EC6A28"/>
    <w:rsid w:val="00EC72E6"/>
    <w:rsid w:val="00EC7AB0"/>
    <w:rsid w:val="00EC7F7B"/>
    <w:rsid w:val="00ED0D73"/>
    <w:rsid w:val="00ED22ED"/>
    <w:rsid w:val="00ED4171"/>
    <w:rsid w:val="00ED4C01"/>
    <w:rsid w:val="00ED6BBD"/>
    <w:rsid w:val="00ED6BD6"/>
    <w:rsid w:val="00ED7875"/>
    <w:rsid w:val="00ED7BD5"/>
    <w:rsid w:val="00ED7D6D"/>
    <w:rsid w:val="00EE0278"/>
    <w:rsid w:val="00EE0352"/>
    <w:rsid w:val="00EE0432"/>
    <w:rsid w:val="00EE1804"/>
    <w:rsid w:val="00EE1905"/>
    <w:rsid w:val="00EE1C74"/>
    <w:rsid w:val="00EE2256"/>
    <w:rsid w:val="00EE2A72"/>
    <w:rsid w:val="00EE353A"/>
    <w:rsid w:val="00EE36AB"/>
    <w:rsid w:val="00EE3DB6"/>
    <w:rsid w:val="00EE4111"/>
    <w:rsid w:val="00EE46E6"/>
    <w:rsid w:val="00EE4A9B"/>
    <w:rsid w:val="00EE6681"/>
    <w:rsid w:val="00EE7359"/>
    <w:rsid w:val="00EE76BC"/>
    <w:rsid w:val="00EF01A3"/>
    <w:rsid w:val="00EF0C74"/>
    <w:rsid w:val="00EF0E39"/>
    <w:rsid w:val="00EF1025"/>
    <w:rsid w:val="00EF1AF2"/>
    <w:rsid w:val="00EF24A9"/>
    <w:rsid w:val="00EF3614"/>
    <w:rsid w:val="00EF3CD8"/>
    <w:rsid w:val="00EF4216"/>
    <w:rsid w:val="00EF423A"/>
    <w:rsid w:val="00EF4794"/>
    <w:rsid w:val="00EF485B"/>
    <w:rsid w:val="00EF48DC"/>
    <w:rsid w:val="00EF58A8"/>
    <w:rsid w:val="00EF6FCB"/>
    <w:rsid w:val="00F003D2"/>
    <w:rsid w:val="00F01386"/>
    <w:rsid w:val="00F0143F"/>
    <w:rsid w:val="00F01583"/>
    <w:rsid w:val="00F01A35"/>
    <w:rsid w:val="00F01D8E"/>
    <w:rsid w:val="00F01FF3"/>
    <w:rsid w:val="00F031CF"/>
    <w:rsid w:val="00F04637"/>
    <w:rsid w:val="00F04CBE"/>
    <w:rsid w:val="00F04EF4"/>
    <w:rsid w:val="00F05823"/>
    <w:rsid w:val="00F05E26"/>
    <w:rsid w:val="00F067A4"/>
    <w:rsid w:val="00F06938"/>
    <w:rsid w:val="00F06BFA"/>
    <w:rsid w:val="00F07BC1"/>
    <w:rsid w:val="00F1100A"/>
    <w:rsid w:val="00F11389"/>
    <w:rsid w:val="00F1247D"/>
    <w:rsid w:val="00F12C1D"/>
    <w:rsid w:val="00F13FAE"/>
    <w:rsid w:val="00F1400F"/>
    <w:rsid w:val="00F1423F"/>
    <w:rsid w:val="00F14BF4"/>
    <w:rsid w:val="00F15224"/>
    <w:rsid w:val="00F15594"/>
    <w:rsid w:val="00F15FBF"/>
    <w:rsid w:val="00F1601D"/>
    <w:rsid w:val="00F16450"/>
    <w:rsid w:val="00F1675F"/>
    <w:rsid w:val="00F169EC"/>
    <w:rsid w:val="00F17C48"/>
    <w:rsid w:val="00F17C4C"/>
    <w:rsid w:val="00F207A7"/>
    <w:rsid w:val="00F20DB0"/>
    <w:rsid w:val="00F22185"/>
    <w:rsid w:val="00F2221B"/>
    <w:rsid w:val="00F2229A"/>
    <w:rsid w:val="00F2347D"/>
    <w:rsid w:val="00F236EC"/>
    <w:rsid w:val="00F23C5A"/>
    <w:rsid w:val="00F2484C"/>
    <w:rsid w:val="00F24A23"/>
    <w:rsid w:val="00F2521E"/>
    <w:rsid w:val="00F25983"/>
    <w:rsid w:val="00F25A4E"/>
    <w:rsid w:val="00F26044"/>
    <w:rsid w:val="00F26CFB"/>
    <w:rsid w:val="00F26F01"/>
    <w:rsid w:val="00F27097"/>
    <w:rsid w:val="00F276EC"/>
    <w:rsid w:val="00F278B7"/>
    <w:rsid w:val="00F27BB4"/>
    <w:rsid w:val="00F27FC1"/>
    <w:rsid w:val="00F3004F"/>
    <w:rsid w:val="00F30246"/>
    <w:rsid w:val="00F306FB"/>
    <w:rsid w:val="00F30DAC"/>
    <w:rsid w:val="00F30DF2"/>
    <w:rsid w:val="00F314F1"/>
    <w:rsid w:val="00F31840"/>
    <w:rsid w:val="00F323F4"/>
    <w:rsid w:val="00F32D98"/>
    <w:rsid w:val="00F3327B"/>
    <w:rsid w:val="00F33437"/>
    <w:rsid w:val="00F34CAB"/>
    <w:rsid w:val="00F3638E"/>
    <w:rsid w:val="00F36980"/>
    <w:rsid w:val="00F36BF0"/>
    <w:rsid w:val="00F36CEC"/>
    <w:rsid w:val="00F36DA0"/>
    <w:rsid w:val="00F3723A"/>
    <w:rsid w:val="00F3735A"/>
    <w:rsid w:val="00F379C5"/>
    <w:rsid w:val="00F37A2F"/>
    <w:rsid w:val="00F37E5D"/>
    <w:rsid w:val="00F40764"/>
    <w:rsid w:val="00F41D00"/>
    <w:rsid w:val="00F423DD"/>
    <w:rsid w:val="00F4254C"/>
    <w:rsid w:val="00F42923"/>
    <w:rsid w:val="00F42DAB"/>
    <w:rsid w:val="00F43745"/>
    <w:rsid w:val="00F445F1"/>
    <w:rsid w:val="00F44C82"/>
    <w:rsid w:val="00F45417"/>
    <w:rsid w:val="00F45AC7"/>
    <w:rsid w:val="00F45E8D"/>
    <w:rsid w:val="00F46210"/>
    <w:rsid w:val="00F4649A"/>
    <w:rsid w:val="00F46D06"/>
    <w:rsid w:val="00F47C7B"/>
    <w:rsid w:val="00F5056A"/>
    <w:rsid w:val="00F50E90"/>
    <w:rsid w:val="00F50EF1"/>
    <w:rsid w:val="00F517F7"/>
    <w:rsid w:val="00F51857"/>
    <w:rsid w:val="00F52C1E"/>
    <w:rsid w:val="00F52ECE"/>
    <w:rsid w:val="00F53C47"/>
    <w:rsid w:val="00F54630"/>
    <w:rsid w:val="00F547B6"/>
    <w:rsid w:val="00F5489E"/>
    <w:rsid w:val="00F54D31"/>
    <w:rsid w:val="00F55632"/>
    <w:rsid w:val="00F55C6C"/>
    <w:rsid w:val="00F560D0"/>
    <w:rsid w:val="00F57231"/>
    <w:rsid w:val="00F57493"/>
    <w:rsid w:val="00F60C1A"/>
    <w:rsid w:val="00F610B2"/>
    <w:rsid w:val="00F613C4"/>
    <w:rsid w:val="00F6268A"/>
    <w:rsid w:val="00F63C6A"/>
    <w:rsid w:val="00F6480C"/>
    <w:rsid w:val="00F649A6"/>
    <w:rsid w:val="00F650DC"/>
    <w:rsid w:val="00F65E05"/>
    <w:rsid w:val="00F66102"/>
    <w:rsid w:val="00F663A9"/>
    <w:rsid w:val="00F66856"/>
    <w:rsid w:val="00F668A2"/>
    <w:rsid w:val="00F707BA"/>
    <w:rsid w:val="00F708E7"/>
    <w:rsid w:val="00F709DA"/>
    <w:rsid w:val="00F71CC1"/>
    <w:rsid w:val="00F726E8"/>
    <w:rsid w:val="00F733F1"/>
    <w:rsid w:val="00F73C5D"/>
    <w:rsid w:val="00F73D33"/>
    <w:rsid w:val="00F744D7"/>
    <w:rsid w:val="00F749D9"/>
    <w:rsid w:val="00F74EDF"/>
    <w:rsid w:val="00F74FCF"/>
    <w:rsid w:val="00F76C50"/>
    <w:rsid w:val="00F770D9"/>
    <w:rsid w:val="00F770F4"/>
    <w:rsid w:val="00F80C11"/>
    <w:rsid w:val="00F81891"/>
    <w:rsid w:val="00F818D7"/>
    <w:rsid w:val="00F827A0"/>
    <w:rsid w:val="00F82CF2"/>
    <w:rsid w:val="00F82F1B"/>
    <w:rsid w:val="00F8338D"/>
    <w:rsid w:val="00F839E2"/>
    <w:rsid w:val="00F83D0E"/>
    <w:rsid w:val="00F83FBD"/>
    <w:rsid w:val="00F846CF"/>
    <w:rsid w:val="00F84DFB"/>
    <w:rsid w:val="00F85A0B"/>
    <w:rsid w:val="00F85A9A"/>
    <w:rsid w:val="00F861D3"/>
    <w:rsid w:val="00F86457"/>
    <w:rsid w:val="00F86C00"/>
    <w:rsid w:val="00F86C2E"/>
    <w:rsid w:val="00F86C95"/>
    <w:rsid w:val="00F870D7"/>
    <w:rsid w:val="00F87354"/>
    <w:rsid w:val="00F87958"/>
    <w:rsid w:val="00F901D5"/>
    <w:rsid w:val="00F9078F"/>
    <w:rsid w:val="00F9178C"/>
    <w:rsid w:val="00F9191A"/>
    <w:rsid w:val="00F91E79"/>
    <w:rsid w:val="00F91F81"/>
    <w:rsid w:val="00F92637"/>
    <w:rsid w:val="00F928FB"/>
    <w:rsid w:val="00F933AF"/>
    <w:rsid w:val="00F94403"/>
    <w:rsid w:val="00F94A7A"/>
    <w:rsid w:val="00F961FB"/>
    <w:rsid w:val="00F963E1"/>
    <w:rsid w:val="00F96C9E"/>
    <w:rsid w:val="00F96EFF"/>
    <w:rsid w:val="00F970C6"/>
    <w:rsid w:val="00F97425"/>
    <w:rsid w:val="00F97669"/>
    <w:rsid w:val="00F976E7"/>
    <w:rsid w:val="00F976E8"/>
    <w:rsid w:val="00F97992"/>
    <w:rsid w:val="00FA02E6"/>
    <w:rsid w:val="00FA168D"/>
    <w:rsid w:val="00FA1758"/>
    <w:rsid w:val="00FA221A"/>
    <w:rsid w:val="00FA226C"/>
    <w:rsid w:val="00FA2EA3"/>
    <w:rsid w:val="00FA396E"/>
    <w:rsid w:val="00FA3F2E"/>
    <w:rsid w:val="00FA4151"/>
    <w:rsid w:val="00FA4DE4"/>
    <w:rsid w:val="00FA51AC"/>
    <w:rsid w:val="00FA52CB"/>
    <w:rsid w:val="00FA5C8C"/>
    <w:rsid w:val="00FA6EEE"/>
    <w:rsid w:val="00FB0B74"/>
    <w:rsid w:val="00FB0DBD"/>
    <w:rsid w:val="00FB141D"/>
    <w:rsid w:val="00FB1FDF"/>
    <w:rsid w:val="00FB208E"/>
    <w:rsid w:val="00FB2571"/>
    <w:rsid w:val="00FB292B"/>
    <w:rsid w:val="00FB2FF1"/>
    <w:rsid w:val="00FB3947"/>
    <w:rsid w:val="00FB57A4"/>
    <w:rsid w:val="00FB72CE"/>
    <w:rsid w:val="00FB7BF6"/>
    <w:rsid w:val="00FC00AD"/>
    <w:rsid w:val="00FC0388"/>
    <w:rsid w:val="00FC212A"/>
    <w:rsid w:val="00FC2190"/>
    <w:rsid w:val="00FC2395"/>
    <w:rsid w:val="00FC2F0C"/>
    <w:rsid w:val="00FC3602"/>
    <w:rsid w:val="00FC3853"/>
    <w:rsid w:val="00FC3B83"/>
    <w:rsid w:val="00FC60C8"/>
    <w:rsid w:val="00FC6438"/>
    <w:rsid w:val="00FC75A5"/>
    <w:rsid w:val="00FD073A"/>
    <w:rsid w:val="00FD0E42"/>
    <w:rsid w:val="00FD2FD6"/>
    <w:rsid w:val="00FD39BD"/>
    <w:rsid w:val="00FD3FAD"/>
    <w:rsid w:val="00FD45CA"/>
    <w:rsid w:val="00FD4817"/>
    <w:rsid w:val="00FD4A12"/>
    <w:rsid w:val="00FD4ACE"/>
    <w:rsid w:val="00FD560C"/>
    <w:rsid w:val="00FD5BA5"/>
    <w:rsid w:val="00FD5BD0"/>
    <w:rsid w:val="00FD65D0"/>
    <w:rsid w:val="00FD68FA"/>
    <w:rsid w:val="00FD6B26"/>
    <w:rsid w:val="00FE0006"/>
    <w:rsid w:val="00FE01AA"/>
    <w:rsid w:val="00FE092E"/>
    <w:rsid w:val="00FE1391"/>
    <w:rsid w:val="00FE1420"/>
    <w:rsid w:val="00FE19A3"/>
    <w:rsid w:val="00FE1ED1"/>
    <w:rsid w:val="00FE2436"/>
    <w:rsid w:val="00FE2509"/>
    <w:rsid w:val="00FE36AA"/>
    <w:rsid w:val="00FE4134"/>
    <w:rsid w:val="00FE4DC8"/>
    <w:rsid w:val="00FE5096"/>
    <w:rsid w:val="00FE5341"/>
    <w:rsid w:val="00FE5545"/>
    <w:rsid w:val="00FE63B8"/>
    <w:rsid w:val="00FE65BC"/>
    <w:rsid w:val="00FE6BFA"/>
    <w:rsid w:val="00FE6C07"/>
    <w:rsid w:val="00FE71BB"/>
    <w:rsid w:val="00FE762F"/>
    <w:rsid w:val="00FE7A48"/>
    <w:rsid w:val="00FE7F07"/>
    <w:rsid w:val="00FF0151"/>
    <w:rsid w:val="00FF02FF"/>
    <w:rsid w:val="00FF0CC3"/>
    <w:rsid w:val="00FF0E41"/>
    <w:rsid w:val="00FF1003"/>
    <w:rsid w:val="00FF1305"/>
    <w:rsid w:val="00FF198F"/>
    <w:rsid w:val="00FF1D54"/>
    <w:rsid w:val="00FF3057"/>
    <w:rsid w:val="00FF3FF2"/>
    <w:rsid w:val="00FF4929"/>
    <w:rsid w:val="00FF5F5C"/>
    <w:rsid w:val="00FF60A6"/>
    <w:rsid w:val="00FF6696"/>
    <w:rsid w:val="00FF6F1A"/>
    <w:rsid w:val="00FF7DB6"/>
    <w:rsid w:val="00FF7F2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46BB"/>
  <w15:chartTrackingRefBased/>
  <w15:docId w15:val="{340CA923-502D-4E6D-9922-94FE96046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E36"/>
    <w:pPr>
      <w:spacing w:before="120" w:after="120" w:line="240" w:lineRule="auto"/>
    </w:pPr>
    <w:rPr>
      <w:rFonts w:ascii="Calibri" w:hAnsi="Calibri"/>
    </w:rPr>
  </w:style>
  <w:style w:type="paragraph" w:styleId="Heading1">
    <w:name w:val="heading 1"/>
    <w:basedOn w:val="Normal"/>
    <w:next w:val="Normal"/>
    <w:link w:val="Heading1Char"/>
    <w:qFormat/>
    <w:rsid w:val="0075525C"/>
    <w:pPr>
      <w:keepNext/>
      <w:keepLines/>
      <w:spacing w:before="240" w:after="360"/>
      <w:outlineLvl w:val="0"/>
    </w:pPr>
    <w:rPr>
      <w:rFonts w:eastAsiaTheme="majorEastAsia" w:cstheme="majorBidi"/>
      <w:b/>
      <w:sz w:val="36"/>
      <w:szCs w:val="32"/>
    </w:rPr>
  </w:style>
  <w:style w:type="paragraph" w:styleId="Heading2">
    <w:name w:val="heading 2"/>
    <w:basedOn w:val="Normal"/>
    <w:next w:val="Normal"/>
    <w:link w:val="Heading2Char"/>
    <w:unhideWhenUsed/>
    <w:qFormat/>
    <w:rsid w:val="00D35AE1"/>
    <w:pPr>
      <w:keepNext/>
      <w:keepLines/>
      <w:spacing w:after="240"/>
      <w:outlineLvl w:val="1"/>
    </w:pPr>
    <w:rPr>
      <w:rFonts w:eastAsiaTheme="majorEastAsia" w:cstheme="majorBidi"/>
      <w:b/>
      <w:sz w:val="28"/>
      <w:szCs w:val="26"/>
    </w:rPr>
  </w:style>
  <w:style w:type="paragraph" w:styleId="Heading3">
    <w:name w:val="heading 3"/>
    <w:basedOn w:val="Normal"/>
    <w:next w:val="Normal"/>
    <w:link w:val="Heading3Char"/>
    <w:unhideWhenUsed/>
    <w:qFormat/>
    <w:rsid w:val="007E6866"/>
    <w:pPr>
      <w:keepNext/>
      <w:keepLines/>
      <w:spacing w:before="240"/>
      <w:outlineLvl w:val="2"/>
    </w:pPr>
    <w:rPr>
      <w:rFonts w:eastAsiaTheme="majorEastAsia" w:cstheme="majorBidi"/>
      <w:b/>
      <w:i/>
      <w:szCs w:val="24"/>
    </w:rPr>
  </w:style>
  <w:style w:type="paragraph" w:styleId="Heading4">
    <w:name w:val="heading 4"/>
    <w:basedOn w:val="Normal"/>
    <w:next w:val="Normal"/>
    <w:link w:val="Heading4Char"/>
    <w:unhideWhenUsed/>
    <w:qFormat/>
    <w:rsid w:val="00DE66DA"/>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C6749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qFormat/>
    <w:rsid w:val="005376D5"/>
    <w:pPr>
      <w:keepNext/>
      <w:spacing w:before="240" w:after="60"/>
      <w:outlineLvl w:val="5"/>
    </w:pPr>
    <w:rPr>
      <w:rFonts w:ascii="Times New Roman" w:eastAsia="Times New Roman" w:hAnsi="Times New Roman" w:cs="Times New Roman"/>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42EA"/>
    <w:pPr>
      <w:tabs>
        <w:tab w:val="center" w:pos="4513"/>
        <w:tab w:val="right" w:pos="9026"/>
      </w:tabs>
      <w:spacing w:after="0"/>
    </w:pPr>
  </w:style>
  <w:style w:type="character" w:customStyle="1" w:styleId="HeaderChar">
    <w:name w:val="Header Char"/>
    <w:basedOn w:val="DefaultParagraphFont"/>
    <w:link w:val="Header"/>
    <w:uiPriority w:val="99"/>
    <w:rsid w:val="00C642EA"/>
  </w:style>
  <w:style w:type="paragraph" w:styleId="Footer">
    <w:name w:val="footer"/>
    <w:basedOn w:val="Normal"/>
    <w:link w:val="FooterChar"/>
    <w:uiPriority w:val="99"/>
    <w:unhideWhenUsed/>
    <w:rsid w:val="00C642EA"/>
    <w:pPr>
      <w:tabs>
        <w:tab w:val="center" w:pos="4513"/>
        <w:tab w:val="right" w:pos="9026"/>
      </w:tabs>
      <w:spacing w:after="0"/>
    </w:pPr>
  </w:style>
  <w:style w:type="character" w:customStyle="1" w:styleId="FooterChar">
    <w:name w:val="Footer Char"/>
    <w:basedOn w:val="DefaultParagraphFont"/>
    <w:link w:val="Footer"/>
    <w:uiPriority w:val="99"/>
    <w:rsid w:val="00C642EA"/>
  </w:style>
  <w:style w:type="character" w:customStyle="1" w:styleId="Heading1Char">
    <w:name w:val="Heading 1 Char"/>
    <w:basedOn w:val="DefaultParagraphFont"/>
    <w:link w:val="Heading1"/>
    <w:rsid w:val="0075525C"/>
    <w:rPr>
      <w:rFonts w:ascii="Calibri" w:eastAsiaTheme="majorEastAsia" w:hAnsi="Calibri" w:cstheme="majorBidi"/>
      <w:b/>
      <w:sz w:val="36"/>
      <w:szCs w:val="32"/>
    </w:rPr>
  </w:style>
  <w:style w:type="paragraph" w:styleId="TOCHeading">
    <w:name w:val="TOC Heading"/>
    <w:basedOn w:val="Heading1"/>
    <w:next w:val="Normal"/>
    <w:uiPriority w:val="39"/>
    <w:unhideWhenUsed/>
    <w:qFormat/>
    <w:rsid w:val="00C642EA"/>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53887"/>
    <w:pPr>
      <w:tabs>
        <w:tab w:val="right" w:leader="dot" w:pos="9628"/>
      </w:tabs>
      <w:spacing w:after="100"/>
    </w:pPr>
    <w:rPr>
      <w:b/>
    </w:rPr>
  </w:style>
  <w:style w:type="character" w:styleId="Hyperlink">
    <w:name w:val="Hyperlink"/>
    <w:basedOn w:val="DefaultParagraphFont"/>
    <w:uiPriority w:val="99"/>
    <w:unhideWhenUsed/>
    <w:rsid w:val="00C642EA"/>
    <w:rPr>
      <w:color w:val="0563C1" w:themeColor="hyperlink"/>
      <w:u w:val="single"/>
    </w:rPr>
  </w:style>
  <w:style w:type="paragraph" w:styleId="TOC2">
    <w:name w:val="toc 2"/>
    <w:basedOn w:val="Normal"/>
    <w:next w:val="Normal"/>
    <w:autoRedefine/>
    <w:uiPriority w:val="39"/>
    <w:unhideWhenUsed/>
    <w:rsid w:val="00C42C10"/>
    <w:pPr>
      <w:spacing w:before="0" w:after="0"/>
      <w:ind w:left="221"/>
    </w:pPr>
  </w:style>
  <w:style w:type="paragraph" w:styleId="TOC3">
    <w:name w:val="toc 3"/>
    <w:basedOn w:val="Normal"/>
    <w:next w:val="Normal"/>
    <w:autoRedefine/>
    <w:uiPriority w:val="39"/>
    <w:unhideWhenUsed/>
    <w:rsid w:val="00C42C10"/>
    <w:pPr>
      <w:spacing w:before="0" w:after="0"/>
      <w:ind w:left="442"/>
    </w:pPr>
  </w:style>
  <w:style w:type="table" w:styleId="TableGrid">
    <w:name w:val="Table Grid"/>
    <w:basedOn w:val="TableNormal"/>
    <w:rsid w:val="00755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5525C"/>
    <w:pPr>
      <w:ind w:left="720"/>
      <w:contextualSpacing/>
    </w:pPr>
  </w:style>
  <w:style w:type="paragraph" w:customStyle="1" w:styleId="Chapterheading">
    <w:name w:val="Chapter heading"/>
    <w:basedOn w:val="Heading1"/>
    <w:qFormat/>
    <w:rsid w:val="007376F6"/>
    <w:pPr>
      <w:numPr>
        <w:numId w:val="1"/>
      </w:numPr>
      <w:spacing w:after="240"/>
      <w:ind w:left="357" w:hanging="357"/>
    </w:pPr>
    <w:rPr>
      <w:bCs/>
      <w:szCs w:val="36"/>
    </w:rPr>
  </w:style>
  <w:style w:type="paragraph" w:customStyle="1" w:styleId="RARMPparagraph">
    <w:name w:val="RARMP paragraph"/>
    <w:basedOn w:val="Normal"/>
    <w:link w:val="RARMPparagraphChar"/>
    <w:qFormat/>
    <w:rsid w:val="003F5774"/>
    <w:pPr>
      <w:numPr>
        <w:numId w:val="2"/>
      </w:numPr>
      <w:ind w:left="0" w:firstLine="0"/>
    </w:pPr>
  </w:style>
  <w:style w:type="character" w:customStyle="1" w:styleId="Heading2Char">
    <w:name w:val="Heading 2 Char"/>
    <w:basedOn w:val="DefaultParagraphFont"/>
    <w:link w:val="Heading2"/>
    <w:rsid w:val="00D35AE1"/>
    <w:rPr>
      <w:rFonts w:ascii="Calibri" w:eastAsiaTheme="majorEastAsia" w:hAnsi="Calibri" w:cstheme="majorBidi"/>
      <w:b/>
      <w:sz w:val="28"/>
      <w:szCs w:val="26"/>
    </w:rPr>
  </w:style>
  <w:style w:type="paragraph" w:customStyle="1" w:styleId="Sectionheading1">
    <w:name w:val="Section heading 1"/>
    <w:basedOn w:val="Heading2"/>
    <w:next w:val="Normal"/>
    <w:qFormat/>
    <w:rsid w:val="005F35E7"/>
    <w:pPr>
      <w:numPr>
        <w:numId w:val="3"/>
      </w:numPr>
    </w:pPr>
  </w:style>
  <w:style w:type="paragraph" w:customStyle="1" w:styleId="ListBullet1">
    <w:name w:val="List Bullet1"/>
    <w:basedOn w:val="Normal"/>
    <w:qFormat/>
    <w:rsid w:val="004E15DC"/>
    <w:pPr>
      <w:numPr>
        <w:numId w:val="6"/>
      </w:numPr>
      <w:spacing w:before="60" w:after="60" w:line="240" w:lineRule="atLeast"/>
    </w:pPr>
  </w:style>
  <w:style w:type="character" w:customStyle="1" w:styleId="Heading3Char">
    <w:name w:val="Heading 3 Char"/>
    <w:basedOn w:val="DefaultParagraphFont"/>
    <w:link w:val="Heading3"/>
    <w:rsid w:val="007E6866"/>
    <w:rPr>
      <w:rFonts w:ascii="Calibri" w:eastAsiaTheme="majorEastAsia" w:hAnsi="Calibri" w:cstheme="majorBidi"/>
      <w:b/>
      <w:i/>
      <w:szCs w:val="24"/>
    </w:rPr>
  </w:style>
  <w:style w:type="paragraph" w:customStyle="1" w:styleId="Sectionheading2">
    <w:name w:val="Section heading 2"/>
    <w:basedOn w:val="Heading3"/>
    <w:next w:val="Normal"/>
    <w:qFormat/>
    <w:rsid w:val="00FA02E6"/>
    <w:pPr>
      <w:numPr>
        <w:ilvl w:val="1"/>
        <w:numId w:val="3"/>
      </w:numPr>
      <w:ind w:left="510" w:hanging="510"/>
    </w:pPr>
    <w:rPr>
      <w:i w:val="0"/>
      <w:sz w:val="24"/>
    </w:rPr>
  </w:style>
  <w:style w:type="character" w:styleId="CommentReference">
    <w:name w:val="annotation reference"/>
    <w:basedOn w:val="DefaultParagraphFont"/>
    <w:unhideWhenUsed/>
    <w:rsid w:val="00D14BA9"/>
    <w:rPr>
      <w:sz w:val="16"/>
      <w:szCs w:val="16"/>
    </w:rPr>
  </w:style>
  <w:style w:type="paragraph" w:styleId="CommentText">
    <w:name w:val="annotation text"/>
    <w:basedOn w:val="Normal"/>
    <w:link w:val="CommentTextChar"/>
    <w:uiPriority w:val="99"/>
    <w:unhideWhenUsed/>
    <w:rsid w:val="00D14BA9"/>
    <w:rPr>
      <w:sz w:val="20"/>
      <w:szCs w:val="20"/>
    </w:rPr>
  </w:style>
  <w:style w:type="character" w:customStyle="1" w:styleId="CommentTextChar">
    <w:name w:val="Comment Text Char"/>
    <w:basedOn w:val="DefaultParagraphFont"/>
    <w:link w:val="CommentText"/>
    <w:uiPriority w:val="99"/>
    <w:rsid w:val="00D14BA9"/>
    <w:rPr>
      <w:rFonts w:ascii="Calibri" w:hAnsi="Calibri"/>
      <w:sz w:val="20"/>
      <w:szCs w:val="20"/>
    </w:rPr>
  </w:style>
  <w:style w:type="paragraph" w:styleId="CommentSubject">
    <w:name w:val="annotation subject"/>
    <w:basedOn w:val="CommentText"/>
    <w:next w:val="CommentText"/>
    <w:link w:val="CommentSubjectChar"/>
    <w:semiHidden/>
    <w:unhideWhenUsed/>
    <w:rsid w:val="00D14BA9"/>
    <w:rPr>
      <w:b/>
      <w:bCs/>
    </w:rPr>
  </w:style>
  <w:style w:type="character" w:customStyle="1" w:styleId="CommentSubjectChar">
    <w:name w:val="Comment Subject Char"/>
    <w:basedOn w:val="CommentTextChar"/>
    <w:link w:val="CommentSubject"/>
    <w:semiHidden/>
    <w:rsid w:val="00D14BA9"/>
    <w:rPr>
      <w:rFonts w:ascii="Calibri" w:hAnsi="Calibri"/>
      <w:b/>
      <w:bCs/>
      <w:sz w:val="20"/>
      <w:szCs w:val="20"/>
    </w:rPr>
  </w:style>
  <w:style w:type="table" w:customStyle="1" w:styleId="RARMPtable">
    <w:name w:val="RARMP table"/>
    <w:basedOn w:val="TableNormal"/>
    <w:rsid w:val="00410BC5"/>
    <w:pPr>
      <w:spacing w:after="0" w:line="240" w:lineRule="auto"/>
    </w:pPr>
    <w:rPr>
      <w:rFonts w:ascii="Arial Narrow" w:eastAsiaTheme="minorEastAsia" w:hAnsi="Arial Narrow" w:cs="Times New Roman"/>
      <w:sz w:val="19"/>
      <w:szCs w:val="20"/>
      <w:lang w:eastAsia="en-AU"/>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character" w:styleId="UnresolvedMention">
    <w:name w:val="Unresolved Mention"/>
    <w:basedOn w:val="DefaultParagraphFont"/>
    <w:uiPriority w:val="99"/>
    <w:semiHidden/>
    <w:unhideWhenUsed/>
    <w:rsid w:val="001018AF"/>
    <w:rPr>
      <w:color w:val="605E5C"/>
      <w:shd w:val="clear" w:color="auto" w:fill="E1DFDD"/>
    </w:rPr>
  </w:style>
  <w:style w:type="paragraph" w:styleId="NoSpacing">
    <w:name w:val="No Spacing"/>
    <w:uiPriority w:val="1"/>
    <w:qFormat/>
    <w:rsid w:val="00F423DD"/>
    <w:pPr>
      <w:spacing w:after="0" w:line="240" w:lineRule="auto"/>
    </w:pPr>
    <w:rPr>
      <w:rFonts w:ascii="Calibri" w:hAnsi="Calibri"/>
    </w:rPr>
  </w:style>
  <w:style w:type="paragraph" w:customStyle="1" w:styleId="EndNoteBibliographyTitle">
    <w:name w:val="EndNote Bibliography Title"/>
    <w:basedOn w:val="Normal"/>
    <w:link w:val="EndNoteBibliographyTitleChar"/>
    <w:rsid w:val="006F0E3F"/>
    <w:pPr>
      <w:spacing w:after="0"/>
      <w:jc w:val="center"/>
    </w:pPr>
    <w:rPr>
      <w:rFonts w:cs="Calibri"/>
      <w:noProof/>
      <w:lang w:val="en-US"/>
    </w:rPr>
  </w:style>
  <w:style w:type="character" w:customStyle="1" w:styleId="RARMPparagraphChar">
    <w:name w:val="RARMP paragraph Char"/>
    <w:basedOn w:val="DefaultParagraphFont"/>
    <w:link w:val="RARMPparagraph"/>
    <w:rsid w:val="003F5774"/>
    <w:rPr>
      <w:rFonts w:ascii="Calibri" w:hAnsi="Calibri"/>
    </w:rPr>
  </w:style>
  <w:style w:type="character" w:customStyle="1" w:styleId="EndNoteBibliographyTitleChar">
    <w:name w:val="EndNote Bibliography Title Char"/>
    <w:basedOn w:val="RARMPparagraphChar"/>
    <w:link w:val="EndNoteBibliographyTitle"/>
    <w:rsid w:val="006F0E3F"/>
    <w:rPr>
      <w:rFonts w:ascii="Calibri" w:hAnsi="Calibri" w:cs="Calibri"/>
      <w:noProof/>
      <w:lang w:val="en-US"/>
    </w:rPr>
  </w:style>
  <w:style w:type="paragraph" w:customStyle="1" w:styleId="EndNoteBibliography">
    <w:name w:val="EndNote Bibliography"/>
    <w:basedOn w:val="Normal"/>
    <w:link w:val="EndNoteBibliographyChar"/>
    <w:rsid w:val="006F0E3F"/>
    <w:rPr>
      <w:rFonts w:cs="Calibri"/>
      <w:noProof/>
      <w:lang w:val="en-US"/>
    </w:rPr>
  </w:style>
  <w:style w:type="character" w:customStyle="1" w:styleId="EndNoteBibliographyChar">
    <w:name w:val="EndNote Bibliography Char"/>
    <w:basedOn w:val="RARMPparagraphChar"/>
    <w:link w:val="EndNoteBibliography"/>
    <w:rsid w:val="006F0E3F"/>
    <w:rPr>
      <w:rFonts w:ascii="Calibri" w:hAnsi="Calibri" w:cs="Calibri"/>
      <w:noProof/>
      <w:lang w:val="en-US"/>
    </w:rPr>
  </w:style>
  <w:style w:type="paragraph" w:styleId="Caption">
    <w:name w:val="caption"/>
    <w:basedOn w:val="Normal"/>
    <w:next w:val="Normal"/>
    <w:unhideWhenUsed/>
    <w:qFormat/>
    <w:rsid w:val="00617DB5"/>
    <w:pPr>
      <w:spacing w:after="200"/>
    </w:pPr>
    <w:rPr>
      <w:i/>
      <w:iCs/>
      <w:color w:val="44546A" w:themeColor="text2"/>
      <w:sz w:val="18"/>
      <w:szCs w:val="18"/>
    </w:rPr>
  </w:style>
  <w:style w:type="paragraph" w:customStyle="1" w:styleId="Tabletitle">
    <w:name w:val="Table title"/>
    <w:basedOn w:val="Normal"/>
    <w:qFormat/>
    <w:rsid w:val="00482487"/>
    <w:pPr>
      <w:keepNext/>
      <w:spacing w:before="240"/>
    </w:pPr>
    <w:rPr>
      <w:rFonts w:eastAsiaTheme="minorEastAsia" w:cstheme="minorHAnsi"/>
      <w:b/>
      <w:color w:val="000000"/>
      <w:szCs w:val="20"/>
      <w:lang w:eastAsia="en-AU"/>
    </w:rPr>
  </w:style>
  <w:style w:type="paragraph" w:customStyle="1" w:styleId="Figuretitle">
    <w:name w:val="Figure title"/>
    <w:basedOn w:val="Tabletitle"/>
    <w:qFormat/>
    <w:rsid w:val="003B3C91"/>
    <w:pPr>
      <w:spacing w:before="120"/>
    </w:pPr>
  </w:style>
  <w:style w:type="paragraph" w:customStyle="1" w:styleId="Default">
    <w:name w:val="Default"/>
    <w:rsid w:val="00603E30"/>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103200"/>
    <w:rPr>
      <w:color w:val="954F72" w:themeColor="followedHyperlink"/>
      <w:u w:val="single"/>
    </w:rPr>
  </w:style>
  <w:style w:type="character" w:customStyle="1" w:styleId="Heading4Char">
    <w:name w:val="Heading 4 Char"/>
    <w:basedOn w:val="DefaultParagraphFont"/>
    <w:link w:val="Heading4"/>
    <w:rsid w:val="00DE66DA"/>
    <w:rPr>
      <w:rFonts w:ascii="Calibri" w:eastAsiaTheme="majorEastAsia" w:hAnsi="Calibri" w:cstheme="majorBidi"/>
      <w:b/>
      <w:i/>
      <w:iCs/>
    </w:rPr>
  </w:style>
  <w:style w:type="paragraph" w:customStyle="1" w:styleId="Sectionheading3">
    <w:name w:val="Section heading 3"/>
    <w:basedOn w:val="Heading4"/>
    <w:qFormat/>
    <w:rsid w:val="00613BCC"/>
    <w:pPr>
      <w:numPr>
        <w:ilvl w:val="2"/>
        <w:numId w:val="3"/>
      </w:numPr>
      <w:spacing w:before="240" w:after="120"/>
    </w:pPr>
  </w:style>
  <w:style w:type="paragraph" w:customStyle="1" w:styleId="Tabledescription">
    <w:name w:val="Table description"/>
    <w:basedOn w:val="Normal"/>
    <w:qFormat/>
    <w:rsid w:val="00C84DFB"/>
    <w:pPr>
      <w:spacing w:after="240"/>
    </w:pPr>
    <w:rPr>
      <w:sz w:val="20"/>
    </w:rPr>
  </w:style>
  <w:style w:type="paragraph" w:customStyle="1" w:styleId="Lista">
    <w:name w:val="List a"/>
    <w:basedOn w:val="Normal"/>
    <w:qFormat/>
    <w:rsid w:val="00D715D0"/>
    <w:pPr>
      <w:numPr>
        <w:numId w:val="8"/>
      </w:numPr>
    </w:pPr>
  </w:style>
  <w:style w:type="paragraph" w:customStyle="1" w:styleId="List1">
    <w:name w:val="List 1"/>
    <w:basedOn w:val="Normal"/>
    <w:qFormat/>
    <w:rsid w:val="00CE4D84"/>
    <w:pPr>
      <w:numPr>
        <w:numId w:val="9"/>
      </w:numPr>
      <w:tabs>
        <w:tab w:val="left" w:pos="425"/>
      </w:tabs>
      <w:spacing w:before="160"/>
      <w:ind w:left="397" w:hanging="227"/>
    </w:pPr>
  </w:style>
  <w:style w:type="paragraph" w:customStyle="1" w:styleId="Listi">
    <w:name w:val="List i"/>
    <w:basedOn w:val="Normal"/>
    <w:qFormat/>
    <w:rsid w:val="00D35AE1"/>
    <w:pPr>
      <w:numPr>
        <w:numId w:val="10"/>
      </w:numPr>
      <w:ind w:left="1349" w:hanging="357"/>
    </w:pPr>
  </w:style>
  <w:style w:type="character" w:styleId="Emphasis">
    <w:name w:val="Emphasis"/>
    <w:basedOn w:val="DefaultParagraphFont"/>
    <w:uiPriority w:val="20"/>
    <w:qFormat/>
    <w:rsid w:val="00862A56"/>
    <w:rPr>
      <w:i/>
      <w:iCs/>
    </w:rPr>
  </w:style>
  <w:style w:type="paragraph" w:customStyle="1" w:styleId="Figuredescription">
    <w:name w:val="Figure description"/>
    <w:basedOn w:val="Tabledescription"/>
    <w:qFormat/>
    <w:rsid w:val="007F2E99"/>
  </w:style>
  <w:style w:type="paragraph" w:styleId="FootnoteText">
    <w:name w:val="footnote text"/>
    <w:basedOn w:val="Normal"/>
    <w:link w:val="FootnoteTextChar"/>
    <w:semiHidden/>
    <w:unhideWhenUsed/>
    <w:rsid w:val="001C1B59"/>
    <w:pPr>
      <w:spacing w:before="0" w:after="0"/>
    </w:pPr>
    <w:rPr>
      <w:sz w:val="20"/>
      <w:szCs w:val="20"/>
    </w:rPr>
  </w:style>
  <w:style w:type="character" w:customStyle="1" w:styleId="FootnoteTextChar">
    <w:name w:val="Footnote Text Char"/>
    <w:basedOn w:val="DefaultParagraphFont"/>
    <w:link w:val="FootnoteText"/>
    <w:semiHidden/>
    <w:rsid w:val="001C1B59"/>
    <w:rPr>
      <w:rFonts w:ascii="Calibri" w:hAnsi="Calibri"/>
      <w:sz w:val="20"/>
      <w:szCs w:val="20"/>
    </w:rPr>
  </w:style>
  <w:style w:type="character" w:styleId="FootnoteReference">
    <w:name w:val="footnote reference"/>
    <w:basedOn w:val="DefaultParagraphFont"/>
    <w:unhideWhenUsed/>
    <w:rsid w:val="001C1B59"/>
    <w:rPr>
      <w:vertAlign w:val="superscript"/>
    </w:rPr>
  </w:style>
  <w:style w:type="paragraph" w:customStyle="1" w:styleId="Conditionlevel3">
    <w:name w:val="Condition level 3"/>
    <w:basedOn w:val="Normal"/>
    <w:qFormat/>
    <w:rsid w:val="00CD71D5"/>
    <w:pPr>
      <w:numPr>
        <w:numId w:val="17"/>
      </w:numPr>
      <w:ind w:left="1037" w:hanging="357"/>
    </w:pPr>
  </w:style>
  <w:style w:type="character" w:customStyle="1" w:styleId="Heading5Char">
    <w:name w:val="Heading 5 Char"/>
    <w:basedOn w:val="DefaultParagraphFont"/>
    <w:link w:val="Heading5"/>
    <w:uiPriority w:val="9"/>
    <w:rsid w:val="00C67494"/>
    <w:rPr>
      <w:rFonts w:asciiTheme="majorHAnsi" w:eastAsiaTheme="majorEastAsia" w:hAnsiTheme="majorHAnsi" w:cstheme="majorBidi"/>
      <w:color w:val="2F5496" w:themeColor="accent1" w:themeShade="BF"/>
    </w:rPr>
  </w:style>
  <w:style w:type="paragraph" w:customStyle="1" w:styleId="Sectionheading4">
    <w:name w:val="Section heading 4"/>
    <w:basedOn w:val="Heading5"/>
    <w:qFormat/>
    <w:rsid w:val="00FA02E6"/>
    <w:pPr>
      <w:numPr>
        <w:ilvl w:val="3"/>
        <w:numId w:val="3"/>
      </w:numPr>
      <w:spacing w:before="120" w:after="120"/>
    </w:pPr>
    <w:rPr>
      <w:rFonts w:ascii="Calibri" w:hAnsi="Calibri"/>
      <w:b/>
      <w:color w:val="auto"/>
    </w:rPr>
  </w:style>
  <w:style w:type="character" w:customStyle="1" w:styleId="Heading6Char">
    <w:name w:val="Heading 6 Char"/>
    <w:basedOn w:val="DefaultParagraphFont"/>
    <w:link w:val="Heading6"/>
    <w:rsid w:val="005376D5"/>
    <w:rPr>
      <w:rFonts w:ascii="Times New Roman" w:eastAsia="Times New Roman" w:hAnsi="Times New Roman" w:cs="Times New Roman"/>
      <w:b/>
      <w:bCs/>
      <w:i/>
      <w:sz w:val="24"/>
    </w:rPr>
  </w:style>
  <w:style w:type="character" w:styleId="Strong">
    <w:name w:val="Strong"/>
    <w:basedOn w:val="DefaultParagraphFont"/>
    <w:qFormat/>
    <w:rsid w:val="005376D5"/>
    <w:rPr>
      <w:b/>
      <w:bCs/>
    </w:rPr>
  </w:style>
  <w:style w:type="paragraph" w:styleId="Subtitle">
    <w:name w:val="Subtitle"/>
    <w:basedOn w:val="Normal"/>
    <w:next w:val="Normal"/>
    <w:link w:val="SubtitleChar"/>
    <w:qFormat/>
    <w:rsid w:val="005376D5"/>
    <w:pPr>
      <w:numPr>
        <w:ilvl w:val="1"/>
      </w:numPr>
      <w:spacing w:before="0" w:after="0"/>
    </w:pPr>
    <w:rPr>
      <w:rFonts w:asciiTheme="majorHAnsi" w:eastAsiaTheme="majorEastAsia" w:hAnsiTheme="majorHAnsi" w:cstheme="majorBidi"/>
      <w:iCs/>
      <w:spacing w:val="15"/>
      <w:sz w:val="24"/>
      <w:szCs w:val="24"/>
    </w:rPr>
  </w:style>
  <w:style w:type="character" w:customStyle="1" w:styleId="SubtitleChar">
    <w:name w:val="Subtitle Char"/>
    <w:basedOn w:val="DefaultParagraphFont"/>
    <w:link w:val="Subtitle"/>
    <w:rsid w:val="005376D5"/>
    <w:rPr>
      <w:rFonts w:asciiTheme="majorHAnsi" w:eastAsiaTheme="majorEastAsia" w:hAnsiTheme="majorHAnsi" w:cstheme="majorBidi"/>
      <w:iCs/>
      <w:spacing w:val="15"/>
      <w:sz w:val="24"/>
      <w:szCs w:val="24"/>
    </w:rPr>
  </w:style>
  <w:style w:type="paragraph" w:styleId="Title">
    <w:name w:val="Title"/>
    <w:basedOn w:val="Normal"/>
    <w:next w:val="Normal"/>
    <w:link w:val="TitleChar"/>
    <w:qFormat/>
    <w:rsid w:val="005376D5"/>
    <w:pPr>
      <w:pBdr>
        <w:bottom w:val="single" w:sz="8" w:space="4" w:color="4472C4" w:themeColor="accent1"/>
      </w:pBdr>
      <w:spacing w:before="0"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5376D5"/>
    <w:rPr>
      <w:rFonts w:ascii="Arial" w:eastAsiaTheme="majorEastAsia" w:hAnsi="Arial" w:cstheme="majorBidi"/>
      <w:b/>
      <w:kern w:val="28"/>
      <w:sz w:val="32"/>
      <w:szCs w:val="52"/>
    </w:rPr>
  </w:style>
  <w:style w:type="character" w:styleId="SubtleEmphasis">
    <w:name w:val="Subtle Emphasis"/>
    <w:basedOn w:val="DefaultParagraphFont"/>
    <w:uiPriority w:val="19"/>
    <w:qFormat/>
    <w:rsid w:val="005376D5"/>
    <w:rPr>
      <w:i/>
      <w:iCs/>
      <w:color w:val="808080" w:themeColor="text1" w:themeTint="7F"/>
    </w:rPr>
  </w:style>
  <w:style w:type="character" w:styleId="IntenseEmphasis">
    <w:name w:val="Intense Emphasis"/>
    <w:basedOn w:val="DefaultParagraphFont"/>
    <w:uiPriority w:val="21"/>
    <w:qFormat/>
    <w:rsid w:val="005376D5"/>
    <w:rPr>
      <w:b/>
      <w:bCs/>
      <w:i/>
      <w:iCs/>
      <w:color w:val="4472C4" w:themeColor="accent1"/>
    </w:rPr>
  </w:style>
  <w:style w:type="paragraph" w:styleId="Quote">
    <w:name w:val="Quote"/>
    <w:basedOn w:val="Normal"/>
    <w:next w:val="Normal"/>
    <w:link w:val="QuoteChar"/>
    <w:uiPriority w:val="29"/>
    <w:qFormat/>
    <w:rsid w:val="005376D5"/>
    <w:pPr>
      <w:spacing w:before="0" w:after="0"/>
    </w:pPr>
    <w:rPr>
      <w:rFonts w:ascii="Times New Roman" w:eastAsia="Times New Roman" w:hAnsi="Times New Roman" w:cs="Times New Roman"/>
      <w:i/>
      <w:iCs/>
      <w:color w:val="000000" w:themeColor="text1"/>
      <w:sz w:val="24"/>
      <w:szCs w:val="24"/>
    </w:rPr>
  </w:style>
  <w:style w:type="character" w:customStyle="1" w:styleId="QuoteChar">
    <w:name w:val="Quote Char"/>
    <w:basedOn w:val="DefaultParagraphFont"/>
    <w:link w:val="Quote"/>
    <w:uiPriority w:val="29"/>
    <w:rsid w:val="005376D5"/>
    <w:rPr>
      <w:rFonts w:ascii="Times New Roman" w:eastAsia="Times New Roman" w:hAnsi="Times New Roman" w:cs="Times New Roman"/>
      <w:i/>
      <w:iCs/>
      <w:color w:val="000000" w:themeColor="text1"/>
      <w:sz w:val="24"/>
      <w:szCs w:val="24"/>
    </w:rPr>
  </w:style>
  <w:style w:type="paragraph" w:styleId="IntenseQuote">
    <w:name w:val="Intense Quote"/>
    <w:basedOn w:val="Normal"/>
    <w:next w:val="Normal"/>
    <w:link w:val="IntenseQuoteChar"/>
    <w:uiPriority w:val="30"/>
    <w:qFormat/>
    <w:rsid w:val="005376D5"/>
    <w:pPr>
      <w:pBdr>
        <w:bottom w:val="single" w:sz="4" w:space="4" w:color="4472C4" w:themeColor="accent1"/>
      </w:pBdr>
      <w:spacing w:before="200" w:after="280"/>
      <w:ind w:left="936" w:right="936"/>
    </w:pPr>
    <w:rPr>
      <w:rFonts w:ascii="Times New Roman" w:eastAsia="Times New Roman" w:hAnsi="Times New Roman" w:cs="Times New Roman"/>
      <w:b/>
      <w:bCs/>
      <w:i/>
      <w:iCs/>
      <w:color w:val="4472C4" w:themeColor="accent1"/>
      <w:sz w:val="24"/>
      <w:szCs w:val="24"/>
    </w:rPr>
  </w:style>
  <w:style w:type="character" w:customStyle="1" w:styleId="IntenseQuoteChar">
    <w:name w:val="Intense Quote Char"/>
    <w:basedOn w:val="DefaultParagraphFont"/>
    <w:link w:val="IntenseQuote"/>
    <w:uiPriority w:val="30"/>
    <w:rsid w:val="005376D5"/>
    <w:rPr>
      <w:rFonts w:ascii="Times New Roman" w:eastAsia="Times New Roman" w:hAnsi="Times New Roman" w:cs="Times New Roman"/>
      <w:b/>
      <w:bCs/>
      <w:i/>
      <w:iCs/>
      <w:color w:val="4472C4" w:themeColor="accent1"/>
      <w:sz w:val="24"/>
      <w:szCs w:val="24"/>
    </w:rPr>
  </w:style>
  <w:style w:type="character" w:styleId="SubtleReference">
    <w:name w:val="Subtle Reference"/>
    <w:basedOn w:val="DefaultParagraphFont"/>
    <w:uiPriority w:val="31"/>
    <w:qFormat/>
    <w:rsid w:val="005376D5"/>
    <w:rPr>
      <w:smallCaps/>
      <w:color w:val="ED7D31" w:themeColor="accent2"/>
      <w:u w:val="single"/>
    </w:rPr>
  </w:style>
  <w:style w:type="character" w:styleId="IntenseReference">
    <w:name w:val="Intense Reference"/>
    <w:basedOn w:val="DefaultParagraphFont"/>
    <w:uiPriority w:val="32"/>
    <w:qFormat/>
    <w:rsid w:val="005376D5"/>
    <w:rPr>
      <w:b/>
      <w:bCs/>
      <w:i/>
      <w:smallCaps/>
      <w:color w:val="ED7D31" w:themeColor="accent2"/>
      <w:spacing w:val="5"/>
      <w:u w:val="none"/>
    </w:rPr>
  </w:style>
  <w:style w:type="character" w:styleId="BookTitle">
    <w:name w:val="Book Title"/>
    <w:basedOn w:val="DefaultParagraphFont"/>
    <w:uiPriority w:val="33"/>
    <w:qFormat/>
    <w:rsid w:val="005376D5"/>
    <w:rPr>
      <w:b/>
      <w:bCs/>
      <w:smallCaps/>
      <w:spacing w:val="5"/>
    </w:rPr>
  </w:style>
  <w:style w:type="paragraph" w:customStyle="1" w:styleId="Conditionlevel1">
    <w:name w:val="Condition level 1"/>
    <w:basedOn w:val="Normal"/>
    <w:qFormat/>
    <w:rsid w:val="00CD71D5"/>
    <w:pPr>
      <w:numPr>
        <w:numId w:val="14"/>
      </w:numPr>
      <w:ind w:left="397" w:hanging="397"/>
    </w:pPr>
    <w:rPr>
      <w:lang w:eastAsia="en-AU"/>
    </w:rPr>
  </w:style>
  <w:style w:type="paragraph" w:customStyle="1" w:styleId="Conditionlevel2">
    <w:name w:val="Condition level 2"/>
    <w:basedOn w:val="Normal"/>
    <w:qFormat/>
    <w:rsid w:val="00F744D7"/>
    <w:pPr>
      <w:numPr>
        <w:numId w:val="12"/>
      </w:numPr>
    </w:pPr>
    <w:rPr>
      <w:lang w:eastAsia="en-AU"/>
    </w:rPr>
  </w:style>
  <w:style w:type="paragraph" w:customStyle="1" w:styleId="Notes">
    <w:name w:val="Notes"/>
    <w:basedOn w:val="Normal"/>
    <w:qFormat/>
    <w:rsid w:val="009745FB"/>
    <w:pPr>
      <w:shd w:val="clear" w:color="auto" w:fill="D9D9D9" w:themeFill="background1" w:themeFillShade="D9"/>
    </w:pPr>
    <w:rPr>
      <w:rFonts w:cs="Times New Roman"/>
      <w:i/>
      <w:szCs w:val="24"/>
    </w:rPr>
  </w:style>
  <w:style w:type="paragraph" w:styleId="NormalWeb">
    <w:name w:val="Normal (Web)"/>
    <w:basedOn w:val="Normal"/>
    <w:uiPriority w:val="99"/>
    <w:unhideWhenUsed/>
    <w:rsid w:val="005376D5"/>
    <w:pPr>
      <w:spacing w:before="100" w:beforeAutospacing="1" w:after="100" w:afterAutospacing="1"/>
    </w:pPr>
    <w:rPr>
      <w:rFonts w:ascii="Times New Roman" w:eastAsia="Times New Roman" w:hAnsi="Times New Roman" w:cs="Times New Roman"/>
      <w:sz w:val="24"/>
      <w:szCs w:val="24"/>
      <w:lang w:eastAsia="en-AU"/>
    </w:rPr>
  </w:style>
  <w:style w:type="table" w:customStyle="1" w:styleId="TableGrid3">
    <w:name w:val="Table Grid3"/>
    <w:basedOn w:val="TableNormal"/>
    <w:next w:val="TableGrid"/>
    <w:rsid w:val="005376D5"/>
    <w:pPr>
      <w:spacing w:after="0" w:line="240" w:lineRule="auto"/>
    </w:pPr>
    <w:rPr>
      <w:rFonts w:ascii="Times New Roman" w:eastAsiaTheme="minorEastAsia"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5376D5"/>
    <w:pPr>
      <w:spacing w:after="0" w:line="240" w:lineRule="auto"/>
    </w:pPr>
    <w:rPr>
      <w:rFonts w:ascii="Times New Roman" w:eastAsiaTheme="minorEastAsia"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i">
    <w:name w:val="Table List i"/>
    <w:basedOn w:val="Listi"/>
    <w:rsid w:val="005376D5"/>
    <w:pPr>
      <w:numPr>
        <w:ilvl w:val="2"/>
        <w:numId w:val="11"/>
      </w:numPr>
      <w:spacing w:before="0" w:after="0"/>
    </w:pPr>
    <w:rPr>
      <w:rFonts w:eastAsia="Times New Roman" w:cs="Times New Roman"/>
      <w:sz w:val="18"/>
      <w:szCs w:val="24"/>
    </w:rPr>
  </w:style>
  <w:style w:type="paragraph" w:customStyle="1" w:styleId="TableLicenceHeader">
    <w:name w:val="Table Licence Header"/>
    <w:basedOn w:val="Normal"/>
    <w:rsid w:val="002E7EC1"/>
    <w:pPr>
      <w:spacing w:before="0" w:after="0"/>
      <w:jc w:val="center"/>
    </w:pPr>
    <w:rPr>
      <w:rFonts w:eastAsia="Times New Roman" w:cs="Times New Roman"/>
      <w:b/>
      <w:bCs/>
      <w:sz w:val="18"/>
      <w:szCs w:val="24"/>
    </w:rPr>
  </w:style>
  <w:style w:type="paragraph" w:customStyle="1" w:styleId="TableLista">
    <w:name w:val="Table List a"/>
    <w:basedOn w:val="Normal"/>
    <w:qFormat/>
    <w:rsid w:val="005376D5"/>
    <w:pPr>
      <w:spacing w:before="0" w:after="0"/>
      <w:ind w:left="318" w:hanging="284"/>
    </w:pPr>
    <w:rPr>
      <w:rFonts w:eastAsia="Times New Roman" w:cs="Times New Roman"/>
      <w:sz w:val="18"/>
      <w:szCs w:val="18"/>
    </w:rPr>
  </w:style>
  <w:style w:type="paragraph" w:styleId="Revision">
    <w:name w:val="Revision"/>
    <w:hidden/>
    <w:uiPriority w:val="99"/>
    <w:semiHidden/>
    <w:rsid w:val="005376D5"/>
    <w:pPr>
      <w:spacing w:after="0" w:line="240" w:lineRule="auto"/>
    </w:pPr>
    <w:rPr>
      <w:rFonts w:ascii="Times New Roman" w:eastAsia="Times New Roman" w:hAnsi="Times New Roman" w:cs="Times New Roman"/>
      <w:sz w:val="24"/>
      <w:szCs w:val="24"/>
    </w:rPr>
  </w:style>
  <w:style w:type="paragraph" w:customStyle="1" w:styleId="RIGHTLIST">
    <w:name w:val="RIGHTLIST"/>
    <w:basedOn w:val="LEFTLIST"/>
    <w:rsid w:val="00ED6BBD"/>
    <w:rPr>
      <w:rFonts w:ascii="Times New Roman" w:hAnsi="Times New Roman" w:cs="Times New Roman"/>
      <w:b w:val="0"/>
      <w:bCs w:val="0"/>
    </w:rPr>
  </w:style>
  <w:style w:type="paragraph" w:customStyle="1" w:styleId="LEFTLIST">
    <w:name w:val="LEFTLIST"/>
    <w:basedOn w:val="Heading1"/>
    <w:rsid w:val="00ED6BBD"/>
    <w:pPr>
      <w:keepLines w:val="0"/>
      <w:tabs>
        <w:tab w:val="right" w:leader="dot" w:pos="9356"/>
      </w:tabs>
      <w:spacing w:before="80" w:after="40"/>
      <w:outlineLvl w:val="9"/>
    </w:pPr>
    <w:rPr>
      <w:rFonts w:ascii="Arial Narrow" w:eastAsia="Times New Roman" w:hAnsi="Arial Narrow" w:cs="Arial Narrow"/>
      <w:bCs/>
      <w:sz w:val="22"/>
      <w:szCs w:val="22"/>
      <w:lang w:eastAsia="en-AU"/>
    </w:rPr>
  </w:style>
  <w:style w:type="paragraph" w:customStyle="1" w:styleId="BulletedRARMP">
    <w:name w:val="Bulleted RARMP"/>
    <w:basedOn w:val="Normal"/>
    <w:link w:val="BulletedRARMPCharChar"/>
    <w:rsid w:val="002C6659"/>
    <w:pPr>
      <w:numPr>
        <w:numId w:val="23"/>
      </w:numPr>
      <w:spacing w:before="0" w:after="0"/>
    </w:pPr>
    <w:rPr>
      <w:rFonts w:eastAsia="Times New Roman" w:cs="Times New Roman"/>
      <w:szCs w:val="24"/>
      <w:lang w:eastAsia="en-AU"/>
    </w:rPr>
  </w:style>
  <w:style w:type="character" w:customStyle="1" w:styleId="BulletedRARMPCharChar">
    <w:name w:val="Bulleted RARMP Char Char"/>
    <w:link w:val="BulletedRARMP"/>
    <w:rsid w:val="002C6659"/>
    <w:rPr>
      <w:rFonts w:ascii="Calibri" w:eastAsia="Times New Roman" w:hAnsi="Calibri" w:cs="Times New Roman"/>
      <w:szCs w:val="24"/>
      <w:lang w:eastAsia="en-AU"/>
    </w:rPr>
  </w:style>
  <w:style w:type="paragraph" w:customStyle="1" w:styleId="RARMPnumberedparagraphs">
    <w:name w:val="RARMP numbered paragraphs"/>
    <w:basedOn w:val="ListParagraph"/>
    <w:link w:val="RARMPnumberedparagraphsChar"/>
    <w:qFormat/>
    <w:rsid w:val="008E000E"/>
    <w:pPr>
      <w:numPr>
        <w:numId w:val="24"/>
      </w:numPr>
      <w:tabs>
        <w:tab w:val="num" w:pos="567"/>
      </w:tabs>
      <w:ind w:left="0" w:firstLine="0"/>
      <w:contextualSpacing w:val="0"/>
    </w:pPr>
    <w:rPr>
      <w:rFonts w:eastAsia="Times New Roman" w:cs="Times New Roman"/>
      <w:szCs w:val="24"/>
      <w:lang w:eastAsia="en-AU"/>
    </w:rPr>
  </w:style>
  <w:style w:type="character" w:customStyle="1" w:styleId="RARMPnumberedparagraphsChar">
    <w:name w:val="RARMP numbered paragraphs Char"/>
    <w:basedOn w:val="DefaultParagraphFont"/>
    <w:link w:val="RARMPnumberedparagraphs"/>
    <w:rsid w:val="008E000E"/>
    <w:rPr>
      <w:rFonts w:ascii="Calibri" w:eastAsia="Times New Roman" w:hAnsi="Calibri" w:cs="Times New Roman"/>
      <w:szCs w:val="24"/>
      <w:lang w:eastAsia="en-AU"/>
    </w:rPr>
  </w:style>
  <w:style w:type="character" w:customStyle="1" w:styleId="ref-title">
    <w:name w:val="ref-title"/>
    <w:basedOn w:val="DefaultParagraphFont"/>
    <w:rsid w:val="007A4C58"/>
  </w:style>
  <w:style w:type="character" w:customStyle="1" w:styleId="ref-journal">
    <w:name w:val="ref-journal"/>
    <w:basedOn w:val="DefaultParagraphFont"/>
    <w:rsid w:val="007A4C58"/>
  </w:style>
  <w:style w:type="character" w:customStyle="1" w:styleId="ref-vol">
    <w:name w:val="ref-vol"/>
    <w:basedOn w:val="DefaultParagraphFont"/>
    <w:rsid w:val="007A4C58"/>
  </w:style>
  <w:style w:type="table" w:styleId="GridTable5Dark-Accent1">
    <w:name w:val="Grid Table 5 Dark Accent 1"/>
    <w:basedOn w:val="TableNormal"/>
    <w:uiPriority w:val="50"/>
    <w:rsid w:val="00D142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ableTextRARMP">
    <w:name w:val="Table Text RARMP"/>
    <w:basedOn w:val="Normal"/>
    <w:qFormat/>
    <w:locked/>
    <w:rsid w:val="003B3E7B"/>
    <w:pPr>
      <w:spacing w:before="0" w:after="0"/>
    </w:pPr>
    <w:rPr>
      <w:rFonts w:eastAsia="Times New Roman" w:cs="Times New Roman"/>
      <w:sz w:val="20"/>
      <w:szCs w:val="24"/>
    </w:rPr>
  </w:style>
  <w:style w:type="paragraph" w:customStyle="1" w:styleId="point">
    <w:name w:val="point"/>
    <w:basedOn w:val="Normal"/>
    <w:rsid w:val="001B45CD"/>
    <w:pPr>
      <w:numPr>
        <w:numId w:val="28"/>
      </w:numPr>
      <w:tabs>
        <w:tab w:val="left" w:pos="567"/>
      </w:tabs>
      <w:ind w:left="0" w:firstLine="0"/>
    </w:pPr>
    <w:rPr>
      <w:rFonts w:eastAsia="Times New Roman" w:cs="Times New Roman"/>
      <w:szCs w:val="24"/>
    </w:rPr>
  </w:style>
  <w:style w:type="paragraph" w:customStyle="1" w:styleId="1Para">
    <w:name w:val="1 Para"/>
    <w:basedOn w:val="point"/>
    <w:link w:val="1ParaChar"/>
    <w:autoRedefine/>
    <w:qFormat/>
    <w:rsid w:val="001B45CD"/>
    <w:rPr>
      <w:color w:val="000000" w:themeColor="text1"/>
    </w:rPr>
  </w:style>
  <w:style w:type="character" w:customStyle="1" w:styleId="1ParaChar">
    <w:name w:val="1 Para Char"/>
    <w:link w:val="1Para"/>
    <w:rsid w:val="001B45CD"/>
    <w:rPr>
      <w:rFonts w:ascii="Calibri" w:eastAsia="Times New Roman" w:hAnsi="Calibri" w:cs="Times New Roman"/>
      <w:color w:val="000000" w:themeColor="text1"/>
      <w:szCs w:val="24"/>
    </w:rPr>
  </w:style>
  <w:style w:type="numbering" w:customStyle="1" w:styleId="tablebulletsRARMP">
    <w:name w:val="table bullets RARMP"/>
    <w:basedOn w:val="NoList"/>
    <w:rsid w:val="001B45CD"/>
    <w:pPr>
      <w:numPr>
        <w:numId w:val="26"/>
      </w:numPr>
    </w:pPr>
  </w:style>
  <w:style w:type="paragraph" w:customStyle="1" w:styleId="tabledot">
    <w:name w:val="table dot"/>
    <w:basedOn w:val="Normal"/>
    <w:uiPriority w:val="2"/>
    <w:qFormat/>
    <w:rsid w:val="001B45CD"/>
    <w:pPr>
      <w:numPr>
        <w:numId w:val="27"/>
      </w:numPr>
      <w:spacing w:before="60" w:after="60"/>
      <w:ind w:left="208" w:hanging="195"/>
    </w:pPr>
    <w:rPr>
      <w:rFonts w:ascii="Arial Narrow" w:eastAsia="Times New Roman" w:hAnsi="Arial Narrow" w:cs="Times New Roman"/>
      <w:color w:val="000000" w:themeColor="text1"/>
      <w:sz w:val="20"/>
      <w:szCs w:val="20"/>
      <w:lang w:eastAsia="en-AU"/>
    </w:rPr>
  </w:style>
  <w:style w:type="paragraph" w:customStyle="1" w:styleId="RARMPPara">
    <w:name w:val="RARMP Para"/>
    <w:basedOn w:val="Normal"/>
    <w:link w:val="RARMPParaChar"/>
    <w:qFormat/>
    <w:rsid w:val="001B45CD"/>
    <w:pPr>
      <w:numPr>
        <w:numId w:val="29"/>
      </w:numPr>
      <w:tabs>
        <w:tab w:val="left" w:pos="505"/>
        <w:tab w:val="left" w:pos="567"/>
      </w:tabs>
      <w:spacing w:before="240" w:after="240"/>
      <w:ind w:left="0" w:firstLine="0"/>
    </w:pPr>
    <w:rPr>
      <w:rFonts w:asciiTheme="minorHAnsi" w:eastAsia="Times New Roman" w:hAnsiTheme="minorHAnsi" w:cstheme="minorHAnsi"/>
      <w:u w:color="000000"/>
      <w:shd w:val="clear" w:color="auto" w:fill="FEFEFE"/>
    </w:rPr>
  </w:style>
  <w:style w:type="character" w:customStyle="1" w:styleId="RARMPParaChar">
    <w:name w:val="RARMP Para Char"/>
    <w:basedOn w:val="DefaultParagraphFont"/>
    <w:link w:val="RARMPPara"/>
    <w:rsid w:val="001B45CD"/>
    <w:rPr>
      <w:rFonts w:eastAsia="Times New Roman" w:cstheme="minorHAnsi"/>
      <w:u w:color="000000"/>
    </w:rPr>
  </w:style>
  <w:style w:type="paragraph" w:customStyle="1" w:styleId="Style1">
    <w:name w:val="Style1"/>
    <w:basedOn w:val="Heading1"/>
    <w:qFormat/>
    <w:rsid w:val="00F846CF"/>
    <w:pPr>
      <w:keepLines w:val="0"/>
      <w:numPr>
        <w:numId w:val="30"/>
      </w:numPr>
      <w:spacing w:after="120"/>
    </w:pPr>
    <w:rPr>
      <w:rFonts w:eastAsiaTheme="minorEastAsia" w:cs="Arial"/>
      <w:kern w:val="28"/>
      <w:szCs w:val="36"/>
      <w:lang w:eastAsia="en-AU"/>
    </w:rPr>
  </w:style>
  <w:style w:type="paragraph" w:customStyle="1" w:styleId="SectionNo">
    <w:name w:val="Section No."/>
    <w:basedOn w:val="Normal"/>
    <w:qFormat/>
    <w:rsid w:val="00F846CF"/>
    <w:pPr>
      <w:keepNext/>
      <w:numPr>
        <w:ilvl w:val="1"/>
        <w:numId w:val="30"/>
      </w:numPr>
      <w:tabs>
        <w:tab w:val="clear" w:pos="1985"/>
        <w:tab w:val="left" w:pos="1440"/>
      </w:tabs>
      <w:spacing w:before="240"/>
      <w:outlineLvl w:val="1"/>
    </w:pPr>
    <w:rPr>
      <w:rFonts w:eastAsiaTheme="minorEastAsia" w:cs="Arial"/>
      <w:b/>
      <w:sz w:val="28"/>
      <w:szCs w:val="28"/>
      <w:lang w:eastAsia="en-AU"/>
    </w:rPr>
  </w:style>
  <w:style w:type="paragraph" w:customStyle="1" w:styleId="1RARMP">
    <w:name w:val="1 RARMP"/>
    <w:basedOn w:val="Normal"/>
    <w:qFormat/>
    <w:rsid w:val="005A01F5"/>
    <w:pPr>
      <w:tabs>
        <w:tab w:val="num" w:pos="284"/>
        <w:tab w:val="left" w:pos="1985"/>
      </w:tabs>
      <w:outlineLvl w:val="0"/>
    </w:pPr>
    <w:rPr>
      <w:rFonts w:eastAsia="Times New Roman" w:cs="Arial"/>
      <w:b/>
      <w:bCs/>
      <w:sz w:val="36"/>
      <w:szCs w:val="36"/>
      <w:lang w:eastAsia="en-AU"/>
    </w:rPr>
  </w:style>
  <w:style w:type="paragraph" w:customStyle="1" w:styleId="2RARMP">
    <w:name w:val="2 RARMP"/>
    <w:basedOn w:val="Normal"/>
    <w:autoRedefine/>
    <w:qFormat/>
    <w:rsid w:val="005A01F5"/>
    <w:pPr>
      <w:keepNext/>
      <w:spacing w:before="240"/>
      <w:outlineLvl w:val="1"/>
    </w:pPr>
    <w:rPr>
      <w:rFonts w:eastAsia="Times New Roman" w:cs="Arial"/>
      <w:b/>
      <w:bCs/>
      <w:iCs/>
      <w:sz w:val="28"/>
      <w:szCs w:val="28"/>
      <w:lang w:eastAsia="en-AU"/>
    </w:rPr>
  </w:style>
  <w:style w:type="paragraph" w:customStyle="1" w:styleId="3RARMP">
    <w:name w:val="3 RARMP"/>
    <w:basedOn w:val="Normal"/>
    <w:uiPriority w:val="1"/>
    <w:qFormat/>
    <w:rsid w:val="005A01F5"/>
    <w:pPr>
      <w:keepNext/>
      <w:tabs>
        <w:tab w:val="num" w:pos="284"/>
      </w:tabs>
      <w:outlineLvl w:val="2"/>
    </w:pPr>
    <w:rPr>
      <w:rFonts w:eastAsia="Times New Roman" w:cs="Arial"/>
      <w:b/>
      <w:bCs/>
      <w:sz w:val="24"/>
      <w:szCs w:val="24"/>
      <w:lang w:eastAsia="en-AU"/>
    </w:rPr>
  </w:style>
  <w:style w:type="paragraph" w:customStyle="1" w:styleId="4RARMP">
    <w:name w:val="4 RARMP"/>
    <w:basedOn w:val="Normal"/>
    <w:uiPriority w:val="1"/>
    <w:qFormat/>
    <w:rsid w:val="005A01F5"/>
    <w:pPr>
      <w:keepNext/>
      <w:keepLines/>
      <w:tabs>
        <w:tab w:val="num" w:pos="284"/>
      </w:tabs>
      <w:outlineLvl w:val="3"/>
    </w:pPr>
    <w:rPr>
      <w:rFonts w:asciiTheme="minorHAnsi" w:eastAsia="Times New Roman" w:hAnsiTheme="minorHAnsi" w:cs="Arial"/>
      <w:b/>
      <w:bCs/>
      <w:i/>
      <w:iCs/>
      <w:lang w:eastAsia="en-AU"/>
    </w:rPr>
  </w:style>
  <w:style w:type="paragraph" w:customStyle="1" w:styleId="Style4">
    <w:name w:val="Style4"/>
    <w:basedOn w:val="Normal"/>
    <w:link w:val="Style4Char"/>
    <w:uiPriority w:val="7"/>
    <w:qFormat/>
    <w:rsid w:val="0029529B"/>
    <w:pPr>
      <w:numPr>
        <w:numId w:val="39"/>
      </w:numPr>
      <w:spacing w:before="60" w:after="60"/>
    </w:pPr>
    <w:rPr>
      <w:rFonts w:ascii="Arial Narrow" w:eastAsia="Times New Roman" w:hAnsi="Arial Narrow" w:cs="Times New Roman"/>
      <w:color w:val="000000" w:themeColor="text1"/>
      <w:lang w:eastAsia="en-AU"/>
    </w:rPr>
  </w:style>
  <w:style w:type="character" w:customStyle="1" w:styleId="Style4Char">
    <w:name w:val="Style4 Char"/>
    <w:basedOn w:val="DefaultParagraphFont"/>
    <w:link w:val="Style4"/>
    <w:uiPriority w:val="7"/>
    <w:rsid w:val="0029529B"/>
    <w:rPr>
      <w:rFonts w:ascii="Arial Narrow" w:eastAsia="Times New Roman" w:hAnsi="Arial Narrow" w:cs="Times New Roman"/>
      <w:color w:val="000000" w:themeColor="text1"/>
      <w:lang w:eastAsia="en-AU"/>
    </w:rPr>
  </w:style>
  <w:style w:type="paragraph" w:customStyle="1" w:styleId="textfortable">
    <w:name w:val="text for table"/>
    <w:basedOn w:val="Normal"/>
    <w:rsid w:val="007243CA"/>
    <w:pPr>
      <w:spacing w:before="0" w:after="0"/>
      <w:jc w:val="center"/>
    </w:pPr>
    <w:rPr>
      <w:rFonts w:ascii="Arial Narrow" w:eastAsia="Times New Roman" w:hAnsi="Arial Narrow" w:cs="Times New Roman"/>
      <w:sz w:val="20"/>
      <w:szCs w:val="20"/>
      <w:lang w:eastAsia="en-AU"/>
    </w:rPr>
  </w:style>
  <w:style w:type="character" w:customStyle="1" w:styleId="ListParagraphChar">
    <w:name w:val="List Paragraph Char"/>
    <w:basedOn w:val="DefaultParagraphFont"/>
    <w:link w:val="ListParagraph"/>
    <w:uiPriority w:val="34"/>
    <w:rsid w:val="005E300D"/>
    <w:rPr>
      <w:rFonts w:ascii="Calibri" w:hAnsi="Calibri"/>
    </w:rPr>
  </w:style>
  <w:style w:type="paragraph" w:styleId="BodyText">
    <w:name w:val="Body Text"/>
    <w:basedOn w:val="Normal"/>
    <w:link w:val="BodyTextChar"/>
    <w:rsid w:val="00B2085F"/>
    <w:pPr>
      <w:spacing w:before="0"/>
    </w:pPr>
    <w:rPr>
      <w:rFonts w:asciiTheme="minorHAnsi" w:hAnsiTheme="minorHAnsi" w:cstheme="minorHAnsi"/>
      <w:sz w:val="24"/>
      <w:szCs w:val="24"/>
    </w:rPr>
  </w:style>
  <w:style w:type="character" w:customStyle="1" w:styleId="BodyTextChar">
    <w:name w:val="Body Text Char"/>
    <w:basedOn w:val="DefaultParagraphFont"/>
    <w:link w:val="BodyText"/>
    <w:rsid w:val="00B2085F"/>
    <w:rPr>
      <w:rFonts w:cs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71082">
      <w:bodyDiv w:val="1"/>
      <w:marLeft w:val="0"/>
      <w:marRight w:val="0"/>
      <w:marTop w:val="0"/>
      <w:marBottom w:val="0"/>
      <w:divBdr>
        <w:top w:val="none" w:sz="0" w:space="0" w:color="auto"/>
        <w:left w:val="none" w:sz="0" w:space="0" w:color="auto"/>
        <w:bottom w:val="none" w:sz="0" w:space="0" w:color="auto"/>
        <w:right w:val="none" w:sz="0" w:space="0" w:color="auto"/>
      </w:divBdr>
    </w:div>
    <w:div w:id="131101737">
      <w:bodyDiv w:val="1"/>
      <w:marLeft w:val="0"/>
      <w:marRight w:val="0"/>
      <w:marTop w:val="0"/>
      <w:marBottom w:val="0"/>
      <w:divBdr>
        <w:top w:val="none" w:sz="0" w:space="0" w:color="auto"/>
        <w:left w:val="none" w:sz="0" w:space="0" w:color="auto"/>
        <w:bottom w:val="none" w:sz="0" w:space="0" w:color="auto"/>
        <w:right w:val="none" w:sz="0" w:space="0" w:color="auto"/>
      </w:divBdr>
    </w:div>
    <w:div w:id="284122717">
      <w:bodyDiv w:val="1"/>
      <w:marLeft w:val="0"/>
      <w:marRight w:val="0"/>
      <w:marTop w:val="0"/>
      <w:marBottom w:val="0"/>
      <w:divBdr>
        <w:top w:val="none" w:sz="0" w:space="0" w:color="auto"/>
        <w:left w:val="none" w:sz="0" w:space="0" w:color="auto"/>
        <w:bottom w:val="none" w:sz="0" w:space="0" w:color="auto"/>
        <w:right w:val="none" w:sz="0" w:space="0" w:color="auto"/>
      </w:divBdr>
    </w:div>
    <w:div w:id="291642057">
      <w:bodyDiv w:val="1"/>
      <w:marLeft w:val="0"/>
      <w:marRight w:val="0"/>
      <w:marTop w:val="0"/>
      <w:marBottom w:val="0"/>
      <w:divBdr>
        <w:top w:val="none" w:sz="0" w:space="0" w:color="auto"/>
        <w:left w:val="none" w:sz="0" w:space="0" w:color="auto"/>
        <w:bottom w:val="none" w:sz="0" w:space="0" w:color="auto"/>
        <w:right w:val="none" w:sz="0" w:space="0" w:color="auto"/>
      </w:divBdr>
    </w:div>
    <w:div w:id="577911332">
      <w:bodyDiv w:val="1"/>
      <w:marLeft w:val="0"/>
      <w:marRight w:val="0"/>
      <w:marTop w:val="0"/>
      <w:marBottom w:val="0"/>
      <w:divBdr>
        <w:top w:val="none" w:sz="0" w:space="0" w:color="auto"/>
        <w:left w:val="none" w:sz="0" w:space="0" w:color="auto"/>
        <w:bottom w:val="none" w:sz="0" w:space="0" w:color="auto"/>
        <w:right w:val="none" w:sz="0" w:space="0" w:color="auto"/>
      </w:divBdr>
    </w:div>
    <w:div w:id="663316521">
      <w:bodyDiv w:val="1"/>
      <w:marLeft w:val="0"/>
      <w:marRight w:val="0"/>
      <w:marTop w:val="0"/>
      <w:marBottom w:val="0"/>
      <w:divBdr>
        <w:top w:val="none" w:sz="0" w:space="0" w:color="auto"/>
        <w:left w:val="none" w:sz="0" w:space="0" w:color="auto"/>
        <w:bottom w:val="none" w:sz="0" w:space="0" w:color="auto"/>
        <w:right w:val="none" w:sz="0" w:space="0" w:color="auto"/>
      </w:divBdr>
    </w:div>
    <w:div w:id="670715935">
      <w:bodyDiv w:val="1"/>
      <w:marLeft w:val="0"/>
      <w:marRight w:val="0"/>
      <w:marTop w:val="0"/>
      <w:marBottom w:val="0"/>
      <w:divBdr>
        <w:top w:val="none" w:sz="0" w:space="0" w:color="auto"/>
        <w:left w:val="none" w:sz="0" w:space="0" w:color="auto"/>
        <w:bottom w:val="none" w:sz="0" w:space="0" w:color="auto"/>
        <w:right w:val="none" w:sz="0" w:space="0" w:color="auto"/>
      </w:divBdr>
    </w:div>
    <w:div w:id="720447249">
      <w:bodyDiv w:val="1"/>
      <w:marLeft w:val="0"/>
      <w:marRight w:val="0"/>
      <w:marTop w:val="0"/>
      <w:marBottom w:val="0"/>
      <w:divBdr>
        <w:top w:val="none" w:sz="0" w:space="0" w:color="auto"/>
        <w:left w:val="none" w:sz="0" w:space="0" w:color="auto"/>
        <w:bottom w:val="none" w:sz="0" w:space="0" w:color="auto"/>
        <w:right w:val="none" w:sz="0" w:space="0" w:color="auto"/>
      </w:divBdr>
    </w:div>
    <w:div w:id="763650459">
      <w:bodyDiv w:val="1"/>
      <w:marLeft w:val="0"/>
      <w:marRight w:val="0"/>
      <w:marTop w:val="0"/>
      <w:marBottom w:val="0"/>
      <w:divBdr>
        <w:top w:val="none" w:sz="0" w:space="0" w:color="auto"/>
        <w:left w:val="none" w:sz="0" w:space="0" w:color="auto"/>
        <w:bottom w:val="none" w:sz="0" w:space="0" w:color="auto"/>
        <w:right w:val="none" w:sz="0" w:space="0" w:color="auto"/>
      </w:divBdr>
    </w:div>
    <w:div w:id="775439538">
      <w:bodyDiv w:val="1"/>
      <w:marLeft w:val="0"/>
      <w:marRight w:val="0"/>
      <w:marTop w:val="0"/>
      <w:marBottom w:val="0"/>
      <w:divBdr>
        <w:top w:val="none" w:sz="0" w:space="0" w:color="auto"/>
        <w:left w:val="none" w:sz="0" w:space="0" w:color="auto"/>
        <w:bottom w:val="none" w:sz="0" w:space="0" w:color="auto"/>
        <w:right w:val="none" w:sz="0" w:space="0" w:color="auto"/>
      </w:divBdr>
    </w:div>
    <w:div w:id="867910092">
      <w:bodyDiv w:val="1"/>
      <w:marLeft w:val="0"/>
      <w:marRight w:val="0"/>
      <w:marTop w:val="0"/>
      <w:marBottom w:val="0"/>
      <w:divBdr>
        <w:top w:val="none" w:sz="0" w:space="0" w:color="auto"/>
        <w:left w:val="none" w:sz="0" w:space="0" w:color="auto"/>
        <w:bottom w:val="none" w:sz="0" w:space="0" w:color="auto"/>
        <w:right w:val="none" w:sz="0" w:space="0" w:color="auto"/>
      </w:divBdr>
    </w:div>
    <w:div w:id="1001815651">
      <w:bodyDiv w:val="1"/>
      <w:marLeft w:val="0"/>
      <w:marRight w:val="0"/>
      <w:marTop w:val="0"/>
      <w:marBottom w:val="0"/>
      <w:divBdr>
        <w:top w:val="none" w:sz="0" w:space="0" w:color="auto"/>
        <w:left w:val="none" w:sz="0" w:space="0" w:color="auto"/>
        <w:bottom w:val="none" w:sz="0" w:space="0" w:color="auto"/>
        <w:right w:val="none" w:sz="0" w:space="0" w:color="auto"/>
      </w:divBdr>
    </w:div>
    <w:div w:id="1128468633">
      <w:bodyDiv w:val="1"/>
      <w:marLeft w:val="0"/>
      <w:marRight w:val="0"/>
      <w:marTop w:val="0"/>
      <w:marBottom w:val="0"/>
      <w:divBdr>
        <w:top w:val="none" w:sz="0" w:space="0" w:color="auto"/>
        <w:left w:val="none" w:sz="0" w:space="0" w:color="auto"/>
        <w:bottom w:val="none" w:sz="0" w:space="0" w:color="auto"/>
        <w:right w:val="none" w:sz="0" w:space="0" w:color="auto"/>
      </w:divBdr>
    </w:div>
    <w:div w:id="1146820060">
      <w:bodyDiv w:val="1"/>
      <w:marLeft w:val="0"/>
      <w:marRight w:val="0"/>
      <w:marTop w:val="0"/>
      <w:marBottom w:val="0"/>
      <w:divBdr>
        <w:top w:val="none" w:sz="0" w:space="0" w:color="auto"/>
        <w:left w:val="none" w:sz="0" w:space="0" w:color="auto"/>
        <w:bottom w:val="none" w:sz="0" w:space="0" w:color="auto"/>
        <w:right w:val="none" w:sz="0" w:space="0" w:color="auto"/>
      </w:divBdr>
    </w:div>
    <w:div w:id="1288851538">
      <w:bodyDiv w:val="1"/>
      <w:marLeft w:val="0"/>
      <w:marRight w:val="0"/>
      <w:marTop w:val="0"/>
      <w:marBottom w:val="0"/>
      <w:divBdr>
        <w:top w:val="none" w:sz="0" w:space="0" w:color="auto"/>
        <w:left w:val="none" w:sz="0" w:space="0" w:color="auto"/>
        <w:bottom w:val="none" w:sz="0" w:space="0" w:color="auto"/>
        <w:right w:val="none" w:sz="0" w:space="0" w:color="auto"/>
      </w:divBdr>
    </w:div>
    <w:div w:id="1296834640">
      <w:bodyDiv w:val="1"/>
      <w:marLeft w:val="0"/>
      <w:marRight w:val="0"/>
      <w:marTop w:val="0"/>
      <w:marBottom w:val="0"/>
      <w:divBdr>
        <w:top w:val="none" w:sz="0" w:space="0" w:color="auto"/>
        <w:left w:val="none" w:sz="0" w:space="0" w:color="auto"/>
        <w:bottom w:val="none" w:sz="0" w:space="0" w:color="auto"/>
        <w:right w:val="none" w:sz="0" w:space="0" w:color="auto"/>
      </w:divBdr>
    </w:div>
    <w:div w:id="1619069270">
      <w:bodyDiv w:val="1"/>
      <w:marLeft w:val="0"/>
      <w:marRight w:val="0"/>
      <w:marTop w:val="0"/>
      <w:marBottom w:val="0"/>
      <w:divBdr>
        <w:top w:val="none" w:sz="0" w:space="0" w:color="auto"/>
        <w:left w:val="none" w:sz="0" w:space="0" w:color="auto"/>
        <w:bottom w:val="none" w:sz="0" w:space="0" w:color="auto"/>
        <w:right w:val="none" w:sz="0" w:space="0" w:color="auto"/>
      </w:divBdr>
    </w:div>
    <w:div w:id="1685589759">
      <w:bodyDiv w:val="1"/>
      <w:marLeft w:val="0"/>
      <w:marRight w:val="0"/>
      <w:marTop w:val="0"/>
      <w:marBottom w:val="0"/>
      <w:divBdr>
        <w:top w:val="none" w:sz="0" w:space="0" w:color="auto"/>
        <w:left w:val="none" w:sz="0" w:space="0" w:color="auto"/>
        <w:bottom w:val="none" w:sz="0" w:space="0" w:color="auto"/>
        <w:right w:val="none" w:sz="0" w:space="0" w:color="auto"/>
      </w:divBdr>
    </w:div>
    <w:div w:id="1727533267">
      <w:bodyDiv w:val="1"/>
      <w:marLeft w:val="0"/>
      <w:marRight w:val="0"/>
      <w:marTop w:val="0"/>
      <w:marBottom w:val="0"/>
      <w:divBdr>
        <w:top w:val="none" w:sz="0" w:space="0" w:color="auto"/>
        <w:left w:val="none" w:sz="0" w:space="0" w:color="auto"/>
        <w:bottom w:val="none" w:sz="0" w:space="0" w:color="auto"/>
        <w:right w:val="none" w:sz="0" w:space="0" w:color="auto"/>
      </w:divBdr>
    </w:div>
    <w:div w:id="1776170344">
      <w:bodyDiv w:val="1"/>
      <w:marLeft w:val="0"/>
      <w:marRight w:val="0"/>
      <w:marTop w:val="0"/>
      <w:marBottom w:val="0"/>
      <w:divBdr>
        <w:top w:val="none" w:sz="0" w:space="0" w:color="auto"/>
        <w:left w:val="none" w:sz="0" w:space="0" w:color="auto"/>
        <w:bottom w:val="none" w:sz="0" w:space="0" w:color="auto"/>
        <w:right w:val="none" w:sz="0" w:space="0" w:color="auto"/>
      </w:divBdr>
      <w:divsChild>
        <w:div w:id="2039353868">
          <w:marLeft w:val="0"/>
          <w:marRight w:val="0"/>
          <w:marTop w:val="60"/>
          <w:marBottom w:val="255"/>
          <w:divBdr>
            <w:top w:val="none" w:sz="0" w:space="0" w:color="auto"/>
            <w:left w:val="none" w:sz="0" w:space="0" w:color="auto"/>
            <w:bottom w:val="none" w:sz="0" w:space="0" w:color="auto"/>
            <w:right w:val="none" w:sz="0" w:space="0" w:color="auto"/>
          </w:divBdr>
          <w:divsChild>
            <w:div w:id="1815950740">
              <w:marLeft w:val="0"/>
              <w:marRight w:val="240"/>
              <w:marTop w:val="0"/>
              <w:marBottom w:val="0"/>
              <w:divBdr>
                <w:top w:val="none" w:sz="0" w:space="0" w:color="auto"/>
                <w:left w:val="none" w:sz="0" w:space="0" w:color="auto"/>
                <w:bottom w:val="none" w:sz="0" w:space="0" w:color="auto"/>
                <w:right w:val="none" w:sz="0" w:space="0" w:color="auto"/>
              </w:divBdr>
              <w:divsChild>
                <w:div w:id="724375706">
                  <w:marLeft w:val="0"/>
                  <w:marRight w:val="0"/>
                  <w:marTop w:val="0"/>
                  <w:marBottom w:val="0"/>
                  <w:divBdr>
                    <w:top w:val="none" w:sz="0" w:space="0" w:color="auto"/>
                    <w:left w:val="none" w:sz="0" w:space="0" w:color="auto"/>
                    <w:bottom w:val="none" w:sz="0" w:space="0" w:color="auto"/>
                    <w:right w:val="none" w:sz="0" w:space="0" w:color="auto"/>
                  </w:divBdr>
                  <w:divsChild>
                    <w:div w:id="271984383">
                      <w:marLeft w:val="0"/>
                      <w:marRight w:val="0"/>
                      <w:marTop w:val="0"/>
                      <w:marBottom w:val="0"/>
                      <w:divBdr>
                        <w:top w:val="none" w:sz="0" w:space="0" w:color="auto"/>
                        <w:left w:val="none" w:sz="0" w:space="0" w:color="auto"/>
                        <w:bottom w:val="none" w:sz="0" w:space="0" w:color="auto"/>
                        <w:right w:val="none" w:sz="0" w:space="0" w:color="auto"/>
                      </w:divBdr>
                      <w:divsChild>
                        <w:div w:id="666248005">
                          <w:marLeft w:val="0"/>
                          <w:marRight w:val="0"/>
                          <w:marTop w:val="0"/>
                          <w:marBottom w:val="0"/>
                          <w:divBdr>
                            <w:top w:val="none" w:sz="0" w:space="0" w:color="auto"/>
                            <w:left w:val="none" w:sz="0" w:space="0" w:color="auto"/>
                            <w:bottom w:val="none" w:sz="0" w:space="0" w:color="auto"/>
                            <w:right w:val="none" w:sz="0" w:space="0" w:color="auto"/>
                          </w:divBdr>
                          <w:divsChild>
                            <w:div w:id="362093684">
                              <w:marLeft w:val="0"/>
                              <w:marRight w:val="0"/>
                              <w:marTop w:val="0"/>
                              <w:marBottom w:val="0"/>
                              <w:divBdr>
                                <w:top w:val="none" w:sz="0" w:space="0" w:color="auto"/>
                                <w:left w:val="none" w:sz="0" w:space="0" w:color="auto"/>
                                <w:bottom w:val="none" w:sz="0" w:space="0" w:color="auto"/>
                                <w:right w:val="none" w:sz="0" w:space="0" w:color="auto"/>
                              </w:divBdr>
                              <w:divsChild>
                                <w:div w:id="1852210692">
                                  <w:marLeft w:val="0"/>
                                  <w:marRight w:val="0"/>
                                  <w:marTop w:val="0"/>
                                  <w:marBottom w:val="0"/>
                                  <w:divBdr>
                                    <w:top w:val="none" w:sz="0" w:space="0" w:color="auto"/>
                                    <w:left w:val="none" w:sz="0" w:space="0" w:color="auto"/>
                                    <w:bottom w:val="none" w:sz="0" w:space="0" w:color="auto"/>
                                    <w:right w:val="none" w:sz="0" w:space="0" w:color="auto"/>
                                  </w:divBdr>
                                  <w:divsChild>
                                    <w:div w:id="775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3651706">
      <w:bodyDiv w:val="1"/>
      <w:marLeft w:val="0"/>
      <w:marRight w:val="0"/>
      <w:marTop w:val="0"/>
      <w:marBottom w:val="0"/>
      <w:divBdr>
        <w:top w:val="none" w:sz="0" w:space="0" w:color="auto"/>
        <w:left w:val="none" w:sz="0" w:space="0" w:color="auto"/>
        <w:bottom w:val="none" w:sz="0" w:space="0" w:color="auto"/>
        <w:right w:val="none" w:sz="0" w:space="0" w:color="auto"/>
      </w:divBdr>
    </w:div>
    <w:div w:id="1850411615">
      <w:bodyDiv w:val="1"/>
      <w:marLeft w:val="0"/>
      <w:marRight w:val="0"/>
      <w:marTop w:val="0"/>
      <w:marBottom w:val="0"/>
      <w:divBdr>
        <w:top w:val="none" w:sz="0" w:space="0" w:color="auto"/>
        <w:left w:val="none" w:sz="0" w:space="0" w:color="auto"/>
        <w:bottom w:val="none" w:sz="0" w:space="0" w:color="auto"/>
        <w:right w:val="none" w:sz="0" w:space="0" w:color="auto"/>
      </w:divBdr>
    </w:div>
    <w:div w:id="2097244639">
      <w:bodyDiv w:val="1"/>
      <w:marLeft w:val="0"/>
      <w:marRight w:val="0"/>
      <w:marTop w:val="0"/>
      <w:marBottom w:val="0"/>
      <w:divBdr>
        <w:top w:val="none" w:sz="0" w:space="0" w:color="auto"/>
        <w:left w:val="none" w:sz="0" w:space="0" w:color="auto"/>
        <w:bottom w:val="none" w:sz="0" w:space="0" w:color="auto"/>
        <w:right w:val="none" w:sz="0" w:space="0" w:color="auto"/>
      </w:divBdr>
    </w:div>
    <w:div w:id="2113932658">
      <w:bodyDiv w:val="1"/>
      <w:marLeft w:val="0"/>
      <w:marRight w:val="0"/>
      <w:marTop w:val="0"/>
      <w:marBottom w:val="0"/>
      <w:divBdr>
        <w:top w:val="none" w:sz="0" w:space="0" w:color="auto"/>
        <w:left w:val="none" w:sz="0" w:space="0" w:color="auto"/>
        <w:bottom w:val="none" w:sz="0" w:space="0" w:color="auto"/>
        <w:right w:val="none" w:sz="0" w:space="0" w:color="auto"/>
      </w:divBdr>
    </w:div>
    <w:div w:id="213398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hyperlink" Target="https://clinicaltrials.gov/study/NCT00536588" TargetMode="External"/><Relationship Id="rId39" Type="http://schemas.openxmlformats.org/officeDocument/2006/relationships/footer" Target="footer7.xml"/><Relationship Id="rId21" Type="http://schemas.openxmlformats.org/officeDocument/2006/relationships/image" Target="media/image5.emf"/><Relationship Id="rId34" Type="http://schemas.openxmlformats.org/officeDocument/2006/relationships/image" Target="media/image8.png"/><Relationship Id="rId42" Type="http://schemas.openxmlformats.org/officeDocument/2006/relationships/hyperlink" Target="http://www.waterpathogens.org" TargetMode="External"/><Relationship Id="rId47" Type="http://schemas.openxmlformats.org/officeDocument/2006/relationships/hyperlink" Target="https://www.ema.europa.eu/en/non-clinical-testing-inadvertent-germline-transmission-gene-transfer-vectors" TargetMode="External"/><Relationship Id="rId50" Type="http://schemas.openxmlformats.org/officeDocument/2006/relationships/hyperlink" Target="https://www.tga.gov.au/publication/australian-code-good-wholesaling-practice-medicines-schedules-2-3-4-8" TargetMode="External"/><Relationship Id="rId55"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ogtr.gov.au/" TargetMode="External"/><Relationship Id="rId25" Type="http://schemas.openxmlformats.org/officeDocument/2006/relationships/hyperlink" Target="https://www.accessdata.fda.gov/drugsatfda_docs/label/2014/103132s5190lbl.pdf" TargetMode="External"/><Relationship Id="rId33" Type="http://schemas.openxmlformats.org/officeDocument/2006/relationships/footer" Target="footer6.xml"/><Relationship Id="rId38" Type="http://schemas.openxmlformats.org/officeDocument/2006/relationships/hyperlink" Target="https://www.ogtr.gov.au/resources/publications/risk-analysis-framework-2013" TargetMode="External"/><Relationship Id="rId46" Type="http://schemas.openxmlformats.org/officeDocument/2006/relationships/hyperlink" Target="https://www.cdc.gov/adenovirus/about/transmission.html" TargetMode="Externa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hyperlink" Target="https://clinicaltrials.gov/study/NCT02773849?term=Adstiladrin&amp;rank=2" TargetMode="External"/><Relationship Id="rId41" Type="http://schemas.openxmlformats.org/officeDocument/2006/relationships/hyperlink" Target="https://www.tga.gov.au/publication/ahmac-scheduling-policy-framework-medicines-and-chemicals" TargetMode="External"/><Relationship Id="rId54"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clinicaltrials.gov/search?intr=Nadofaragene%20Firadenovec" TargetMode="External"/><Relationship Id="rId37" Type="http://schemas.openxmlformats.org/officeDocument/2006/relationships/hyperlink" Target="https://www.fda.gov/media/164029/download?attachment" TargetMode="External"/><Relationship Id="rId40" Type="http://schemas.openxmlformats.org/officeDocument/2006/relationships/footer" Target="footer8.xml"/><Relationship Id="rId45" Type="http://schemas.openxmlformats.org/officeDocument/2006/relationships/hyperlink" Target="https://www.cdc.gov/adenovirus/about/symptoms.html" TargetMode="External"/><Relationship Id="rId53" Type="http://schemas.openxmlformats.org/officeDocument/2006/relationships/footer" Target="footer9.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canada.ca/en/public-health/services/laboratory-biosafety-biosecurity/pathogen-safety-data-sheets-risk-assessment/adenovirus-types-1-2-3-4-5-7-pathogen-safety-data-sheet.html" TargetMode="External"/><Relationship Id="rId28" Type="http://schemas.openxmlformats.org/officeDocument/2006/relationships/hyperlink" Target="https://clinicaltrials.gov/study/NCT01687244?term=rAd-IFN%2FSyn3&amp;rank=1" TargetMode="External"/><Relationship Id="rId36" Type="http://schemas.openxmlformats.org/officeDocument/2006/relationships/hyperlink" Target="https://www.fda.gov/media/164029/download?attachment" TargetMode="External"/><Relationship Id="rId49" Type="http://schemas.openxmlformats.org/officeDocument/2006/relationships/hyperlink" Target="https://www.nhmrc.gov.au/about-us/publications/australian-guidelines-prevention-and-control-infection-healthcare-2019" TargetMode="External"/><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www.safetyandquality.gov.au/our-work/assessment-to-the-nsqhs-standards/nsqhs-standards-second-edition/" TargetMode="External"/><Relationship Id="rId44" Type="http://schemas.openxmlformats.org/officeDocument/2006/relationships/hyperlink" Target="https://doi.org/10.14321/waterpathogens.11" TargetMode="External"/><Relationship Id="rId52" Type="http://schemas.openxmlformats.org/officeDocument/2006/relationships/hyperlink" Target="https://www.canada.ca/en/public-health/services/laboratory-biosafety-biosecurity/pathogen-safety-data-sheets-risk-assessment/adenovirus-types-1-2-3-4-5-7-pathogen-safety-data-sheet.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yperlink" Target="https://clinicaltrials.gov/study/NCT01162785?term=rAd-IFN%2FSyn3&amp;rank=2" TargetMode="External"/><Relationship Id="rId30" Type="http://schemas.openxmlformats.org/officeDocument/2006/relationships/hyperlink" Target="https://ctep.cancer.gov/protocoldevelopment/electronic_applications/docs/ctcae_v5_quick_reference_5x7.pdf" TargetMode="External"/><Relationship Id="rId35" Type="http://schemas.openxmlformats.org/officeDocument/2006/relationships/hyperlink" Target="https://www.ogtr.gov.au/resources/publications/guidelines-transport-storage-and-disposal-gmos" TargetMode="External"/><Relationship Id="rId43" Type="http://schemas.openxmlformats.org/officeDocument/2006/relationships/hyperlink" Target="http://www.waterpathogens.org/book/adenoviruses" TargetMode="External"/><Relationship Id="rId48" Type="http://schemas.openxmlformats.org/officeDocument/2006/relationships/hyperlink" Target="https://www.fda.gov/media/113768/download" TargetMode="External"/><Relationship Id="rId56" Type="http://schemas.openxmlformats.org/officeDocument/2006/relationships/footer" Target="footer12.xml"/><Relationship Id="rId8" Type="http://schemas.openxmlformats.org/officeDocument/2006/relationships/header" Target="header1.xml"/><Relationship Id="rId51" Type="http://schemas.openxmlformats.org/officeDocument/2006/relationships/hyperlink" Target="https://www.health.nsw.gov.au/Infectious/covid-19/Documents/weekly-covid-overview-20230520.pdf" TargetMode="Externa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56A73-02B2-4B2F-9669-B0B5D0542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2</Pages>
  <Words>36455</Words>
  <Characters>203056</Characters>
  <Application>Microsoft Office Word</Application>
  <DocSecurity>0</DocSecurity>
  <Lines>3904</Lines>
  <Paragraphs>1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17 - Full Risk Assessment and Risk Management Plan</dc:title>
  <dc:subject/>
  <dc:creator>OGTR.Voicemail@health.gov.au</dc:creator>
  <cp:keywords/>
  <dc:description/>
  <cp:lastModifiedBy>SMITH, Justine</cp:lastModifiedBy>
  <cp:revision>2</cp:revision>
  <dcterms:created xsi:type="dcterms:W3CDTF">2025-10-20T00:26:00Z</dcterms:created>
  <dcterms:modified xsi:type="dcterms:W3CDTF">2025-10-2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ac5059d,4672e831,1ddd6ad0,33b09193</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42801580,13ebdb29,2ac7b14c,2caf069a,46253571,4f5f168f,8ff210f,3cfe5e1c,4237efc3,44deb211,69903096,645c2b2b</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17T06:34:12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892f5fa0-3b30-4fe2-8ae2-25404cc74363</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